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3B7F6" w14:textId="1AE045F3" w:rsidR="00AB3591" w:rsidRDefault="00467933" w:rsidP="00AB3591">
      <w:r>
        <w:t xml:space="preserve"> </w:t>
      </w:r>
    </w:p>
    <w:p w14:paraId="541A777E" w14:textId="77777777" w:rsidR="00AB3591" w:rsidRDefault="00AB3591" w:rsidP="00AB3591">
      <w:pPr>
        <w:pBdr>
          <w:top w:val="single" w:sz="4" w:space="1" w:color="auto"/>
        </w:pBdr>
        <w:spacing w:before="0" w:after="0" w:line="240" w:lineRule="auto"/>
        <w:jc w:val="center"/>
        <w:rPr>
          <w:b/>
          <w:sz w:val="44"/>
          <w:szCs w:val="44"/>
        </w:rPr>
      </w:pPr>
    </w:p>
    <w:p w14:paraId="3581EC99" w14:textId="6A56CC49" w:rsidR="00AB3591" w:rsidRPr="00AB3591" w:rsidRDefault="00AC14CD" w:rsidP="00AB3591">
      <w:pPr>
        <w:jc w:val="center"/>
        <w:rPr>
          <w:b/>
          <w:sz w:val="44"/>
          <w:szCs w:val="44"/>
        </w:rPr>
      </w:pPr>
      <w:r w:rsidRPr="00AB3591">
        <w:rPr>
          <w:b/>
          <w:sz w:val="44"/>
          <w:szCs w:val="44"/>
        </w:rPr>
        <w:t>Chronic conditions, physical function and health care use: Findings from the Australian Longitudinal Study on Women’s Health</w:t>
      </w:r>
    </w:p>
    <w:p w14:paraId="44334480" w14:textId="77777777" w:rsidR="00AB3591" w:rsidRPr="00AB3591" w:rsidRDefault="00AB3591" w:rsidP="00AB3591"/>
    <w:p w14:paraId="7DD7B7FD" w14:textId="77777777" w:rsidR="00AB3591" w:rsidRDefault="00AB3591" w:rsidP="00994AA2"/>
    <w:p w14:paraId="4D6E9A89" w14:textId="77777777" w:rsidR="00AB3591" w:rsidRDefault="00AB3591" w:rsidP="00994AA2"/>
    <w:p w14:paraId="272B539C" w14:textId="4E349068" w:rsidR="00AB3591" w:rsidRDefault="00AB3591" w:rsidP="00994AA2">
      <w:pPr>
        <w:jc w:val="center"/>
      </w:pPr>
    </w:p>
    <w:p w14:paraId="6AD7550E" w14:textId="77777777" w:rsidR="00AB3591" w:rsidRDefault="00AB3591" w:rsidP="00994AA2"/>
    <w:p w14:paraId="56915B45" w14:textId="77777777" w:rsidR="00AB3591" w:rsidRDefault="00AB3591" w:rsidP="00994AA2">
      <w:pPr>
        <w:rPr>
          <w:b/>
          <w:sz w:val="32"/>
          <w:szCs w:val="32"/>
        </w:rPr>
      </w:pPr>
    </w:p>
    <w:p w14:paraId="73301F7A" w14:textId="77777777" w:rsidR="00994AA2" w:rsidRDefault="00994AA2" w:rsidP="00994AA2"/>
    <w:p w14:paraId="18348562" w14:textId="3BAE7760" w:rsidR="00994AA2" w:rsidRDefault="00994AA2" w:rsidP="00994AA2">
      <w:r w:rsidRPr="00C10C0A">
        <w:t xml:space="preserve">The research on which this report is based was conducted as part of the Australian Longitudinal Study on Women’s Health by researchers from the University of Newcastle and the University of Queensland.  We are grateful to the Australian Government Department of Health for funding and to the women who provided the survey data.  </w:t>
      </w:r>
    </w:p>
    <w:p w14:paraId="31EDB008" w14:textId="77777777" w:rsidR="00994AA2" w:rsidRDefault="00994AA2" w:rsidP="00994AA2"/>
    <w:p w14:paraId="0686FBED" w14:textId="77777777" w:rsidR="00994AA2" w:rsidRDefault="00994AA2" w:rsidP="00994AA2"/>
    <w:p w14:paraId="6B63F52B" w14:textId="77777777" w:rsidR="00994AA2" w:rsidRDefault="00994AA2" w:rsidP="00994AA2"/>
    <w:p w14:paraId="4CB4DCF6" w14:textId="77777777" w:rsidR="00994AA2" w:rsidRDefault="00994AA2" w:rsidP="00994AA2"/>
    <w:p w14:paraId="74C15F0A" w14:textId="77777777" w:rsidR="00994AA2" w:rsidRDefault="00994AA2" w:rsidP="00994AA2"/>
    <w:p w14:paraId="31869508" w14:textId="77777777" w:rsidR="00994AA2" w:rsidRDefault="00994AA2" w:rsidP="00994AA2"/>
    <w:p w14:paraId="1E46AF81" w14:textId="77777777" w:rsidR="00994AA2" w:rsidRPr="00CE1825" w:rsidRDefault="00994AA2" w:rsidP="00994AA2">
      <w:pPr>
        <w:rPr>
          <w:b/>
        </w:rPr>
      </w:pPr>
      <w:r w:rsidRPr="00CE1825">
        <w:rPr>
          <w:b/>
        </w:rPr>
        <w:t>Suggested citation:</w:t>
      </w:r>
    </w:p>
    <w:p w14:paraId="13102EA6" w14:textId="18C7A6CE" w:rsidR="00994AA2" w:rsidRDefault="00994AA2" w:rsidP="00994AA2">
      <w:r>
        <w:t xml:space="preserve">Byles J, </w:t>
      </w:r>
      <w:r w:rsidRPr="00CE1825">
        <w:t xml:space="preserve">Hockey R, McLaughlin D, </w:t>
      </w:r>
      <w:r>
        <w:t>Dobson A, Brown W, Loxton D, and Mishra G.</w:t>
      </w:r>
      <w:r w:rsidRPr="00CE1825">
        <w:t xml:space="preserve">  </w:t>
      </w:r>
    </w:p>
    <w:p w14:paraId="212853BF" w14:textId="408F8471" w:rsidR="00D96B08" w:rsidRDefault="00994AA2" w:rsidP="00994AA2">
      <w:r>
        <w:t xml:space="preserve">Chronic conditions, physical function and health care use: </w:t>
      </w:r>
      <w:r w:rsidRPr="00CE1825">
        <w:t>Findings from the Australian Longitudinal Study on Women’s Health. </w:t>
      </w:r>
      <w:r w:rsidR="00B16CDF">
        <w:t>Report prepared for the Australian Government Department of Health, June 2015.</w:t>
      </w:r>
    </w:p>
    <w:p w14:paraId="5CD8BE03" w14:textId="77777777" w:rsidR="003D4E15" w:rsidRPr="00C10C0A" w:rsidRDefault="003D4E15" w:rsidP="00994AA2"/>
    <w:p w14:paraId="24C62967" w14:textId="26736391" w:rsidR="00994AA2" w:rsidRDefault="003D4E15" w:rsidP="00994AA2">
      <w:pPr>
        <w:pBdr>
          <w:bottom w:val="single" w:sz="4" w:space="1" w:color="auto"/>
        </w:pBdr>
      </w:pPr>
      <w:r>
        <w:t xml:space="preserve">ISBN: </w:t>
      </w:r>
      <w:r w:rsidRPr="003D4E15">
        <w:t>978-1-76007-454-8 </w:t>
      </w:r>
    </w:p>
    <w:p w14:paraId="6F0A92A3" w14:textId="77777777" w:rsidR="00994AA2" w:rsidRDefault="00994AA2">
      <w:pPr>
        <w:spacing w:before="0" w:after="0" w:line="240" w:lineRule="auto"/>
        <w:jc w:val="left"/>
      </w:pPr>
      <w:r>
        <w:br w:type="page"/>
      </w:r>
    </w:p>
    <w:p w14:paraId="6809CD15" w14:textId="2B74432F" w:rsidR="003E75D8" w:rsidRDefault="00C11A09" w:rsidP="003E75D8">
      <w:pPr>
        <w:jc w:val="center"/>
        <w:rPr>
          <w:b/>
          <w:color w:val="000000"/>
          <w:lang w:val="en-US"/>
        </w:rPr>
      </w:pPr>
      <w:r>
        <w:rPr>
          <w:b/>
          <w:color w:val="000000"/>
          <w:lang w:val="en-US"/>
        </w:rPr>
        <w:lastRenderedPageBreak/>
        <w:t>KEY MESSAGES</w:t>
      </w:r>
    </w:p>
    <w:p w14:paraId="26422C8E" w14:textId="77777777" w:rsidR="00C11A09" w:rsidRDefault="00C11A09" w:rsidP="00C11A09">
      <w:pPr>
        <w:spacing w:before="0" w:after="0" w:line="240" w:lineRule="auto"/>
        <w:jc w:val="center"/>
        <w:rPr>
          <w:b/>
          <w:color w:val="000000"/>
          <w:lang w:val="en-US"/>
        </w:rPr>
      </w:pPr>
    </w:p>
    <w:p w14:paraId="5B0D7FBC" w14:textId="77777777" w:rsidR="003E75D8" w:rsidRPr="002151C6" w:rsidRDefault="003E75D8" w:rsidP="003E75D8">
      <w:pPr>
        <w:pStyle w:val="ListParagraph"/>
        <w:numPr>
          <w:ilvl w:val="0"/>
          <w:numId w:val="47"/>
        </w:numPr>
        <w:spacing w:before="100" w:beforeAutospacing="1" w:after="160"/>
        <w:ind w:left="714" w:hanging="357"/>
        <w:rPr>
          <w:rFonts w:eastAsiaTheme="minorHAnsi"/>
          <w:color w:val="000000"/>
        </w:rPr>
      </w:pPr>
      <w:r w:rsidRPr="002151C6">
        <w:rPr>
          <w:color w:val="000000"/>
        </w:rPr>
        <w:t>51% of women in the 1946-51 cohort have arthritis at age 62-67. This prevalence is already  higher than  the prevalence of arthritis among women in the 1921-26 cohort when they were aged 73-75.</w:t>
      </w:r>
    </w:p>
    <w:p w14:paraId="2FEA38B9" w14:textId="73B25F15"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MBS and PBS costs are $1000 higher for women with arthritis in the 1946-51 cohort compared to women with no arthritis. Costs are $500 higher among women in the 1</w:t>
      </w:r>
      <w:r w:rsidR="00F2739F">
        <w:rPr>
          <w:color w:val="000000"/>
        </w:rPr>
        <w:t>9</w:t>
      </w:r>
      <w:r w:rsidRPr="002151C6">
        <w:rPr>
          <w:color w:val="000000"/>
        </w:rPr>
        <w:t>21-26 cohort.</w:t>
      </w:r>
    </w:p>
    <w:p w14:paraId="478EDA7D" w14:textId="77777777"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Asthma prevalence is increasing in all cohorts, and is associated with poorer survival among the older women. Many women with asthma still smoke, and have other health risks.</w:t>
      </w:r>
    </w:p>
    <w:p w14:paraId="4E60B99D" w14:textId="77777777"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Diabetes prevalence is rapidly increasing in all cohorts. Prevalence is already higher in the 1946-51 cohort than it was for the 1921-26 cohort at the start of the study. Given the high BMI of women in younger cohorts, prevalence of diabetes among younger women is likely to be higher again when these women reach older ages. Diabetes also has higher prevalence and incidence among current and ex-smokers in the 1973-78 and 1946-51 cohorts.</w:t>
      </w:r>
    </w:p>
    <w:p w14:paraId="6FBD8B75" w14:textId="77777777"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Poor diet quality is associated with risk of diabetes including a higher risk with lower zinc intakes, as well as with higher intakes of monosaturated fatty acids, and lower intakes of dietary fibre. Women in the 1946-51 cohort with a Mediterranean style diet have a lower risk of developing diabetes.</w:t>
      </w:r>
    </w:p>
    <w:p w14:paraId="559BF606" w14:textId="4727E1C6"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 xml:space="preserve">Poor mental health is comorbid with physical conditions and with more general practice consultations, and stress and depression may play a role in </w:t>
      </w:r>
      <w:r w:rsidR="00B72C2F">
        <w:rPr>
          <w:color w:val="000000"/>
        </w:rPr>
        <w:t xml:space="preserve">the </w:t>
      </w:r>
      <w:r w:rsidRPr="002151C6">
        <w:rPr>
          <w:color w:val="000000"/>
        </w:rPr>
        <w:t>development of arthritis.</w:t>
      </w:r>
    </w:p>
    <w:p w14:paraId="5B3A1B05" w14:textId="77777777"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Many women have more than one condition, particularly women with BMI in the obese range.</w:t>
      </w:r>
    </w:p>
    <w:p w14:paraId="5F2B7CA9" w14:textId="77777777" w:rsidR="003E75D8" w:rsidRPr="002151C6" w:rsidRDefault="003E75D8" w:rsidP="003E75D8">
      <w:pPr>
        <w:pStyle w:val="ListParagraph"/>
        <w:numPr>
          <w:ilvl w:val="0"/>
          <w:numId w:val="47"/>
        </w:numPr>
        <w:spacing w:before="100" w:beforeAutospacing="1" w:after="160"/>
        <w:ind w:left="714" w:hanging="357"/>
        <w:rPr>
          <w:color w:val="000000"/>
        </w:rPr>
      </w:pPr>
      <w:r w:rsidRPr="002151C6">
        <w:rPr>
          <w:color w:val="000000"/>
        </w:rPr>
        <w:t>Medicare items such as complex care plans and annual cycle of care for diabetes appear to be underutilized even by women with multiple comorbidities.</w:t>
      </w:r>
    </w:p>
    <w:p w14:paraId="225A442D" w14:textId="77777777" w:rsidR="003E75D8" w:rsidRDefault="003E75D8" w:rsidP="003E75D8">
      <w:pPr>
        <w:spacing w:before="0" w:after="0" w:line="240" w:lineRule="auto"/>
        <w:jc w:val="left"/>
        <w:rPr>
          <w:rFonts w:eastAsia="MS Gothic" w:cs="Calibri"/>
          <w:b/>
          <w:bCs/>
          <w:sz w:val="32"/>
          <w:szCs w:val="32"/>
        </w:rPr>
      </w:pPr>
      <w:r>
        <w:rPr>
          <w:rFonts w:eastAsia="MS Gothic" w:cs="Calibri"/>
          <w:b/>
          <w:bCs/>
          <w:sz w:val="32"/>
          <w:szCs w:val="32"/>
        </w:rPr>
        <w:br w:type="page"/>
      </w:r>
    </w:p>
    <w:sdt>
      <w:sdtPr>
        <w:rPr>
          <w:rFonts w:asciiTheme="minorHAnsi" w:eastAsia="MS Mincho" w:hAnsiTheme="minorHAnsi" w:cs="Cambria"/>
          <w:b w:val="0"/>
          <w:bCs w:val="0"/>
          <w:color w:val="auto"/>
          <w:sz w:val="24"/>
          <w:szCs w:val="24"/>
          <w:lang w:val="en-AU" w:eastAsia="en-US"/>
        </w:rPr>
        <w:id w:val="1717617511"/>
        <w:docPartObj>
          <w:docPartGallery w:val="Table of Contents"/>
          <w:docPartUnique/>
        </w:docPartObj>
      </w:sdtPr>
      <w:sdtEndPr>
        <w:rPr>
          <w:noProof/>
        </w:rPr>
      </w:sdtEndPr>
      <w:sdtContent>
        <w:p w14:paraId="566ADFCC" w14:textId="4DAEE9D6" w:rsidR="007C3F0E" w:rsidRDefault="008656B2" w:rsidP="008656B2">
          <w:pPr>
            <w:pStyle w:val="TOCHeading"/>
            <w:jc w:val="center"/>
          </w:pPr>
          <w:r w:rsidRPr="008656B2">
            <w:rPr>
              <w:color w:val="auto"/>
            </w:rPr>
            <w:t>TABLE OF CONTENTS</w:t>
          </w:r>
        </w:p>
        <w:p w14:paraId="3C2EF6ED" w14:textId="45B143DF" w:rsidR="007C3F0E" w:rsidRPr="008656B2" w:rsidRDefault="007C3F0E" w:rsidP="008656B2">
          <w:pPr>
            <w:pStyle w:val="TOC1"/>
          </w:pPr>
          <w:r>
            <w:fldChar w:fldCharType="begin"/>
          </w:r>
          <w:r>
            <w:instrText xml:space="preserve"> TOC \o "1-3" \h \z \u </w:instrText>
          </w:r>
          <w:r>
            <w:fldChar w:fldCharType="separate"/>
          </w:r>
          <w:hyperlink w:anchor="_Toc426447719" w:history="1">
            <w:r w:rsidRPr="008656B2">
              <w:rPr>
                <w:rStyle w:val="Hyperlink"/>
                <w:rFonts w:asciiTheme="minorHAnsi" w:hAnsiTheme="minorHAnsi" w:cs="Calibri"/>
                <w:color w:val="auto"/>
                <w:u w:val="none"/>
              </w:rPr>
              <w:t>1.</w:t>
            </w:r>
            <w:r w:rsidRPr="008656B2">
              <w:tab/>
            </w:r>
            <w:r w:rsidRPr="007C3F0E">
              <w:rPr>
                <w:rStyle w:val="Hyperlink"/>
                <w:rFonts w:asciiTheme="minorHAnsi" w:hAnsiTheme="minorHAnsi" w:cs="Calibri"/>
                <w:color w:val="auto"/>
                <w:u w:val="none"/>
              </w:rPr>
              <w:t>Executive Summary</w:t>
            </w:r>
            <w:r w:rsidRPr="007C3F0E">
              <w:rPr>
                <w:webHidden/>
              </w:rPr>
              <w:tab/>
            </w:r>
            <w:r w:rsidRPr="008656B2">
              <w:rPr>
                <w:webHidden/>
              </w:rPr>
              <w:fldChar w:fldCharType="begin"/>
            </w:r>
            <w:r w:rsidRPr="008656B2">
              <w:rPr>
                <w:webHidden/>
              </w:rPr>
              <w:instrText xml:space="preserve"> PAGEREF _Toc426447719 \h </w:instrText>
            </w:r>
            <w:r w:rsidRPr="008656B2">
              <w:rPr>
                <w:webHidden/>
              </w:rPr>
            </w:r>
            <w:r w:rsidRPr="008656B2">
              <w:rPr>
                <w:webHidden/>
              </w:rPr>
              <w:fldChar w:fldCharType="separate"/>
            </w:r>
            <w:r w:rsidR="002B0B0C">
              <w:rPr>
                <w:webHidden/>
              </w:rPr>
              <w:t>15</w:t>
            </w:r>
            <w:r w:rsidRPr="008656B2">
              <w:rPr>
                <w:webHidden/>
              </w:rPr>
              <w:fldChar w:fldCharType="end"/>
            </w:r>
          </w:hyperlink>
        </w:p>
        <w:p w14:paraId="70C3BEA2" w14:textId="3C85933C" w:rsidR="007C3F0E" w:rsidRPr="008656B2" w:rsidRDefault="003274F4" w:rsidP="008656B2">
          <w:pPr>
            <w:pStyle w:val="TOC2"/>
            <w:rPr>
              <w:rFonts w:eastAsiaTheme="minorEastAsia" w:cstheme="minorBidi"/>
              <w:sz w:val="22"/>
              <w:szCs w:val="22"/>
              <w:lang w:val="en-AU" w:eastAsia="en-AU"/>
            </w:rPr>
          </w:pPr>
          <w:hyperlink w:anchor="_Toc426447720" w:history="1">
            <w:r w:rsidR="007C3F0E" w:rsidRPr="008656B2">
              <w:rPr>
                <w:rStyle w:val="Hyperlink"/>
                <w:rFonts w:asciiTheme="minorHAnsi" w:hAnsiTheme="minorHAnsi" w:cs="Calibri"/>
              </w:rPr>
              <w:t>1.1.</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cs="Calibri"/>
              </w:rPr>
              <w:t>Arthritis</w:t>
            </w:r>
            <w:r w:rsidR="007C3F0E" w:rsidRPr="008656B2">
              <w:rPr>
                <w:webHidden/>
              </w:rPr>
              <w:tab/>
            </w:r>
            <w:r w:rsidR="007C3F0E" w:rsidRPr="008656B2">
              <w:rPr>
                <w:webHidden/>
              </w:rPr>
              <w:fldChar w:fldCharType="begin"/>
            </w:r>
            <w:r w:rsidR="007C3F0E" w:rsidRPr="008656B2">
              <w:rPr>
                <w:webHidden/>
              </w:rPr>
              <w:instrText xml:space="preserve"> PAGEREF _Toc426447720 \h </w:instrText>
            </w:r>
            <w:r w:rsidR="007C3F0E" w:rsidRPr="008656B2">
              <w:rPr>
                <w:webHidden/>
              </w:rPr>
            </w:r>
            <w:r w:rsidR="007C3F0E" w:rsidRPr="008656B2">
              <w:rPr>
                <w:webHidden/>
              </w:rPr>
              <w:fldChar w:fldCharType="separate"/>
            </w:r>
            <w:r w:rsidR="002B0B0C">
              <w:rPr>
                <w:webHidden/>
              </w:rPr>
              <w:t>15</w:t>
            </w:r>
            <w:r w:rsidR="007C3F0E" w:rsidRPr="008656B2">
              <w:rPr>
                <w:webHidden/>
              </w:rPr>
              <w:fldChar w:fldCharType="end"/>
            </w:r>
          </w:hyperlink>
        </w:p>
        <w:p w14:paraId="20753335" w14:textId="6B6E3ABD" w:rsidR="007C3F0E" w:rsidRPr="008656B2" w:rsidRDefault="003274F4" w:rsidP="008656B2">
          <w:pPr>
            <w:pStyle w:val="TOC2"/>
            <w:rPr>
              <w:rFonts w:eastAsiaTheme="minorEastAsia" w:cstheme="minorBidi"/>
              <w:sz w:val="22"/>
              <w:szCs w:val="22"/>
              <w:lang w:val="en-AU" w:eastAsia="en-AU"/>
            </w:rPr>
          </w:pPr>
          <w:hyperlink w:anchor="_Toc426447721" w:history="1">
            <w:r w:rsidR="007C3F0E" w:rsidRPr="008656B2">
              <w:rPr>
                <w:rStyle w:val="Hyperlink"/>
                <w:rFonts w:asciiTheme="minorHAnsi" w:hAnsiTheme="minorHAnsi" w:cs="Calibri"/>
              </w:rPr>
              <w:t>1.2.</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cs="Calibri"/>
              </w:rPr>
              <w:t>Asthma</w:t>
            </w:r>
            <w:r w:rsidR="007C3F0E" w:rsidRPr="008656B2">
              <w:rPr>
                <w:webHidden/>
              </w:rPr>
              <w:tab/>
            </w:r>
            <w:r w:rsidR="007C3F0E" w:rsidRPr="008656B2">
              <w:rPr>
                <w:webHidden/>
              </w:rPr>
              <w:fldChar w:fldCharType="begin"/>
            </w:r>
            <w:r w:rsidR="007C3F0E" w:rsidRPr="008656B2">
              <w:rPr>
                <w:webHidden/>
              </w:rPr>
              <w:instrText xml:space="preserve"> PAGEREF _Toc426447721 \h </w:instrText>
            </w:r>
            <w:r w:rsidR="007C3F0E" w:rsidRPr="008656B2">
              <w:rPr>
                <w:webHidden/>
              </w:rPr>
            </w:r>
            <w:r w:rsidR="007C3F0E" w:rsidRPr="008656B2">
              <w:rPr>
                <w:webHidden/>
              </w:rPr>
              <w:fldChar w:fldCharType="separate"/>
            </w:r>
            <w:r w:rsidR="002B0B0C">
              <w:rPr>
                <w:webHidden/>
              </w:rPr>
              <w:t>16</w:t>
            </w:r>
            <w:r w:rsidR="007C3F0E" w:rsidRPr="008656B2">
              <w:rPr>
                <w:webHidden/>
              </w:rPr>
              <w:fldChar w:fldCharType="end"/>
            </w:r>
          </w:hyperlink>
        </w:p>
        <w:p w14:paraId="4B3A3060" w14:textId="7ED04B9C" w:rsidR="007C3F0E" w:rsidRPr="008656B2" w:rsidRDefault="003274F4" w:rsidP="008656B2">
          <w:pPr>
            <w:pStyle w:val="TOC2"/>
            <w:rPr>
              <w:rFonts w:eastAsiaTheme="minorEastAsia" w:cstheme="minorBidi"/>
              <w:sz w:val="22"/>
              <w:szCs w:val="22"/>
              <w:lang w:val="en-AU" w:eastAsia="en-AU"/>
            </w:rPr>
          </w:pPr>
          <w:hyperlink w:anchor="_Toc426447722" w:history="1">
            <w:r w:rsidR="007C3F0E" w:rsidRPr="008656B2">
              <w:rPr>
                <w:rStyle w:val="Hyperlink"/>
                <w:rFonts w:asciiTheme="minorHAnsi" w:hAnsiTheme="minorHAnsi"/>
              </w:rPr>
              <w:t>1.3.</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Breast cancer</w:t>
            </w:r>
            <w:r w:rsidR="007C3F0E" w:rsidRPr="008656B2">
              <w:rPr>
                <w:webHidden/>
              </w:rPr>
              <w:tab/>
            </w:r>
            <w:r w:rsidR="007C3F0E" w:rsidRPr="008656B2">
              <w:rPr>
                <w:webHidden/>
              </w:rPr>
              <w:fldChar w:fldCharType="begin"/>
            </w:r>
            <w:r w:rsidR="007C3F0E" w:rsidRPr="008656B2">
              <w:rPr>
                <w:webHidden/>
              </w:rPr>
              <w:instrText xml:space="preserve"> PAGEREF _Toc426447722 \h </w:instrText>
            </w:r>
            <w:r w:rsidR="007C3F0E" w:rsidRPr="008656B2">
              <w:rPr>
                <w:webHidden/>
              </w:rPr>
            </w:r>
            <w:r w:rsidR="007C3F0E" w:rsidRPr="008656B2">
              <w:rPr>
                <w:webHidden/>
              </w:rPr>
              <w:fldChar w:fldCharType="separate"/>
            </w:r>
            <w:r w:rsidR="002B0B0C">
              <w:rPr>
                <w:webHidden/>
              </w:rPr>
              <w:t>17</w:t>
            </w:r>
            <w:r w:rsidR="007C3F0E" w:rsidRPr="008656B2">
              <w:rPr>
                <w:webHidden/>
              </w:rPr>
              <w:fldChar w:fldCharType="end"/>
            </w:r>
          </w:hyperlink>
        </w:p>
        <w:p w14:paraId="125EAE97" w14:textId="17F18F8B" w:rsidR="007C3F0E" w:rsidRPr="008656B2" w:rsidRDefault="003274F4" w:rsidP="008656B2">
          <w:pPr>
            <w:pStyle w:val="TOC2"/>
            <w:rPr>
              <w:rFonts w:eastAsiaTheme="minorEastAsia" w:cstheme="minorBidi"/>
              <w:sz w:val="22"/>
              <w:szCs w:val="22"/>
              <w:lang w:val="en-AU" w:eastAsia="en-AU"/>
            </w:rPr>
          </w:pPr>
          <w:hyperlink w:anchor="_Toc426447723" w:history="1">
            <w:r w:rsidR="007C3F0E" w:rsidRPr="008656B2">
              <w:rPr>
                <w:rStyle w:val="Hyperlink"/>
                <w:rFonts w:asciiTheme="minorHAnsi" w:hAnsiTheme="minorHAnsi"/>
              </w:rPr>
              <w:t>1.4.</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Cardiovascular conditions</w:t>
            </w:r>
            <w:r w:rsidR="007C3F0E" w:rsidRPr="008656B2">
              <w:rPr>
                <w:webHidden/>
              </w:rPr>
              <w:tab/>
            </w:r>
            <w:r w:rsidR="007C3F0E" w:rsidRPr="008656B2">
              <w:rPr>
                <w:webHidden/>
              </w:rPr>
              <w:fldChar w:fldCharType="begin"/>
            </w:r>
            <w:r w:rsidR="007C3F0E" w:rsidRPr="008656B2">
              <w:rPr>
                <w:webHidden/>
              </w:rPr>
              <w:instrText xml:space="preserve"> PAGEREF _Toc426447723 \h </w:instrText>
            </w:r>
            <w:r w:rsidR="007C3F0E" w:rsidRPr="008656B2">
              <w:rPr>
                <w:webHidden/>
              </w:rPr>
            </w:r>
            <w:r w:rsidR="007C3F0E" w:rsidRPr="008656B2">
              <w:rPr>
                <w:webHidden/>
              </w:rPr>
              <w:fldChar w:fldCharType="separate"/>
            </w:r>
            <w:r w:rsidR="002B0B0C">
              <w:rPr>
                <w:webHidden/>
              </w:rPr>
              <w:t>18</w:t>
            </w:r>
            <w:r w:rsidR="007C3F0E" w:rsidRPr="008656B2">
              <w:rPr>
                <w:webHidden/>
              </w:rPr>
              <w:fldChar w:fldCharType="end"/>
            </w:r>
          </w:hyperlink>
        </w:p>
        <w:p w14:paraId="555C96EB" w14:textId="291C8251" w:rsidR="007C3F0E" w:rsidRPr="008656B2" w:rsidRDefault="003274F4" w:rsidP="008656B2">
          <w:pPr>
            <w:pStyle w:val="TOC2"/>
            <w:rPr>
              <w:rFonts w:eastAsiaTheme="minorEastAsia" w:cstheme="minorBidi"/>
              <w:sz w:val="22"/>
              <w:szCs w:val="22"/>
              <w:lang w:val="en-AU" w:eastAsia="en-AU"/>
            </w:rPr>
          </w:pPr>
          <w:hyperlink w:anchor="_Toc426447724" w:history="1">
            <w:r w:rsidR="007C3F0E" w:rsidRPr="008656B2">
              <w:rPr>
                <w:rStyle w:val="Hyperlink"/>
                <w:rFonts w:asciiTheme="minorHAnsi" w:hAnsiTheme="minorHAnsi"/>
                <w:lang w:eastAsia="en-AU"/>
              </w:rPr>
              <w:t>1.5.</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lang w:eastAsia="en-AU"/>
              </w:rPr>
              <w:t>Diabetes</w:t>
            </w:r>
            <w:r w:rsidR="007C3F0E" w:rsidRPr="008656B2">
              <w:rPr>
                <w:webHidden/>
              </w:rPr>
              <w:tab/>
            </w:r>
            <w:r w:rsidR="007C3F0E" w:rsidRPr="008656B2">
              <w:rPr>
                <w:webHidden/>
              </w:rPr>
              <w:fldChar w:fldCharType="begin"/>
            </w:r>
            <w:r w:rsidR="007C3F0E" w:rsidRPr="008656B2">
              <w:rPr>
                <w:webHidden/>
              </w:rPr>
              <w:instrText xml:space="preserve"> PAGEREF _Toc426447724 \h </w:instrText>
            </w:r>
            <w:r w:rsidR="007C3F0E" w:rsidRPr="008656B2">
              <w:rPr>
                <w:webHidden/>
              </w:rPr>
            </w:r>
            <w:r w:rsidR="007C3F0E" w:rsidRPr="008656B2">
              <w:rPr>
                <w:webHidden/>
              </w:rPr>
              <w:fldChar w:fldCharType="separate"/>
            </w:r>
            <w:r w:rsidR="002B0B0C">
              <w:rPr>
                <w:webHidden/>
              </w:rPr>
              <w:t>19</w:t>
            </w:r>
            <w:r w:rsidR="007C3F0E" w:rsidRPr="008656B2">
              <w:rPr>
                <w:webHidden/>
              </w:rPr>
              <w:fldChar w:fldCharType="end"/>
            </w:r>
          </w:hyperlink>
        </w:p>
        <w:p w14:paraId="5C169AD3" w14:textId="45C02774" w:rsidR="007C3F0E" w:rsidRPr="008656B2" w:rsidRDefault="003274F4" w:rsidP="008656B2">
          <w:pPr>
            <w:pStyle w:val="TOC2"/>
            <w:rPr>
              <w:rFonts w:eastAsiaTheme="minorEastAsia" w:cstheme="minorBidi"/>
              <w:sz w:val="22"/>
              <w:szCs w:val="22"/>
              <w:lang w:val="en-AU" w:eastAsia="en-AU"/>
            </w:rPr>
          </w:pPr>
          <w:hyperlink w:anchor="_Toc426447725" w:history="1">
            <w:r w:rsidR="007C3F0E" w:rsidRPr="008656B2">
              <w:rPr>
                <w:rStyle w:val="Hyperlink"/>
                <w:rFonts w:asciiTheme="minorHAnsi" w:hAnsiTheme="minorHAnsi"/>
              </w:rPr>
              <w:t>1.6.</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Mental health</w:t>
            </w:r>
            <w:r w:rsidR="007C3F0E" w:rsidRPr="008656B2">
              <w:rPr>
                <w:webHidden/>
              </w:rPr>
              <w:tab/>
            </w:r>
            <w:r w:rsidR="007C3F0E" w:rsidRPr="008656B2">
              <w:rPr>
                <w:webHidden/>
              </w:rPr>
              <w:fldChar w:fldCharType="begin"/>
            </w:r>
            <w:r w:rsidR="007C3F0E" w:rsidRPr="008656B2">
              <w:rPr>
                <w:webHidden/>
              </w:rPr>
              <w:instrText xml:space="preserve"> PAGEREF _Toc426447725 \h </w:instrText>
            </w:r>
            <w:r w:rsidR="007C3F0E" w:rsidRPr="008656B2">
              <w:rPr>
                <w:webHidden/>
              </w:rPr>
            </w:r>
            <w:r w:rsidR="007C3F0E" w:rsidRPr="008656B2">
              <w:rPr>
                <w:webHidden/>
              </w:rPr>
              <w:fldChar w:fldCharType="separate"/>
            </w:r>
            <w:r w:rsidR="002B0B0C">
              <w:rPr>
                <w:webHidden/>
              </w:rPr>
              <w:t>20</w:t>
            </w:r>
            <w:r w:rsidR="007C3F0E" w:rsidRPr="008656B2">
              <w:rPr>
                <w:webHidden/>
              </w:rPr>
              <w:fldChar w:fldCharType="end"/>
            </w:r>
          </w:hyperlink>
        </w:p>
        <w:p w14:paraId="6A3E683E" w14:textId="77B678A9" w:rsidR="007C3F0E" w:rsidRPr="008656B2" w:rsidRDefault="003274F4" w:rsidP="008656B2">
          <w:pPr>
            <w:pStyle w:val="TOC2"/>
            <w:rPr>
              <w:rFonts w:eastAsiaTheme="minorEastAsia" w:cstheme="minorBidi"/>
              <w:sz w:val="22"/>
              <w:szCs w:val="22"/>
              <w:lang w:val="en-AU" w:eastAsia="en-AU"/>
            </w:rPr>
          </w:pPr>
          <w:hyperlink w:anchor="_Toc426447726" w:history="1">
            <w:r w:rsidR="007C3F0E" w:rsidRPr="008656B2">
              <w:rPr>
                <w:rStyle w:val="Hyperlink"/>
                <w:rFonts w:asciiTheme="minorHAnsi" w:hAnsiTheme="minorHAnsi"/>
              </w:rPr>
              <w:t>1.7.</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Comorbidity</w:t>
            </w:r>
            <w:r w:rsidR="007C3F0E" w:rsidRPr="008656B2">
              <w:rPr>
                <w:webHidden/>
              </w:rPr>
              <w:tab/>
            </w:r>
            <w:r w:rsidR="007C3F0E" w:rsidRPr="008656B2">
              <w:rPr>
                <w:webHidden/>
              </w:rPr>
              <w:fldChar w:fldCharType="begin"/>
            </w:r>
            <w:r w:rsidR="007C3F0E" w:rsidRPr="008656B2">
              <w:rPr>
                <w:webHidden/>
              </w:rPr>
              <w:instrText xml:space="preserve"> PAGEREF _Toc426447726 \h </w:instrText>
            </w:r>
            <w:r w:rsidR="007C3F0E" w:rsidRPr="008656B2">
              <w:rPr>
                <w:webHidden/>
              </w:rPr>
            </w:r>
            <w:r w:rsidR="007C3F0E" w:rsidRPr="008656B2">
              <w:rPr>
                <w:webHidden/>
              </w:rPr>
              <w:fldChar w:fldCharType="separate"/>
            </w:r>
            <w:r w:rsidR="002B0B0C">
              <w:rPr>
                <w:webHidden/>
              </w:rPr>
              <w:t>21</w:t>
            </w:r>
            <w:r w:rsidR="007C3F0E" w:rsidRPr="008656B2">
              <w:rPr>
                <w:webHidden/>
              </w:rPr>
              <w:fldChar w:fldCharType="end"/>
            </w:r>
          </w:hyperlink>
        </w:p>
        <w:p w14:paraId="7731F952" w14:textId="2E3FDE56" w:rsidR="007C3F0E" w:rsidRPr="008656B2" w:rsidRDefault="003274F4" w:rsidP="008656B2">
          <w:pPr>
            <w:pStyle w:val="TOC2"/>
            <w:rPr>
              <w:rFonts w:eastAsiaTheme="minorEastAsia" w:cstheme="minorBidi"/>
              <w:sz w:val="22"/>
              <w:szCs w:val="22"/>
              <w:lang w:val="en-AU" w:eastAsia="en-AU"/>
            </w:rPr>
          </w:pPr>
          <w:hyperlink w:anchor="_Toc426447727" w:history="1">
            <w:r w:rsidR="007C3F0E" w:rsidRPr="008656B2">
              <w:rPr>
                <w:rStyle w:val="Hyperlink"/>
                <w:rFonts w:asciiTheme="minorHAnsi" w:hAnsiTheme="minorHAnsi"/>
              </w:rPr>
              <w:t>1.8.</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Summary</w:t>
            </w:r>
            <w:r w:rsidR="007C3F0E" w:rsidRPr="008656B2">
              <w:rPr>
                <w:webHidden/>
              </w:rPr>
              <w:tab/>
            </w:r>
            <w:r w:rsidR="007C3F0E" w:rsidRPr="008656B2">
              <w:rPr>
                <w:webHidden/>
              </w:rPr>
              <w:fldChar w:fldCharType="begin"/>
            </w:r>
            <w:r w:rsidR="007C3F0E" w:rsidRPr="008656B2">
              <w:rPr>
                <w:webHidden/>
              </w:rPr>
              <w:instrText xml:space="preserve"> PAGEREF _Toc426447727 \h </w:instrText>
            </w:r>
            <w:r w:rsidR="007C3F0E" w:rsidRPr="008656B2">
              <w:rPr>
                <w:webHidden/>
              </w:rPr>
            </w:r>
            <w:r w:rsidR="007C3F0E" w:rsidRPr="008656B2">
              <w:rPr>
                <w:webHidden/>
              </w:rPr>
              <w:fldChar w:fldCharType="separate"/>
            </w:r>
            <w:r w:rsidR="002B0B0C">
              <w:rPr>
                <w:webHidden/>
              </w:rPr>
              <w:t>21</w:t>
            </w:r>
            <w:r w:rsidR="007C3F0E" w:rsidRPr="008656B2">
              <w:rPr>
                <w:webHidden/>
              </w:rPr>
              <w:fldChar w:fldCharType="end"/>
            </w:r>
          </w:hyperlink>
        </w:p>
        <w:p w14:paraId="5336C715" w14:textId="63415525" w:rsidR="007C3F0E" w:rsidRPr="008656B2" w:rsidRDefault="003274F4" w:rsidP="008656B2">
          <w:pPr>
            <w:pStyle w:val="TOC1"/>
            <w:rPr>
              <w:rFonts w:eastAsiaTheme="minorEastAsia" w:cstheme="minorBidi"/>
              <w:sz w:val="22"/>
              <w:szCs w:val="22"/>
              <w:lang w:eastAsia="en-AU"/>
            </w:rPr>
          </w:pPr>
          <w:hyperlink w:anchor="_Toc426447728" w:history="1">
            <w:r w:rsidR="007C3F0E" w:rsidRPr="008656B2">
              <w:rPr>
                <w:rStyle w:val="Hyperlink"/>
                <w:rFonts w:asciiTheme="minorHAnsi" w:hAnsiTheme="minorHAnsi"/>
              </w:rPr>
              <w:t>2.</w:t>
            </w:r>
            <w:r w:rsidR="007C3F0E" w:rsidRPr="008656B2">
              <w:rPr>
                <w:rFonts w:eastAsiaTheme="minorEastAsia" w:cstheme="minorBidi"/>
                <w:sz w:val="22"/>
                <w:szCs w:val="22"/>
                <w:lang w:eastAsia="en-AU"/>
              </w:rPr>
              <w:tab/>
            </w:r>
            <w:r w:rsidR="007C3F0E" w:rsidRPr="008656B2">
              <w:rPr>
                <w:rStyle w:val="Hyperlink"/>
                <w:rFonts w:asciiTheme="minorHAnsi" w:hAnsiTheme="minorHAnsi"/>
              </w:rPr>
              <w:t>Introduction</w:t>
            </w:r>
            <w:r w:rsidR="007C3F0E" w:rsidRPr="008656B2">
              <w:rPr>
                <w:webHidden/>
              </w:rPr>
              <w:tab/>
            </w:r>
            <w:r w:rsidR="007C3F0E" w:rsidRPr="008656B2">
              <w:rPr>
                <w:webHidden/>
              </w:rPr>
              <w:fldChar w:fldCharType="begin"/>
            </w:r>
            <w:r w:rsidR="007C3F0E" w:rsidRPr="008656B2">
              <w:rPr>
                <w:webHidden/>
              </w:rPr>
              <w:instrText xml:space="preserve"> PAGEREF _Toc426447728 \h </w:instrText>
            </w:r>
            <w:r w:rsidR="007C3F0E" w:rsidRPr="008656B2">
              <w:rPr>
                <w:webHidden/>
              </w:rPr>
            </w:r>
            <w:r w:rsidR="007C3F0E" w:rsidRPr="008656B2">
              <w:rPr>
                <w:webHidden/>
              </w:rPr>
              <w:fldChar w:fldCharType="separate"/>
            </w:r>
            <w:r w:rsidR="002B0B0C">
              <w:rPr>
                <w:webHidden/>
              </w:rPr>
              <w:t>23</w:t>
            </w:r>
            <w:r w:rsidR="007C3F0E" w:rsidRPr="008656B2">
              <w:rPr>
                <w:webHidden/>
              </w:rPr>
              <w:fldChar w:fldCharType="end"/>
            </w:r>
          </w:hyperlink>
        </w:p>
        <w:p w14:paraId="77805A0D" w14:textId="5C6C465B" w:rsidR="007C3F0E" w:rsidRPr="008656B2" w:rsidRDefault="003274F4" w:rsidP="008656B2">
          <w:pPr>
            <w:pStyle w:val="TOC2"/>
            <w:rPr>
              <w:rFonts w:eastAsiaTheme="minorEastAsia" w:cstheme="minorBidi"/>
              <w:sz w:val="22"/>
              <w:szCs w:val="22"/>
              <w:lang w:val="en-AU" w:eastAsia="en-AU"/>
            </w:rPr>
          </w:pPr>
          <w:hyperlink w:anchor="_Toc426447729" w:history="1">
            <w:r w:rsidR="007C3F0E" w:rsidRPr="008656B2">
              <w:rPr>
                <w:rStyle w:val="Hyperlink"/>
                <w:rFonts w:asciiTheme="minorHAnsi" w:hAnsiTheme="minorHAnsi"/>
              </w:rPr>
              <w:t>2.1.</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Definition of chronic conditions</w:t>
            </w:r>
            <w:r w:rsidR="007C3F0E" w:rsidRPr="008656B2">
              <w:rPr>
                <w:webHidden/>
              </w:rPr>
              <w:tab/>
            </w:r>
            <w:r w:rsidR="007C3F0E" w:rsidRPr="008656B2">
              <w:rPr>
                <w:webHidden/>
              </w:rPr>
              <w:fldChar w:fldCharType="begin"/>
            </w:r>
            <w:r w:rsidR="007C3F0E" w:rsidRPr="008656B2">
              <w:rPr>
                <w:webHidden/>
              </w:rPr>
              <w:instrText xml:space="preserve"> PAGEREF _Toc426447729 \h </w:instrText>
            </w:r>
            <w:r w:rsidR="007C3F0E" w:rsidRPr="008656B2">
              <w:rPr>
                <w:webHidden/>
              </w:rPr>
            </w:r>
            <w:r w:rsidR="007C3F0E" w:rsidRPr="008656B2">
              <w:rPr>
                <w:webHidden/>
              </w:rPr>
              <w:fldChar w:fldCharType="separate"/>
            </w:r>
            <w:r w:rsidR="002B0B0C">
              <w:rPr>
                <w:webHidden/>
              </w:rPr>
              <w:t>23</w:t>
            </w:r>
            <w:r w:rsidR="007C3F0E" w:rsidRPr="008656B2">
              <w:rPr>
                <w:webHidden/>
              </w:rPr>
              <w:fldChar w:fldCharType="end"/>
            </w:r>
          </w:hyperlink>
        </w:p>
        <w:p w14:paraId="120B945E" w14:textId="40D3E9B3" w:rsidR="007C3F0E" w:rsidRPr="008656B2" w:rsidRDefault="003274F4" w:rsidP="008656B2">
          <w:pPr>
            <w:pStyle w:val="TOC2"/>
            <w:rPr>
              <w:rFonts w:eastAsiaTheme="minorEastAsia" w:cstheme="minorBidi"/>
              <w:sz w:val="22"/>
              <w:szCs w:val="22"/>
              <w:lang w:val="en-AU" w:eastAsia="en-AU"/>
            </w:rPr>
          </w:pPr>
          <w:hyperlink w:anchor="_Toc426447730" w:history="1">
            <w:r w:rsidR="007C3F0E" w:rsidRPr="008656B2">
              <w:rPr>
                <w:rStyle w:val="Hyperlink"/>
                <w:rFonts w:asciiTheme="minorHAnsi" w:hAnsiTheme="minorHAnsi"/>
              </w:rPr>
              <w:t>2.2.</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Prevalence of chronic conditions</w:t>
            </w:r>
            <w:r w:rsidR="007C3F0E" w:rsidRPr="008656B2">
              <w:rPr>
                <w:webHidden/>
              </w:rPr>
              <w:tab/>
            </w:r>
            <w:r w:rsidR="007C3F0E" w:rsidRPr="008656B2">
              <w:rPr>
                <w:webHidden/>
              </w:rPr>
              <w:fldChar w:fldCharType="begin"/>
            </w:r>
            <w:r w:rsidR="007C3F0E" w:rsidRPr="008656B2">
              <w:rPr>
                <w:webHidden/>
              </w:rPr>
              <w:instrText xml:space="preserve"> PAGEREF _Toc426447730 \h </w:instrText>
            </w:r>
            <w:r w:rsidR="007C3F0E" w:rsidRPr="008656B2">
              <w:rPr>
                <w:webHidden/>
              </w:rPr>
            </w:r>
            <w:r w:rsidR="007C3F0E" w:rsidRPr="008656B2">
              <w:rPr>
                <w:webHidden/>
              </w:rPr>
              <w:fldChar w:fldCharType="separate"/>
            </w:r>
            <w:r w:rsidR="002B0B0C">
              <w:rPr>
                <w:webHidden/>
              </w:rPr>
              <w:t>24</w:t>
            </w:r>
            <w:r w:rsidR="007C3F0E" w:rsidRPr="008656B2">
              <w:rPr>
                <w:webHidden/>
              </w:rPr>
              <w:fldChar w:fldCharType="end"/>
            </w:r>
          </w:hyperlink>
        </w:p>
        <w:p w14:paraId="6147A659" w14:textId="1CB94D4C" w:rsidR="007C3F0E" w:rsidRPr="008656B2" w:rsidRDefault="003274F4" w:rsidP="008656B2">
          <w:pPr>
            <w:pStyle w:val="TOC2"/>
            <w:rPr>
              <w:rFonts w:eastAsiaTheme="minorEastAsia" w:cstheme="minorBidi"/>
              <w:sz w:val="22"/>
              <w:szCs w:val="22"/>
              <w:lang w:val="en-AU" w:eastAsia="en-AU"/>
            </w:rPr>
          </w:pPr>
          <w:hyperlink w:anchor="_Toc426447731" w:history="1">
            <w:r w:rsidR="007C3F0E" w:rsidRPr="008656B2">
              <w:rPr>
                <w:rStyle w:val="Hyperlink"/>
                <w:rFonts w:asciiTheme="minorHAnsi" w:hAnsiTheme="minorHAnsi"/>
              </w:rPr>
              <w:t>2.3.</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Incidence of chronic conditions</w:t>
            </w:r>
            <w:r w:rsidR="007C3F0E" w:rsidRPr="008656B2">
              <w:rPr>
                <w:webHidden/>
              </w:rPr>
              <w:tab/>
            </w:r>
            <w:r w:rsidR="007C3F0E" w:rsidRPr="008656B2">
              <w:rPr>
                <w:webHidden/>
              </w:rPr>
              <w:fldChar w:fldCharType="begin"/>
            </w:r>
            <w:r w:rsidR="007C3F0E" w:rsidRPr="008656B2">
              <w:rPr>
                <w:webHidden/>
              </w:rPr>
              <w:instrText xml:space="preserve"> PAGEREF _Toc426447731 \h </w:instrText>
            </w:r>
            <w:r w:rsidR="007C3F0E" w:rsidRPr="008656B2">
              <w:rPr>
                <w:webHidden/>
              </w:rPr>
            </w:r>
            <w:r w:rsidR="007C3F0E" w:rsidRPr="008656B2">
              <w:rPr>
                <w:webHidden/>
              </w:rPr>
              <w:fldChar w:fldCharType="separate"/>
            </w:r>
            <w:r w:rsidR="002B0B0C">
              <w:rPr>
                <w:webHidden/>
              </w:rPr>
              <w:t>25</w:t>
            </w:r>
            <w:r w:rsidR="007C3F0E" w:rsidRPr="008656B2">
              <w:rPr>
                <w:webHidden/>
              </w:rPr>
              <w:fldChar w:fldCharType="end"/>
            </w:r>
          </w:hyperlink>
        </w:p>
        <w:p w14:paraId="14C59A1F" w14:textId="0BD72B36" w:rsidR="007C3F0E" w:rsidRPr="008656B2" w:rsidRDefault="003274F4" w:rsidP="008656B2">
          <w:pPr>
            <w:pStyle w:val="TOC2"/>
            <w:rPr>
              <w:rFonts w:eastAsiaTheme="minorEastAsia" w:cstheme="minorBidi"/>
              <w:sz w:val="22"/>
              <w:szCs w:val="22"/>
              <w:lang w:val="en-AU" w:eastAsia="en-AU"/>
            </w:rPr>
          </w:pPr>
          <w:hyperlink w:anchor="_Toc426447732" w:history="1">
            <w:r w:rsidR="007C3F0E" w:rsidRPr="008656B2">
              <w:rPr>
                <w:rStyle w:val="Hyperlink"/>
                <w:rFonts w:asciiTheme="minorHAnsi" w:hAnsiTheme="minorHAnsi"/>
              </w:rPr>
              <w:t>2.4.</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Use of health services by women who report chronic conditions</w:t>
            </w:r>
            <w:r w:rsidR="007C3F0E" w:rsidRPr="008656B2">
              <w:rPr>
                <w:webHidden/>
              </w:rPr>
              <w:tab/>
            </w:r>
            <w:r w:rsidR="007C3F0E" w:rsidRPr="008656B2">
              <w:rPr>
                <w:webHidden/>
              </w:rPr>
              <w:fldChar w:fldCharType="begin"/>
            </w:r>
            <w:r w:rsidR="007C3F0E" w:rsidRPr="008656B2">
              <w:rPr>
                <w:webHidden/>
              </w:rPr>
              <w:instrText xml:space="preserve"> PAGEREF _Toc426447732 \h </w:instrText>
            </w:r>
            <w:r w:rsidR="007C3F0E" w:rsidRPr="008656B2">
              <w:rPr>
                <w:webHidden/>
              </w:rPr>
            </w:r>
            <w:r w:rsidR="007C3F0E" w:rsidRPr="008656B2">
              <w:rPr>
                <w:webHidden/>
              </w:rPr>
              <w:fldChar w:fldCharType="separate"/>
            </w:r>
            <w:r w:rsidR="002B0B0C">
              <w:rPr>
                <w:webHidden/>
              </w:rPr>
              <w:t>25</w:t>
            </w:r>
            <w:r w:rsidR="007C3F0E" w:rsidRPr="008656B2">
              <w:rPr>
                <w:webHidden/>
              </w:rPr>
              <w:fldChar w:fldCharType="end"/>
            </w:r>
          </w:hyperlink>
        </w:p>
        <w:p w14:paraId="7BB65F6A" w14:textId="58A17ED9" w:rsidR="007C3F0E" w:rsidRPr="008656B2" w:rsidRDefault="003274F4" w:rsidP="008656B2">
          <w:pPr>
            <w:pStyle w:val="TOC2"/>
            <w:rPr>
              <w:rFonts w:eastAsiaTheme="minorEastAsia" w:cstheme="minorBidi"/>
              <w:sz w:val="22"/>
              <w:szCs w:val="22"/>
              <w:lang w:val="en-AU" w:eastAsia="en-AU"/>
            </w:rPr>
          </w:pPr>
          <w:hyperlink w:anchor="_Toc426447733" w:history="1">
            <w:r w:rsidR="007C3F0E" w:rsidRPr="008656B2">
              <w:rPr>
                <w:rStyle w:val="Hyperlink"/>
                <w:rFonts w:asciiTheme="minorHAnsi" w:hAnsiTheme="minorHAnsi"/>
              </w:rPr>
              <w:t>2.5.</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Participants</w:t>
            </w:r>
            <w:r w:rsidR="007C3F0E" w:rsidRPr="008656B2">
              <w:rPr>
                <w:webHidden/>
              </w:rPr>
              <w:tab/>
            </w:r>
            <w:r w:rsidR="007C3F0E" w:rsidRPr="008656B2">
              <w:rPr>
                <w:webHidden/>
              </w:rPr>
              <w:fldChar w:fldCharType="begin"/>
            </w:r>
            <w:r w:rsidR="007C3F0E" w:rsidRPr="008656B2">
              <w:rPr>
                <w:webHidden/>
              </w:rPr>
              <w:instrText xml:space="preserve"> PAGEREF _Toc426447733 \h </w:instrText>
            </w:r>
            <w:r w:rsidR="007C3F0E" w:rsidRPr="008656B2">
              <w:rPr>
                <w:webHidden/>
              </w:rPr>
            </w:r>
            <w:r w:rsidR="007C3F0E" w:rsidRPr="008656B2">
              <w:rPr>
                <w:webHidden/>
              </w:rPr>
              <w:fldChar w:fldCharType="separate"/>
            </w:r>
            <w:r w:rsidR="002B0B0C">
              <w:rPr>
                <w:webHidden/>
              </w:rPr>
              <w:t>25</w:t>
            </w:r>
            <w:r w:rsidR="007C3F0E" w:rsidRPr="008656B2">
              <w:rPr>
                <w:webHidden/>
              </w:rPr>
              <w:fldChar w:fldCharType="end"/>
            </w:r>
          </w:hyperlink>
        </w:p>
        <w:p w14:paraId="1E7762A4" w14:textId="468C2891" w:rsidR="007C3F0E" w:rsidRPr="008656B2" w:rsidRDefault="003274F4" w:rsidP="008656B2">
          <w:pPr>
            <w:pStyle w:val="TOC1"/>
            <w:rPr>
              <w:rFonts w:eastAsiaTheme="minorEastAsia" w:cstheme="minorBidi"/>
              <w:sz w:val="22"/>
              <w:szCs w:val="22"/>
              <w:lang w:eastAsia="en-AU"/>
            </w:rPr>
          </w:pPr>
          <w:hyperlink w:anchor="_Toc426447734" w:history="1">
            <w:r w:rsidR="007C3F0E" w:rsidRPr="008656B2">
              <w:rPr>
                <w:rStyle w:val="Hyperlink"/>
                <w:rFonts w:asciiTheme="minorHAnsi" w:hAnsiTheme="minorHAnsi"/>
              </w:rPr>
              <w:t>3.</w:t>
            </w:r>
            <w:r w:rsidR="007C3F0E" w:rsidRPr="008656B2">
              <w:rPr>
                <w:rFonts w:eastAsiaTheme="minorEastAsia" w:cstheme="minorBidi"/>
                <w:sz w:val="22"/>
                <w:szCs w:val="22"/>
                <w:lang w:eastAsia="en-AU"/>
              </w:rPr>
              <w:tab/>
            </w:r>
            <w:r w:rsidR="007C3F0E" w:rsidRPr="008656B2">
              <w:rPr>
                <w:rStyle w:val="Hyperlink"/>
                <w:rFonts w:asciiTheme="minorHAnsi" w:hAnsiTheme="minorHAnsi"/>
              </w:rPr>
              <w:t>Mortality</w:t>
            </w:r>
            <w:r w:rsidR="007C3F0E" w:rsidRPr="008656B2">
              <w:rPr>
                <w:webHidden/>
              </w:rPr>
              <w:tab/>
            </w:r>
            <w:r w:rsidR="007C3F0E" w:rsidRPr="008656B2">
              <w:rPr>
                <w:webHidden/>
              </w:rPr>
              <w:fldChar w:fldCharType="begin"/>
            </w:r>
            <w:r w:rsidR="007C3F0E" w:rsidRPr="008656B2">
              <w:rPr>
                <w:webHidden/>
              </w:rPr>
              <w:instrText xml:space="preserve"> PAGEREF _Toc426447734 \h </w:instrText>
            </w:r>
            <w:r w:rsidR="007C3F0E" w:rsidRPr="008656B2">
              <w:rPr>
                <w:webHidden/>
              </w:rPr>
            </w:r>
            <w:r w:rsidR="007C3F0E" w:rsidRPr="008656B2">
              <w:rPr>
                <w:webHidden/>
              </w:rPr>
              <w:fldChar w:fldCharType="separate"/>
            </w:r>
            <w:r w:rsidR="002B0B0C">
              <w:rPr>
                <w:webHidden/>
              </w:rPr>
              <w:t>26</w:t>
            </w:r>
            <w:r w:rsidR="007C3F0E" w:rsidRPr="008656B2">
              <w:rPr>
                <w:webHidden/>
              </w:rPr>
              <w:fldChar w:fldCharType="end"/>
            </w:r>
          </w:hyperlink>
        </w:p>
        <w:p w14:paraId="650FEE17" w14:textId="09FD256F" w:rsidR="007C3F0E" w:rsidRPr="008656B2" w:rsidRDefault="003274F4" w:rsidP="008656B2">
          <w:pPr>
            <w:pStyle w:val="TOC2"/>
            <w:rPr>
              <w:rFonts w:eastAsiaTheme="minorEastAsia" w:cstheme="minorBidi"/>
              <w:sz w:val="22"/>
              <w:szCs w:val="22"/>
              <w:lang w:val="en-AU" w:eastAsia="en-AU"/>
            </w:rPr>
          </w:pPr>
          <w:hyperlink w:anchor="_Toc426447735" w:history="1">
            <w:r w:rsidR="007C3F0E" w:rsidRPr="008656B2">
              <w:rPr>
                <w:rStyle w:val="Hyperlink"/>
                <w:rFonts w:asciiTheme="minorHAnsi" w:hAnsiTheme="minorHAnsi"/>
              </w:rPr>
              <w:t>3.1.</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Chronic disease and death</w:t>
            </w:r>
            <w:r w:rsidR="007C3F0E" w:rsidRPr="008656B2">
              <w:rPr>
                <w:webHidden/>
              </w:rPr>
              <w:tab/>
            </w:r>
            <w:r w:rsidR="007C3F0E" w:rsidRPr="008656B2">
              <w:rPr>
                <w:webHidden/>
              </w:rPr>
              <w:fldChar w:fldCharType="begin"/>
            </w:r>
            <w:r w:rsidR="007C3F0E" w:rsidRPr="008656B2">
              <w:rPr>
                <w:webHidden/>
              </w:rPr>
              <w:instrText xml:space="preserve"> PAGEREF _Toc426447735 \h </w:instrText>
            </w:r>
            <w:r w:rsidR="007C3F0E" w:rsidRPr="008656B2">
              <w:rPr>
                <w:webHidden/>
              </w:rPr>
            </w:r>
            <w:r w:rsidR="007C3F0E" w:rsidRPr="008656B2">
              <w:rPr>
                <w:webHidden/>
              </w:rPr>
              <w:fldChar w:fldCharType="separate"/>
            </w:r>
            <w:r w:rsidR="002B0B0C">
              <w:rPr>
                <w:webHidden/>
              </w:rPr>
              <w:t>26</w:t>
            </w:r>
            <w:r w:rsidR="007C3F0E" w:rsidRPr="008656B2">
              <w:rPr>
                <w:webHidden/>
              </w:rPr>
              <w:fldChar w:fldCharType="end"/>
            </w:r>
          </w:hyperlink>
        </w:p>
        <w:p w14:paraId="2F2DD142" w14:textId="4F91D63C" w:rsidR="007C3F0E" w:rsidRPr="008656B2" w:rsidRDefault="003274F4" w:rsidP="008656B2">
          <w:pPr>
            <w:pStyle w:val="TOC1"/>
            <w:rPr>
              <w:rFonts w:eastAsiaTheme="minorEastAsia" w:cstheme="minorBidi"/>
              <w:sz w:val="22"/>
              <w:szCs w:val="22"/>
              <w:lang w:eastAsia="en-AU"/>
            </w:rPr>
          </w:pPr>
          <w:hyperlink w:anchor="_Toc426447736" w:history="1">
            <w:r w:rsidR="007C3F0E" w:rsidRPr="008656B2">
              <w:rPr>
                <w:rStyle w:val="Hyperlink"/>
                <w:rFonts w:asciiTheme="minorHAnsi" w:hAnsiTheme="minorHAnsi"/>
              </w:rPr>
              <w:t>4.</w:t>
            </w:r>
            <w:r w:rsidR="007C3F0E" w:rsidRPr="008656B2">
              <w:rPr>
                <w:rFonts w:eastAsiaTheme="minorEastAsia" w:cstheme="minorBidi"/>
                <w:sz w:val="22"/>
                <w:szCs w:val="22"/>
                <w:lang w:eastAsia="en-AU"/>
              </w:rPr>
              <w:tab/>
            </w:r>
            <w:r w:rsidR="007C3F0E" w:rsidRPr="008656B2">
              <w:rPr>
                <w:rStyle w:val="Hyperlink"/>
                <w:rFonts w:asciiTheme="minorHAnsi" w:hAnsiTheme="minorHAnsi"/>
              </w:rPr>
              <w:t>Obesity and other common risk factors</w:t>
            </w:r>
            <w:r w:rsidR="007C3F0E" w:rsidRPr="008656B2">
              <w:rPr>
                <w:webHidden/>
              </w:rPr>
              <w:tab/>
            </w:r>
            <w:r w:rsidR="007C3F0E" w:rsidRPr="008656B2">
              <w:rPr>
                <w:webHidden/>
              </w:rPr>
              <w:fldChar w:fldCharType="begin"/>
            </w:r>
            <w:r w:rsidR="007C3F0E" w:rsidRPr="008656B2">
              <w:rPr>
                <w:webHidden/>
              </w:rPr>
              <w:instrText xml:space="preserve"> PAGEREF _Toc426447736 \h </w:instrText>
            </w:r>
            <w:r w:rsidR="007C3F0E" w:rsidRPr="008656B2">
              <w:rPr>
                <w:webHidden/>
              </w:rPr>
            </w:r>
            <w:r w:rsidR="007C3F0E" w:rsidRPr="008656B2">
              <w:rPr>
                <w:webHidden/>
              </w:rPr>
              <w:fldChar w:fldCharType="separate"/>
            </w:r>
            <w:r w:rsidR="002B0B0C">
              <w:rPr>
                <w:webHidden/>
              </w:rPr>
              <w:t>31</w:t>
            </w:r>
            <w:r w:rsidR="007C3F0E" w:rsidRPr="008656B2">
              <w:rPr>
                <w:webHidden/>
              </w:rPr>
              <w:fldChar w:fldCharType="end"/>
            </w:r>
          </w:hyperlink>
        </w:p>
        <w:p w14:paraId="0BC18FD8" w14:textId="28D49D81" w:rsidR="007C3F0E" w:rsidRPr="008656B2" w:rsidRDefault="003274F4" w:rsidP="008656B2">
          <w:pPr>
            <w:pStyle w:val="TOC1"/>
            <w:rPr>
              <w:rFonts w:eastAsiaTheme="minorEastAsia" w:cstheme="minorBidi"/>
              <w:sz w:val="22"/>
              <w:szCs w:val="22"/>
              <w:lang w:eastAsia="en-AU"/>
            </w:rPr>
          </w:pPr>
          <w:hyperlink w:anchor="_Toc426447737" w:history="1">
            <w:r w:rsidR="007C3F0E" w:rsidRPr="008656B2">
              <w:rPr>
                <w:rStyle w:val="Hyperlink"/>
                <w:rFonts w:asciiTheme="minorHAnsi" w:hAnsiTheme="minorHAnsi"/>
              </w:rPr>
              <w:t>5.</w:t>
            </w:r>
            <w:r w:rsidR="007C3F0E" w:rsidRPr="008656B2">
              <w:rPr>
                <w:rFonts w:eastAsiaTheme="minorEastAsia" w:cstheme="minorBidi"/>
                <w:sz w:val="22"/>
                <w:szCs w:val="22"/>
                <w:lang w:eastAsia="en-AU"/>
              </w:rPr>
              <w:tab/>
            </w:r>
            <w:r w:rsidR="007C3F0E" w:rsidRPr="008656B2">
              <w:rPr>
                <w:rStyle w:val="Hyperlink"/>
                <w:rFonts w:asciiTheme="minorHAnsi" w:hAnsiTheme="minorHAnsi"/>
              </w:rPr>
              <w:t>Arthritis and musculoskeletal conditions</w:t>
            </w:r>
            <w:r w:rsidR="007C3F0E" w:rsidRPr="008656B2">
              <w:rPr>
                <w:webHidden/>
              </w:rPr>
              <w:tab/>
            </w:r>
            <w:r w:rsidR="007C3F0E" w:rsidRPr="008656B2">
              <w:rPr>
                <w:webHidden/>
              </w:rPr>
              <w:fldChar w:fldCharType="begin"/>
            </w:r>
            <w:r w:rsidR="007C3F0E" w:rsidRPr="008656B2">
              <w:rPr>
                <w:webHidden/>
              </w:rPr>
              <w:instrText xml:space="preserve"> PAGEREF _Toc426447737 \h </w:instrText>
            </w:r>
            <w:r w:rsidR="007C3F0E" w:rsidRPr="008656B2">
              <w:rPr>
                <w:webHidden/>
              </w:rPr>
            </w:r>
            <w:r w:rsidR="007C3F0E" w:rsidRPr="008656B2">
              <w:rPr>
                <w:webHidden/>
              </w:rPr>
              <w:fldChar w:fldCharType="separate"/>
            </w:r>
            <w:r w:rsidR="002B0B0C">
              <w:rPr>
                <w:webHidden/>
              </w:rPr>
              <w:t>36</w:t>
            </w:r>
            <w:r w:rsidR="007C3F0E" w:rsidRPr="008656B2">
              <w:rPr>
                <w:webHidden/>
              </w:rPr>
              <w:fldChar w:fldCharType="end"/>
            </w:r>
          </w:hyperlink>
        </w:p>
        <w:p w14:paraId="1BB81428" w14:textId="7FAB324E" w:rsidR="007C3F0E" w:rsidRPr="008656B2" w:rsidRDefault="003274F4" w:rsidP="008656B2">
          <w:pPr>
            <w:pStyle w:val="TOC2"/>
            <w:rPr>
              <w:rFonts w:eastAsiaTheme="minorEastAsia" w:cstheme="minorBidi"/>
              <w:sz w:val="22"/>
              <w:szCs w:val="22"/>
              <w:lang w:val="en-AU" w:eastAsia="en-AU"/>
            </w:rPr>
          </w:pPr>
          <w:hyperlink w:anchor="_Toc426447738" w:history="1">
            <w:r w:rsidR="007C3F0E" w:rsidRPr="008656B2">
              <w:rPr>
                <w:rStyle w:val="Hyperlink"/>
                <w:rFonts w:asciiTheme="minorHAnsi" w:hAnsiTheme="minorHAnsi"/>
              </w:rPr>
              <w:t>5.1.</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Women and arthritis</w:t>
            </w:r>
            <w:r w:rsidR="007C3F0E" w:rsidRPr="008656B2">
              <w:rPr>
                <w:webHidden/>
              </w:rPr>
              <w:tab/>
            </w:r>
            <w:r w:rsidR="007C3F0E" w:rsidRPr="008656B2">
              <w:rPr>
                <w:webHidden/>
              </w:rPr>
              <w:fldChar w:fldCharType="begin"/>
            </w:r>
            <w:r w:rsidR="007C3F0E" w:rsidRPr="008656B2">
              <w:rPr>
                <w:webHidden/>
              </w:rPr>
              <w:instrText xml:space="preserve"> PAGEREF _Toc426447738 \h </w:instrText>
            </w:r>
            <w:r w:rsidR="007C3F0E" w:rsidRPr="008656B2">
              <w:rPr>
                <w:webHidden/>
              </w:rPr>
            </w:r>
            <w:r w:rsidR="007C3F0E" w:rsidRPr="008656B2">
              <w:rPr>
                <w:webHidden/>
              </w:rPr>
              <w:fldChar w:fldCharType="separate"/>
            </w:r>
            <w:r w:rsidR="002B0B0C">
              <w:rPr>
                <w:webHidden/>
              </w:rPr>
              <w:t>36</w:t>
            </w:r>
            <w:r w:rsidR="007C3F0E" w:rsidRPr="008656B2">
              <w:rPr>
                <w:webHidden/>
              </w:rPr>
              <w:fldChar w:fldCharType="end"/>
            </w:r>
          </w:hyperlink>
        </w:p>
        <w:p w14:paraId="7FEA0F54" w14:textId="65B5CF5F" w:rsidR="007C3F0E" w:rsidRPr="008656B2" w:rsidRDefault="003274F4" w:rsidP="008656B2">
          <w:pPr>
            <w:pStyle w:val="TOC2"/>
            <w:rPr>
              <w:rFonts w:eastAsiaTheme="minorEastAsia" w:cstheme="minorBidi"/>
              <w:sz w:val="22"/>
              <w:szCs w:val="22"/>
              <w:lang w:val="en-AU" w:eastAsia="en-AU"/>
            </w:rPr>
          </w:pPr>
          <w:hyperlink w:anchor="_Toc426447739" w:history="1">
            <w:r w:rsidR="007C3F0E" w:rsidRPr="008656B2">
              <w:rPr>
                <w:rStyle w:val="Hyperlink"/>
                <w:rFonts w:asciiTheme="minorHAnsi" w:hAnsiTheme="minorHAnsi"/>
              </w:rPr>
              <w:t>5.2.</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Ascertainment of arthritis in ALSWH</w:t>
            </w:r>
            <w:r w:rsidR="007C3F0E" w:rsidRPr="008656B2">
              <w:rPr>
                <w:webHidden/>
              </w:rPr>
              <w:tab/>
            </w:r>
            <w:r w:rsidR="007C3F0E" w:rsidRPr="008656B2">
              <w:rPr>
                <w:webHidden/>
              </w:rPr>
              <w:fldChar w:fldCharType="begin"/>
            </w:r>
            <w:r w:rsidR="007C3F0E" w:rsidRPr="008656B2">
              <w:rPr>
                <w:webHidden/>
              </w:rPr>
              <w:instrText xml:space="preserve"> PAGEREF _Toc426447739 \h </w:instrText>
            </w:r>
            <w:r w:rsidR="007C3F0E" w:rsidRPr="008656B2">
              <w:rPr>
                <w:webHidden/>
              </w:rPr>
            </w:r>
            <w:r w:rsidR="007C3F0E" w:rsidRPr="008656B2">
              <w:rPr>
                <w:webHidden/>
              </w:rPr>
              <w:fldChar w:fldCharType="separate"/>
            </w:r>
            <w:r w:rsidR="002B0B0C">
              <w:rPr>
                <w:webHidden/>
              </w:rPr>
              <w:t>37</w:t>
            </w:r>
            <w:r w:rsidR="007C3F0E" w:rsidRPr="008656B2">
              <w:rPr>
                <w:webHidden/>
              </w:rPr>
              <w:fldChar w:fldCharType="end"/>
            </w:r>
          </w:hyperlink>
        </w:p>
        <w:p w14:paraId="515B10AF" w14:textId="0AE16514" w:rsidR="007C3F0E" w:rsidRPr="008656B2" w:rsidRDefault="003274F4" w:rsidP="008656B2">
          <w:pPr>
            <w:pStyle w:val="TOC2"/>
            <w:rPr>
              <w:rFonts w:eastAsiaTheme="minorEastAsia" w:cstheme="minorBidi"/>
              <w:sz w:val="22"/>
              <w:szCs w:val="22"/>
              <w:lang w:val="en-AU" w:eastAsia="en-AU"/>
            </w:rPr>
          </w:pPr>
          <w:hyperlink w:anchor="_Toc426447740" w:history="1">
            <w:r w:rsidR="007C3F0E" w:rsidRPr="008656B2">
              <w:rPr>
                <w:rStyle w:val="Hyperlink"/>
                <w:rFonts w:asciiTheme="minorHAnsi" w:hAnsiTheme="minorHAnsi"/>
              </w:rPr>
              <w:t>5.3.</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Prevalence of arthritis</w:t>
            </w:r>
            <w:r w:rsidR="007C3F0E" w:rsidRPr="008656B2">
              <w:rPr>
                <w:webHidden/>
              </w:rPr>
              <w:tab/>
            </w:r>
            <w:r w:rsidR="007C3F0E" w:rsidRPr="008656B2">
              <w:rPr>
                <w:webHidden/>
              </w:rPr>
              <w:fldChar w:fldCharType="begin"/>
            </w:r>
            <w:r w:rsidR="007C3F0E" w:rsidRPr="008656B2">
              <w:rPr>
                <w:webHidden/>
              </w:rPr>
              <w:instrText xml:space="preserve"> PAGEREF _Toc426447740 \h </w:instrText>
            </w:r>
            <w:r w:rsidR="007C3F0E" w:rsidRPr="008656B2">
              <w:rPr>
                <w:webHidden/>
              </w:rPr>
            </w:r>
            <w:r w:rsidR="007C3F0E" w:rsidRPr="008656B2">
              <w:rPr>
                <w:webHidden/>
              </w:rPr>
              <w:fldChar w:fldCharType="separate"/>
            </w:r>
            <w:r w:rsidR="002B0B0C">
              <w:rPr>
                <w:webHidden/>
              </w:rPr>
              <w:t>38</w:t>
            </w:r>
            <w:r w:rsidR="007C3F0E" w:rsidRPr="008656B2">
              <w:rPr>
                <w:webHidden/>
              </w:rPr>
              <w:fldChar w:fldCharType="end"/>
            </w:r>
          </w:hyperlink>
        </w:p>
        <w:p w14:paraId="2D9BFD7D" w14:textId="03EF6385" w:rsidR="007C3F0E" w:rsidRPr="008656B2" w:rsidRDefault="003274F4" w:rsidP="008656B2">
          <w:pPr>
            <w:pStyle w:val="TOC2"/>
            <w:rPr>
              <w:rFonts w:eastAsiaTheme="minorEastAsia" w:cstheme="minorBidi"/>
              <w:sz w:val="22"/>
              <w:szCs w:val="22"/>
              <w:lang w:val="en-AU" w:eastAsia="en-AU"/>
            </w:rPr>
          </w:pPr>
          <w:hyperlink w:anchor="_Toc426447741" w:history="1">
            <w:r w:rsidR="007C3F0E" w:rsidRPr="008656B2">
              <w:rPr>
                <w:rStyle w:val="Hyperlink"/>
                <w:rFonts w:asciiTheme="minorHAnsi" w:hAnsiTheme="minorHAnsi"/>
              </w:rPr>
              <w:t>5.4.</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Incidence of arthritis</w:t>
            </w:r>
            <w:r w:rsidR="007C3F0E" w:rsidRPr="008656B2">
              <w:rPr>
                <w:webHidden/>
              </w:rPr>
              <w:tab/>
            </w:r>
            <w:r w:rsidR="007C3F0E" w:rsidRPr="008656B2">
              <w:rPr>
                <w:webHidden/>
              </w:rPr>
              <w:fldChar w:fldCharType="begin"/>
            </w:r>
            <w:r w:rsidR="007C3F0E" w:rsidRPr="008656B2">
              <w:rPr>
                <w:webHidden/>
              </w:rPr>
              <w:instrText xml:space="preserve"> PAGEREF _Toc426447741 \h </w:instrText>
            </w:r>
            <w:r w:rsidR="007C3F0E" w:rsidRPr="008656B2">
              <w:rPr>
                <w:webHidden/>
              </w:rPr>
            </w:r>
            <w:r w:rsidR="007C3F0E" w:rsidRPr="008656B2">
              <w:rPr>
                <w:webHidden/>
              </w:rPr>
              <w:fldChar w:fldCharType="separate"/>
            </w:r>
            <w:r w:rsidR="002B0B0C">
              <w:rPr>
                <w:webHidden/>
              </w:rPr>
              <w:t>39</w:t>
            </w:r>
            <w:r w:rsidR="007C3F0E" w:rsidRPr="008656B2">
              <w:rPr>
                <w:webHidden/>
              </w:rPr>
              <w:fldChar w:fldCharType="end"/>
            </w:r>
          </w:hyperlink>
        </w:p>
        <w:p w14:paraId="54587E2C" w14:textId="11C9A216" w:rsidR="007C3F0E" w:rsidRPr="008656B2" w:rsidRDefault="003274F4" w:rsidP="008656B2">
          <w:pPr>
            <w:pStyle w:val="TOC2"/>
            <w:rPr>
              <w:rFonts w:eastAsiaTheme="minorEastAsia" w:cstheme="minorBidi"/>
              <w:sz w:val="22"/>
              <w:szCs w:val="22"/>
              <w:lang w:val="en-AU" w:eastAsia="en-AU"/>
            </w:rPr>
          </w:pPr>
          <w:hyperlink w:anchor="_Toc426447742" w:history="1">
            <w:r w:rsidR="007C3F0E" w:rsidRPr="008656B2">
              <w:rPr>
                <w:rStyle w:val="Hyperlink"/>
                <w:rFonts w:asciiTheme="minorHAnsi" w:hAnsiTheme="minorHAnsi"/>
              </w:rPr>
              <w:t>5.5.</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Factors associated with arthritis</w:t>
            </w:r>
            <w:r w:rsidR="007C3F0E" w:rsidRPr="008656B2">
              <w:rPr>
                <w:webHidden/>
              </w:rPr>
              <w:tab/>
            </w:r>
            <w:r w:rsidR="007C3F0E" w:rsidRPr="008656B2">
              <w:rPr>
                <w:webHidden/>
              </w:rPr>
              <w:fldChar w:fldCharType="begin"/>
            </w:r>
            <w:r w:rsidR="007C3F0E" w:rsidRPr="008656B2">
              <w:rPr>
                <w:webHidden/>
              </w:rPr>
              <w:instrText xml:space="preserve"> PAGEREF _Toc426447742 \h </w:instrText>
            </w:r>
            <w:r w:rsidR="007C3F0E" w:rsidRPr="008656B2">
              <w:rPr>
                <w:webHidden/>
              </w:rPr>
            </w:r>
            <w:r w:rsidR="007C3F0E" w:rsidRPr="008656B2">
              <w:rPr>
                <w:webHidden/>
              </w:rPr>
              <w:fldChar w:fldCharType="separate"/>
            </w:r>
            <w:r w:rsidR="002B0B0C">
              <w:rPr>
                <w:webHidden/>
              </w:rPr>
              <w:t>39</w:t>
            </w:r>
            <w:r w:rsidR="007C3F0E" w:rsidRPr="008656B2">
              <w:rPr>
                <w:webHidden/>
              </w:rPr>
              <w:fldChar w:fldCharType="end"/>
            </w:r>
          </w:hyperlink>
        </w:p>
        <w:p w14:paraId="61ED4F0D" w14:textId="7F5BE561" w:rsidR="007C3F0E" w:rsidRPr="008656B2" w:rsidRDefault="003274F4">
          <w:pPr>
            <w:pStyle w:val="TOC3"/>
            <w:rPr>
              <w:rFonts w:eastAsiaTheme="minorEastAsia" w:cstheme="minorBidi"/>
              <w:sz w:val="22"/>
              <w:szCs w:val="22"/>
              <w:lang w:eastAsia="en-AU"/>
            </w:rPr>
          </w:pPr>
          <w:hyperlink w:anchor="_Toc426447743" w:history="1">
            <w:r w:rsidR="007C3F0E" w:rsidRPr="008656B2">
              <w:rPr>
                <w:rStyle w:val="Hyperlink"/>
                <w:rFonts w:asciiTheme="minorHAnsi" w:hAnsiTheme="minorHAnsi"/>
              </w:rPr>
              <w:t>5.5.1. Area of residence</w:t>
            </w:r>
            <w:r w:rsidR="007C3F0E" w:rsidRPr="008656B2">
              <w:rPr>
                <w:webHidden/>
              </w:rPr>
              <w:tab/>
            </w:r>
            <w:r w:rsidR="007C3F0E" w:rsidRPr="008656B2">
              <w:rPr>
                <w:webHidden/>
              </w:rPr>
              <w:fldChar w:fldCharType="begin"/>
            </w:r>
            <w:r w:rsidR="007C3F0E" w:rsidRPr="008656B2">
              <w:rPr>
                <w:webHidden/>
              </w:rPr>
              <w:instrText xml:space="preserve"> PAGEREF _Toc426447743 \h </w:instrText>
            </w:r>
            <w:r w:rsidR="007C3F0E" w:rsidRPr="008656B2">
              <w:rPr>
                <w:webHidden/>
              </w:rPr>
            </w:r>
            <w:r w:rsidR="007C3F0E" w:rsidRPr="008656B2">
              <w:rPr>
                <w:webHidden/>
              </w:rPr>
              <w:fldChar w:fldCharType="separate"/>
            </w:r>
            <w:r w:rsidR="002B0B0C">
              <w:rPr>
                <w:webHidden/>
              </w:rPr>
              <w:t>40</w:t>
            </w:r>
            <w:r w:rsidR="007C3F0E" w:rsidRPr="008656B2">
              <w:rPr>
                <w:webHidden/>
              </w:rPr>
              <w:fldChar w:fldCharType="end"/>
            </w:r>
          </w:hyperlink>
        </w:p>
        <w:p w14:paraId="67FE833B" w14:textId="037BADB5" w:rsidR="007C3F0E" w:rsidRPr="008656B2" w:rsidRDefault="003274F4">
          <w:pPr>
            <w:pStyle w:val="TOC3"/>
            <w:rPr>
              <w:rFonts w:eastAsiaTheme="minorEastAsia" w:cstheme="minorBidi"/>
              <w:sz w:val="22"/>
              <w:szCs w:val="22"/>
              <w:lang w:eastAsia="en-AU"/>
            </w:rPr>
          </w:pPr>
          <w:hyperlink w:anchor="_Toc426447744" w:history="1">
            <w:r w:rsidR="007C3F0E" w:rsidRPr="008656B2">
              <w:rPr>
                <w:rStyle w:val="Hyperlink"/>
                <w:rFonts w:asciiTheme="minorHAnsi" w:hAnsiTheme="minorHAnsi"/>
              </w:rPr>
              <w:t>5.5.2. Highest educational qualification</w:t>
            </w:r>
            <w:r w:rsidR="007C3F0E" w:rsidRPr="008656B2">
              <w:rPr>
                <w:webHidden/>
              </w:rPr>
              <w:tab/>
            </w:r>
            <w:r w:rsidR="007C3F0E" w:rsidRPr="008656B2">
              <w:rPr>
                <w:webHidden/>
              </w:rPr>
              <w:fldChar w:fldCharType="begin"/>
            </w:r>
            <w:r w:rsidR="007C3F0E" w:rsidRPr="008656B2">
              <w:rPr>
                <w:webHidden/>
              </w:rPr>
              <w:instrText xml:space="preserve"> PAGEREF _Toc426447744 \h </w:instrText>
            </w:r>
            <w:r w:rsidR="007C3F0E" w:rsidRPr="008656B2">
              <w:rPr>
                <w:webHidden/>
              </w:rPr>
            </w:r>
            <w:r w:rsidR="007C3F0E" w:rsidRPr="008656B2">
              <w:rPr>
                <w:webHidden/>
              </w:rPr>
              <w:fldChar w:fldCharType="separate"/>
            </w:r>
            <w:r w:rsidR="002B0B0C">
              <w:rPr>
                <w:webHidden/>
              </w:rPr>
              <w:t>41</w:t>
            </w:r>
            <w:r w:rsidR="007C3F0E" w:rsidRPr="008656B2">
              <w:rPr>
                <w:webHidden/>
              </w:rPr>
              <w:fldChar w:fldCharType="end"/>
            </w:r>
          </w:hyperlink>
        </w:p>
        <w:p w14:paraId="29FD62A6" w14:textId="3AC3A8C9" w:rsidR="007C3F0E" w:rsidRPr="008656B2" w:rsidRDefault="003274F4">
          <w:pPr>
            <w:pStyle w:val="TOC3"/>
            <w:rPr>
              <w:rFonts w:eastAsiaTheme="minorEastAsia" w:cstheme="minorBidi"/>
              <w:sz w:val="22"/>
              <w:szCs w:val="22"/>
              <w:lang w:eastAsia="en-AU"/>
            </w:rPr>
          </w:pPr>
          <w:hyperlink w:anchor="_Toc426447745" w:history="1">
            <w:r w:rsidR="007C3F0E" w:rsidRPr="008656B2">
              <w:rPr>
                <w:rStyle w:val="Hyperlink"/>
                <w:rFonts w:asciiTheme="minorHAnsi" w:hAnsiTheme="minorHAnsi"/>
              </w:rPr>
              <w:t>5.5.3. Difficulty managing on income</w:t>
            </w:r>
            <w:r w:rsidR="007C3F0E" w:rsidRPr="008656B2">
              <w:rPr>
                <w:webHidden/>
              </w:rPr>
              <w:tab/>
            </w:r>
            <w:r w:rsidR="007C3F0E" w:rsidRPr="008656B2">
              <w:rPr>
                <w:webHidden/>
              </w:rPr>
              <w:fldChar w:fldCharType="begin"/>
            </w:r>
            <w:r w:rsidR="007C3F0E" w:rsidRPr="008656B2">
              <w:rPr>
                <w:webHidden/>
              </w:rPr>
              <w:instrText xml:space="preserve"> PAGEREF _Toc426447745 \h </w:instrText>
            </w:r>
            <w:r w:rsidR="007C3F0E" w:rsidRPr="008656B2">
              <w:rPr>
                <w:webHidden/>
              </w:rPr>
            </w:r>
            <w:r w:rsidR="007C3F0E" w:rsidRPr="008656B2">
              <w:rPr>
                <w:webHidden/>
              </w:rPr>
              <w:fldChar w:fldCharType="separate"/>
            </w:r>
            <w:r w:rsidR="002B0B0C">
              <w:rPr>
                <w:webHidden/>
              </w:rPr>
              <w:t>42</w:t>
            </w:r>
            <w:r w:rsidR="007C3F0E" w:rsidRPr="008656B2">
              <w:rPr>
                <w:webHidden/>
              </w:rPr>
              <w:fldChar w:fldCharType="end"/>
            </w:r>
          </w:hyperlink>
        </w:p>
        <w:p w14:paraId="78BE4993" w14:textId="7F2EEB0D" w:rsidR="007C3F0E" w:rsidRPr="008656B2" w:rsidRDefault="003274F4">
          <w:pPr>
            <w:pStyle w:val="TOC3"/>
            <w:rPr>
              <w:rFonts w:eastAsiaTheme="minorEastAsia" w:cstheme="minorBidi"/>
              <w:sz w:val="22"/>
              <w:szCs w:val="22"/>
              <w:lang w:eastAsia="en-AU"/>
            </w:rPr>
          </w:pPr>
          <w:hyperlink w:anchor="_Toc426447746" w:history="1">
            <w:r w:rsidR="007C3F0E" w:rsidRPr="008656B2">
              <w:rPr>
                <w:rStyle w:val="Hyperlink"/>
                <w:rFonts w:asciiTheme="minorHAnsi" w:hAnsiTheme="minorHAnsi"/>
              </w:rPr>
              <w:t>5.5.1. Body Mass Index</w:t>
            </w:r>
            <w:r w:rsidR="007C3F0E" w:rsidRPr="008656B2">
              <w:rPr>
                <w:webHidden/>
              </w:rPr>
              <w:tab/>
            </w:r>
            <w:r w:rsidR="007C3F0E" w:rsidRPr="008656B2">
              <w:rPr>
                <w:webHidden/>
              </w:rPr>
              <w:fldChar w:fldCharType="begin"/>
            </w:r>
            <w:r w:rsidR="007C3F0E" w:rsidRPr="008656B2">
              <w:rPr>
                <w:webHidden/>
              </w:rPr>
              <w:instrText xml:space="preserve"> PAGEREF _Toc426447746 \h </w:instrText>
            </w:r>
            <w:r w:rsidR="007C3F0E" w:rsidRPr="008656B2">
              <w:rPr>
                <w:webHidden/>
              </w:rPr>
            </w:r>
            <w:r w:rsidR="007C3F0E" w:rsidRPr="008656B2">
              <w:rPr>
                <w:webHidden/>
              </w:rPr>
              <w:fldChar w:fldCharType="separate"/>
            </w:r>
            <w:r w:rsidR="002B0B0C">
              <w:rPr>
                <w:webHidden/>
              </w:rPr>
              <w:t>43</w:t>
            </w:r>
            <w:r w:rsidR="007C3F0E" w:rsidRPr="008656B2">
              <w:rPr>
                <w:webHidden/>
              </w:rPr>
              <w:fldChar w:fldCharType="end"/>
            </w:r>
          </w:hyperlink>
        </w:p>
        <w:p w14:paraId="37199359" w14:textId="45FC4F3A" w:rsidR="007C3F0E" w:rsidRPr="008656B2" w:rsidRDefault="003274F4">
          <w:pPr>
            <w:pStyle w:val="TOC3"/>
            <w:rPr>
              <w:rFonts w:eastAsiaTheme="minorEastAsia" w:cstheme="minorBidi"/>
              <w:sz w:val="22"/>
              <w:szCs w:val="22"/>
              <w:lang w:eastAsia="en-AU"/>
            </w:rPr>
          </w:pPr>
          <w:hyperlink w:anchor="_Toc426447747" w:history="1">
            <w:r w:rsidR="007C3F0E" w:rsidRPr="008656B2">
              <w:rPr>
                <w:rStyle w:val="Hyperlink"/>
                <w:rFonts w:asciiTheme="minorHAnsi" w:hAnsiTheme="minorHAnsi"/>
              </w:rPr>
              <w:t>5.5.1. Smoking</w:t>
            </w:r>
            <w:r w:rsidR="007C3F0E" w:rsidRPr="008656B2">
              <w:rPr>
                <w:webHidden/>
              </w:rPr>
              <w:tab/>
            </w:r>
            <w:r w:rsidR="007C3F0E" w:rsidRPr="008656B2">
              <w:rPr>
                <w:webHidden/>
              </w:rPr>
              <w:fldChar w:fldCharType="begin"/>
            </w:r>
            <w:r w:rsidR="007C3F0E" w:rsidRPr="008656B2">
              <w:rPr>
                <w:webHidden/>
              </w:rPr>
              <w:instrText xml:space="preserve"> PAGEREF _Toc426447747 \h </w:instrText>
            </w:r>
            <w:r w:rsidR="007C3F0E" w:rsidRPr="008656B2">
              <w:rPr>
                <w:webHidden/>
              </w:rPr>
            </w:r>
            <w:r w:rsidR="007C3F0E" w:rsidRPr="008656B2">
              <w:rPr>
                <w:webHidden/>
              </w:rPr>
              <w:fldChar w:fldCharType="separate"/>
            </w:r>
            <w:r w:rsidR="002B0B0C">
              <w:rPr>
                <w:webHidden/>
              </w:rPr>
              <w:t>44</w:t>
            </w:r>
            <w:r w:rsidR="007C3F0E" w:rsidRPr="008656B2">
              <w:rPr>
                <w:webHidden/>
              </w:rPr>
              <w:fldChar w:fldCharType="end"/>
            </w:r>
          </w:hyperlink>
        </w:p>
        <w:p w14:paraId="6B369C6A" w14:textId="7B78477F" w:rsidR="007C3F0E" w:rsidRPr="008656B2" w:rsidRDefault="003274F4">
          <w:pPr>
            <w:pStyle w:val="TOC3"/>
            <w:rPr>
              <w:rFonts w:eastAsiaTheme="minorEastAsia" w:cstheme="minorBidi"/>
              <w:sz w:val="22"/>
              <w:szCs w:val="22"/>
              <w:lang w:eastAsia="en-AU"/>
            </w:rPr>
          </w:pPr>
          <w:hyperlink w:anchor="_Toc426447748" w:history="1">
            <w:r w:rsidR="007C3F0E" w:rsidRPr="008656B2">
              <w:rPr>
                <w:rStyle w:val="Hyperlink"/>
                <w:rFonts w:asciiTheme="minorHAnsi" w:hAnsiTheme="minorHAnsi"/>
              </w:rPr>
              <w:t>5.5.2. Physical activity</w:t>
            </w:r>
            <w:r w:rsidR="007C3F0E" w:rsidRPr="008656B2">
              <w:rPr>
                <w:webHidden/>
              </w:rPr>
              <w:tab/>
            </w:r>
            <w:r w:rsidR="007C3F0E" w:rsidRPr="008656B2">
              <w:rPr>
                <w:webHidden/>
              </w:rPr>
              <w:fldChar w:fldCharType="begin"/>
            </w:r>
            <w:r w:rsidR="007C3F0E" w:rsidRPr="008656B2">
              <w:rPr>
                <w:webHidden/>
              </w:rPr>
              <w:instrText xml:space="preserve"> PAGEREF _Toc426447748 \h </w:instrText>
            </w:r>
            <w:r w:rsidR="007C3F0E" w:rsidRPr="008656B2">
              <w:rPr>
                <w:webHidden/>
              </w:rPr>
            </w:r>
            <w:r w:rsidR="007C3F0E" w:rsidRPr="008656B2">
              <w:rPr>
                <w:webHidden/>
              </w:rPr>
              <w:fldChar w:fldCharType="separate"/>
            </w:r>
            <w:r w:rsidR="002B0B0C">
              <w:rPr>
                <w:webHidden/>
              </w:rPr>
              <w:t>45</w:t>
            </w:r>
            <w:r w:rsidR="007C3F0E" w:rsidRPr="008656B2">
              <w:rPr>
                <w:webHidden/>
              </w:rPr>
              <w:fldChar w:fldCharType="end"/>
            </w:r>
          </w:hyperlink>
        </w:p>
        <w:p w14:paraId="291B7B9B" w14:textId="505BD4C3" w:rsidR="007C3F0E" w:rsidRPr="008656B2" w:rsidRDefault="003274F4" w:rsidP="008656B2">
          <w:pPr>
            <w:pStyle w:val="TOC2"/>
            <w:rPr>
              <w:rFonts w:eastAsiaTheme="minorEastAsia" w:cstheme="minorBidi"/>
              <w:sz w:val="22"/>
              <w:szCs w:val="22"/>
              <w:lang w:val="en-AU" w:eastAsia="en-AU"/>
            </w:rPr>
          </w:pPr>
          <w:hyperlink w:anchor="_Toc426447749" w:history="1">
            <w:r w:rsidR="007C3F0E" w:rsidRPr="008656B2">
              <w:rPr>
                <w:rStyle w:val="Hyperlink"/>
                <w:rFonts w:asciiTheme="minorHAnsi" w:hAnsiTheme="minorHAnsi"/>
              </w:rPr>
              <w:t>5.6.</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Other factors associated with arthritis</w:t>
            </w:r>
            <w:r w:rsidR="007C3F0E" w:rsidRPr="008656B2">
              <w:rPr>
                <w:webHidden/>
              </w:rPr>
              <w:tab/>
            </w:r>
            <w:r w:rsidR="007C3F0E" w:rsidRPr="008656B2">
              <w:rPr>
                <w:webHidden/>
              </w:rPr>
              <w:fldChar w:fldCharType="begin"/>
            </w:r>
            <w:r w:rsidR="007C3F0E" w:rsidRPr="008656B2">
              <w:rPr>
                <w:webHidden/>
              </w:rPr>
              <w:instrText xml:space="preserve"> PAGEREF _Toc426447749 \h </w:instrText>
            </w:r>
            <w:r w:rsidR="007C3F0E" w:rsidRPr="008656B2">
              <w:rPr>
                <w:webHidden/>
              </w:rPr>
            </w:r>
            <w:r w:rsidR="007C3F0E" w:rsidRPr="008656B2">
              <w:rPr>
                <w:webHidden/>
              </w:rPr>
              <w:fldChar w:fldCharType="separate"/>
            </w:r>
            <w:r w:rsidR="002B0B0C">
              <w:rPr>
                <w:webHidden/>
              </w:rPr>
              <w:t>47</w:t>
            </w:r>
            <w:r w:rsidR="007C3F0E" w:rsidRPr="008656B2">
              <w:rPr>
                <w:webHidden/>
              </w:rPr>
              <w:fldChar w:fldCharType="end"/>
            </w:r>
          </w:hyperlink>
        </w:p>
        <w:p w14:paraId="1029AC05" w14:textId="37BDD68A" w:rsidR="008656B2" w:rsidRDefault="008656B2" w:rsidP="008656B2">
          <w:pPr>
            <w:pStyle w:val="TOC2"/>
            <w:rPr>
              <w:rStyle w:val="Hyperlink"/>
              <w:rFonts w:asciiTheme="minorHAnsi" w:hAnsiTheme="minorHAnsi"/>
            </w:rPr>
          </w:pPr>
          <w:r w:rsidRPr="008656B2">
            <w:rPr>
              <w:b/>
            </w:rPr>
            <w:lastRenderedPageBreak/>
            <w:t>TABLE OF CONTENTS</w:t>
          </w:r>
          <w:r>
            <w:rPr>
              <w:b/>
            </w:rPr>
            <w:t xml:space="preserve"> (cont.)</w:t>
          </w:r>
          <w:r w:rsidRPr="008656B2">
            <w:rPr>
              <w:rStyle w:val="Hyperlink"/>
              <w:rFonts w:asciiTheme="minorHAnsi" w:hAnsiTheme="minorHAnsi"/>
            </w:rPr>
            <w:t xml:space="preserve"> </w:t>
          </w:r>
        </w:p>
        <w:p w14:paraId="1E61AEC5" w14:textId="6DFE1FD1" w:rsidR="007C3F0E" w:rsidRPr="008656B2" w:rsidRDefault="003274F4" w:rsidP="008656B2">
          <w:pPr>
            <w:pStyle w:val="TOC2"/>
            <w:rPr>
              <w:rFonts w:eastAsiaTheme="minorEastAsia" w:cstheme="minorBidi"/>
              <w:sz w:val="22"/>
              <w:szCs w:val="22"/>
              <w:lang w:val="en-AU" w:eastAsia="en-AU"/>
            </w:rPr>
          </w:pPr>
          <w:hyperlink w:anchor="_Toc426447750" w:history="1">
            <w:r w:rsidR="007C3F0E" w:rsidRPr="008656B2">
              <w:rPr>
                <w:rStyle w:val="Hyperlink"/>
                <w:rFonts w:asciiTheme="minorHAnsi" w:hAnsiTheme="minorHAnsi"/>
              </w:rPr>
              <w:t>5.7.</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Arthritis and health related quality of life</w:t>
            </w:r>
            <w:r w:rsidR="007C3F0E" w:rsidRPr="008656B2">
              <w:rPr>
                <w:webHidden/>
              </w:rPr>
              <w:tab/>
            </w:r>
            <w:r w:rsidR="007C3F0E" w:rsidRPr="008656B2">
              <w:rPr>
                <w:webHidden/>
              </w:rPr>
              <w:fldChar w:fldCharType="begin"/>
            </w:r>
            <w:r w:rsidR="007C3F0E" w:rsidRPr="008656B2">
              <w:rPr>
                <w:webHidden/>
              </w:rPr>
              <w:instrText xml:space="preserve"> PAGEREF _Toc426447750 \h </w:instrText>
            </w:r>
            <w:r w:rsidR="007C3F0E" w:rsidRPr="008656B2">
              <w:rPr>
                <w:webHidden/>
              </w:rPr>
            </w:r>
            <w:r w:rsidR="007C3F0E" w:rsidRPr="008656B2">
              <w:rPr>
                <w:webHidden/>
              </w:rPr>
              <w:fldChar w:fldCharType="separate"/>
            </w:r>
            <w:r w:rsidR="002B0B0C">
              <w:rPr>
                <w:webHidden/>
              </w:rPr>
              <w:t>48</w:t>
            </w:r>
            <w:r w:rsidR="007C3F0E" w:rsidRPr="008656B2">
              <w:rPr>
                <w:webHidden/>
              </w:rPr>
              <w:fldChar w:fldCharType="end"/>
            </w:r>
          </w:hyperlink>
        </w:p>
        <w:p w14:paraId="247A7DA8" w14:textId="4917931B" w:rsidR="007C3F0E" w:rsidRPr="008656B2" w:rsidRDefault="003274F4" w:rsidP="008656B2">
          <w:pPr>
            <w:pStyle w:val="TOC2"/>
            <w:rPr>
              <w:rFonts w:eastAsiaTheme="minorEastAsia" w:cstheme="minorBidi"/>
              <w:sz w:val="22"/>
              <w:szCs w:val="22"/>
              <w:lang w:val="en-AU" w:eastAsia="en-AU"/>
            </w:rPr>
          </w:pPr>
          <w:hyperlink w:anchor="_Toc426447751" w:history="1">
            <w:r w:rsidR="007C3F0E" w:rsidRPr="008656B2">
              <w:rPr>
                <w:rStyle w:val="Hyperlink"/>
                <w:rFonts w:asciiTheme="minorHAnsi" w:hAnsiTheme="minorHAnsi"/>
              </w:rPr>
              <w:t>5.8.</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rPr>
              <w:t>Use of health services by women who report arthritis</w:t>
            </w:r>
            <w:r w:rsidR="007C3F0E" w:rsidRPr="008656B2">
              <w:rPr>
                <w:webHidden/>
              </w:rPr>
              <w:tab/>
            </w:r>
            <w:r w:rsidR="007C3F0E" w:rsidRPr="008656B2">
              <w:rPr>
                <w:webHidden/>
              </w:rPr>
              <w:fldChar w:fldCharType="begin"/>
            </w:r>
            <w:r w:rsidR="007C3F0E" w:rsidRPr="008656B2">
              <w:rPr>
                <w:webHidden/>
              </w:rPr>
              <w:instrText xml:space="preserve"> PAGEREF _Toc426447751 \h </w:instrText>
            </w:r>
            <w:r w:rsidR="007C3F0E" w:rsidRPr="008656B2">
              <w:rPr>
                <w:webHidden/>
              </w:rPr>
            </w:r>
            <w:r w:rsidR="007C3F0E" w:rsidRPr="008656B2">
              <w:rPr>
                <w:webHidden/>
              </w:rPr>
              <w:fldChar w:fldCharType="separate"/>
            </w:r>
            <w:r w:rsidR="002B0B0C">
              <w:rPr>
                <w:webHidden/>
              </w:rPr>
              <w:t>50</w:t>
            </w:r>
            <w:r w:rsidR="007C3F0E" w:rsidRPr="008656B2">
              <w:rPr>
                <w:webHidden/>
              </w:rPr>
              <w:fldChar w:fldCharType="end"/>
            </w:r>
          </w:hyperlink>
        </w:p>
        <w:p w14:paraId="0A335174" w14:textId="28734827" w:rsidR="007C3F0E" w:rsidRPr="008656B2" w:rsidRDefault="003274F4" w:rsidP="008656B2">
          <w:pPr>
            <w:pStyle w:val="TOC2"/>
            <w:rPr>
              <w:rFonts w:eastAsiaTheme="minorEastAsia" w:cstheme="minorBidi"/>
              <w:sz w:val="22"/>
              <w:szCs w:val="22"/>
              <w:lang w:val="en-AU" w:eastAsia="en-AU"/>
            </w:rPr>
          </w:pPr>
          <w:hyperlink w:anchor="_Toc426447752" w:history="1">
            <w:r w:rsidR="007C3F0E" w:rsidRPr="008656B2">
              <w:rPr>
                <w:rStyle w:val="Hyperlink"/>
                <w:rFonts w:ascii="Calibri" w:hAnsi="Calibri" w:cs="Calibri"/>
              </w:rPr>
              <w:t>5.9.</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Summary points</w:t>
            </w:r>
            <w:r w:rsidR="007C3F0E" w:rsidRPr="008656B2">
              <w:rPr>
                <w:webHidden/>
              </w:rPr>
              <w:tab/>
            </w:r>
            <w:r w:rsidR="007C3F0E" w:rsidRPr="008656B2">
              <w:rPr>
                <w:webHidden/>
              </w:rPr>
              <w:fldChar w:fldCharType="begin"/>
            </w:r>
            <w:r w:rsidR="007C3F0E" w:rsidRPr="008656B2">
              <w:rPr>
                <w:webHidden/>
              </w:rPr>
              <w:instrText xml:space="preserve"> PAGEREF _Toc426447752 \h </w:instrText>
            </w:r>
            <w:r w:rsidR="007C3F0E" w:rsidRPr="008656B2">
              <w:rPr>
                <w:webHidden/>
              </w:rPr>
            </w:r>
            <w:r w:rsidR="007C3F0E" w:rsidRPr="008656B2">
              <w:rPr>
                <w:webHidden/>
              </w:rPr>
              <w:fldChar w:fldCharType="separate"/>
            </w:r>
            <w:r w:rsidR="002B0B0C">
              <w:rPr>
                <w:webHidden/>
              </w:rPr>
              <w:t>52</w:t>
            </w:r>
            <w:r w:rsidR="007C3F0E" w:rsidRPr="008656B2">
              <w:rPr>
                <w:webHidden/>
              </w:rPr>
              <w:fldChar w:fldCharType="end"/>
            </w:r>
          </w:hyperlink>
        </w:p>
        <w:p w14:paraId="6DC88430" w14:textId="69A3D5BC" w:rsidR="007C3F0E" w:rsidRPr="008656B2" w:rsidRDefault="003274F4" w:rsidP="008656B2">
          <w:pPr>
            <w:pStyle w:val="TOC1"/>
            <w:rPr>
              <w:rFonts w:eastAsiaTheme="minorEastAsia" w:cstheme="minorBidi"/>
              <w:sz w:val="22"/>
              <w:szCs w:val="22"/>
              <w:lang w:eastAsia="en-AU"/>
            </w:rPr>
          </w:pPr>
          <w:hyperlink w:anchor="_Toc426447753" w:history="1">
            <w:r w:rsidR="007C3F0E" w:rsidRPr="008656B2">
              <w:rPr>
                <w:rStyle w:val="Hyperlink"/>
                <w:rFonts w:asciiTheme="minorHAnsi" w:hAnsiTheme="minorHAnsi"/>
              </w:rPr>
              <w:t>6.</w:t>
            </w:r>
            <w:r w:rsidR="007C3F0E" w:rsidRPr="008656B2">
              <w:rPr>
                <w:rFonts w:eastAsiaTheme="minorEastAsia" w:cstheme="minorBidi"/>
                <w:sz w:val="22"/>
                <w:szCs w:val="22"/>
                <w:lang w:eastAsia="en-AU"/>
              </w:rPr>
              <w:tab/>
            </w:r>
            <w:r w:rsidR="007C3F0E" w:rsidRPr="008656B2">
              <w:rPr>
                <w:rStyle w:val="Hyperlink"/>
                <w:rFonts w:asciiTheme="minorHAnsi" w:hAnsiTheme="minorHAnsi"/>
              </w:rPr>
              <w:t>Asthma</w:t>
            </w:r>
            <w:r w:rsidR="007C3F0E" w:rsidRPr="008656B2">
              <w:rPr>
                <w:webHidden/>
              </w:rPr>
              <w:tab/>
            </w:r>
            <w:r w:rsidR="007C3F0E" w:rsidRPr="008656B2">
              <w:rPr>
                <w:webHidden/>
              </w:rPr>
              <w:fldChar w:fldCharType="begin"/>
            </w:r>
            <w:r w:rsidR="007C3F0E" w:rsidRPr="008656B2">
              <w:rPr>
                <w:webHidden/>
              </w:rPr>
              <w:instrText xml:space="preserve"> PAGEREF _Toc426447753 \h </w:instrText>
            </w:r>
            <w:r w:rsidR="007C3F0E" w:rsidRPr="008656B2">
              <w:rPr>
                <w:webHidden/>
              </w:rPr>
            </w:r>
            <w:r w:rsidR="007C3F0E" w:rsidRPr="008656B2">
              <w:rPr>
                <w:webHidden/>
              </w:rPr>
              <w:fldChar w:fldCharType="separate"/>
            </w:r>
            <w:r w:rsidR="002B0B0C">
              <w:rPr>
                <w:webHidden/>
              </w:rPr>
              <w:t>53</w:t>
            </w:r>
            <w:r w:rsidR="007C3F0E" w:rsidRPr="008656B2">
              <w:rPr>
                <w:webHidden/>
              </w:rPr>
              <w:fldChar w:fldCharType="end"/>
            </w:r>
          </w:hyperlink>
        </w:p>
        <w:p w14:paraId="4084165B" w14:textId="4D4B77C5" w:rsidR="007C3F0E" w:rsidRPr="008656B2" w:rsidRDefault="003274F4" w:rsidP="008656B2">
          <w:pPr>
            <w:pStyle w:val="TOC2"/>
            <w:rPr>
              <w:rFonts w:eastAsiaTheme="minorEastAsia" w:cstheme="minorBidi"/>
              <w:sz w:val="22"/>
              <w:szCs w:val="22"/>
              <w:lang w:val="en-AU" w:eastAsia="en-AU"/>
            </w:rPr>
          </w:pPr>
          <w:hyperlink w:anchor="_Toc426447754" w:history="1">
            <w:r w:rsidR="007C3F0E" w:rsidRPr="008656B2">
              <w:rPr>
                <w:rStyle w:val="Hyperlink"/>
                <w:rFonts w:ascii="Calibri" w:hAnsi="Calibri" w:cs="Calibri"/>
              </w:rPr>
              <w:t>6.1.</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Women and asthma</w:t>
            </w:r>
            <w:r w:rsidR="007C3F0E" w:rsidRPr="008656B2">
              <w:rPr>
                <w:webHidden/>
              </w:rPr>
              <w:tab/>
            </w:r>
            <w:r w:rsidR="007C3F0E" w:rsidRPr="008656B2">
              <w:rPr>
                <w:webHidden/>
              </w:rPr>
              <w:fldChar w:fldCharType="begin"/>
            </w:r>
            <w:r w:rsidR="007C3F0E" w:rsidRPr="008656B2">
              <w:rPr>
                <w:webHidden/>
              </w:rPr>
              <w:instrText xml:space="preserve"> PAGEREF _Toc426447754 \h </w:instrText>
            </w:r>
            <w:r w:rsidR="007C3F0E" w:rsidRPr="008656B2">
              <w:rPr>
                <w:webHidden/>
              </w:rPr>
            </w:r>
            <w:r w:rsidR="007C3F0E" w:rsidRPr="008656B2">
              <w:rPr>
                <w:webHidden/>
              </w:rPr>
              <w:fldChar w:fldCharType="separate"/>
            </w:r>
            <w:r w:rsidR="002B0B0C">
              <w:rPr>
                <w:webHidden/>
              </w:rPr>
              <w:t>53</w:t>
            </w:r>
            <w:r w:rsidR="007C3F0E" w:rsidRPr="008656B2">
              <w:rPr>
                <w:webHidden/>
              </w:rPr>
              <w:fldChar w:fldCharType="end"/>
            </w:r>
          </w:hyperlink>
        </w:p>
        <w:p w14:paraId="265A70B6" w14:textId="633E9EAD" w:rsidR="007C3F0E" w:rsidRPr="008656B2" w:rsidRDefault="003274F4" w:rsidP="008656B2">
          <w:pPr>
            <w:pStyle w:val="TOC2"/>
            <w:rPr>
              <w:rFonts w:eastAsiaTheme="minorEastAsia" w:cstheme="minorBidi"/>
              <w:sz w:val="22"/>
              <w:szCs w:val="22"/>
              <w:lang w:val="en-AU" w:eastAsia="en-AU"/>
            </w:rPr>
          </w:pPr>
          <w:hyperlink w:anchor="_Toc426447755" w:history="1">
            <w:r w:rsidR="007C3F0E" w:rsidRPr="008656B2">
              <w:rPr>
                <w:rStyle w:val="Hyperlink"/>
                <w:rFonts w:ascii="Calibri" w:hAnsi="Calibri" w:cs="Calibri"/>
              </w:rPr>
              <w:t>6.2.</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Ascertainment of asthma in ALSWH</w:t>
            </w:r>
            <w:r w:rsidR="007C3F0E" w:rsidRPr="008656B2">
              <w:rPr>
                <w:webHidden/>
              </w:rPr>
              <w:tab/>
            </w:r>
            <w:r w:rsidR="007C3F0E" w:rsidRPr="008656B2">
              <w:rPr>
                <w:webHidden/>
              </w:rPr>
              <w:fldChar w:fldCharType="begin"/>
            </w:r>
            <w:r w:rsidR="007C3F0E" w:rsidRPr="008656B2">
              <w:rPr>
                <w:webHidden/>
              </w:rPr>
              <w:instrText xml:space="preserve"> PAGEREF _Toc426447755 \h </w:instrText>
            </w:r>
            <w:r w:rsidR="007C3F0E" w:rsidRPr="008656B2">
              <w:rPr>
                <w:webHidden/>
              </w:rPr>
            </w:r>
            <w:r w:rsidR="007C3F0E" w:rsidRPr="008656B2">
              <w:rPr>
                <w:webHidden/>
              </w:rPr>
              <w:fldChar w:fldCharType="separate"/>
            </w:r>
            <w:r w:rsidR="002B0B0C">
              <w:rPr>
                <w:webHidden/>
              </w:rPr>
              <w:t>54</w:t>
            </w:r>
            <w:r w:rsidR="007C3F0E" w:rsidRPr="008656B2">
              <w:rPr>
                <w:webHidden/>
              </w:rPr>
              <w:fldChar w:fldCharType="end"/>
            </w:r>
          </w:hyperlink>
        </w:p>
        <w:p w14:paraId="76A2ACD0" w14:textId="745A3214" w:rsidR="007C3F0E" w:rsidRPr="008656B2" w:rsidRDefault="003274F4" w:rsidP="008656B2">
          <w:pPr>
            <w:pStyle w:val="TOC2"/>
            <w:rPr>
              <w:rFonts w:eastAsiaTheme="minorEastAsia" w:cstheme="minorBidi"/>
              <w:sz w:val="22"/>
              <w:szCs w:val="22"/>
              <w:lang w:val="en-AU" w:eastAsia="en-AU"/>
            </w:rPr>
          </w:pPr>
          <w:hyperlink w:anchor="_Toc426447756" w:history="1">
            <w:r w:rsidR="007C3F0E" w:rsidRPr="008656B2">
              <w:rPr>
                <w:rStyle w:val="Hyperlink"/>
                <w:rFonts w:ascii="Calibri" w:hAnsi="Calibri" w:cs="Calibri"/>
              </w:rPr>
              <w:t>6.3.</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Prevalence of asthma</w:t>
            </w:r>
            <w:r w:rsidR="007C3F0E" w:rsidRPr="008656B2">
              <w:rPr>
                <w:webHidden/>
              </w:rPr>
              <w:tab/>
            </w:r>
            <w:r w:rsidR="007C3F0E" w:rsidRPr="008656B2">
              <w:rPr>
                <w:webHidden/>
              </w:rPr>
              <w:fldChar w:fldCharType="begin"/>
            </w:r>
            <w:r w:rsidR="007C3F0E" w:rsidRPr="008656B2">
              <w:rPr>
                <w:webHidden/>
              </w:rPr>
              <w:instrText xml:space="preserve"> PAGEREF _Toc426447756 \h </w:instrText>
            </w:r>
            <w:r w:rsidR="007C3F0E" w:rsidRPr="008656B2">
              <w:rPr>
                <w:webHidden/>
              </w:rPr>
            </w:r>
            <w:r w:rsidR="007C3F0E" w:rsidRPr="008656B2">
              <w:rPr>
                <w:webHidden/>
              </w:rPr>
              <w:fldChar w:fldCharType="separate"/>
            </w:r>
            <w:r w:rsidR="002B0B0C">
              <w:rPr>
                <w:webHidden/>
              </w:rPr>
              <w:t>55</w:t>
            </w:r>
            <w:r w:rsidR="007C3F0E" w:rsidRPr="008656B2">
              <w:rPr>
                <w:webHidden/>
              </w:rPr>
              <w:fldChar w:fldCharType="end"/>
            </w:r>
          </w:hyperlink>
        </w:p>
        <w:p w14:paraId="59CC9854" w14:textId="4340244C" w:rsidR="007C3F0E" w:rsidRPr="008656B2" w:rsidRDefault="003274F4" w:rsidP="008656B2">
          <w:pPr>
            <w:pStyle w:val="TOC2"/>
            <w:rPr>
              <w:rFonts w:eastAsiaTheme="minorEastAsia" w:cstheme="minorBidi"/>
              <w:sz w:val="22"/>
              <w:szCs w:val="22"/>
              <w:lang w:val="en-AU" w:eastAsia="en-AU"/>
            </w:rPr>
          </w:pPr>
          <w:hyperlink w:anchor="_Toc426447757" w:history="1">
            <w:r w:rsidR="007C3F0E" w:rsidRPr="008656B2">
              <w:rPr>
                <w:rStyle w:val="Hyperlink"/>
                <w:rFonts w:ascii="Calibri" w:hAnsi="Calibri" w:cs="Calibri"/>
              </w:rPr>
              <w:t>6.4.</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Incidence of asthma</w:t>
            </w:r>
            <w:r w:rsidR="007C3F0E" w:rsidRPr="008656B2">
              <w:rPr>
                <w:webHidden/>
              </w:rPr>
              <w:tab/>
            </w:r>
            <w:r w:rsidR="007C3F0E" w:rsidRPr="008656B2">
              <w:rPr>
                <w:webHidden/>
              </w:rPr>
              <w:fldChar w:fldCharType="begin"/>
            </w:r>
            <w:r w:rsidR="007C3F0E" w:rsidRPr="008656B2">
              <w:rPr>
                <w:webHidden/>
              </w:rPr>
              <w:instrText xml:space="preserve"> PAGEREF _Toc426447757 \h </w:instrText>
            </w:r>
            <w:r w:rsidR="007C3F0E" w:rsidRPr="008656B2">
              <w:rPr>
                <w:webHidden/>
              </w:rPr>
            </w:r>
            <w:r w:rsidR="007C3F0E" w:rsidRPr="008656B2">
              <w:rPr>
                <w:webHidden/>
              </w:rPr>
              <w:fldChar w:fldCharType="separate"/>
            </w:r>
            <w:r w:rsidR="002B0B0C">
              <w:rPr>
                <w:webHidden/>
              </w:rPr>
              <w:t>56</w:t>
            </w:r>
            <w:r w:rsidR="007C3F0E" w:rsidRPr="008656B2">
              <w:rPr>
                <w:webHidden/>
              </w:rPr>
              <w:fldChar w:fldCharType="end"/>
            </w:r>
          </w:hyperlink>
        </w:p>
        <w:p w14:paraId="18FCB698" w14:textId="0EBD5B31" w:rsidR="007C3F0E" w:rsidRPr="008656B2" w:rsidRDefault="003274F4" w:rsidP="008656B2">
          <w:pPr>
            <w:pStyle w:val="TOC2"/>
            <w:rPr>
              <w:rFonts w:eastAsiaTheme="minorEastAsia" w:cstheme="minorBidi"/>
              <w:sz w:val="22"/>
              <w:szCs w:val="22"/>
              <w:lang w:val="en-AU" w:eastAsia="en-AU"/>
            </w:rPr>
          </w:pPr>
          <w:hyperlink w:anchor="_Toc426447758" w:history="1">
            <w:r w:rsidR="007C3F0E" w:rsidRPr="008656B2">
              <w:rPr>
                <w:rStyle w:val="Hyperlink"/>
                <w:rFonts w:ascii="Calibri" w:hAnsi="Calibri" w:cs="Calibri"/>
              </w:rPr>
              <w:t>6.5.</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Factors associated with asthma</w:t>
            </w:r>
            <w:r w:rsidR="007C3F0E" w:rsidRPr="008656B2">
              <w:rPr>
                <w:webHidden/>
              </w:rPr>
              <w:tab/>
            </w:r>
            <w:r w:rsidR="007C3F0E" w:rsidRPr="008656B2">
              <w:rPr>
                <w:webHidden/>
              </w:rPr>
              <w:fldChar w:fldCharType="begin"/>
            </w:r>
            <w:r w:rsidR="007C3F0E" w:rsidRPr="008656B2">
              <w:rPr>
                <w:webHidden/>
              </w:rPr>
              <w:instrText xml:space="preserve"> PAGEREF _Toc426447758 \h </w:instrText>
            </w:r>
            <w:r w:rsidR="007C3F0E" w:rsidRPr="008656B2">
              <w:rPr>
                <w:webHidden/>
              </w:rPr>
            </w:r>
            <w:r w:rsidR="007C3F0E" w:rsidRPr="008656B2">
              <w:rPr>
                <w:webHidden/>
              </w:rPr>
              <w:fldChar w:fldCharType="separate"/>
            </w:r>
            <w:r w:rsidR="002B0B0C">
              <w:rPr>
                <w:webHidden/>
              </w:rPr>
              <w:t>57</w:t>
            </w:r>
            <w:r w:rsidR="007C3F0E" w:rsidRPr="008656B2">
              <w:rPr>
                <w:webHidden/>
              </w:rPr>
              <w:fldChar w:fldCharType="end"/>
            </w:r>
          </w:hyperlink>
        </w:p>
        <w:p w14:paraId="31F5A429" w14:textId="116029A4" w:rsidR="007C3F0E" w:rsidRPr="008656B2" w:rsidRDefault="003274F4">
          <w:pPr>
            <w:pStyle w:val="TOC3"/>
            <w:rPr>
              <w:rFonts w:eastAsiaTheme="minorEastAsia" w:cstheme="minorBidi"/>
              <w:sz w:val="22"/>
              <w:szCs w:val="22"/>
              <w:lang w:eastAsia="en-AU"/>
            </w:rPr>
          </w:pPr>
          <w:hyperlink w:anchor="_Toc426447759" w:history="1">
            <w:r w:rsidR="007C3F0E" w:rsidRPr="008656B2">
              <w:rPr>
                <w:rStyle w:val="Hyperlink"/>
                <w:rFonts w:asciiTheme="minorHAnsi" w:hAnsiTheme="minorHAnsi" w:cs="Calibri"/>
              </w:rPr>
              <w:t>6.5.1.</w:t>
            </w:r>
            <w:r w:rsidR="007C3F0E" w:rsidRPr="008656B2">
              <w:rPr>
                <w:rStyle w:val="Hyperlink"/>
                <w:rFonts w:asciiTheme="minorHAnsi" w:hAnsiTheme="minorHAnsi" w:cs="Calibri"/>
                <w:bCs/>
              </w:rPr>
              <w:t xml:space="preserve"> Area of residence</w:t>
            </w:r>
            <w:r w:rsidR="007C3F0E" w:rsidRPr="008656B2">
              <w:rPr>
                <w:webHidden/>
              </w:rPr>
              <w:tab/>
            </w:r>
            <w:r w:rsidR="007C3F0E" w:rsidRPr="008656B2">
              <w:rPr>
                <w:webHidden/>
              </w:rPr>
              <w:fldChar w:fldCharType="begin"/>
            </w:r>
            <w:r w:rsidR="007C3F0E" w:rsidRPr="008656B2">
              <w:rPr>
                <w:webHidden/>
              </w:rPr>
              <w:instrText xml:space="preserve"> PAGEREF _Toc426447759 \h </w:instrText>
            </w:r>
            <w:r w:rsidR="007C3F0E" w:rsidRPr="008656B2">
              <w:rPr>
                <w:webHidden/>
              </w:rPr>
            </w:r>
            <w:r w:rsidR="007C3F0E" w:rsidRPr="008656B2">
              <w:rPr>
                <w:webHidden/>
              </w:rPr>
              <w:fldChar w:fldCharType="separate"/>
            </w:r>
            <w:r w:rsidR="002B0B0C">
              <w:rPr>
                <w:webHidden/>
              </w:rPr>
              <w:t>57</w:t>
            </w:r>
            <w:r w:rsidR="007C3F0E" w:rsidRPr="008656B2">
              <w:rPr>
                <w:webHidden/>
              </w:rPr>
              <w:fldChar w:fldCharType="end"/>
            </w:r>
          </w:hyperlink>
        </w:p>
        <w:p w14:paraId="37A7828D" w14:textId="312A2CF4" w:rsidR="007C3F0E" w:rsidRPr="008656B2" w:rsidRDefault="003274F4">
          <w:pPr>
            <w:pStyle w:val="TOC3"/>
            <w:rPr>
              <w:rFonts w:eastAsiaTheme="minorEastAsia" w:cstheme="minorBidi"/>
              <w:sz w:val="22"/>
              <w:szCs w:val="22"/>
              <w:lang w:eastAsia="en-AU"/>
            </w:rPr>
          </w:pPr>
          <w:hyperlink w:anchor="_Toc426447760" w:history="1">
            <w:r w:rsidR="007C3F0E" w:rsidRPr="008656B2">
              <w:rPr>
                <w:rStyle w:val="Hyperlink"/>
                <w:rFonts w:asciiTheme="minorHAnsi" w:hAnsiTheme="minorHAnsi" w:cs="Calibri"/>
              </w:rPr>
              <w:t>6.5.2.</w:t>
            </w:r>
            <w:r w:rsidR="007C3F0E" w:rsidRPr="008656B2">
              <w:rPr>
                <w:rStyle w:val="Hyperlink"/>
                <w:rFonts w:asciiTheme="minorHAnsi" w:hAnsiTheme="minorHAnsi" w:cs="Calibri"/>
                <w:bCs/>
              </w:rPr>
              <w:t xml:space="preserve"> Highest educational qualification</w:t>
            </w:r>
            <w:r w:rsidR="007C3F0E" w:rsidRPr="008656B2">
              <w:rPr>
                <w:webHidden/>
              </w:rPr>
              <w:tab/>
            </w:r>
            <w:r w:rsidR="007C3F0E" w:rsidRPr="008656B2">
              <w:rPr>
                <w:webHidden/>
              </w:rPr>
              <w:fldChar w:fldCharType="begin"/>
            </w:r>
            <w:r w:rsidR="007C3F0E" w:rsidRPr="008656B2">
              <w:rPr>
                <w:webHidden/>
              </w:rPr>
              <w:instrText xml:space="preserve"> PAGEREF _Toc426447760 \h </w:instrText>
            </w:r>
            <w:r w:rsidR="007C3F0E" w:rsidRPr="008656B2">
              <w:rPr>
                <w:webHidden/>
              </w:rPr>
            </w:r>
            <w:r w:rsidR="007C3F0E" w:rsidRPr="008656B2">
              <w:rPr>
                <w:webHidden/>
              </w:rPr>
              <w:fldChar w:fldCharType="separate"/>
            </w:r>
            <w:r w:rsidR="002B0B0C">
              <w:rPr>
                <w:webHidden/>
              </w:rPr>
              <w:t>58</w:t>
            </w:r>
            <w:r w:rsidR="007C3F0E" w:rsidRPr="008656B2">
              <w:rPr>
                <w:webHidden/>
              </w:rPr>
              <w:fldChar w:fldCharType="end"/>
            </w:r>
          </w:hyperlink>
        </w:p>
        <w:p w14:paraId="304823E8" w14:textId="3A0B6535" w:rsidR="007C3F0E" w:rsidRPr="008656B2" w:rsidRDefault="003274F4">
          <w:pPr>
            <w:pStyle w:val="TOC3"/>
            <w:rPr>
              <w:rFonts w:eastAsiaTheme="minorEastAsia" w:cstheme="minorBidi"/>
              <w:sz w:val="22"/>
              <w:szCs w:val="22"/>
              <w:lang w:eastAsia="en-AU"/>
            </w:rPr>
          </w:pPr>
          <w:hyperlink w:anchor="_Toc426447761" w:history="1">
            <w:r w:rsidR="007C3F0E" w:rsidRPr="008656B2">
              <w:rPr>
                <w:rStyle w:val="Hyperlink"/>
                <w:rFonts w:asciiTheme="minorHAnsi" w:hAnsiTheme="minorHAnsi" w:cs="Calibri"/>
              </w:rPr>
              <w:t>6.5.3.</w:t>
            </w:r>
            <w:r w:rsidR="007C3F0E" w:rsidRPr="008656B2">
              <w:rPr>
                <w:rStyle w:val="Hyperlink"/>
                <w:rFonts w:asciiTheme="minorHAnsi" w:hAnsiTheme="minorHAnsi" w:cs="Calibri"/>
                <w:bCs/>
              </w:rPr>
              <w:t xml:space="preserve"> Difficulty managing on income</w:t>
            </w:r>
            <w:r w:rsidR="007C3F0E" w:rsidRPr="008656B2">
              <w:rPr>
                <w:webHidden/>
              </w:rPr>
              <w:tab/>
            </w:r>
            <w:r w:rsidR="007C3F0E" w:rsidRPr="008656B2">
              <w:rPr>
                <w:webHidden/>
              </w:rPr>
              <w:fldChar w:fldCharType="begin"/>
            </w:r>
            <w:r w:rsidR="007C3F0E" w:rsidRPr="008656B2">
              <w:rPr>
                <w:webHidden/>
              </w:rPr>
              <w:instrText xml:space="preserve"> PAGEREF _Toc426447761 \h </w:instrText>
            </w:r>
            <w:r w:rsidR="007C3F0E" w:rsidRPr="008656B2">
              <w:rPr>
                <w:webHidden/>
              </w:rPr>
            </w:r>
            <w:r w:rsidR="007C3F0E" w:rsidRPr="008656B2">
              <w:rPr>
                <w:webHidden/>
              </w:rPr>
              <w:fldChar w:fldCharType="separate"/>
            </w:r>
            <w:r w:rsidR="002B0B0C">
              <w:rPr>
                <w:webHidden/>
              </w:rPr>
              <w:t>59</w:t>
            </w:r>
            <w:r w:rsidR="007C3F0E" w:rsidRPr="008656B2">
              <w:rPr>
                <w:webHidden/>
              </w:rPr>
              <w:fldChar w:fldCharType="end"/>
            </w:r>
          </w:hyperlink>
        </w:p>
        <w:p w14:paraId="5A963619" w14:textId="6236708D" w:rsidR="007C3F0E" w:rsidRPr="008656B2" w:rsidRDefault="003274F4">
          <w:pPr>
            <w:pStyle w:val="TOC3"/>
            <w:rPr>
              <w:rFonts w:eastAsiaTheme="minorEastAsia" w:cstheme="minorBidi"/>
              <w:sz w:val="22"/>
              <w:szCs w:val="22"/>
              <w:lang w:eastAsia="en-AU"/>
            </w:rPr>
          </w:pPr>
          <w:hyperlink w:anchor="_Toc426447762" w:history="1">
            <w:r w:rsidR="007C3F0E" w:rsidRPr="008656B2">
              <w:rPr>
                <w:rStyle w:val="Hyperlink"/>
                <w:rFonts w:asciiTheme="minorHAnsi" w:hAnsiTheme="minorHAnsi"/>
              </w:rPr>
              <w:t>6.5.1. Body Mass Index</w:t>
            </w:r>
            <w:r w:rsidR="007C3F0E" w:rsidRPr="008656B2">
              <w:rPr>
                <w:webHidden/>
              </w:rPr>
              <w:tab/>
            </w:r>
            <w:r w:rsidR="007C3F0E" w:rsidRPr="008656B2">
              <w:rPr>
                <w:webHidden/>
              </w:rPr>
              <w:fldChar w:fldCharType="begin"/>
            </w:r>
            <w:r w:rsidR="007C3F0E" w:rsidRPr="008656B2">
              <w:rPr>
                <w:webHidden/>
              </w:rPr>
              <w:instrText xml:space="preserve"> PAGEREF _Toc426447762 \h </w:instrText>
            </w:r>
            <w:r w:rsidR="007C3F0E" w:rsidRPr="008656B2">
              <w:rPr>
                <w:webHidden/>
              </w:rPr>
            </w:r>
            <w:r w:rsidR="007C3F0E" w:rsidRPr="008656B2">
              <w:rPr>
                <w:webHidden/>
              </w:rPr>
              <w:fldChar w:fldCharType="separate"/>
            </w:r>
            <w:r w:rsidR="002B0B0C">
              <w:rPr>
                <w:webHidden/>
              </w:rPr>
              <w:t>60</w:t>
            </w:r>
            <w:r w:rsidR="007C3F0E" w:rsidRPr="008656B2">
              <w:rPr>
                <w:webHidden/>
              </w:rPr>
              <w:fldChar w:fldCharType="end"/>
            </w:r>
          </w:hyperlink>
        </w:p>
        <w:p w14:paraId="4FA64D79" w14:textId="5D88CA4E" w:rsidR="007C3F0E" w:rsidRPr="008656B2" w:rsidRDefault="003274F4">
          <w:pPr>
            <w:pStyle w:val="TOC3"/>
            <w:rPr>
              <w:rFonts w:eastAsiaTheme="minorEastAsia" w:cstheme="minorBidi"/>
              <w:sz w:val="22"/>
              <w:szCs w:val="22"/>
              <w:lang w:eastAsia="en-AU"/>
            </w:rPr>
          </w:pPr>
          <w:hyperlink w:anchor="_Toc426447763" w:history="1">
            <w:r w:rsidR="007C3F0E" w:rsidRPr="008656B2">
              <w:rPr>
                <w:rStyle w:val="Hyperlink"/>
                <w:rFonts w:asciiTheme="minorHAnsi" w:hAnsiTheme="minorHAnsi"/>
              </w:rPr>
              <w:t>6.5.2. Smoking</w:t>
            </w:r>
            <w:r w:rsidR="007C3F0E" w:rsidRPr="008656B2">
              <w:rPr>
                <w:webHidden/>
              </w:rPr>
              <w:tab/>
            </w:r>
            <w:r w:rsidR="007C3F0E" w:rsidRPr="008656B2">
              <w:rPr>
                <w:webHidden/>
              </w:rPr>
              <w:fldChar w:fldCharType="begin"/>
            </w:r>
            <w:r w:rsidR="007C3F0E" w:rsidRPr="008656B2">
              <w:rPr>
                <w:webHidden/>
              </w:rPr>
              <w:instrText xml:space="preserve"> PAGEREF _Toc426447763 \h </w:instrText>
            </w:r>
            <w:r w:rsidR="007C3F0E" w:rsidRPr="008656B2">
              <w:rPr>
                <w:webHidden/>
              </w:rPr>
            </w:r>
            <w:r w:rsidR="007C3F0E" w:rsidRPr="008656B2">
              <w:rPr>
                <w:webHidden/>
              </w:rPr>
              <w:fldChar w:fldCharType="separate"/>
            </w:r>
            <w:r w:rsidR="002B0B0C">
              <w:rPr>
                <w:webHidden/>
              </w:rPr>
              <w:t>61</w:t>
            </w:r>
            <w:r w:rsidR="007C3F0E" w:rsidRPr="008656B2">
              <w:rPr>
                <w:webHidden/>
              </w:rPr>
              <w:fldChar w:fldCharType="end"/>
            </w:r>
          </w:hyperlink>
        </w:p>
        <w:p w14:paraId="39F7067B" w14:textId="63C6008E" w:rsidR="007C3F0E" w:rsidRPr="008656B2" w:rsidRDefault="003274F4">
          <w:pPr>
            <w:pStyle w:val="TOC3"/>
            <w:rPr>
              <w:rFonts w:eastAsiaTheme="minorEastAsia" w:cstheme="minorBidi"/>
              <w:sz w:val="22"/>
              <w:szCs w:val="22"/>
              <w:lang w:eastAsia="en-AU"/>
            </w:rPr>
          </w:pPr>
          <w:hyperlink w:anchor="_Toc426447764" w:history="1">
            <w:r w:rsidR="007C3F0E" w:rsidRPr="008656B2">
              <w:rPr>
                <w:rStyle w:val="Hyperlink"/>
                <w:rFonts w:asciiTheme="minorHAnsi" w:hAnsiTheme="minorHAnsi" w:cs="Calibri"/>
              </w:rPr>
              <w:t>6.5.3.</w:t>
            </w:r>
            <w:r w:rsidR="007C3F0E" w:rsidRPr="008656B2">
              <w:rPr>
                <w:rStyle w:val="Hyperlink"/>
                <w:rFonts w:asciiTheme="minorHAnsi" w:hAnsiTheme="minorHAnsi" w:cs="Calibri"/>
                <w:bCs/>
              </w:rPr>
              <w:t xml:space="preserve"> Physical activity</w:t>
            </w:r>
            <w:r w:rsidR="007C3F0E" w:rsidRPr="008656B2">
              <w:rPr>
                <w:webHidden/>
              </w:rPr>
              <w:tab/>
            </w:r>
            <w:r w:rsidR="007C3F0E" w:rsidRPr="008656B2">
              <w:rPr>
                <w:webHidden/>
              </w:rPr>
              <w:fldChar w:fldCharType="begin"/>
            </w:r>
            <w:r w:rsidR="007C3F0E" w:rsidRPr="008656B2">
              <w:rPr>
                <w:webHidden/>
              </w:rPr>
              <w:instrText xml:space="preserve"> PAGEREF _Toc426447764 \h </w:instrText>
            </w:r>
            <w:r w:rsidR="007C3F0E" w:rsidRPr="008656B2">
              <w:rPr>
                <w:webHidden/>
              </w:rPr>
            </w:r>
            <w:r w:rsidR="007C3F0E" w:rsidRPr="008656B2">
              <w:rPr>
                <w:webHidden/>
              </w:rPr>
              <w:fldChar w:fldCharType="separate"/>
            </w:r>
            <w:r w:rsidR="002B0B0C">
              <w:rPr>
                <w:webHidden/>
              </w:rPr>
              <w:t>62</w:t>
            </w:r>
            <w:r w:rsidR="007C3F0E" w:rsidRPr="008656B2">
              <w:rPr>
                <w:webHidden/>
              </w:rPr>
              <w:fldChar w:fldCharType="end"/>
            </w:r>
          </w:hyperlink>
        </w:p>
        <w:p w14:paraId="54C06942" w14:textId="3E1028D8" w:rsidR="007C3F0E" w:rsidRPr="008656B2" w:rsidRDefault="003274F4">
          <w:pPr>
            <w:pStyle w:val="TOC3"/>
            <w:rPr>
              <w:rFonts w:eastAsiaTheme="minorEastAsia" w:cstheme="minorBidi"/>
              <w:sz w:val="22"/>
              <w:szCs w:val="22"/>
              <w:lang w:eastAsia="en-AU"/>
            </w:rPr>
          </w:pPr>
          <w:hyperlink w:anchor="_Toc426447765" w:history="1">
            <w:r w:rsidR="007C3F0E" w:rsidRPr="008656B2">
              <w:rPr>
                <w:rStyle w:val="Hyperlink"/>
                <w:rFonts w:asciiTheme="minorHAnsi" w:hAnsiTheme="minorHAnsi" w:cs="Calibri"/>
              </w:rPr>
              <w:t>6.5.4.</w:t>
            </w:r>
            <w:r w:rsidR="007C3F0E" w:rsidRPr="008656B2">
              <w:rPr>
                <w:rStyle w:val="Hyperlink"/>
                <w:rFonts w:asciiTheme="minorHAnsi" w:hAnsiTheme="minorHAnsi" w:cs="Calibri"/>
                <w:bCs/>
              </w:rPr>
              <w:t xml:space="preserve"> Comorbid conditions</w:t>
            </w:r>
            <w:r w:rsidR="007C3F0E" w:rsidRPr="008656B2">
              <w:rPr>
                <w:webHidden/>
              </w:rPr>
              <w:tab/>
            </w:r>
            <w:r w:rsidR="007C3F0E" w:rsidRPr="008656B2">
              <w:rPr>
                <w:webHidden/>
              </w:rPr>
              <w:fldChar w:fldCharType="begin"/>
            </w:r>
            <w:r w:rsidR="007C3F0E" w:rsidRPr="008656B2">
              <w:rPr>
                <w:webHidden/>
              </w:rPr>
              <w:instrText xml:space="preserve"> PAGEREF _Toc426447765 \h </w:instrText>
            </w:r>
            <w:r w:rsidR="007C3F0E" w:rsidRPr="008656B2">
              <w:rPr>
                <w:webHidden/>
              </w:rPr>
            </w:r>
            <w:r w:rsidR="007C3F0E" w:rsidRPr="008656B2">
              <w:rPr>
                <w:webHidden/>
              </w:rPr>
              <w:fldChar w:fldCharType="separate"/>
            </w:r>
            <w:r w:rsidR="002B0B0C">
              <w:rPr>
                <w:webHidden/>
              </w:rPr>
              <w:t>63</w:t>
            </w:r>
            <w:r w:rsidR="007C3F0E" w:rsidRPr="008656B2">
              <w:rPr>
                <w:webHidden/>
              </w:rPr>
              <w:fldChar w:fldCharType="end"/>
            </w:r>
          </w:hyperlink>
        </w:p>
        <w:p w14:paraId="7492FB3D" w14:textId="0CFBB778" w:rsidR="007C3F0E" w:rsidRPr="008656B2" w:rsidRDefault="003274F4" w:rsidP="008656B2">
          <w:pPr>
            <w:pStyle w:val="TOC2"/>
            <w:rPr>
              <w:rFonts w:eastAsiaTheme="minorEastAsia" w:cstheme="minorBidi"/>
              <w:sz w:val="22"/>
              <w:szCs w:val="22"/>
              <w:lang w:val="en-AU" w:eastAsia="en-AU"/>
            </w:rPr>
          </w:pPr>
          <w:hyperlink w:anchor="_Toc426447766" w:history="1">
            <w:r w:rsidR="007C3F0E" w:rsidRPr="008656B2">
              <w:rPr>
                <w:rStyle w:val="Hyperlink"/>
                <w:rFonts w:asciiTheme="minorHAnsi" w:hAnsiTheme="minorHAnsi" w:cs="Calibri"/>
              </w:rPr>
              <w:t>6.6.</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cs="Calibri"/>
              </w:rPr>
              <w:t>Asthma and health-related quality of life</w:t>
            </w:r>
            <w:r w:rsidR="007C3F0E" w:rsidRPr="008656B2">
              <w:rPr>
                <w:webHidden/>
              </w:rPr>
              <w:tab/>
            </w:r>
            <w:r w:rsidR="007C3F0E" w:rsidRPr="008656B2">
              <w:rPr>
                <w:webHidden/>
              </w:rPr>
              <w:fldChar w:fldCharType="begin"/>
            </w:r>
            <w:r w:rsidR="007C3F0E" w:rsidRPr="008656B2">
              <w:rPr>
                <w:webHidden/>
              </w:rPr>
              <w:instrText xml:space="preserve"> PAGEREF _Toc426447766 \h </w:instrText>
            </w:r>
            <w:r w:rsidR="007C3F0E" w:rsidRPr="008656B2">
              <w:rPr>
                <w:webHidden/>
              </w:rPr>
            </w:r>
            <w:r w:rsidR="007C3F0E" w:rsidRPr="008656B2">
              <w:rPr>
                <w:webHidden/>
              </w:rPr>
              <w:fldChar w:fldCharType="separate"/>
            </w:r>
            <w:r w:rsidR="002B0B0C">
              <w:rPr>
                <w:webHidden/>
              </w:rPr>
              <w:t>63</w:t>
            </w:r>
            <w:r w:rsidR="007C3F0E" w:rsidRPr="008656B2">
              <w:rPr>
                <w:webHidden/>
              </w:rPr>
              <w:fldChar w:fldCharType="end"/>
            </w:r>
          </w:hyperlink>
        </w:p>
        <w:p w14:paraId="45BD5370" w14:textId="2FBA37A2" w:rsidR="007C3F0E" w:rsidRPr="008656B2" w:rsidRDefault="003274F4" w:rsidP="008656B2">
          <w:pPr>
            <w:pStyle w:val="TOC2"/>
            <w:rPr>
              <w:rFonts w:eastAsiaTheme="minorEastAsia" w:cstheme="minorBidi"/>
              <w:sz w:val="22"/>
              <w:szCs w:val="22"/>
              <w:lang w:val="en-AU" w:eastAsia="en-AU"/>
            </w:rPr>
          </w:pPr>
          <w:hyperlink w:anchor="_Toc426447767" w:history="1">
            <w:r w:rsidR="007C3F0E" w:rsidRPr="008656B2">
              <w:rPr>
                <w:rStyle w:val="Hyperlink"/>
                <w:rFonts w:asciiTheme="minorHAnsi" w:hAnsiTheme="minorHAnsi" w:cs="Calibri"/>
              </w:rPr>
              <w:t>6.7.</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cs="Calibri"/>
              </w:rPr>
              <w:t>Use of health services by women who report asthma</w:t>
            </w:r>
            <w:r w:rsidR="007C3F0E" w:rsidRPr="008656B2">
              <w:rPr>
                <w:webHidden/>
              </w:rPr>
              <w:tab/>
            </w:r>
            <w:r w:rsidR="007C3F0E" w:rsidRPr="008656B2">
              <w:rPr>
                <w:webHidden/>
              </w:rPr>
              <w:fldChar w:fldCharType="begin"/>
            </w:r>
            <w:r w:rsidR="007C3F0E" w:rsidRPr="008656B2">
              <w:rPr>
                <w:webHidden/>
              </w:rPr>
              <w:instrText xml:space="preserve"> PAGEREF _Toc426447767 \h </w:instrText>
            </w:r>
            <w:r w:rsidR="007C3F0E" w:rsidRPr="008656B2">
              <w:rPr>
                <w:webHidden/>
              </w:rPr>
            </w:r>
            <w:r w:rsidR="007C3F0E" w:rsidRPr="008656B2">
              <w:rPr>
                <w:webHidden/>
              </w:rPr>
              <w:fldChar w:fldCharType="separate"/>
            </w:r>
            <w:r w:rsidR="002B0B0C">
              <w:rPr>
                <w:webHidden/>
              </w:rPr>
              <w:t>65</w:t>
            </w:r>
            <w:r w:rsidR="007C3F0E" w:rsidRPr="008656B2">
              <w:rPr>
                <w:webHidden/>
              </w:rPr>
              <w:fldChar w:fldCharType="end"/>
            </w:r>
          </w:hyperlink>
        </w:p>
        <w:p w14:paraId="0B36C855" w14:textId="15F50ECE" w:rsidR="007C3F0E" w:rsidRPr="008656B2" w:rsidRDefault="003274F4" w:rsidP="008656B2">
          <w:pPr>
            <w:pStyle w:val="TOC2"/>
            <w:rPr>
              <w:rFonts w:eastAsiaTheme="minorEastAsia" w:cstheme="minorBidi"/>
              <w:sz w:val="22"/>
              <w:szCs w:val="22"/>
              <w:lang w:val="en-AU" w:eastAsia="en-AU"/>
            </w:rPr>
          </w:pPr>
          <w:hyperlink w:anchor="_Toc426447768" w:history="1">
            <w:r w:rsidR="007C3F0E" w:rsidRPr="008656B2">
              <w:rPr>
                <w:rStyle w:val="Hyperlink"/>
                <w:rFonts w:asciiTheme="minorHAnsi" w:hAnsiTheme="minorHAnsi" w:cs="Calibri"/>
              </w:rPr>
              <w:t>6.8.</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cs="Calibri"/>
              </w:rPr>
              <w:t>Impact of asthma on survival</w:t>
            </w:r>
            <w:r w:rsidR="007C3F0E" w:rsidRPr="008656B2">
              <w:rPr>
                <w:webHidden/>
              </w:rPr>
              <w:tab/>
            </w:r>
            <w:r w:rsidR="007C3F0E" w:rsidRPr="008656B2">
              <w:rPr>
                <w:webHidden/>
              </w:rPr>
              <w:fldChar w:fldCharType="begin"/>
            </w:r>
            <w:r w:rsidR="007C3F0E" w:rsidRPr="008656B2">
              <w:rPr>
                <w:webHidden/>
              </w:rPr>
              <w:instrText xml:space="preserve"> PAGEREF _Toc426447768 \h </w:instrText>
            </w:r>
            <w:r w:rsidR="007C3F0E" w:rsidRPr="008656B2">
              <w:rPr>
                <w:webHidden/>
              </w:rPr>
            </w:r>
            <w:r w:rsidR="007C3F0E" w:rsidRPr="008656B2">
              <w:rPr>
                <w:webHidden/>
              </w:rPr>
              <w:fldChar w:fldCharType="separate"/>
            </w:r>
            <w:r w:rsidR="002B0B0C">
              <w:rPr>
                <w:webHidden/>
              </w:rPr>
              <w:t>66</w:t>
            </w:r>
            <w:r w:rsidR="007C3F0E" w:rsidRPr="008656B2">
              <w:rPr>
                <w:webHidden/>
              </w:rPr>
              <w:fldChar w:fldCharType="end"/>
            </w:r>
          </w:hyperlink>
        </w:p>
        <w:p w14:paraId="4FB013C9" w14:textId="7545BD37" w:rsidR="007C3F0E" w:rsidRPr="008656B2" w:rsidRDefault="003274F4" w:rsidP="008656B2">
          <w:pPr>
            <w:pStyle w:val="TOC2"/>
            <w:rPr>
              <w:rFonts w:eastAsiaTheme="minorEastAsia" w:cstheme="minorBidi"/>
              <w:sz w:val="22"/>
              <w:szCs w:val="22"/>
              <w:lang w:val="en-AU" w:eastAsia="en-AU"/>
            </w:rPr>
          </w:pPr>
          <w:hyperlink w:anchor="_Toc426447769" w:history="1">
            <w:r w:rsidR="007C3F0E" w:rsidRPr="008656B2">
              <w:rPr>
                <w:rStyle w:val="Hyperlink"/>
                <w:rFonts w:asciiTheme="minorHAnsi" w:hAnsiTheme="minorHAnsi" w:cs="Calibri"/>
              </w:rPr>
              <w:t>6.9.</w:t>
            </w:r>
            <w:r w:rsidR="007C3F0E" w:rsidRPr="008656B2">
              <w:rPr>
                <w:rFonts w:eastAsiaTheme="minorEastAsia" w:cstheme="minorBidi"/>
                <w:sz w:val="22"/>
                <w:szCs w:val="22"/>
                <w:lang w:val="en-AU" w:eastAsia="en-AU"/>
              </w:rPr>
              <w:tab/>
            </w:r>
            <w:r w:rsidR="007C3F0E" w:rsidRPr="008656B2">
              <w:rPr>
                <w:rStyle w:val="Hyperlink"/>
                <w:rFonts w:asciiTheme="minorHAnsi" w:hAnsiTheme="minorHAnsi" w:cs="Calibri"/>
              </w:rPr>
              <w:t>Summary points</w:t>
            </w:r>
            <w:r w:rsidR="007C3F0E" w:rsidRPr="008656B2">
              <w:rPr>
                <w:webHidden/>
              </w:rPr>
              <w:tab/>
            </w:r>
            <w:r w:rsidR="007C3F0E" w:rsidRPr="008656B2">
              <w:rPr>
                <w:webHidden/>
              </w:rPr>
              <w:fldChar w:fldCharType="begin"/>
            </w:r>
            <w:r w:rsidR="007C3F0E" w:rsidRPr="008656B2">
              <w:rPr>
                <w:webHidden/>
              </w:rPr>
              <w:instrText xml:space="preserve"> PAGEREF _Toc426447769 \h </w:instrText>
            </w:r>
            <w:r w:rsidR="007C3F0E" w:rsidRPr="008656B2">
              <w:rPr>
                <w:webHidden/>
              </w:rPr>
            </w:r>
            <w:r w:rsidR="007C3F0E" w:rsidRPr="008656B2">
              <w:rPr>
                <w:webHidden/>
              </w:rPr>
              <w:fldChar w:fldCharType="separate"/>
            </w:r>
            <w:r w:rsidR="002B0B0C">
              <w:rPr>
                <w:webHidden/>
              </w:rPr>
              <w:t>67</w:t>
            </w:r>
            <w:r w:rsidR="007C3F0E" w:rsidRPr="008656B2">
              <w:rPr>
                <w:webHidden/>
              </w:rPr>
              <w:fldChar w:fldCharType="end"/>
            </w:r>
          </w:hyperlink>
        </w:p>
        <w:p w14:paraId="30F3D49F" w14:textId="0F78D2A8" w:rsidR="007C3F0E" w:rsidRPr="008656B2" w:rsidRDefault="003274F4" w:rsidP="008656B2">
          <w:pPr>
            <w:pStyle w:val="TOC1"/>
            <w:rPr>
              <w:rFonts w:eastAsiaTheme="minorEastAsia" w:cstheme="minorBidi"/>
              <w:sz w:val="22"/>
              <w:szCs w:val="22"/>
              <w:lang w:eastAsia="en-AU"/>
            </w:rPr>
          </w:pPr>
          <w:hyperlink w:anchor="_Toc426447770" w:history="1">
            <w:r w:rsidR="007C3F0E" w:rsidRPr="008656B2">
              <w:rPr>
                <w:rStyle w:val="Hyperlink"/>
                <w:rFonts w:asciiTheme="minorHAnsi" w:hAnsiTheme="minorHAnsi"/>
              </w:rPr>
              <w:t>7.</w:t>
            </w:r>
            <w:r w:rsidR="007C3F0E" w:rsidRPr="008656B2">
              <w:rPr>
                <w:rFonts w:eastAsiaTheme="minorEastAsia" w:cstheme="minorBidi"/>
                <w:sz w:val="22"/>
                <w:szCs w:val="22"/>
                <w:lang w:eastAsia="en-AU"/>
              </w:rPr>
              <w:tab/>
            </w:r>
            <w:r w:rsidR="007C3F0E" w:rsidRPr="008656B2">
              <w:rPr>
                <w:rStyle w:val="Hyperlink"/>
                <w:rFonts w:asciiTheme="minorHAnsi" w:hAnsiTheme="minorHAnsi"/>
              </w:rPr>
              <w:t>Breast cancer</w:t>
            </w:r>
            <w:r w:rsidR="007C3F0E" w:rsidRPr="008656B2">
              <w:rPr>
                <w:webHidden/>
              </w:rPr>
              <w:tab/>
            </w:r>
            <w:r w:rsidR="007C3F0E" w:rsidRPr="008656B2">
              <w:rPr>
                <w:webHidden/>
              </w:rPr>
              <w:fldChar w:fldCharType="begin"/>
            </w:r>
            <w:r w:rsidR="007C3F0E" w:rsidRPr="008656B2">
              <w:rPr>
                <w:webHidden/>
              </w:rPr>
              <w:instrText xml:space="preserve"> PAGEREF _Toc426447770 \h </w:instrText>
            </w:r>
            <w:r w:rsidR="007C3F0E" w:rsidRPr="008656B2">
              <w:rPr>
                <w:webHidden/>
              </w:rPr>
            </w:r>
            <w:r w:rsidR="007C3F0E" w:rsidRPr="008656B2">
              <w:rPr>
                <w:webHidden/>
              </w:rPr>
              <w:fldChar w:fldCharType="separate"/>
            </w:r>
            <w:r w:rsidR="002B0B0C">
              <w:rPr>
                <w:webHidden/>
              </w:rPr>
              <w:t>68</w:t>
            </w:r>
            <w:r w:rsidR="007C3F0E" w:rsidRPr="008656B2">
              <w:rPr>
                <w:webHidden/>
              </w:rPr>
              <w:fldChar w:fldCharType="end"/>
            </w:r>
          </w:hyperlink>
        </w:p>
        <w:p w14:paraId="15309FFF" w14:textId="29362B42" w:rsidR="007C3F0E" w:rsidRPr="008656B2" w:rsidRDefault="003274F4" w:rsidP="008656B2">
          <w:pPr>
            <w:pStyle w:val="TOC2"/>
            <w:rPr>
              <w:rFonts w:eastAsiaTheme="minorEastAsia" w:cstheme="minorBidi"/>
              <w:sz w:val="22"/>
              <w:szCs w:val="22"/>
              <w:lang w:val="en-AU" w:eastAsia="en-AU"/>
            </w:rPr>
          </w:pPr>
          <w:hyperlink w:anchor="_Toc426447771" w:history="1">
            <w:r w:rsidR="007C3F0E" w:rsidRPr="008656B2">
              <w:rPr>
                <w:rStyle w:val="Hyperlink"/>
                <w:rFonts w:ascii="Calibri" w:hAnsi="Calibri" w:cs="Calibri"/>
              </w:rPr>
              <w:t>7.1.</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Ascertainment of breast cancer in ALSWH</w:t>
            </w:r>
            <w:r w:rsidR="007C3F0E" w:rsidRPr="008656B2">
              <w:rPr>
                <w:webHidden/>
              </w:rPr>
              <w:tab/>
            </w:r>
            <w:r w:rsidR="007C3F0E" w:rsidRPr="008656B2">
              <w:rPr>
                <w:webHidden/>
              </w:rPr>
              <w:fldChar w:fldCharType="begin"/>
            </w:r>
            <w:r w:rsidR="007C3F0E" w:rsidRPr="008656B2">
              <w:rPr>
                <w:webHidden/>
              </w:rPr>
              <w:instrText xml:space="preserve"> PAGEREF _Toc426447771 \h </w:instrText>
            </w:r>
            <w:r w:rsidR="007C3F0E" w:rsidRPr="008656B2">
              <w:rPr>
                <w:webHidden/>
              </w:rPr>
            </w:r>
            <w:r w:rsidR="007C3F0E" w:rsidRPr="008656B2">
              <w:rPr>
                <w:webHidden/>
              </w:rPr>
              <w:fldChar w:fldCharType="separate"/>
            </w:r>
            <w:r w:rsidR="002B0B0C">
              <w:rPr>
                <w:webHidden/>
              </w:rPr>
              <w:t>68</w:t>
            </w:r>
            <w:r w:rsidR="007C3F0E" w:rsidRPr="008656B2">
              <w:rPr>
                <w:webHidden/>
              </w:rPr>
              <w:fldChar w:fldCharType="end"/>
            </w:r>
          </w:hyperlink>
        </w:p>
        <w:p w14:paraId="0576B103" w14:textId="1E264D9C" w:rsidR="007C3F0E" w:rsidRPr="008656B2" w:rsidRDefault="003274F4" w:rsidP="008656B2">
          <w:pPr>
            <w:pStyle w:val="TOC2"/>
            <w:rPr>
              <w:rFonts w:eastAsiaTheme="minorEastAsia" w:cstheme="minorBidi"/>
              <w:sz w:val="22"/>
              <w:szCs w:val="22"/>
              <w:lang w:val="en-AU" w:eastAsia="en-AU"/>
            </w:rPr>
          </w:pPr>
          <w:hyperlink w:anchor="_Toc426447772" w:history="1">
            <w:r w:rsidR="007C3F0E" w:rsidRPr="008656B2">
              <w:rPr>
                <w:rStyle w:val="Hyperlink"/>
                <w:rFonts w:ascii="Calibri" w:hAnsi="Calibri" w:cs="Calibri"/>
              </w:rPr>
              <w:t>7.2.</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Prevalence of breast cancer</w:t>
            </w:r>
            <w:r w:rsidR="007C3F0E" w:rsidRPr="008656B2">
              <w:rPr>
                <w:webHidden/>
              </w:rPr>
              <w:tab/>
            </w:r>
            <w:r w:rsidR="007C3F0E" w:rsidRPr="008656B2">
              <w:rPr>
                <w:webHidden/>
              </w:rPr>
              <w:fldChar w:fldCharType="begin"/>
            </w:r>
            <w:r w:rsidR="007C3F0E" w:rsidRPr="008656B2">
              <w:rPr>
                <w:webHidden/>
              </w:rPr>
              <w:instrText xml:space="preserve"> PAGEREF _Toc426447772 \h </w:instrText>
            </w:r>
            <w:r w:rsidR="007C3F0E" w:rsidRPr="008656B2">
              <w:rPr>
                <w:webHidden/>
              </w:rPr>
            </w:r>
            <w:r w:rsidR="007C3F0E" w:rsidRPr="008656B2">
              <w:rPr>
                <w:webHidden/>
              </w:rPr>
              <w:fldChar w:fldCharType="separate"/>
            </w:r>
            <w:r w:rsidR="002B0B0C">
              <w:rPr>
                <w:webHidden/>
              </w:rPr>
              <w:t>70</w:t>
            </w:r>
            <w:r w:rsidR="007C3F0E" w:rsidRPr="008656B2">
              <w:rPr>
                <w:webHidden/>
              </w:rPr>
              <w:fldChar w:fldCharType="end"/>
            </w:r>
          </w:hyperlink>
        </w:p>
        <w:p w14:paraId="35717C7C" w14:textId="3E7C09DA" w:rsidR="007C3F0E" w:rsidRPr="008656B2" w:rsidRDefault="003274F4" w:rsidP="008656B2">
          <w:pPr>
            <w:pStyle w:val="TOC2"/>
            <w:rPr>
              <w:rFonts w:eastAsiaTheme="minorEastAsia" w:cstheme="minorBidi"/>
              <w:sz w:val="22"/>
              <w:szCs w:val="22"/>
              <w:lang w:val="en-AU" w:eastAsia="en-AU"/>
            </w:rPr>
          </w:pPr>
          <w:hyperlink w:anchor="_Toc426447773" w:history="1">
            <w:r w:rsidR="007C3F0E" w:rsidRPr="008656B2">
              <w:rPr>
                <w:rStyle w:val="Hyperlink"/>
                <w:rFonts w:ascii="Calibri" w:hAnsi="Calibri" w:cs="Calibri"/>
              </w:rPr>
              <w:t>7.3.</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Factors associated with breast cancer</w:t>
            </w:r>
            <w:r w:rsidR="007C3F0E" w:rsidRPr="008656B2">
              <w:rPr>
                <w:webHidden/>
              </w:rPr>
              <w:tab/>
            </w:r>
            <w:r w:rsidR="007C3F0E" w:rsidRPr="008656B2">
              <w:rPr>
                <w:webHidden/>
              </w:rPr>
              <w:fldChar w:fldCharType="begin"/>
            </w:r>
            <w:r w:rsidR="007C3F0E" w:rsidRPr="008656B2">
              <w:rPr>
                <w:webHidden/>
              </w:rPr>
              <w:instrText xml:space="preserve"> PAGEREF _Toc426447773 \h </w:instrText>
            </w:r>
            <w:r w:rsidR="007C3F0E" w:rsidRPr="008656B2">
              <w:rPr>
                <w:webHidden/>
              </w:rPr>
            </w:r>
            <w:r w:rsidR="007C3F0E" w:rsidRPr="008656B2">
              <w:rPr>
                <w:webHidden/>
              </w:rPr>
              <w:fldChar w:fldCharType="separate"/>
            </w:r>
            <w:r w:rsidR="002B0B0C">
              <w:rPr>
                <w:webHidden/>
              </w:rPr>
              <w:t>72</w:t>
            </w:r>
            <w:r w:rsidR="007C3F0E" w:rsidRPr="008656B2">
              <w:rPr>
                <w:webHidden/>
              </w:rPr>
              <w:fldChar w:fldCharType="end"/>
            </w:r>
          </w:hyperlink>
        </w:p>
        <w:p w14:paraId="5DC163F5" w14:textId="3792C22B" w:rsidR="007C3F0E" w:rsidRPr="008656B2" w:rsidRDefault="003274F4">
          <w:pPr>
            <w:pStyle w:val="TOC3"/>
            <w:rPr>
              <w:rFonts w:eastAsiaTheme="minorEastAsia" w:cstheme="minorBidi"/>
              <w:sz w:val="22"/>
              <w:szCs w:val="22"/>
              <w:lang w:eastAsia="en-AU"/>
            </w:rPr>
          </w:pPr>
          <w:hyperlink w:anchor="_Toc426447774" w:history="1">
            <w:r w:rsidR="007C3F0E" w:rsidRPr="008656B2">
              <w:rPr>
                <w:rStyle w:val="Hyperlink"/>
                <w:rFonts w:asciiTheme="minorHAnsi" w:hAnsiTheme="minorHAnsi" w:cs="Calibri"/>
              </w:rPr>
              <w:t>7.3.1.</w:t>
            </w:r>
            <w:r w:rsidR="007C3F0E" w:rsidRPr="008656B2">
              <w:rPr>
                <w:rStyle w:val="Hyperlink"/>
                <w:rFonts w:asciiTheme="minorHAnsi" w:hAnsiTheme="minorHAnsi" w:cs="Calibri"/>
                <w:bCs/>
              </w:rPr>
              <w:t xml:space="preserve"> Area of residence</w:t>
            </w:r>
            <w:r w:rsidR="007C3F0E" w:rsidRPr="008656B2">
              <w:rPr>
                <w:webHidden/>
              </w:rPr>
              <w:tab/>
            </w:r>
            <w:r w:rsidR="007C3F0E" w:rsidRPr="008656B2">
              <w:rPr>
                <w:webHidden/>
              </w:rPr>
              <w:fldChar w:fldCharType="begin"/>
            </w:r>
            <w:r w:rsidR="007C3F0E" w:rsidRPr="008656B2">
              <w:rPr>
                <w:webHidden/>
              </w:rPr>
              <w:instrText xml:space="preserve"> PAGEREF _Toc426447774 \h </w:instrText>
            </w:r>
            <w:r w:rsidR="007C3F0E" w:rsidRPr="008656B2">
              <w:rPr>
                <w:webHidden/>
              </w:rPr>
            </w:r>
            <w:r w:rsidR="007C3F0E" w:rsidRPr="008656B2">
              <w:rPr>
                <w:webHidden/>
              </w:rPr>
              <w:fldChar w:fldCharType="separate"/>
            </w:r>
            <w:r w:rsidR="002B0B0C">
              <w:rPr>
                <w:webHidden/>
              </w:rPr>
              <w:t>72</w:t>
            </w:r>
            <w:r w:rsidR="007C3F0E" w:rsidRPr="008656B2">
              <w:rPr>
                <w:webHidden/>
              </w:rPr>
              <w:fldChar w:fldCharType="end"/>
            </w:r>
          </w:hyperlink>
        </w:p>
        <w:p w14:paraId="5F248FB5" w14:textId="142FBA86" w:rsidR="007C3F0E" w:rsidRPr="008656B2" w:rsidRDefault="003274F4">
          <w:pPr>
            <w:pStyle w:val="TOC3"/>
            <w:rPr>
              <w:rFonts w:eastAsiaTheme="minorEastAsia" w:cstheme="minorBidi"/>
              <w:sz w:val="22"/>
              <w:szCs w:val="22"/>
              <w:lang w:eastAsia="en-AU"/>
            </w:rPr>
          </w:pPr>
          <w:hyperlink w:anchor="_Toc426447775" w:history="1">
            <w:r w:rsidR="007C3F0E" w:rsidRPr="008656B2">
              <w:rPr>
                <w:rStyle w:val="Hyperlink"/>
                <w:rFonts w:asciiTheme="minorHAnsi" w:hAnsiTheme="minorHAnsi" w:cs="Calibri"/>
              </w:rPr>
              <w:t>7.3.2.</w:t>
            </w:r>
            <w:r w:rsidR="007C3F0E" w:rsidRPr="008656B2">
              <w:rPr>
                <w:rStyle w:val="Hyperlink"/>
                <w:rFonts w:asciiTheme="minorHAnsi" w:hAnsiTheme="minorHAnsi" w:cs="Calibri"/>
                <w:bCs/>
              </w:rPr>
              <w:t xml:space="preserve"> Highest educational qualification</w:t>
            </w:r>
            <w:r w:rsidR="007C3F0E" w:rsidRPr="008656B2">
              <w:rPr>
                <w:webHidden/>
              </w:rPr>
              <w:tab/>
            </w:r>
            <w:r w:rsidR="007C3F0E" w:rsidRPr="008656B2">
              <w:rPr>
                <w:webHidden/>
              </w:rPr>
              <w:fldChar w:fldCharType="begin"/>
            </w:r>
            <w:r w:rsidR="007C3F0E" w:rsidRPr="008656B2">
              <w:rPr>
                <w:webHidden/>
              </w:rPr>
              <w:instrText xml:space="preserve"> PAGEREF _Toc426447775 \h </w:instrText>
            </w:r>
            <w:r w:rsidR="007C3F0E" w:rsidRPr="008656B2">
              <w:rPr>
                <w:webHidden/>
              </w:rPr>
            </w:r>
            <w:r w:rsidR="007C3F0E" w:rsidRPr="008656B2">
              <w:rPr>
                <w:webHidden/>
              </w:rPr>
              <w:fldChar w:fldCharType="separate"/>
            </w:r>
            <w:r w:rsidR="002B0B0C">
              <w:rPr>
                <w:webHidden/>
              </w:rPr>
              <w:t>73</w:t>
            </w:r>
            <w:r w:rsidR="007C3F0E" w:rsidRPr="008656B2">
              <w:rPr>
                <w:webHidden/>
              </w:rPr>
              <w:fldChar w:fldCharType="end"/>
            </w:r>
          </w:hyperlink>
        </w:p>
        <w:p w14:paraId="18AA0D90" w14:textId="0613646D" w:rsidR="007C3F0E" w:rsidRPr="008656B2" w:rsidRDefault="003274F4">
          <w:pPr>
            <w:pStyle w:val="TOC3"/>
            <w:rPr>
              <w:rFonts w:eastAsiaTheme="minorEastAsia" w:cstheme="minorBidi"/>
              <w:sz w:val="22"/>
              <w:szCs w:val="22"/>
              <w:lang w:eastAsia="en-AU"/>
            </w:rPr>
          </w:pPr>
          <w:hyperlink w:anchor="_Toc426447776" w:history="1">
            <w:r w:rsidR="007C3F0E" w:rsidRPr="008656B2">
              <w:rPr>
                <w:rStyle w:val="Hyperlink"/>
                <w:rFonts w:asciiTheme="minorHAnsi" w:hAnsiTheme="minorHAnsi" w:cs="Calibri"/>
              </w:rPr>
              <w:t>7.3.3.</w:t>
            </w:r>
            <w:r w:rsidR="007C3F0E" w:rsidRPr="008656B2">
              <w:rPr>
                <w:rStyle w:val="Hyperlink"/>
                <w:rFonts w:asciiTheme="minorHAnsi" w:hAnsiTheme="minorHAnsi" w:cs="Calibri"/>
                <w:bCs/>
              </w:rPr>
              <w:t xml:space="preserve"> Difficulty managing on income</w:t>
            </w:r>
            <w:r w:rsidR="007C3F0E" w:rsidRPr="008656B2">
              <w:rPr>
                <w:webHidden/>
              </w:rPr>
              <w:tab/>
            </w:r>
            <w:r w:rsidR="007C3F0E" w:rsidRPr="008656B2">
              <w:rPr>
                <w:webHidden/>
              </w:rPr>
              <w:fldChar w:fldCharType="begin"/>
            </w:r>
            <w:r w:rsidR="007C3F0E" w:rsidRPr="008656B2">
              <w:rPr>
                <w:webHidden/>
              </w:rPr>
              <w:instrText xml:space="preserve"> PAGEREF _Toc426447776 \h </w:instrText>
            </w:r>
            <w:r w:rsidR="007C3F0E" w:rsidRPr="008656B2">
              <w:rPr>
                <w:webHidden/>
              </w:rPr>
            </w:r>
            <w:r w:rsidR="007C3F0E" w:rsidRPr="008656B2">
              <w:rPr>
                <w:webHidden/>
              </w:rPr>
              <w:fldChar w:fldCharType="separate"/>
            </w:r>
            <w:r w:rsidR="002B0B0C">
              <w:rPr>
                <w:webHidden/>
              </w:rPr>
              <w:t>74</w:t>
            </w:r>
            <w:r w:rsidR="007C3F0E" w:rsidRPr="008656B2">
              <w:rPr>
                <w:webHidden/>
              </w:rPr>
              <w:fldChar w:fldCharType="end"/>
            </w:r>
          </w:hyperlink>
        </w:p>
        <w:p w14:paraId="4ED71BFD" w14:textId="3100507D" w:rsidR="007C3F0E" w:rsidRPr="008656B2" w:rsidRDefault="003274F4">
          <w:pPr>
            <w:pStyle w:val="TOC3"/>
            <w:rPr>
              <w:rFonts w:eastAsiaTheme="minorEastAsia" w:cstheme="minorBidi"/>
              <w:sz w:val="22"/>
              <w:szCs w:val="22"/>
              <w:lang w:eastAsia="en-AU"/>
            </w:rPr>
          </w:pPr>
          <w:hyperlink w:anchor="_Toc426447777" w:history="1">
            <w:r w:rsidR="007C3F0E" w:rsidRPr="008656B2">
              <w:rPr>
                <w:rStyle w:val="Hyperlink"/>
                <w:rFonts w:asciiTheme="minorHAnsi" w:hAnsiTheme="minorHAnsi"/>
              </w:rPr>
              <w:t>7.3.1. Body Mass Index</w:t>
            </w:r>
            <w:r w:rsidR="007C3F0E" w:rsidRPr="008656B2">
              <w:rPr>
                <w:webHidden/>
              </w:rPr>
              <w:tab/>
            </w:r>
            <w:r w:rsidR="007C3F0E" w:rsidRPr="008656B2">
              <w:rPr>
                <w:webHidden/>
              </w:rPr>
              <w:fldChar w:fldCharType="begin"/>
            </w:r>
            <w:r w:rsidR="007C3F0E" w:rsidRPr="008656B2">
              <w:rPr>
                <w:webHidden/>
              </w:rPr>
              <w:instrText xml:space="preserve"> PAGEREF _Toc426447777 \h </w:instrText>
            </w:r>
            <w:r w:rsidR="007C3F0E" w:rsidRPr="008656B2">
              <w:rPr>
                <w:webHidden/>
              </w:rPr>
            </w:r>
            <w:r w:rsidR="007C3F0E" w:rsidRPr="008656B2">
              <w:rPr>
                <w:webHidden/>
              </w:rPr>
              <w:fldChar w:fldCharType="separate"/>
            </w:r>
            <w:r w:rsidR="002B0B0C">
              <w:rPr>
                <w:webHidden/>
              </w:rPr>
              <w:t>75</w:t>
            </w:r>
            <w:r w:rsidR="007C3F0E" w:rsidRPr="008656B2">
              <w:rPr>
                <w:webHidden/>
              </w:rPr>
              <w:fldChar w:fldCharType="end"/>
            </w:r>
          </w:hyperlink>
        </w:p>
        <w:p w14:paraId="2D59881C" w14:textId="741C894C" w:rsidR="007C3F0E" w:rsidRPr="008656B2" w:rsidRDefault="003274F4">
          <w:pPr>
            <w:pStyle w:val="TOC3"/>
            <w:rPr>
              <w:rFonts w:eastAsiaTheme="minorEastAsia" w:cstheme="minorBidi"/>
              <w:sz w:val="22"/>
              <w:szCs w:val="22"/>
              <w:lang w:eastAsia="en-AU"/>
            </w:rPr>
          </w:pPr>
          <w:hyperlink w:anchor="_Toc426447778" w:history="1">
            <w:r w:rsidR="007C3F0E" w:rsidRPr="008656B2">
              <w:rPr>
                <w:rStyle w:val="Hyperlink"/>
                <w:rFonts w:asciiTheme="minorHAnsi" w:hAnsiTheme="minorHAnsi" w:cs="Calibri"/>
              </w:rPr>
              <w:t>7.3.2.</w:t>
            </w:r>
            <w:r w:rsidR="007C3F0E" w:rsidRPr="008656B2">
              <w:rPr>
                <w:rStyle w:val="Hyperlink"/>
                <w:rFonts w:asciiTheme="minorHAnsi" w:hAnsiTheme="minorHAnsi" w:cs="Calibri"/>
                <w:bCs/>
              </w:rPr>
              <w:t xml:space="preserve"> Smoking</w:t>
            </w:r>
            <w:r w:rsidR="007C3F0E" w:rsidRPr="008656B2">
              <w:rPr>
                <w:webHidden/>
              </w:rPr>
              <w:tab/>
            </w:r>
            <w:r w:rsidR="007C3F0E" w:rsidRPr="008656B2">
              <w:rPr>
                <w:webHidden/>
              </w:rPr>
              <w:fldChar w:fldCharType="begin"/>
            </w:r>
            <w:r w:rsidR="007C3F0E" w:rsidRPr="008656B2">
              <w:rPr>
                <w:webHidden/>
              </w:rPr>
              <w:instrText xml:space="preserve"> PAGEREF _Toc426447778 \h </w:instrText>
            </w:r>
            <w:r w:rsidR="007C3F0E" w:rsidRPr="008656B2">
              <w:rPr>
                <w:webHidden/>
              </w:rPr>
            </w:r>
            <w:r w:rsidR="007C3F0E" w:rsidRPr="008656B2">
              <w:rPr>
                <w:webHidden/>
              </w:rPr>
              <w:fldChar w:fldCharType="separate"/>
            </w:r>
            <w:r w:rsidR="002B0B0C">
              <w:rPr>
                <w:webHidden/>
              </w:rPr>
              <w:t>76</w:t>
            </w:r>
            <w:r w:rsidR="007C3F0E" w:rsidRPr="008656B2">
              <w:rPr>
                <w:webHidden/>
              </w:rPr>
              <w:fldChar w:fldCharType="end"/>
            </w:r>
          </w:hyperlink>
        </w:p>
        <w:p w14:paraId="5EC773C9" w14:textId="05CC2A2A" w:rsidR="007C3F0E" w:rsidRPr="008656B2" w:rsidRDefault="003274F4">
          <w:pPr>
            <w:pStyle w:val="TOC3"/>
            <w:rPr>
              <w:rFonts w:eastAsiaTheme="minorEastAsia" w:cstheme="minorBidi"/>
              <w:sz w:val="22"/>
              <w:szCs w:val="22"/>
              <w:lang w:eastAsia="en-AU"/>
            </w:rPr>
          </w:pPr>
          <w:hyperlink w:anchor="_Toc426447779" w:history="1">
            <w:r w:rsidR="007C3F0E" w:rsidRPr="008656B2">
              <w:rPr>
                <w:rStyle w:val="Hyperlink"/>
                <w:rFonts w:asciiTheme="minorHAnsi" w:hAnsiTheme="minorHAnsi" w:cs="Calibri"/>
              </w:rPr>
              <w:t>7.3.3.</w:t>
            </w:r>
            <w:r w:rsidR="007C3F0E" w:rsidRPr="008656B2">
              <w:rPr>
                <w:rStyle w:val="Hyperlink"/>
                <w:rFonts w:asciiTheme="minorHAnsi" w:hAnsiTheme="minorHAnsi" w:cs="Calibri"/>
                <w:bCs/>
              </w:rPr>
              <w:t xml:space="preserve"> Physical activity</w:t>
            </w:r>
            <w:r w:rsidR="007C3F0E" w:rsidRPr="008656B2">
              <w:rPr>
                <w:webHidden/>
              </w:rPr>
              <w:tab/>
            </w:r>
            <w:r w:rsidR="007C3F0E" w:rsidRPr="008656B2">
              <w:rPr>
                <w:webHidden/>
              </w:rPr>
              <w:fldChar w:fldCharType="begin"/>
            </w:r>
            <w:r w:rsidR="007C3F0E" w:rsidRPr="008656B2">
              <w:rPr>
                <w:webHidden/>
              </w:rPr>
              <w:instrText xml:space="preserve"> PAGEREF _Toc426447779 \h </w:instrText>
            </w:r>
            <w:r w:rsidR="007C3F0E" w:rsidRPr="008656B2">
              <w:rPr>
                <w:webHidden/>
              </w:rPr>
            </w:r>
            <w:r w:rsidR="007C3F0E" w:rsidRPr="008656B2">
              <w:rPr>
                <w:webHidden/>
              </w:rPr>
              <w:fldChar w:fldCharType="separate"/>
            </w:r>
            <w:r w:rsidR="002B0B0C">
              <w:rPr>
                <w:webHidden/>
              </w:rPr>
              <w:t>77</w:t>
            </w:r>
            <w:r w:rsidR="007C3F0E" w:rsidRPr="008656B2">
              <w:rPr>
                <w:webHidden/>
              </w:rPr>
              <w:fldChar w:fldCharType="end"/>
            </w:r>
          </w:hyperlink>
        </w:p>
        <w:p w14:paraId="24B1C927" w14:textId="047A42FC" w:rsidR="007C3F0E" w:rsidRPr="008656B2" w:rsidRDefault="003274F4">
          <w:pPr>
            <w:pStyle w:val="TOC3"/>
            <w:rPr>
              <w:rFonts w:eastAsiaTheme="minorEastAsia" w:cstheme="minorBidi"/>
              <w:sz w:val="22"/>
              <w:szCs w:val="22"/>
              <w:lang w:eastAsia="en-AU"/>
            </w:rPr>
          </w:pPr>
          <w:hyperlink w:anchor="_Toc426447780" w:history="1">
            <w:r w:rsidR="007C3F0E" w:rsidRPr="008656B2">
              <w:rPr>
                <w:rStyle w:val="Hyperlink"/>
                <w:rFonts w:asciiTheme="minorHAnsi" w:hAnsiTheme="minorHAnsi" w:cs="Calibri"/>
              </w:rPr>
              <w:t>7.3.4.</w:t>
            </w:r>
            <w:r w:rsidR="007C3F0E" w:rsidRPr="008656B2">
              <w:rPr>
                <w:rStyle w:val="Hyperlink"/>
                <w:rFonts w:asciiTheme="minorHAnsi" w:hAnsiTheme="minorHAnsi" w:cs="Calibri"/>
                <w:bCs/>
              </w:rPr>
              <w:t xml:space="preserve"> Other factors associated with breast cancer</w:t>
            </w:r>
            <w:r w:rsidR="007C3F0E" w:rsidRPr="008656B2">
              <w:rPr>
                <w:webHidden/>
              </w:rPr>
              <w:tab/>
            </w:r>
            <w:r w:rsidR="007C3F0E" w:rsidRPr="008656B2">
              <w:rPr>
                <w:webHidden/>
              </w:rPr>
              <w:fldChar w:fldCharType="begin"/>
            </w:r>
            <w:r w:rsidR="007C3F0E" w:rsidRPr="008656B2">
              <w:rPr>
                <w:webHidden/>
              </w:rPr>
              <w:instrText xml:space="preserve"> PAGEREF _Toc426447780 \h </w:instrText>
            </w:r>
            <w:r w:rsidR="007C3F0E" w:rsidRPr="008656B2">
              <w:rPr>
                <w:webHidden/>
              </w:rPr>
            </w:r>
            <w:r w:rsidR="007C3F0E" w:rsidRPr="008656B2">
              <w:rPr>
                <w:webHidden/>
              </w:rPr>
              <w:fldChar w:fldCharType="separate"/>
            </w:r>
            <w:r w:rsidR="002B0B0C">
              <w:rPr>
                <w:webHidden/>
              </w:rPr>
              <w:t>78</w:t>
            </w:r>
            <w:r w:rsidR="007C3F0E" w:rsidRPr="008656B2">
              <w:rPr>
                <w:webHidden/>
              </w:rPr>
              <w:fldChar w:fldCharType="end"/>
            </w:r>
          </w:hyperlink>
        </w:p>
        <w:p w14:paraId="2B6D1B58" w14:textId="1C11A90E" w:rsidR="008656B2" w:rsidRDefault="008656B2" w:rsidP="008656B2">
          <w:pPr>
            <w:pStyle w:val="TOC2"/>
            <w:rPr>
              <w:rStyle w:val="Hyperlink"/>
            </w:rPr>
          </w:pPr>
          <w:r w:rsidRPr="008656B2">
            <w:rPr>
              <w:b/>
            </w:rPr>
            <w:lastRenderedPageBreak/>
            <w:t>TABLE OF CONTENTS</w:t>
          </w:r>
          <w:r>
            <w:rPr>
              <w:b/>
            </w:rPr>
            <w:t xml:space="preserve"> (cont.)</w:t>
          </w:r>
          <w:r w:rsidRPr="008656B2">
            <w:rPr>
              <w:rStyle w:val="Hyperlink"/>
            </w:rPr>
            <w:t xml:space="preserve"> </w:t>
          </w:r>
        </w:p>
        <w:p w14:paraId="537E9C8E" w14:textId="61687A16" w:rsidR="007C3F0E" w:rsidRPr="008656B2" w:rsidRDefault="003274F4" w:rsidP="008656B2">
          <w:pPr>
            <w:pStyle w:val="TOC2"/>
            <w:rPr>
              <w:rFonts w:eastAsiaTheme="minorEastAsia" w:cstheme="minorBidi"/>
              <w:sz w:val="22"/>
              <w:szCs w:val="22"/>
              <w:lang w:val="en-AU" w:eastAsia="en-AU"/>
            </w:rPr>
          </w:pPr>
          <w:hyperlink w:anchor="_Toc426447781" w:history="1">
            <w:r w:rsidR="007C3F0E" w:rsidRPr="008656B2">
              <w:rPr>
                <w:rStyle w:val="Hyperlink"/>
                <w:rFonts w:ascii="Calibri" w:hAnsi="Calibri" w:cs="Calibri"/>
              </w:rPr>
              <w:t>7.4.</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Health-related quality of life in women with breast cancer</w:t>
            </w:r>
            <w:r w:rsidR="007C3F0E" w:rsidRPr="008656B2">
              <w:rPr>
                <w:webHidden/>
              </w:rPr>
              <w:tab/>
            </w:r>
            <w:r w:rsidR="007C3F0E" w:rsidRPr="008656B2">
              <w:rPr>
                <w:webHidden/>
              </w:rPr>
              <w:fldChar w:fldCharType="begin"/>
            </w:r>
            <w:r w:rsidR="007C3F0E" w:rsidRPr="008656B2">
              <w:rPr>
                <w:webHidden/>
              </w:rPr>
              <w:instrText xml:space="preserve"> PAGEREF _Toc426447781 \h </w:instrText>
            </w:r>
            <w:r w:rsidR="007C3F0E" w:rsidRPr="008656B2">
              <w:rPr>
                <w:webHidden/>
              </w:rPr>
            </w:r>
            <w:r w:rsidR="007C3F0E" w:rsidRPr="008656B2">
              <w:rPr>
                <w:webHidden/>
              </w:rPr>
              <w:fldChar w:fldCharType="separate"/>
            </w:r>
            <w:r w:rsidR="002B0B0C">
              <w:rPr>
                <w:webHidden/>
              </w:rPr>
              <w:t>78</w:t>
            </w:r>
            <w:r w:rsidR="007C3F0E" w:rsidRPr="008656B2">
              <w:rPr>
                <w:webHidden/>
              </w:rPr>
              <w:fldChar w:fldCharType="end"/>
            </w:r>
          </w:hyperlink>
        </w:p>
        <w:p w14:paraId="3B48E70D" w14:textId="00209535"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82" w:history="1">
            <w:r w:rsidR="007C3F0E" w:rsidRPr="008656B2">
              <w:rPr>
                <w:rStyle w:val="Hyperlink"/>
                <w:rFonts w:asciiTheme="minorHAnsi" w:hAnsiTheme="minorHAnsi" w:cs="Calibri"/>
              </w:rPr>
              <w:t>7.5.</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Use of health services by women who report breast cancer</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82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81</w:t>
            </w:r>
            <w:r w:rsidR="007C3F0E" w:rsidRPr="008656B2">
              <w:rPr>
                <w:rFonts w:asciiTheme="minorHAnsi" w:hAnsiTheme="minorHAnsi"/>
                <w:webHidden/>
              </w:rPr>
              <w:fldChar w:fldCharType="end"/>
            </w:r>
          </w:hyperlink>
        </w:p>
        <w:p w14:paraId="76D4B409" w14:textId="7D08C55A"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83" w:history="1">
            <w:r w:rsidR="007C3F0E" w:rsidRPr="008656B2">
              <w:rPr>
                <w:rStyle w:val="Hyperlink"/>
                <w:rFonts w:asciiTheme="minorHAnsi" w:hAnsiTheme="minorHAnsi"/>
              </w:rPr>
              <w:t>7.6.</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Summary Point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83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82</w:t>
            </w:r>
            <w:r w:rsidR="007C3F0E" w:rsidRPr="008656B2">
              <w:rPr>
                <w:rFonts w:asciiTheme="minorHAnsi" w:hAnsiTheme="minorHAnsi"/>
                <w:webHidden/>
              </w:rPr>
              <w:fldChar w:fldCharType="end"/>
            </w:r>
          </w:hyperlink>
        </w:p>
        <w:p w14:paraId="590BC710" w14:textId="54880941" w:rsidR="007C3F0E" w:rsidRPr="008656B2" w:rsidRDefault="003274F4" w:rsidP="008656B2">
          <w:pPr>
            <w:pStyle w:val="TOC1"/>
            <w:rPr>
              <w:rFonts w:eastAsiaTheme="minorEastAsia" w:cstheme="minorBidi"/>
              <w:sz w:val="22"/>
              <w:szCs w:val="22"/>
              <w:lang w:eastAsia="en-AU"/>
            </w:rPr>
          </w:pPr>
          <w:hyperlink w:anchor="_Toc426447784" w:history="1">
            <w:r w:rsidR="007C3F0E" w:rsidRPr="008656B2">
              <w:rPr>
                <w:rStyle w:val="Hyperlink"/>
                <w:rFonts w:asciiTheme="minorHAnsi" w:hAnsiTheme="minorHAnsi"/>
              </w:rPr>
              <w:t>8.</w:t>
            </w:r>
            <w:r w:rsidR="007C3F0E" w:rsidRPr="008656B2">
              <w:rPr>
                <w:rFonts w:eastAsiaTheme="minorEastAsia" w:cstheme="minorBidi"/>
                <w:sz w:val="22"/>
                <w:szCs w:val="22"/>
                <w:lang w:eastAsia="en-AU"/>
              </w:rPr>
              <w:tab/>
            </w:r>
            <w:r w:rsidR="007C3F0E" w:rsidRPr="008656B2">
              <w:rPr>
                <w:rStyle w:val="Hyperlink"/>
                <w:rFonts w:asciiTheme="minorHAnsi" w:hAnsiTheme="minorHAnsi"/>
              </w:rPr>
              <w:t>Cardiovascular conditions</w:t>
            </w:r>
            <w:r w:rsidR="007C3F0E" w:rsidRPr="008656B2">
              <w:rPr>
                <w:webHidden/>
              </w:rPr>
              <w:tab/>
            </w:r>
            <w:r w:rsidR="007C3F0E" w:rsidRPr="008656B2">
              <w:rPr>
                <w:webHidden/>
              </w:rPr>
              <w:fldChar w:fldCharType="begin"/>
            </w:r>
            <w:r w:rsidR="007C3F0E" w:rsidRPr="008656B2">
              <w:rPr>
                <w:webHidden/>
              </w:rPr>
              <w:instrText xml:space="preserve"> PAGEREF _Toc426447784 \h </w:instrText>
            </w:r>
            <w:r w:rsidR="007C3F0E" w:rsidRPr="008656B2">
              <w:rPr>
                <w:webHidden/>
              </w:rPr>
            </w:r>
            <w:r w:rsidR="007C3F0E" w:rsidRPr="008656B2">
              <w:rPr>
                <w:webHidden/>
              </w:rPr>
              <w:fldChar w:fldCharType="separate"/>
            </w:r>
            <w:r w:rsidR="002B0B0C">
              <w:rPr>
                <w:webHidden/>
              </w:rPr>
              <w:t>83</w:t>
            </w:r>
            <w:r w:rsidR="007C3F0E" w:rsidRPr="008656B2">
              <w:rPr>
                <w:webHidden/>
              </w:rPr>
              <w:fldChar w:fldCharType="end"/>
            </w:r>
          </w:hyperlink>
        </w:p>
        <w:p w14:paraId="33E08C27" w14:textId="01D7D88F" w:rsidR="007C3F0E" w:rsidRPr="008656B2" w:rsidRDefault="003274F4" w:rsidP="008656B2">
          <w:pPr>
            <w:pStyle w:val="TOC2"/>
            <w:rPr>
              <w:rFonts w:eastAsiaTheme="minorEastAsia" w:cstheme="minorBidi"/>
              <w:sz w:val="22"/>
              <w:szCs w:val="22"/>
              <w:lang w:val="en-AU" w:eastAsia="en-AU"/>
            </w:rPr>
          </w:pPr>
          <w:hyperlink w:anchor="_Toc426447785" w:history="1">
            <w:r w:rsidR="007C3F0E" w:rsidRPr="008656B2">
              <w:rPr>
                <w:rStyle w:val="Hyperlink"/>
                <w:rFonts w:ascii="Calibri" w:hAnsi="Calibri" w:cs="Calibri"/>
              </w:rPr>
              <w:t>8.1.</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Ascertainment of heart disease and stroke in ALSWH</w:t>
            </w:r>
            <w:r w:rsidR="007C3F0E" w:rsidRPr="008656B2">
              <w:rPr>
                <w:webHidden/>
              </w:rPr>
              <w:tab/>
            </w:r>
            <w:r w:rsidR="007C3F0E" w:rsidRPr="008656B2">
              <w:rPr>
                <w:webHidden/>
              </w:rPr>
              <w:fldChar w:fldCharType="begin"/>
            </w:r>
            <w:r w:rsidR="007C3F0E" w:rsidRPr="008656B2">
              <w:rPr>
                <w:webHidden/>
              </w:rPr>
              <w:instrText xml:space="preserve"> PAGEREF _Toc426447785 \h </w:instrText>
            </w:r>
            <w:r w:rsidR="007C3F0E" w:rsidRPr="008656B2">
              <w:rPr>
                <w:webHidden/>
              </w:rPr>
            </w:r>
            <w:r w:rsidR="007C3F0E" w:rsidRPr="008656B2">
              <w:rPr>
                <w:webHidden/>
              </w:rPr>
              <w:fldChar w:fldCharType="separate"/>
            </w:r>
            <w:r w:rsidR="002B0B0C">
              <w:rPr>
                <w:webHidden/>
              </w:rPr>
              <w:t>83</w:t>
            </w:r>
            <w:r w:rsidR="007C3F0E" w:rsidRPr="008656B2">
              <w:rPr>
                <w:webHidden/>
              </w:rPr>
              <w:fldChar w:fldCharType="end"/>
            </w:r>
          </w:hyperlink>
        </w:p>
        <w:p w14:paraId="486D77C1" w14:textId="509BA689" w:rsidR="007C3F0E" w:rsidRPr="008656B2" w:rsidRDefault="003274F4" w:rsidP="008656B2">
          <w:pPr>
            <w:pStyle w:val="TOC2"/>
            <w:rPr>
              <w:rFonts w:eastAsiaTheme="minorEastAsia" w:cstheme="minorBidi"/>
              <w:sz w:val="22"/>
              <w:szCs w:val="22"/>
              <w:lang w:val="en-AU" w:eastAsia="en-AU"/>
            </w:rPr>
          </w:pPr>
          <w:hyperlink w:anchor="_Toc426447786" w:history="1">
            <w:r w:rsidR="007C3F0E" w:rsidRPr="008656B2">
              <w:rPr>
                <w:rStyle w:val="Hyperlink"/>
                <w:rFonts w:ascii="Calibri" w:hAnsi="Calibri" w:cs="Calibri"/>
              </w:rPr>
              <w:t>8.2.</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Prevalence of heart disease and stroke</w:t>
            </w:r>
            <w:r w:rsidR="007C3F0E" w:rsidRPr="008656B2">
              <w:rPr>
                <w:webHidden/>
              </w:rPr>
              <w:tab/>
            </w:r>
            <w:r w:rsidR="007C3F0E" w:rsidRPr="008656B2">
              <w:rPr>
                <w:webHidden/>
              </w:rPr>
              <w:fldChar w:fldCharType="begin"/>
            </w:r>
            <w:r w:rsidR="007C3F0E" w:rsidRPr="008656B2">
              <w:rPr>
                <w:webHidden/>
              </w:rPr>
              <w:instrText xml:space="preserve"> PAGEREF _Toc426447786 \h </w:instrText>
            </w:r>
            <w:r w:rsidR="007C3F0E" w:rsidRPr="008656B2">
              <w:rPr>
                <w:webHidden/>
              </w:rPr>
            </w:r>
            <w:r w:rsidR="007C3F0E" w:rsidRPr="008656B2">
              <w:rPr>
                <w:webHidden/>
              </w:rPr>
              <w:fldChar w:fldCharType="separate"/>
            </w:r>
            <w:r w:rsidR="002B0B0C">
              <w:rPr>
                <w:webHidden/>
              </w:rPr>
              <w:t>85</w:t>
            </w:r>
            <w:r w:rsidR="007C3F0E" w:rsidRPr="008656B2">
              <w:rPr>
                <w:webHidden/>
              </w:rPr>
              <w:fldChar w:fldCharType="end"/>
            </w:r>
          </w:hyperlink>
        </w:p>
        <w:p w14:paraId="2A97FACF" w14:textId="7E50C5A3" w:rsidR="007C3F0E" w:rsidRPr="008656B2" w:rsidRDefault="003274F4">
          <w:pPr>
            <w:pStyle w:val="TOC3"/>
            <w:rPr>
              <w:rFonts w:eastAsiaTheme="minorEastAsia" w:cstheme="minorBidi"/>
              <w:sz w:val="22"/>
              <w:szCs w:val="22"/>
              <w:lang w:eastAsia="en-AU"/>
            </w:rPr>
          </w:pPr>
          <w:hyperlink w:anchor="_Toc426447787" w:history="1">
            <w:r w:rsidR="007C3F0E" w:rsidRPr="008656B2">
              <w:rPr>
                <w:rStyle w:val="Hyperlink"/>
                <w:rFonts w:asciiTheme="minorHAnsi" w:hAnsiTheme="minorHAnsi"/>
              </w:rPr>
              <w:t>8.2.1. Heart conditions</w:t>
            </w:r>
            <w:r w:rsidR="007C3F0E" w:rsidRPr="008656B2">
              <w:rPr>
                <w:webHidden/>
              </w:rPr>
              <w:tab/>
            </w:r>
            <w:r w:rsidR="007C3F0E" w:rsidRPr="008656B2">
              <w:rPr>
                <w:webHidden/>
              </w:rPr>
              <w:fldChar w:fldCharType="begin"/>
            </w:r>
            <w:r w:rsidR="007C3F0E" w:rsidRPr="008656B2">
              <w:rPr>
                <w:webHidden/>
              </w:rPr>
              <w:instrText xml:space="preserve"> PAGEREF _Toc426447787 \h </w:instrText>
            </w:r>
            <w:r w:rsidR="007C3F0E" w:rsidRPr="008656B2">
              <w:rPr>
                <w:webHidden/>
              </w:rPr>
            </w:r>
            <w:r w:rsidR="007C3F0E" w:rsidRPr="008656B2">
              <w:rPr>
                <w:webHidden/>
              </w:rPr>
              <w:fldChar w:fldCharType="separate"/>
            </w:r>
            <w:r w:rsidR="002B0B0C">
              <w:rPr>
                <w:webHidden/>
              </w:rPr>
              <w:t>85</w:t>
            </w:r>
            <w:r w:rsidR="007C3F0E" w:rsidRPr="008656B2">
              <w:rPr>
                <w:webHidden/>
              </w:rPr>
              <w:fldChar w:fldCharType="end"/>
            </w:r>
          </w:hyperlink>
        </w:p>
        <w:p w14:paraId="237DACEB" w14:textId="7BBAF652" w:rsidR="007C3F0E" w:rsidRPr="008656B2" w:rsidRDefault="003274F4">
          <w:pPr>
            <w:pStyle w:val="TOC3"/>
            <w:rPr>
              <w:rFonts w:eastAsiaTheme="minorEastAsia" w:cstheme="minorBidi"/>
              <w:sz w:val="22"/>
              <w:szCs w:val="22"/>
              <w:lang w:eastAsia="en-AU"/>
            </w:rPr>
          </w:pPr>
          <w:hyperlink w:anchor="_Toc426447788" w:history="1">
            <w:r w:rsidR="007C3F0E" w:rsidRPr="008656B2">
              <w:rPr>
                <w:rStyle w:val="Hyperlink"/>
                <w:rFonts w:asciiTheme="minorHAnsi" w:hAnsiTheme="minorHAnsi" w:cs="Calibri"/>
              </w:rPr>
              <w:t>8.2.2.</w:t>
            </w:r>
            <w:r w:rsidR="007C3F0E" w:rsidRPr="008656B2">
              <w:rPr>
                <w:rStyle w:val="Hyperlink"/>
                <w:rFonts w:asciiTheme="minorHAnsi" w:hAnsiTheme="minorHAnsi" w:cs="Calibri"/>
                <w:bCs/>
              </w:rPr>
              <w:t xml:space="preserve"> Stroke conditions</w:t>
            </w:r>
            <w:r w:rsidR="007C3F0E" w:rsidRPr="008656B2">
              <w:rPr>
                <w:webHidden/>
              </w:rPr>
              <w:tab/>
            </w:r>
            <w:r w:rsidR="007C3F0E" w:rsidRPr="008656B2">
              <w:rPr>
                <w:webHidden/>
              </w:rPr>
              <w:fldChar w:fldCharType="begin"/>
            </w:r>
            <w:r w:rsidR="007C3F0E" w:rsidRPr="008656B2">
              <w:rPr>
                <w:webHidden/>
              </w:rPr>
              <w:instrText xml:space="preserve"> PAGEREF _Toc426447788 \h </w:instrText>
            </w:r>
            <w:r w:rsidR="007C3F0E" w:rsidRPr="008656B2">
              <w:rPr>
                <w:webHidden/>
              </w:rPr>
            </w:r>
            <w:r w:rsidR="007C3F0E" w:rsidRPr="008656B2">
              <w:rPr>
                <w:webHidden/>
              </w:rPr>
              <w:fldChar w:fldCharType="separate"/>
            </w:r>
            <w:r w:rsidR="002B0B0C">
              <w:rPr>
                <w:webHidden/>
              </w:rPr>
              <w:t>85</w:t>
            </w:r>
            <w:r w:rsidR="007C3F0E" w:rsidRPr="008656B2">
              <w:rPr>
                <w:webHidden/>
              </w:rPr>
              <w:fldChar w:fldCharType="end"/>
            </w:r>
          </w:hyperlink>
        </w:p>
        <w:p w14:paraId="275F856B" w14:textId="4E88AE96"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89" w:history="1">
            <w:r w:rsidR="007C3F0E" w:rsidRPr="008656B2">
              <w:rPr>
                <w:rStyle w:val="Hyperlink"/>
                <w:rFonts w:asciiTheme="minorHAnsi" w:hAnsiTheme="minorHAnsi" w:cs="Calibri"/>
              </w:rPr>
              <w:t>8.3.</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Women and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89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86</w:t>
            </w:r>
            <w:r w:rsidR="007C3F0E" w:rsidRPr="008656B2">
              <w:rPr>
                <w:rFonts w:asciiTheme="minorHAnsi" w:hAnsiTheme="minorHAnsi"/>
                <w:webHidden/>
              </w:rPr>
              <w:fldChar w:fldCharType="end"/>
            </w:r>
          </w:hyperlink>
        </w:p>
        <w:p w14:paraId="168E2FBE" w14:textId="6C9E81A3"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0" w:history="1">
            <w:r w:rsidR="007C3F0E" w:rsidRPr="008656B2">
              <w:rPr>
                <w:rStyle w:val="Hyperlink"/>
                <w:rFonts w:asciiTheme="minorHAnsi" w:hAnsiTheme="minorHAnsi" w:cs="Calibri"/>
              </w:rPr>
              <w:t>8.4.</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Area of residence and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0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87</w:t>
            </w:r>
            <w:r w:rsidR="007C3F0E" w:rsidRPr="008656B2">
              <w:rPr>
                <w:rFonts w:asciiTheme="minorHAnsi" w:hAnsiTheme="minorHAnsi"/>
                <w:webHidden/>
              </w:rPr>
              <w:fldChar w:fldCharType="end"/>
            </w:r>
          </w:hyperlink>
        </w:p>
        <w:p w14:paraId="67CA45A4" w14:textId="17E03F8E"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1" w:history="1">
            <w:r w:rsidR="007C3F0E" w:rsidRPr="008656B2">
              <w:rPr>
                <w:rStyle w:val="Hyperlink"/>
                <w:rFonts w:asciiTheme="minorHAnsi" w:hAnsiTheme="minorHAnsi" w:cs="Calibri"/>
              </w:rPr>
              <w:t>8.5.</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Risk factors for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1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87</w:t>
            </w:r>
            <w:r w:rsidR="007C3F0E" w:rsidRPr="008656B2">
              <w:rPr>
                <w:rFonts w:asciiTheme="minorHAnsi" w:hAnsiTheme="minorHAnsi"/>
                <w:webHidden/>
              </w:rPr>
              <w:fldChar w:fldCharType="end"/>
            </w:r>
          </w:hyperlink>
        </w:p>
        <w:p w14:paraId="55DE9891" w14:textId="10F2EF4C"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2" w:history="1">
            <w:r w:rsidR="007C3F0E" w:rsidRPr="008656B2">
              <w:rPr>
                <w:rStyle w:val="Hyperlink"/>
                <w:rFonts w:asciiTheme="minorHAnsi" w:hAnsiTheme="minorHAnsi" w:cs="Calibri"/>
              </w:rPr>
              <w:t>8.6.</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Socio-economic position and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2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89</w:t>
            </w:r>
            <w:r w:rsidR="007C3F0E" w:rsidRPr="008656B2">
              <w:rPr>
                <w:rFonts w:asciiTheme="minorHAnsi" w:hAnsiTheme="minorHAnsi"/>
                <w:webHidden/>
              </w:rPr>
              <w:fldChar w:fldCharType="end"/>
            </w:r>
          </w:hyperlink>
        </w:p>
        <w:p w14:paraId="578FD368" w14:textId="52D2FFBD"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3" w:history="1">
            <w:r w:rsidR="007C3F0E" w:rsidRPr="008656B2">
              <w:rPr>
                <w:rStyle w:val="Hyperlink"/>
                <w:rFonts w:asciiTheme="minorHAnsi" w:hAnsiTheme="minorHAnsi" w:cs="Calibri"/>
              </w:rPr>
              <w:t>8.7.</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Mental health and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3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90</w:t>
            </w:r>
            <w:r w:rsidR="007C3F0E" w:rsidRPr="008656B2">
              <w:rPr>
                <w:rFonts w:asciiTheme="minorHAnsi" w:hAnsiTheme="minorHAnsi"/>
                <w:webHidden/>
              </w:rPr>
              <w:fldChar w:fldCharType="end"/>
            </w:r>
          </w:hyperlink>
        </w:p>
        <w:p w14:paraId="43AE29BA" w14:textId="03A9DA4B"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4" w:history="1">
            <w:r w:rsidR="007C3F0E" w:rsidRPr="008656B2">
              <w:rPr>
                <w:rStyle w:val="Hyperlink"/>
                <w:rFonts w:asciiTheme="minorHAnsi" w:hAnsiTheme="minorHAnsi" w:cs="Calibri"/>
              </w:rPr>
              <w:t>8.8.</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Use of health services by women who report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4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91</w:t>
            </w:r>
            <w:r w:rsidR="007C3F0E" w:rsidRPr="008656B2">
              <w:rPr>
                <w:rFonts w:asciiTheme="minorHAnsi" w:hAnsiTheme="minorHAnsi"/>
                <w:webHidden/>
              </w:rPr>
              <w:fldChar w:fldCharType="end"/>
            </w:r>
          </w:hyperlink>
        </w:p>
        <w:p w14:paraId="0B83A276" w14:textId="2628208D"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5" w:history="1">
            <w:r w:rsidR="007C3F0E" w:rsidRPr="008656B2">
              <w:rPr>
                <w:rStyle w:val="Hyperlink"/>
                <w:rFonts w:asciiTheme="minorHAnsi" w:hAnsiTheme="minorHAnsi" w:cs="Calibri"/>
              </w:rPr>
              <w:t>8.9.</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Deaths among women reporting heart and stroke condition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5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95</w:t>
            </w:r>
            <w:r w:rsidR="007C3F0E" w:rsidRPr="008656B2">
              <w:rPr>
                <w:rFonts w:asciiTheme="minorHAnsi" w:hAnsiTheme="minorHAnsi"/>
                <w:webHidden/>
              </w:rPr>
              <w:fldChar w:fldCharType="end"/>
            </w:r>
          </w:hyperlink>
        </w:p>
        <w:p w14:paraId="53FC2CD5" w14:textId="6C7588A0"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796" w:history="1">
            <w:r w:rsidR="007C3F0E" w:rsidRPr="008656B2">
              <w:rPr>
                <w:rStyle w:val="Hyperlink"/>
                <w:rFonts w:asciiTheme="minorHAnsi" w:hAnsiTheme="minorHAnsi"/>
              </w:rPr>
              <w:t>8.10.</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Summary point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796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96</w:t>
            </w:r>
            <w:r w:rsidR="007C3F0E" w:rsidRPr="008656B2">
              <w:rPr>
                <w:rFonts w:asciiTheme="minorHAnsi" w:hAnsiTheme="minorHAnsi"/>
                <w:webHidden/>
              </w:rPr>
              <w:fldChar w:fldCharType="end"/>
            </w:r>
          </w:hyperlink>
        </w:p>
        <w:p w14:paraId="0C50C86A" w14:textId="7407664C" w:rsidR="007C3F0E" w:rsidRPr="008656B2" w:rsidRDefault="003274F4" w:rsidP="008656B2">
          <w:pPr>
            <w:pStyle w:val="TOC1"/>
            <w:rPr>
              <w:rFonts w:eastAsiaTheme="minorEastAsia" w:cstheme="minorBidi"/>
              <w:sz w:val="22"/>
              <w:szCs w:val="22"/>
              <w:lang w:eastAsia="en-AU"/>
            </w:rPr>
          </w:pPr>
          <w:hyperlink w:anchor="_Toc426447797" w:history="1">
            <w:r w:rsidR="007C3F0E" w:rsidRPr="008656B2">
              <w:rPr>
                <w:rStyle w:val="Hyperlink"/>
                <w:rFonts w:asciiTheme="minorHAnsi" w:hAnsiTheme="minorHAnsi"/>
              </w:rPr>
              <w:t>9.</w:t>
            </w:r>
            <w:r w:rsidR="007C3F0E" w:rsidRPr="008656B2">
              <w:rPr>
                <w:rFonts w:eastAsiaTheme="minorEastAsia" w:cstheme="minorBidi"/>
                <w:sz w:val="22"/>
                <w:szCs w:val="22"/>
                <w:lang w:eastAsia="en-AU"/>
              </w:rPr>
              <w:tab/>
            </w:r>
            <w:r w:rsidR="007C3F0E" w:rsidRPr="008656B2">
              <w:rPr>
                <w:rStyle w:val="Hyperlink"/>
                <w:rFonts w:asciiTheme="minorHAnsi" w:hAnsiTheme="minorHAnsi"/>
              </w:rPr>
              <w:t>Diabetes</w:t>
            </w:r>
            <w:r w:rsidR="007C3F0E" w:rsidRPr="008656B2">
              <w:rPr>
                <w:webHidden/>
              </w:rPr>
              <w:tab/>
            </w:r>
            <w:r w:rsidR="007C3F0E" w:rsidRPr="008656B2">
              <w:rPr>
                <w:webHidden/>
              </w:rPr>
              <w:fldChar w:fldCharType="begin"/>
            </w:r>
            <w:r w:rsidR="007C3F0E" w:rsidRPr="008656B2">
              <w:rPr>
                <w:webHidden/>
              </w:rPr>
              <w:instrText xml:space="preserve"> PAGEREF _Toc426447797 \h </w:instrText>
            </w:r>
            <w:r w:rsidR="007C3F0E" w:rsidRPr="008656B2">
              <w:rPr>
                <w:webHidden/>
              </w:rPr>
            </w:r>
            <w:r w:rsidR="007C3F0E" w:rsidRPr="008656B2">
              <w:rPr>
                <w:webHidden/>
              </w:rPr>
              <w:fldChar w:fldCharType="separate"/>
            </w:r>
            <w:r w:rsidR="002B0B0C">
              <w:rPr>
                <w:webHidden/>
              </w:rPr>
              <w:t>97</w:t>
            </w:r>
            <w:r w:rsidR="007C3F0E" w:rsidRPr="008656B2">
              <w:rPr>
                <w:webHidden/>
              </w:rPr>
              <w:fldChar w:fldCharType="end"/>
            </w:r>
          </w:hyperlink>
        </w:p>
        <w:p w14:paraId="1225469A" w14:textId="5AEC5B55" w:rsidR="007C3F0E" w:rsidRPr="008656B2" w:rsidRDefault="003274F4" w:rsidP="008656B2">
          <w:pPr>
            <w:pStyle w:val="TOC2"/>
            <w:rPr>
              <w:rFonts w:eastAsiaTheme="minorEastAsia" w:cstheme="minorBidi"/>
              <w:sz w:val="22"/>
              <w:szCs w:val="22"/>
              <w:lang w:val="en-AU" w:eastAsia="en-AU"/>
            </w:rPr>
          </w:pPr>
          <w:hyperlink w:anchor="_Toc426447798" w:history="1">
            <w:r w:rsidR="007C3F0E" w:rsidRPr="008656B2">
              <w:rPr>
                <w:rStyle w:val="Hyperlink"/>
                <w:rFonts w:ascii="Calibri" w:hAnsi="Calibri" w:cs="Calibri"/>
              </w:rPr>
              <w:t>9.1.</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Women and diabetes</w:t>
            </w:r>
            <w:r w:rsidR="007C3F0E" w:rsidRPr="008656B2">
              <w:rPr>
                <w:webHidden/>
              </w:rPr>
              <w:tab/>
            </w:r>
            <w:r w:rsidR="007C3F0E" w:rsidRPr="008656B2">
              <w:rPr>
                <w:webHidden/>
              </w:rPr>
              <w:fldChar w:fldCharType="begin"/>
            </w:r>
            <w:r w:rsidR="007C3F0E" w:rsidRPr="008656B2">
              <w:rPr>
                <w:webHidden/>
              </w:rPr>
              <w:instrText xml:space="preserve"> PAGEREF _Toc426447798 \h </w:instrText>
            </w:r>
            <w:r w:rsidR="007C3F0E" w:rsidRPr="008656B2">
              <w:rPr>
                <w:webHidden/>
              </w:rPr>
            </w:r>
            <w:r w:rsidR="007C3F0E" w:rsidRPr="008656B2">
              <w:rPr>
                <w:webHidden/>
              </w:rPr>
              <w:fldChar w:fldCharType="separate"/>
            </w:r>
            <w:r w:rsidR="002B0B0C">
              <w:rPr>
                <w:webHidden/>
              </w:rPr>
              <w:t>97</w:t>
            </w:r>
            <w:r w:rsidR="007C3F0E" w:rsidRPr="008656B2">
              <w:rPr>
                <w:webHidden/>
              </w:rPr>
              <w:fldChar w:fldCharType="end"/>
            </w:r>
          </w:hyperlink>
        </w:p>
        <w:p w14:paraId="3B124F59" w14:textId="3878B11C" w:rsidR="007C3F0E" w:rsidRPr="008656B2" w:rsidRDefault="003274F4" w:rsidP="008656B2">
          <w:pPr>
            <w:pStyle w:val="TOC2"/>
            <w:rPr>
              <w:rFonts w:eastAsiaTheme="minorEastAsia" w:cstheme="minorBidi"/>
              <w:sz w:val="22"/>
              <w:szCs w:val="22"/>
              <w:lang w:val="en-AU" w:eastAsia="en-AU"/>
            </w:rPr>
          </w:pPr>
          <w:hyperlink w:anchor="_Toc426447799" w:history="1">
            <w:r w:rsidR="007C3F0E" w:rsidRPr="008656B2">
              <w:rPr>
                <w:rStyle w:val="Hyperlink"/>
                <w:rFonts w:ascii="Calibri" w:hAnsi="Calibri" w:cs="Calibri"/>
              </w:rPr>
              <w:t>9.2.</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Ascertainment of diabetes in ALSWH</w:t>
            </w:r>
            <w:r w:rsidR="007C3F0E" w:rsidRPr="008656B2">
              <w:rPr>
                <w:webHidden/>
              </w:rPr>
              <w:tab/>
            </w:r>
            <w:r w:rsidR="007C3F0E" w:rsidRPr="008656B2">
              <w:rPr>
                <w:webHidden/>
              </w:rPr>
              <w:fldChar w:fldCharType="begin"/>
            </w:r>
            <w:r w:rsidR="007C3F0E" w:rsidRPr="008656B2">
              <w:rPr>
                <w:webHidden/>
              </w:rPr>
              <w:instrText xml:space="preserve"> PAGEREF _Toc426447799 \h </w:instrText>
            </w:r>
            <w:r w:rsidR="007C3F0E" w:rsidRPr="008656B2">
              <w:rPr>
                <w:webHidden/>
              </w:rPr>
            </w:r>
            <w:r w:rsidR="007C3F0E" w:rsidRPr="008656B2">
              <w:rPr>
                <w:webHidden/>
              </w:rPr>
              <w:fldChar w:fldCharType="separate"/>
            </w:r>
            <w:r w:rsidR="002B0B0C">
              <w:rPr>
                <w:webHidden/>
              </w:rPr>
              <w:t>98</w:t>
            </w:r>
            <w:r w:rsidR="007C3F0E" w:rsidRPr="008656B2">
              <w:rPr>
                <w:webHidden/>
              </w:rPr>
              <w:fldChar w:fldCharType="end"/>
            </w:r>
          </w:hyperlink>
        </w:p>
        <w:p w14:paraId="487AD529" w14:textId="092F41DD" w:rsidR="007C3F0E" w:rsidRPr="008656B2" w:rsidRDefault="003274F4" w:rsidP="008656B2">
          <w:pPr>
            <w:pStyle w:val="TOC2"/>
            <w:rPr>
              <w:rFonts w:eastAsiaTheme="minorEastAsia" w:cstheme="minorBidi"/>
              <w:sz w:val="22"/>
              <w:szCs w:val="22"/>
              <w:lang w:val="en-AU" w:eastAsia="en-AU"/>
            </w:rPr>
          </w:pPr>
          <w:hyperlink w:anchor="_Toc426447800" w:history="1">
            <w:r w:rsidR="007C3F0E" w:rsidRPr="008656B2">
              <w:rPr>
                <w:rStyle w:val="Hyperlink"/>
                <w:rFonts w:ascii="Calibri" w:hAnsi="Calibri" w:cs="Calibri"/>
              </w:rPr>
              <w:t>9.3.</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Prevalence of diabetes</w:t>
            </w:r>
            <w:r w:rsidR="007C3F0E" w:rsidRPr="008656B2">
              <w:rPr>
                <w:webHidden/>
              </w:rPr>
              <w:tab/>
            </w:r>
            <w:r w:rsidR="007C3F0E" w:rsidRPr="008656B2">
              <w:rPr>
                <w:webHidden/>
              </w:rPr>
              <w:fldChar w:fldCharType="begin"/>
            </w:r>
            <w:r w:rsidR="007C3F0E" w:rsidRPr="008656B2">
              <w:rPr>
                <w:webHidden/>
              </w:rPr>
              <w:instrText xml:space="preserve"> PAGEREF _Toc426447800 \h </w:instrText>
            </w:r>
            <w:r w:rsidR="007C3F0E" w:rsidRPr="008656B2">
              <w:rPr>
                <w:webHidden/>
              </w:rPr>
            </w:r>
            <w:r w:rsidR="007C3F0E" w:rsidRPr="008656B2">
              <w:rPr>
                <w:webHidden/>
              </w:rPr>
              <w:fldChar w:fldCharType="separate"/>
            </w:r>
            <w:r w:rsidR="002B0B0C">
              <w:rPr>
                <w:webHidden/>
              </w:rPr>
              <w:t>99</w:t>
            </w:r>
            <w:r w:rsidR="007C3F0E" w:rsidRPr="008656B2">
              <w:rPr>
                <w:webHidden/>
              </w:rPr>
              <w:fldChar w:fldCharType="end"/>
            </w:r>
          </w:hyperlink>
        </w:p>
        <w:p w14:paraId="2B5058D7" w14:textId="74FE61B8" w:rsidR="007C3F0E" w:rsidRPr="008656B2" w:rsidRDefault="003274F4" w:rsidP="008656B2">
          <w:pPr>
            <w:pStyle w:val="TOC2"/>
            <w:rPr>
              <w:rFonts w:eastAsiaTheme="minorEastAsia" w:cstheme="minorBidi"/>
              <w:sz w:val="22"/>
              <w:szCs w:val="22"/>
              <w:lang w:val="en-AU" w:eastAsia="en-AU"/>
            </w:rPr>
          </w:pPr>
          <w:hyperlink w:anchor="_Toc426447801" w:history="1">
            <w:r w:rsidR="007C3F0E" w:rsidRPr="008656B2">
              <w:rPr>
                <w:rStyle w:val="Hyperlink"/>
                <w:rFonts w:ascii="Calibri" w:hAnsi="Calibri" w:cs="Calibri"/>
              </w:rPr>
              <w:t>9.4.</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Incidence of diabetes</w:t>
            </w:r>
            <w:r w:rsidR="007C3F0E" w:rsidRPr="008656B2">
              <w:rPr>
                <w:webHidden/>
              </w:rPr>
              <w:tab/>
            </w:r>
            <w:r w:rsidR="007C3F0E" w:rsidRPr="008656B2">
              <w:rPr>
                <w:webHidden/>
              </w:rPr>
              <w:fldChar w:fldCharType="begin"/>
            </w:r>
            <w:r w:rsidR="007C3F0E" w:rsidRPr="008656B2">
              <w:rPr>
                <w:webHidden/>
              </w:rPr>
              <w:instrText xml:space="preserve"> PAGEREF _Toc426447801 \h </w:instrText>
            </w:r>
            <w:r w:rsidR="007C3F0E" w:rsidRPr="008656B2">
              <w:rPr>
                <w:webHidden/>
              </w:rPr>
            </w:r>
            <w:r w:rsidR="007C3F0E" w:rsidRPr="008656B2">
              <w:rPr>
                <w:webHidden/>
              </w:rPr>
              <w:fldChar w:fldCharType="separate"/>
            </w:r>
            <w:r w:rsidR="002B0B0C">
              <w:rPr>
                <w:webHidden/>
              </w:rPr>
              <w:t>100</w:t>
            </w:r>
            <w:r w:rsidR="007C3F0E" w:rsidRPr="008656B2">
              <w:rPr>
                <w:webHidden/>
              </w:rPr>
              <w:fldChar w:fldCharType="end"/>
            </w:r>
          </w:hyperlink>
        </w:p>
        <w:p w14:paraId="446D0CDE" w14:textId="5DF7D703" w:rsidR="007C3F0E" w:rsidRPr="008656B2" w:rsidRDefault="003274F4" w:rsidP="008656B2">
          <w:pPr>
            <w:pStyle w:val="TOC2"/>
            <w:rPr>
              <w:rFonts w:eastAsiaTheme="minorEastAsia" w:cstheme="minorBidi"/>
              <w:sz w:val="22"/>
              <w:szCs w:val="22"/>
              <w:lang w:val="en-AU" w:eastAsia="en-AU"/>
            </w:rPr>
          </w:pPr>
          <w:hyperlink w:anchor="_Toc426447802" w:history="1">
            <w:r w:rsidR="007C3F0E" w:rsidRPr="008656B2">
              <w:rPr>
                <w:rStyle w:val="Hyperlink"/>
                <w:rFonts w:ascii="Calibri" w:hAnsi="Calibri" w:cs="Calibri"/>
              </w:rPr>
              <w:t>9.5.</w:t>
            </w:r>
            <w:r w:rsidR="007C3F0E" w:rsidRPr="008656B2">
              <w:rPr>
                <w:rFonts w:eastAsiaTheme="minorEastAsia" w:cstheme="minorBidi"/>
                <w:sz w:val="22"/>
                <w:szCs w:val="22"/>
                <w:lang w:val="en-AU" w:eastAsia="en-AU"/>
              </w:rPr>
              <w:tab/>
            </w:r>
            <w:r w:rsidR="007C3F0E" w:rsidRPr="008656B2">
              <w:rPr>
                <w:rStyle w:val="Hyperlink"/>
                <w:rFonts w:ascii="Calibri" w:hAnsi="Calibri" w:cs="Calibri"/>
              </w:rPr>
              <w:t>Factors associated with diabetes</w:t>
            </w:r>
            <w:r w:rsidR="007C3F0E" w:rsidRPr="008656B2">
              <w:rPr>
                <w:webHidden/>
              </w:rPr>
              <w:tab/>
            </w:r>
            <w:r w:rsidR="007C3F0E" w:rsidRPr="008656B2">
              <w:rPr>
                <w:webHidden/>
              </w:rPr>
              <w:fldChar w:fldCharType="begin"/>
            </w:r>
            <w:r w:rsidR="007C3F0E" w:rsidRPr="008656B2">
              <w:rPr>
                <w:webHidden/>
              </w:rPr>
              <w:instrText xml:space="preserve"> PAGEREF _Toc426447802 \h </w:instrText>
            </w:r>
            <w:r w:rsidR="007C3F0E" w:rsidRPr="008656B2">
              <w:rPr>
                <w:webHidden/>
              </w:rPr>
            </w:r>
            <w:r w:rsidR="007C3F0E" w:rsidRPr="008656B2">
              <w:rPr>
                <w:webHidden/>
              </w:rPr>
              <w:fldChar w:fldCharType="separate"/>
            </w:r>
            <w:r w:rsidR="002B0B0C">
              <w:rPr>
                <w:webHidden/>
              </w:rPr>
              <w:t>101</w:t>
            </w:r>
            <w:r w:rsidR="007C3F0E" w:rsidRPr="008656B2">
              <w:rPr>
                <w:webHidden/>
              </w:rPr>
              <w:fldChar w:fldCharType="end"/>
            </w:r>
          </w:hyperlink>
        </w:p>
        <w:p w14:paraId="2693758B" w14:textId="08008202" w:rsidR="007C3F0E" w:rsidRPr="008656B2" w:rsidRDefault="003274F4">
          <w:pPr>
            <w:pStyle w:val="TOC3"/>
            <w:rPr>
              <w:rFonts w:eastAsiaTheme="minorEastAsia" w:cstheme="minorBidi"/>
              <w:sz w:val="22"/>
              <w:szCs w:val="22"/>
              <w:lang w:eastAsia="en-AU"/>
            </w:rPr>
          </w:pPr>
          <w:hyperlink w:anchor="_Toc426447803" w:history="1">
            <w:r w:rsidR="007C3F0E" w:rsidRPr="008656B2">
              <w:rPr>
                <w:rStyle w:val="Hyperlink"/>
                <w:rFonts w:asciiTheme="minorHAnsi" w:hAnsiTheme="minorHAnsi"/>
              </w:rPr>
              <w:t>9.5.1.</w:t>
            </w:r>
            <w:r w:rsidR="007C3F0E" w:rsidRPr="008656B2">
              <w:rPr>
                <w:rStyle w:val="Hyperlink"/>
                <w:rFonts w:asciiTheme="minorHAnsi" w:hAnsiTheme="minorHAnsi" w:cs="Calibri"/>
                <w:bCs/>
              </w:rPr>
              <w:t xml:space="preserve"> Area of residence</w:t>
            </w:r>
            <w:r w:rsidR="007C3F0E" w:rsidRPr="008656B2">
              <w:rPr>
                <w:webHidden/>
              </w:rPr>
              <w:tab/>
            </w:r>
            <w:r w:rsidR="007C3F0E" w:rsidRPr="008656B2">
              <w:rPr>
                <w:webHidden/>
              </w:rPr>
              <w:fldChar w:fldCharType="begin"/>
            </w:r>
            <w:r w:rsidR="007C3F0E" w:rsidRPr="008656B2">
              <w:rPr>
                <w:webHidden/>
              </w:rPr>
              <w:instrText xml:space="preserve"> PAGEREF _Toc426447803 \h </w:instrText>
            </w:r>
            <w:r w:rsidR="007C3F0E" w:rsidRPr="008656B2">
              <w:rPr>
                <w:webHidden/>
              </w:rPr>
            </w:r>
            <w:r w:rsidR="007C3F0E" w:rsidRPr="008656B2">
              <w:rPr>
                <w:webHidden/>
              </w:rPr>
              <w:fldChar w:fldCharType="separate"/>
            </w:r>
            <w:r w:rsidR="002B0B0C">
              <w:rPr>
                <w:webHidden/>
              </w:rPr>
              <w:t>101</w:t>
            </w:r>
            <w:r w:rsidR="007C3F0E" w:rsidRPr="008656B2">
              <w:rPr>
                <w:webHidden/>
              </w:rPr>
              <w:fldChar w:fldCharType="end"/>
            </w:r>
          </w:hyperlink>
        </w:p>
        <w:p w14:paraId="0211279F" w14:textId="16883A21" w:rsidR="007C3F0E" w:rsidRPr="008656B2" w:rsidRDefault="003274F4">
          <w:pPr>
            <w:pStyle w:val="TOC3"/>
            <w:rPr>
              <w:rFonts w:eastAsiaTheme="minorEastAsia" w:cstheme="minorBidi"/>
              <w:sz w:val="22"/>
              <w:szCs w:val="22"/>
              <w:lang w:eastAsia="en-AU"/>
            </w:rPr>
          </w:pPr>
          <w:hyperlink w:anchor="_Toc426447804" w:history="1">
            <w:r w:rsidR="007C3F0E" w:rsidRPr="008656B2">
              <w:rPr>
                <w:rStyle w:val="Hyperlink"/>
                <w:rFonts w:asciiTheme="minorHAnsi" w:hAnsiTheme="minorHAnsi"/>
              </w:rPr>
              <w:t>9.5.2.</w:t>
            </w:r>
            <w:r w:rsidR="007C3F0E" w:rsidRPr="008656B2">
              <w:rPr>
                <w:rStyle w:val="Hyperlink"/>
                <w:rFonts w:asciiTheme="minorHAnsi" w:hAnsiTheme="minorHAnsi" w:cs="Calibri"/>
                <w:bCs/>
              </w:rPr>
              <w:t xml:space="preserve"> Highest educational qualification</w:t>
            </w:r>
            <w:r w:rsidR="007C3F0E" w:rsidRPr="008656B2">
              <w:rPr>
                <w:webHidden/>
              </w:rPr>
              <w:tab/>
            </w:r>
            <w:r w:rsidR="007C3F0E" w:rsidRPr="008656B2">
              <w:rPr>
                <w:webHidden/>
              </w:rPr>
              <w:fldChar w:fldCharType="begin"/>
            </w:r>
            <w:r w:rsidR="007C3F0E" w:rsidRPr="008656B2">
              <w:rPr>
                <w:webHidden/>
              </w:rPr>
              <w:instrText xml:space="preserve"> PAGEREF _Toc426447804 \h </w:instrText>
            </w:r>
            <w:r w:rsidR="007C3F0E" w:rsidRPr="008656B2">
              <w:rPr>
                <w:webHidden/>
              </w:rPr>
            </w:r>
            <w:r w:rsidR="007C3F0E" w:rsidRPr="008656B2">
              <w:rPr>
                <w:webHidden/>
              </w:rPr>
              <w:fldChar w:fldCharType="separate"/>
            </w:r>
            <w:r w:rsidR="002B0B0C">
              <w:rPr>
                <w:webHidden/>
              </w:rPr>
              <w:t>102</w:t>
            </w:r>
            <w:r w:rsidR="007C3F0E" w:rsidRPr="008656B2">
              <w:rPr>
                <w:webHidden/>
              </w:rPr>
              <w:fldChar w:fldCharType="end"/>
            </w:r>
          </w:hyperlink>
        </w:p>
        <w:p w14:paraId="6729B53C" w14:textId="032ACEB2" w:rsidR="007C3F0E" w:rsidRPr="008656B2" w:rsidRDefault="003274F4">
          <w:pPr>
            <w:pStyle w:val="TOC3"/>
            <w:rPr>
              <w:rFonts w:eastAsiaTheme="minorEastAsia" w:cstheme="minorBidi"/>
              <w:sz w:val="22"/>
              <w:szCs w:val="22"/>
              <w:lang w:eastAsia="en-AU"/>
            </w:rPr>
          </w:pPr>
          <w:hyperlink w:anchor="_Toc426447805" w:history="1">
            <w:r w:rsidR="007C3F0E" w:rsidRPr="008656B2">
              <w:rPr>
                <w:rStyle w:val="Hyperlink"/>
                <w:rFonts w:asciiTheme="minorHAnsi" w:hAnsiTheme="minorHAnsi"/>
              </w:rPr>
              <w:t>9.5.3. Difficulty managing on income</w:t>
            </w:r>
            <w:r w:rsidR="007C3F0E" w:rsidRPr="008656B2">
              <w:rPr>
                <w:webHidden/>
              </w:rPr>
              <w:tab/>
            </w:r>
            <w:r w:rsidR="007C3F0E" w:rsidRPr="008656B2">
              <w:rPr>
                <w:webHidden/>
              </w:rPr>
              <w:fldChar w:fldCharType="begin"/>
            </w:r>
            <w:r w:rsidR="007C3F0E" w:rsidRPr="008656B2">
              <w:rPr>
                <w:webHidden/>
              </w:rPr>
              <w:instrText xml:space="preserve"> PAGEREF _Toc426447805 \h </w:instrText>
            </w:r>
            <w:r w:rsidR="007C3F0E" w:rsidRPr="008656B2">
              <w:rPr>
                <w:webHidden/>
              </w:rPr>
            </w:r>
            <w:r w:rsidR="007C3F0E" w:rsidRPr="008656B2">
              <w:rPr>
                <w:webHidden/>
              </w:rPr>
              <w:fldChar w:fldCharType="separate"/>
            </w:r>
            <w:r w:rsidR="002B0B0C">
              <w:rPr>
                <w:webHidden/>
              </w:rPr>
              <w:t>104</w:t>
            </w:r>
            <w:r w:rsidR="007C3F0E" w:rsidRPr="008656B2">
              <w:rPr>
                <w:webHidden/>
              </w:rPr>
              <w:fldChar w:fldCharType="end"/>
            </w:r>
          </w:hyperlink>
        </w:p>
        <w:p w14:paraId="461A9AA9" w14:textId="1C4839D0" w:rsidR="007C3F0E" w:rsidRPr="008656B2" w:rsidRDefault="003274F4">
          <w:pPr>
            <w:pStyle w:val="TOC3"/>
            <w:rPr>
              <w:rFonts w:eastAsiaTheme="minorEastAsia" w:cstheme="minorBidi"/>
              <w:sz w:val="22"/>
              <w:szCs w:val="22"/>
              <w:lang w:eastAsia="en-AU"/>
            </w:rPr>
          </w:pPr>
          <w:hyperlink w:anchor="_Toc426447806" w:history="1">
            <w:r w:rsidR="007C3F0E" w:rsidRPr="008656B2">
              <w:rPr>
                <w:rStyle w:val="Hyperlink"/>
                <w:rFonts w:asciiTheme="minorHAnsi" w:hAnsiTheme="minorHAnsi"/>
              </w:rPr>
              <w:t>9.5.1. Body Mass Index</w:t>
            </w:r>
            <w:r w:rsidR="007C3F0E" w:rsidRPr="008656B2">
              <w:rPr>
                <w:webHidden/>
              </w:rPr>
              <w:tab/>
            </w:r>
            <w:r w:rsidR="007C3F0E" w:rsidRPr="008656B2">
              <w:rPr>
                <w:webHidden/>
              </w:rPr>
              <w:fldChar w:fldCharType="begin"/>
            </w:r>
            <w:r w:rsidR="007C3F0E" w:rsidRPr="008656B2">
              <w:rPr>
                <w:webHidden/>
              </w:rPr>
              <w:instrText xml:space="preserve"> PAGEREF _Toc426447806 \h </w:instrText>
            </w:r>
            <w:r w:rsidR="007C3F0E" w:rsidRPr="008656B2">
              <w:rPr>
                <w:webHidden/>
              </w:rPr>
            </w:r>
            <w:r w:rsidR="007C3F0E" w:rsidRPr="008656B2">
              <w:rPr>
                <w:webHidden/>
              </w:rPr>
              <w:fldChar w:fldCharType="separate"/>
            </w:r>
            <w:r w:rsidR="002B0B0C">
              <w:rPr>
                <w:webHidden/>
              </w:rPr>
              <w:t>105</w:t>
            </w:r>
            <w:r w:rsidR="007C3F0E" w:rsidRPr="008656B2">
              <w:rPr>
                <w:webHidden/>
              </w:rPr>
              <w:fldChar w:fldCharType="end"/>
            </w:r>
          </w:hyperlink>
        </w:p>
        <w:p w14:paraId="05AC2A67" w14:textId="19DEAE6B" w:rsidR="007C3F0E" w:rsidRPr="008656B2" w:rsidRDefault="003274F4">
          <w:pPr>
            <w:pStyle w:val="TOC3"/>
            <w:rPr>
              <w:rFonts w:eastAsiaTheme="minorEastAsia" w:cstheme="minorBidi"/>
              <w:sz w:val="22"/>
              <w:szCs w:val="22"/>
              <w:lang w:eastAsia="en-AU"/>
            </w:rPr>
          </w:pPr>
          <w:hyperlink w:anchor="_Toc426447807" w:history="1">
            <w:r w:rsidR="007C3F0E" w:rsidRPr="008656B2">
              <w:rPr>
                <w:rStyle w:val="Hyperlink"/>
                <w:rFonts w:asciiTheme="minorHAnsi" w:hAnsiTheme="minorHAnsi"/>
              </w:rPr>
              <w:t>9.5.2.</w:t>
            </w:r>
            <w:r w:rsidR="007C3F0E" w:rsidRPr="008656B2">
              <w:rPr>
                <w:rStyle w:val="Hyperlink"/>
                <w:rFonts w:asciiTheme="minorHAnsi" w:hAnsiTheme="minorHAnsi" w:cs="Calibri"/>
                <w:bCs/>
              </w:rPr>
              <w:t xml:space="preserve"> Smoking</w:t>
            </w:r>
            <w:r w:rsidR="007C3F0E" w:rsidRPr="008656B2">
              <w:rPr>
                <w:webHidden/>
              </w:rPr>
              <w:tab/>
            </w:r>
            <w:r w:rsidR="007C3F0E" w:rsidRPr="008656B2">
              <w:rPr>
                <w:webHidden/>
              </w:rPr>
              <w:fldChar w:fldCharType="begin"/>
            </w:r>
            <w:r w:rsidR="007C3F0E" w:rsidRPr="008656B2">
              <w:rPr>
                <w:webHidden/>
              </w:rPr>
              <w:instrText xml:space="preserve"> PAGEREF _Toc426447807 \h </w:instrText>
            </w:r>
            <w:r w:rsidR="007C3F0E" w:rsidRPr="008656B2">
              <w:rPr>
                <w:webHidden/>
              </w:rPr>
            </w:r>
            <w:r w:rsidR="007C3F0E" w:rsidRPr="008656B2">
              <w:rPr>
                <w:webHidden/>
              </w:rPr>
              <w:fldChar w:fldCharType="separate"/>
            </w:r>
            <w:r w:rsidR="002B0B0C">
              <w:rPr>
                <w:webHidden/>
              </w:rPr>
              <w:t>109</w:t>
            </w:r>
            <w:r w:rsidR="007C3F0E" w:rsidRPr="008656B2">
              <w:rPr>
                <w:webHidden/>
              </w:rPr>
              <w:fldChar w:fldCharType="end"/>
            </w:r>
          </w:hyperlink>
        </w:p>
        <w:p w14:paraId="38E35F33" w14:textId="0ED5FECA" w:rsidR="007C3F0E" w:rsidRPr="008656B2" w:rsidRDefault="003274F4">
          <w:pPr>
            <w:pStyle w:val="TOC3"/>
            <w:rPr>
              <w:rFonts w:eastAsiaTheme="minorEastAsia" w:cstheme="minorBidi"/>
              <w:sz w:val="22"/>
              <w:szCs w:val="22"/>
              <w:lang w:eastAsia="en-AU"/>
            </w:rPr>
          </w:pPr>
          <w:hyperlink w:anchor="_Toc426447808" w:history="1">
            <w:r w:rsidR="007C3F0E" w:rsidRPr="008656B2">
              <w:rPr>
                <w:rStyle w:val="Hyperlink"/>
                <w:rFonts w:asciiTheme="minorHAnsi" w:hAnsiTheme="minorHAnsi"/>
              </w:rPr>
              <w:t>9.5.3.</w:t>
            </w:r>
            <w:r w:rsidR="007C3F0E" w:rsidRPr="008656B2">
              <w:rPr>
                <w:rStyle w:val="Hyperlink"/>
                <w:rFonts w:asciiTheme="minorHAnsi" w:hAnsiTheme="minorHAnsi" w:cs="Calibri"/>
                <w:bCs/>
              </w:rPr>
              <w:t xml:space="preserve"> Physical activity</w:t>
            </w:r>
            <w:r w:rsidR="007C3F0E" w:rsidRPr="008656B2">
              <w:rPr>
                <w:webHidden/>
              </w:rPr>
              <w:tab/>
            </w:r>
            <w:r w:rsidR="007C3F0E" w:rsidRPr="008656B2">
              <w:rPr>
                <w:webHidden/>
              </w:rPr>
              <w:fldChar w:fldCharType="begin"/>
            </w:r>
            <w:r w:rsidR="007C3F0E" w:rsidRPr="008656B2">
              <w:rPr>
                <w:webHidden/>
              </w:rPr>
              <w:instrText xml:space="preserve"> PAGEREF _Toc426447808 \h </w:instrText>
            </w:r>
            <w:r w:rsidR="007C3F0E" w:rsidRPr="008656B2">
              <w:rPr>
                <w:webHidden/>
              </w:rPr>
            </w:r>
            <w:r w:rsidR="007C3F0E" w:rsidRPr="008656B2">
              <w:rPr>
                <w:webHidden/>
              </w:rPr>
              <w:fldChar w:fldCharType="separate"/>
            </w:r>
            <w:r w:rsidR="002B0B0C">
              <w:rPr>
                <w:webHidden/>
              </w:rPr>
              <w:t>110</w:t>
            </w:r>
            <w:r w:rsidR="007C3F0E" w:rsidRPr="008656B2">
              <w:rPr>
                <w:webHidden/>
              </w:rPr>
              <w:fldChar w:fldCharType="end"/>
            </w:r>
          </w:hyperlink>
        </w:p>
        <w:p w14:paraId="05C800B2" w14:textId="429C3C89" w:rsidR="007C3F0E" w:rsidRPr="008656B2" w:rsidRDefault="003274F4">
          <w:pPr>
            <w:pStyle w:val="TOC3"/>
            <w:rPr>
              <w:rFonts w:eastAsiaTheme="minorEastAsia" w:cstheme="minorBidi"/>
              <w:sz w:val="22"/>
              <w:szCs w:val="22"/>
              <w:lang w:eastAsia="en-AU"/>
            </w:rPr>
          </w:pPr>
          <w:hyperlink w:anchor="_Toc426447809" w:history="1">
            <w:r w:rsidR="007C3F0E" w:rsidRPr="008656B2">
              <w:rPr>
                <w:rStyle w:val="Hyperlink"/>
                <w:rFonts w:asciiTheme="minorHAnsi" w:hAnsiTheme="minorHAnsi" w:cs="Calibri"/>
              </w:rPr>
              <w:t>9.5.4.</w:t>
            </w:r>
            <w:r w:rsidR="007C3F0E" w:rsidRPr="008656B2">
              <w:rPr>
                <w:rStyle w:val="Hyperlink"/>
                <w:rFonts w:asciiTheme="minorHAnsi" w:hAnsiTheme="minorHAnsi" w:cs="Calibri"/>
                <w:bCs/>
              </w:rPr>
              <w:t xml:space="preserve"> Other risk factors for diabetes among women in ALSWH</w:t>
            </w:r>
            <w:r w:rsidR="007C3F0E" w:rsidRPr="008656B2">
              <w:rPr>
                <w:webHidden/>
              </w:rPr>
              <w:tab/>
            </w:r>
            <w:r w:rsidR="007C3F0E" w:rsidRPr="008656B2">
              <w:rPr>
                <w:webHidden/>
              </w:rPr>
              <w:fldChar w:fldCharType="begin"/>
            </w:r>
            <w:r w:rsidR="007C3F0E" w:rsidRPr="008656B2">
              <w:rPr>
                <w:webHidden/>
              </w:rPr>
              <w:instrText xml:space="preserve"> PAGEREF _Toc426447809 \h </w:instrText>
            </w:r>
            <w:r w:rsidR="007C3F0E" w:rsidRPr="008656B2">
              <w:rPr>
                <w:webHidden/>
              </w:rPr>
            </w:r>
            <w:r w:rsidR="007C3F0E" w:rsidRPr="008656B2">
              <w:rPr>
                <w:webHidden/>
              </w:rPr>
              <w:fldChar w:fldCharType="separate"/>
            </w:r>
            <w:r w:rsidR="002B0B0C">
              <w:rPr>
                <w:webHidden/>
              </w:rPr>
              <w:t>111</w:t>
            </w:r>
            <w:r w:rsidR="007C3F0E" w:rsidRPr="008656B2">
              <w:rPr>
                <w:webHidden/>
              </w:rPr>
              <w:fldChar w:fldCharType="end"/>
            </w:r>
          </w:hyperlink>
        </w:p>
        <w:p w14:paraId="64CF65FB" w14:textId="7ECB3399"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0" w:history="1">
            <w:r w:rsidR="007C3F0E" w:rsidRPr="008656B2">
              <w:rPr>
                <w:rStyle w:val="Hyperlink"/>
                <w:rFonts w:asciiTheme="minorHAnsi" w:hAnsiTheme="minorHAnsi" w:cs="Calibri"/>
              </w:rPr>
              <w:t>9.6.</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Impact of diabetes on health-related quality of life (HRQOL)</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0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12</w:t>
            </w:r>
            <w:r w:rsidR="007C3F0E" w:rsidRPr="008656B2">
              <w:rPr>
                <w:rFonts w:asciiTheme="minorHAnsi" w:hAnsiTheme="minorHAnsi"/>
                <w:webHidden/>
              </w:rPr>
              <w:fldChar w:fldCharType="end"/>
            </w:r>
          </w:hyperlink>
        </w:p>
        <w:p w14:paraId="03884CAB" w14:textId="548780FF"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1" w:history="1">
            <w:r w:rsidR="007C3F0E" w:rsidRPr="008656B2">
              <w:rPr>
                <w:rStyle w:val="Hyperlink"/>
                <w:rFonts w:asciiTheme="minorHAnsi" w:hAnsiTheme="minorHAnsi" w:cs="Calibri"/>
              </w:rPr>
              <w:t>9.7.</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Use of health services by women who report diabete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1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14</w:t>
            </w:r>
            <w:r w:rsidR="007C3F0E" w:rsidRPr="008656B2">
              <w:rPr>
                <w:rFonts w:asciiTheme="minorHAnsi" w:hAnsiTheme="minorHAnsi"/>
                <w:webHidden/>
              </w:rPr>
              <w:fldChar w:fldCharType="end"/>
            </w:r>
          </w:hyperlink>
        </w:p>
        <w:p w14:paraId="1C047460" w14:textId="210D8D35" w:rsidR="008656B2" w:rsidRDefault="008656B2" w:rsidP="008656B2">
          <w:pPr>
            <w:pStyle w:val="TOC2"/>
            <w:rPr>
              <w:rStyle w:val="Hyperlink"/>
              <w:rFonts w:asciiTheme="minorHAnsi" w:hAnsiTheme="minorHAnsi"/>
            </w:rPr>
          </w:pPr>
          <w:r w:rsidRPr="008656B2">
            <w:rPr>
              <w:b/>
            </w:rPr>
            <w:lastRenderedPageBreak/>
            <w:t>TABLE OF CONTENTS</w:t>
          </w:r>
          <w:r w:rsidRPr="00334AE2">
            <w:rPr>
              <w:rStyle w:val="Hyperlink"/>
              <w:rFonts w:asciiTheme="minorHAnsi" w:hAnsiTheme="minorHAnsi"/>
              <w:color w:val="auto"/>
              <w:u w:val="none"/>
            </w:rPr>
            <w:t xml:space="preserve"> </w:t>
          </w:r>
          <w:r w:rsidRPr="00334AE2">
            <w:rPr>
              <w:rStyle w:val="Hyperlink"/>
              <w:rFonts w:asciiTheme="minorHAnsi" w:hAnsiTheme="minorHAnsi"/>
              <w:b/>
              <w:color w:val="auto"/>
              <w:u w:val="none"/>
            </w:rPr>
            <w:t>(cont.)</w:t>
          </w:r>
        </w:p>
        <w:p w14:paraId="1EF1E09D" w14:textId="6D6C9F9C"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2" w:history="1">
            <w:r w:rsidR="007C3F0E" w:rsidRPr="008656B2">
              <w:rPr>
                <w:rStyle w:val="Hyperlink"/>
                <w:rFonts w:asciiTheme="minorHAnsi" w:hAnsiTheme="minorHAnsi"/>
                <w:lang w:eastAsia="en-AU"/>
              </w:rPr>
              <w:t>9.8.</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lang w:eastAsia="en-AU"/>
              </w:rPr>
              <w:t>Summary point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2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16</w:t>
            </w:r>
            <w:r w:rsidR="007C3F0E" w:rsidRPr="008656B2">
              <w:rPr>
                <w:rFonts w:asciiTheme="minorHAnsi" w:hAnsiTheme="minorHAnsi"/>
                <w:webHidden/>
              </w:rPr>
              <w:fldChar w:fldCharType="end"/>
            </w:r>
          </w:hyperlink>
        </w:p>
        <w:p w14:paraId="4042AC1F" w14:textId="7B340FDD" w:rsidR="007C3F0E" w:rsidRPr="008656B2" w:rsidRDefault="003274F4" w:rsidP="008656B2">
          <w:pPr>
            <w:pStyle w:val="TOC1"/>
            <w:rPr>
              <w:rFonts w:eastAsiaTheme="minorEastAsia" w:cstheme="minorBidi"/>
              <w:sz w:val="22"/>
              <w:szCs w:val="22"/>
              <w:lang w:eastAsia="en-AU"/>
            </w:rPr>
          </w:pPr>
          <w:hyperlink w:anchor="_Toc426447813" w:history="1">
            <w:r w:rsidR="007C3F0E" w:rsidRPr="008656B2">
              <w:rPr>
                <w:rStyle w:val="Hyperlink"/>
                <w:rFonts w:asciiTheme="minorHAnsi" w:hAnsiTheme="minorHAnsi"/>
              </w:rPr>
              <w:t>10.</w:t>
            </w:r>
            <w:r w:rsidR="007C3F0E" w:rsidRPr="008656B2">
              <w:rPr>
                <w:rFonts w:eastAsiaTheme="minorEastAsia" w:cstheme="minorBidi"/>
                <w:sz w:val="22"/>
                <w:szCs w:val="22"/>
                <w:lang w:eastAsia="en-AU"/>
              </w:rPr>
              <w:tab/>
            </w:r>
            <w:r w:rsidR="007C3F0E" w:rsidRPr="008656B2">
              <w:rPr>
                <w:rStyle w:val="Hyperlink"/>
                <w:rFonts w:asciiTheme="minorHAnsi" w:hAnsiTheme="minorHAnsi"/>
              </w:rPr>
              <w:t>Mental health</w:t>
            </w:r>
            <w:r w:rsidR="007C3F0E" w:rsidRPr="008656B2">
              <w:rPr>
                <w:webHidden/>
              </w:rPr>
              <w:tab/>
            </w:r>
            <w:r w:rsidR="007C3F0E" w:rsidRPr="008656B2">
              <w:rPr>
                <w:webHidden/>
              </w:rPr>
              <w:fldChar w:fldCharType="begin"/>
            </w:r>
            <w:r w:rsidR="007C3F0E" w:rsidRPr="008656B2">
              <w:rPr>
                <w:webHidden/>
              </w:rPr>
              <w:instrText xml:space="preserve"> PAGEREF _Toc426447813 \h </w:instrText>
            </w:r>
            <w:r w:rsidR="007C3F0E" w:rsidRPr="008656B2">
              <w:rPr>
                <w:webHidden/>
              </w:rPr>
            </w:r>
            <w:r w:rsidR="007C3F0E" w:rsidRPr="008656B2">
              <w:rPr>
                <w:webHidden/>
              </w:rPr>
              <w:fldChar w:fldCharType="separate"/>
            </w:r>
            <w:r w:rsidR="002B0B0C">
              <w:rPr>
                <w:webHidden/>
              </w:rPr>
              <w:t>118</w:t>
            </w:r>
            <w:r w:rsidR="007C3F0E" w:rsidRPr="008656B2">
              <w:rPr>
                <w:webHidden/>
              </w:rPr>
              <w:fldChar w:fldCharType="end"/>
            </w:r>
          </w:hyperlink>
        </w:p>
        <w:p w14:paraId="58D1E6DE" w14:textId="17519C94" w:rsidR="007C3F0E" w:rsidRPr="008656B2" w:rsidRDefault="003274F4" w:rsidP="008656B2">
          <w:pPr>
            <w:pStyle w:val="TOC1"/>
            <w:rPr>
              <w:rFonts w:eastAsiaTheme="minorEastAsia" w:cstheme="minorBidi"/>
              <w:sz w:val="22"/>
              <w:szCs w:val="22"/>
              <w:lang w:eastAsia="en-AU"/>
            </w:rPr>
          </w:pPr>
          <w:hyperlink w:anchor="_Toc426447814" w:history="1">
            <w:r w:rsidR="007C3F0E" w:rsidRPr="008656B2">
              <w:rPr>
                <w:rStyle w:val="Hyperlink"/>
                <w:rFonts w:asciiTheme="minorHAnsi" w:hAnsiTheme="minorHAnsi"/>
              </w:rPr>
              <w:t>11.</w:t>
            </w:r>
            <w:r w:rsidR="007C3F0E" w:rsidRPr="008656B2">
              <w:rPr>
                <w:rFonts w:eastAsiaTheme="minorEastAsia" w:cstheme="minorBidi"/>
                <w:sz w:val="22"/>
                <w:szCs w:val="22"/>
                <w:lang w:eastAsia="en-AU"/>
              </w:rPr>
              <w:tab/>
            </w:r>
            <w:r w:rsidR="007C3F0E" w:rsidRPr="008656B2">
              <w:rPr>
                <w:rStyle w:val="Hyperlink"/>
                <w:rFonts w:asciiTheme="minorHAnsi" w:hAnsiTheme="minorHAnsi"/>
              </w:rPr>
              <w:t>Comorbidities</w:t>
            </w:r>
            <w:r w:rsidR="007C3F0E" w:rsidRPr="008656B2">
              <w:rPr>
                <w:webHidden/>
              </w:rPr>
              <w:tab/>
            </w:r>
            <w:r w:rsidR="007C3F0E" w:rsidRPr="008656B2">
              <w:rPr>
                <w:webHidden/>
              </w:rPr>
              <w:fldChar w:fldCharType="begin"/>
            </w:r>
            <w:r w:rsidR="007C3F0E" w:rsidRPr="008656B2">
              <w:rPr>
                <w:webHidden/>
              </w:rPr>
              <w:instrText xml:space="preserve"> PAGEREF _Toc426447814 \h </w:instrText>
            </w:r>
            <w:r w:rsidR="007C3F0E" w:rsidRPr="008656B2">
              <w:rPr>
                <w:webHidden/>
              </w:rPr>
            </w:r>
            <w:r w:rsidR="007C3F0E" w:rsidRPr="008656B2">
              <w:rPr>
                <w:webHidden/>
              </w:rPr>
              <w:fldChar w:fldCharType="separate"/>
            </w:r>
            <w:r w:rsidR="002B0B0C">
              <w:rPr>
                <w:webHidden/>
              </w:rPr>
              <w:t>129</w:t>
            </w:r>
            <w:r w:rsidR="007C3F0E" w:rsidRPr="008656B2">
              <w:rPr>
                <w:webHidden/>
              </w:rPr>
              <w:fldChar w:fldCharType="end"/>
            </w:r>
          </w:hyperlink>
        </w:p>
        <w:p w14:paraId="0792C90A" w14:textId="30F0A705"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5" w:history="1">
            <w:r w:rsidR="007C3F0E" w:rsidRPr="008656B2">
              <w:rPr>
                <w:rStyle w:val="Hyperlink"/>
                <w:rFonts w:asciiTheme="minorHAnsi" w:hAnsiTheme="minorHAnsi"/>
              </w:rPr>
              <w:t>11.1.</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Multimorbidity and Comorbidity</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5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29</w:t>
            </w:r>
            <w:r w:rsidR="007C3F0E" w:rsidRPr="008656B2">
              <w:rPr>
                <w:rFonts w:asciiTheme="minorHAnsi" w:hAnsiTheme="minorHAnsi"/>
                <w:webHidden/>
              </w:rPr>
              <w:fldChar w:fldCharType="end"/>
            </w:r>
          </w:hyperlink>
        </w:p>
        <w:p w14:paraId="253737D0" w14:textId="1B4428B6"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6" w:history="1">
            <w:r w:rsidR="007C3F0E" w:rsidRPr="008656B2">
              <w:rPr>
                <w:rStyle w:val="Hyperlink"/>
                <w:rFonts w:asciiTheme="minorHAnsi" w:hAnsiTheme="minorHAnsi"/>
              </w:rPr>
              <w:t>11.2.</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Area of residence</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6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33</w:t>
            </w:r>
            <w:r w:rsidR="007C3F0E" w:rsidRPr="008656B2">
              <w:rPr>
                <w:rFonts w:asciiTheme="minorHAnsi" w:hAnsiTheme="minorHAnsi"/>
                <w:webHidden/>
              </w:rPr>
              <w:fldChar w:fldCharType="end"/>
            </w:r>
          </w:hyperlink>
        </w:p>
        <w:p w14:paraId="5264DC5C" w14:textId="20DA82F2"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7" w:history="1">
            <w:r w:rsidR="007C3F0E" w:rsidRPr="008656B2">
              <w:rPr>
                <w:rStyle w:val="Hyperlink"/>
                <w:rFonts w:asciiTheme="minorHAnsi" w:hAnsiTheme="minorHAnsi"/>
              </w:rPr>
              <w:t>11.3.</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Difficulty managing on income</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7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36</w:t>
            </w:r>
            <w:r w:rsidR="007C3F0E" w:rsidRPr="008656B2">
              <w:rPr>
                <w:rFonts w:asciiTheme="minorHAnsi" w:hAnsiTheme="minorHAnsi"/>
                <w:webHidden/>
              </w:rPr>
              <w:fldChar w:fldCharType="end"/>
            </w:r>
          </w:hyperlink>
        </w:p>
        <w:p w14:paraId="02669F4D" w14:textId="79DE338F"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8" w:history="1">
            <w:r w:rsidR="007C3F0E" w:rsidRPr="008656B2">
              <w:rPr>
                <w:rStyle w:val="Hyperlink"/>
                <w:rFonts w:asciiTheme="minorHAnsi" w:hAnsiTheme="minorHAnsi"/>
              </w:rPr>
              <w:t>11.4.</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Body mass index (BMI)</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8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39</w:t>
            </w:r>
            <w:r w:rsidR="007C3F0E" w:rsidRPr="008656B2">
              <w:rPr>
                <w:rFonts w:asciiTheme="minorHAnsi" w:hAnsiTheme="minorHAnsi"/>
                <w:webHidden/>
              </w:rPr>
              <w:fldChar w:fldCharType="end"/>
            </w:r>
          </w:hyperlink>
        </w:p>
        <w:p w14:paraId="35F9F356" w14:textId="5C6CF740"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19" w:history="1">
            <w:r w:rsidR="007C3F0E" w:rsidRPr="008656B2">
              <w:rPr>
                <w:rStyle w:val="Hyperlink"/>
                <w:rFonts w:asciiTheme="minorHAnsi" w:hAnsiTheme="minorHAnsi"/>
              </w:rPr>
              <w:t>11.5.</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Smoking</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19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42</w:t>
            </w:r>
            <w:r w:rsidR="007C3F0E" w:rsidRPr="008656B2">
              <w:rPr>
                <w:rFonts w:asciiTheme="minorHAnsi" w:hAnsiTheme="minorHAnsi"/>
                <w:webHidden/>
              </w:rPr>
              <w:fldChar w:fldCharType="end"/>
            </w:r>
          </w:hyperlink>
        </w:p>
        <w:p w14:paraId="50F90415" w14:textId="5B56274B"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20" w:history="1">
            <w:r w:rsidR="007C3F0E" w:rsidRPr="008656B2">
              <w:rPr>
                <w:rStyle w:val="Hyperlink"/>
                <w:rFonts w:asciiTheme="minorHAnsi" w:hAnsiTheme="minorHAnsi"/>
              </w:rPr>
              <w:t>11.6.</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Physical activity</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20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45</w:t>
            </w:r>
            <w:r w:rsidR="007C3F0E" w:rsidRPr="008656B2">
              <w:rPr>
                <w:rFonts w:asciiTheme="minorHAnsi" w:hAnsiTheme="minorHAnsi"/>
                <w:webHidden/>
              </w:rPr>
              <w:fldChar w:fldCharType="end"/>
            </w:r>
          </w:hyperlink>
        </w:p>
        <w:p w14:paraId="7C1E824D" w14:textId="132E484F"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21" w:history="1">
            <w:r w:rsidR="007C3F0E" w:rsidRPr="008656B2">
              <w:rPr>
                <w:rStyle w:val="Hyperlink"/>
                <w:rFonts w:asciiTheme="minorHAnsi" w:hAnsiTheme="minorHAnsi"/>
              </w:rPr>
              <w:t>11.7.</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Health service use</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21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48</w:t>
            </w:r>
            <w:r w:rsidR="007C3F0E" w:rsidRPr="008656B2">
              <w:rPr>
                <w:rFonts w:asciiTheme="minorHAnsi" w:hAnsiTheme="minorHAnsi"/>
                <w:webHidden/>
              </w:rPr>
              <w:fldChar w:fldCharType="end"/>
            </w:r>
          </w:hyperlink>
        </w:p>
        <w:p w14:paraId="3979BAA9" w14:textId="7198ACED"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22" w:history="1">
            <w:r w:rsidR="007C3F0E" w:rsidRPr="008656B2">
              <w:rPr>
                <w:rStyle w:val="Hyperlink"/>
                <w:rFonts w:asciiTheme="minorHAnsi" w:hAnsiTheme="minorHAnsi"/>
              </w:rPr>
              <w:t>11.8.</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rPr>
              <w:t>GP Chronic Disease Management Plan</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22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50</w:t>
            </w:r>
            <w:r w:rsidR="007C3F0E" w:rsidRPr="008656B2">
              <w:rPr>
                <w:rFonts w:asciiTheme="minorHAnsi" w:hAnsiTheme="minorHAnsi"/>
                <w:webHidden/>
              </w:rPr>
              <w:fldChar w:fldCharType="end"/>
            </w:r>
          </w:hyperlink>
        </w:p>
        <w:p w14:paraId="0DFAB472" w14:textId="092F0313" w:rsidR="007C3F0E" w:rsidRPr="008656B2" w:rsidRDefault="003274F4" w:rsidP="008656B2">
          <w:pPr>
            <w:pStyle w:val="TOC2"/>
            <w:rPr>
              <w:rFonts w:asciiTheme="minorHAnsi" w:eastAsiaTheme="minorEastAsia" w:hAnsiTheme="minorHAnsi" w:cstheme="minorBidi"/>
              <w:sz w:val="22"/>
              <w:szCs w:val="22"/>
              <w:lang w:val="en-AU" w:eastAsia="en-AU"/>
            </w:rPr>
          </w:pPr>
          <w:hyperlink w:anchor="_Toc426447823" w:history="1">
            <w:r w:rsidR="007C3F0E" w:rsidRPr="008656B2">
              <w:rPr>
                <w:rStyle w:val="Hyperlink"/>
                <w:rFonts w:asciiTheme="minorHAnsi" w:hAnsiTheme="minorHAnsi" w:cs="Calibri"/>
              </w:rPr>
              <w:t>11.9.</w:t>
            </w:r>
            <w:r w:rsidR="007C3F0E" w:rsidRPr="008656B2">
              <w:rPr>
                <w:rFonts w:asciiTheme="minorHAnsi" w:eastAsiaTheme="minorEastAsia" w:hAnsiTheme="minorHAnsi" w:cstheme="minorBidi"/>
                <w:sz w:val="22"/>
                <w:szCs w:val="22"/>
                <w:lang w:val="en-AU" w:eastAsia="en-AU"/>
              </w:rPr>
              <w:tab/>
            </w:r>
            <w:r w:rsidR="007C3F0E" w:rsidRPr="008656B2">
              <w:rPr>
                <w:rStyle w:val="Hyperlink"/>
                <w:rFonts w:asciiTheme="minorHAnsi" w:hAnsiTheme="minorHAnsi" w:cs="Calibri"/>
              </w:rPr>
              <w:t>Summary points</w:t>
            </w:r>
            <w:r w:rsidR="007C3F0E" w:rsidRPr="008656B2">
              <w:rPr>
                <w:rFonts w:asciiTheme="minorHAnsi" w:hAnsiTheme="minorHAnsi"/>
                <w:webHidden/>
              </w:rPr>
              <w:tab/>
            </w:r>
            <w:r w:rsidR="007C3F0E" w:rsidRPr="008656B2">
              <w:rPr>
                <w:rFonts w:asciiTheme="minorHAnsi" w:hAnsiTheme="minorHAnsi"/>
                <w:webHidden/>
              </w:rPr>
              <w:fldChar w:fldCharType="begin"/>
            </w:r>
            <w:r w:rsidR="007C3F0E" w:rsidRPr="008656B2">
              <w:rPr>
                <w:rFonts w:asciiTheme="minorHAnsi" w:hAnsiTheme="minorHAnsi"/>
                <w:webHidden/>
              </w:rPr>
              <w:instrText xml:space="preserve"> PAGEREF _Toc426447823 \h </w:instrText>
            </w:r>
            <w:r w:rsidR="007C3F0E" w:rsidRPr="008656B2">
              <w:rPr>
                <w:rFonts w:asciiTheme="minorHAnsi" w:hAnsiTheme="minorHAnsi"/>
                <w:webHidden/>
              </w:rPr>
            </w:r>
            <w:r w:rsidR="007C3F0E" w:rsidRPr="008656B2">
              <w:rPr>
                <w:rFonts w:asciiTheme="minorHAnsi" w:hAnsiTheme="minorHAnsi"/>
                <w:webHidden/>
              </w:rPr>
              <w:fldChar w:fldCharType="separate"/>
            </w:r>
            <w:r w:rsidR="002B0B0C">
              <w:rPr>
                <w:rFonts w:asciiTheme="minorHAnsi" w:hAnsiTheme="minorHAnsi"/>
                <w:webHidden/>
              </w:rPr>
              <w:t>151</w:t>
            </w:r>
            <w:r w:rsidR="007C3F0E" w:rsidRPr="008656B2">
              <w:rPr>
                <w:rFonts w:asciiTheme="minorHAnsi" w:hAnsiTheme="minorHAnsi"/>
                <w:webHidden/>
              </w:rPr>
              <w:fldChar w:fldCharType="end"/>
            </w:r>
          </w:hyperlink>
        </w:p>
        <w:p w14:paraId="65E94517" w14:textId="6B95B6DB" w:rsidR="007C3F0E" w:rsidRPr="008656B2" w:rsidRDefault="003274F4" w:rsidP="008656B2">
          <w:pPr>
            <w:pStyle w:val="TOC1"/>
            <w:rPr>
              <w:rFonts w:eastAsiaTheme="minorEastAsia" w:cstheme="minorBidi"/>
              <w:sz w:val="22"/>
              <w:szCs w:val="22"/>
              <w:lang w:eastAsia="en-AU"/>
            </w:rPr>
          </w:pPr>
          <w:hyperlink w:anchor="_Toc426447824" w:history="1">
            <w:r w:rsidR="007C3F0E" w:rsidRPr="008656B2">
              <w:rPr>
                <w:rStyle w:val="Hyperlink"/>
                <w:rFonts w:asciiTheme="minorHAnsi" w:hAnsiTheme="minorHAnsi"/>
              </w:rPr>
              <w:t>12.</w:t>
            </w:r>
            <w:r w:rsidR="007C3F0E" w:rsidRPr="008656B2">
              <w:rPr>
                <w:rFonts w:eastAsiaTheme="minorEastAsia" w:cstheme="minorBidi"/>
                <w:sz w:val="22"/>
                <w:szCs w:val="22"/>
                <w:lang w:eastAsia="en-AU"/>
              </w:rPr>
              <w:tab/>
            </w:r>
            <w:r w:rsidR="007C3F0E" w:rsidRPr="008656B2">
              <w:rPr>
                <w:rStyle w:val="Hyperlink"/>
                <w:rFonts w:asciiTheme="minorHAnsi" w:hAnsiTheme="minorHAnsi"/>
              </w:rPr>
              <w:t>Appendix A: Cohort Attrition</w:t>
            </w:r>
            <w:r w:rsidR="007C3F0E" w:rsidRPr="008656B2">
              <w:rPr>
                <w:webHidden/>
              </w:rPr>
              <w:tab/>
            </w:r>
            <w:r w:rsidR="007C3F0E" w:rsidRPr="008656B2">
              <w:rPr>
                <w:webHidden/>
              </w:rPr>
              <w:fldChar w:fldCharType="begin"/>
            </w:r>
            <w:r w:rsidR="007C3F0E" w:rsidRPr="008656B2">
              <w:rPr>
                <w:webHidden/>
              </w:rPr>
              <w:instrText xml:space="preserve"> PAGEREF _Toc426447824 \h </w:instrText>
            </w:r>
            <w:r w:rsidR="007C3F0E" w:rsidRPr="008656B2">
              <w:rPr>
                <w:webHidden/>
              </w:rPr>
            </w:r>
            <w:r w:rsidR="007C3F0E" w:rsidRPr="008656B2">
              <w:rPr>
                <w:webHidden/>
              </w:rPr>
              <w:fldChar w:fldCharType="separate"/>
            </w:r>
            <w:r w:rsidR="002B0B0C">
              <w:rPr>
                <w:webHidden/>
              </w:rPr>
              <w:t>152</w:t>
            </w:r>
            <w:r w:rsidR="007C3F0E" w:rsidRPr="008656B2">
              <w:rPr>
                <w:webHidden/>
              </w:rPr>
              <w:fldChar w:fldCharType="end"/>
            </w:r>
          </w:hyperlink>
        </w:p>
        <w:p w14:paraId="410C6EBA" w14:textId="6994F048" w:rsidR="007C3F0E" w:rsidRPr="008656B2" w:rsidRDefault="003274F4" w:rsidP="008656B2">
          <w:pPr>
            <w:pStyle w:val="TOC1"/>
            <w:rPr>
              <w:rFonts w:eastAsiaTheme="minorEastAsia" w:cstheme="minorBidi"/>
              <w:sz w:val="22"/>
              <w:szCs w:val="22"/>
              <w:lang w:eastAsia="en-AU"/>
            </w:rPr>
          </w:pPr>
          <w:hyperlink w:anchor="_Toc426447825" w:history="1">
            <w:r w:rsidR="007C3F0E" w:rsidRPr="008656B2">
              <w:rPr>
                <w:rStyle w:val="Hyperlink"/>
                <w:rFonts w:asciiTheme="minorHAnsi" w:hAnsiTheme="minorHAnsi"/>
              </w:rPr>
              <w:t>13.</w:t>
            </w:r>
            <w:r w:rsidR="007C3F0E" w:rsidRPr="008656B2">
              <w:rPr>
                <w:rFonts w:eastAsiaTheme="minorEastAsia" w:cstheme="minorBidi"/>
                <w:sz w:val="22"/>
                <w:szCs w:val="22"/>
                <w:lang w:eastAsia="en-AU"/>
              </w:rPr>
              <w:tab/>
            </w:r>
            <w:r w:rsidR="007C3F0E" w:rsidRPr="008656B2">
              <w:rPr>
                <w:rStyle w:val="Hyperlink"/>
                <w:rFonts w:asciiTheme="minorHAnsi" w:hAnsiTheme="minorHAnsi"/>
              </w:rPr>
              <w:t>Appendix B: Survey Questions – Chronic Conditions</w:t>
            </w:r>
            <w:r w:rsidR="007C3F0E" w:rsidRPr="008656B2">
              <w:rPr>
                <w:webHidden/>
              </w:rPr>
              <w:tab/>
            </w:r>
            <w:r w:rsidR="007C3F0E" w:rsidRPr="008656B2">
              <w:rPr>
                <w:webHidden/>
              </w:rPr>
              <w:fldChar w:fldCharType="begin"/>
            </w:r>
            <w:r w:rsidR="007C3F0E" w:rsidRPr="008656B2">
              <w:rPr>
                <w:webHidden/>
              </w:rPr>
              <w:instrText xml:space="preserve"> PAGEREF _Toc426447825 \h </w:instrText>
            </w:r>
            <w:r w:rsidR="007C3F0E" w:rsidRPr="008656B2">
              <w:rPr>
                <w:webHidden/>
              </w:rPr>
            </w:r>
            <w:r w:rsidR="007C3F0E" w:rsidRPr="008656B2">
              <w:rPr>
                <w:webHidden/>
              </w:rPr>
              <w:fldChar w:fldCharType="separate"/>
            </w:r>
            <w:r w:rsidR="002B0B0C">
              <w:rPr>
                <w:webHidden/>
              </w:rPr>
              <w:t>154</w:t>
            </w:r>
            <w:r w:rsidR="007C3F0E" w:rsidRPr="008656B2">
              <w:rPr>
                <w:webHidden/>
              </w:rPr>
              <w:fldChar w:fldCharType="end"/>
            </w:r>
          </w:hyperlink>
        </w:p>
        <w:p w14:paraId="1500BA94" w14:textId="11D2FC9C" w:rsidR="007C3F0E" w:rsidRPr="008656B2" w:rsidRDefault="003274F4" w:rsidP="008656B2">
          <w:pPr>
            <w:pStyle w:val="TOC1"/>
            <w:rPr>
              <w:rFonts w:eastAsiaTheme="minorEastAsia" w:cstheme="minorBidi"/>
              <w:sz w:val="22"/>
              <w:szCs w:val="22"/>
              <w:lang w:eastAsia="en-AU"/>
            </w:rPr>
          </w:pPr>
          <w:hyperlink w:anchor="_Toc426447826" w:history="1">
            <w:r w:rsidR="007C3F0E" w:rsidRPr="008656B2">
              <w:rPr>
                <w:rStyle w:val="Hyperlink"/>
                <w:rFonts w:asciiTheme="minorHAnsi" w:hAnsiTheme="minorHAnsi"/>
              </w:rPr>
              <w:t>14.</w:t>
            </w:r>
            <w:r w:rsidR="007C3F0E" w:rsidRPr="008656B2">
              <w:rPr>
                <w:rFonts w:eastAsiaTheme="minorEastAsia" w:cstheme="minorBidi"/>
                <w:sz w:val="22"/>
                <w:szCs w:val="22"/>
                <w:lang w:eastAsia="en-AU"/>
              </w:rPr>
              <w:tab/>
            </w:r>
            <w:r w:rsidR="007C3F0E" w:rsidRPr="008656B2">
              <w:rPr>
                <w:rStyle w:val="Hyperlink"/>
                <w:rFonts w:asciiTheme="minorHAnsi" w:hAnsiTheme="minorHAnsi"/>
              </w:rPr>
              <w:t>References</w:t>
            </w:r>
            <w:r w:rsidR="007C3F0E" w:rsidRPr="008656B2">
              <w:rPr>
                <w:webHidden/>
              </w:rPr>
              <w:tab/>
            </w:r>
            <w:r w:rsidR="007C3F0E" w:rsidRPr="008656B2">
              <w:rPr>
                <w:webHidden/>
              </w:rPr>
              <w:fldChar w:fldCharType="begin"/>
            </w:r>
            <w:r w:rsidR="007C3F0E" w:rsidRPr="008656B2">
              <w:rPr>
                <w:webHidden/>
              </w:rPr>
              <w:instrText xml:space="preserve"> PAGEREF _Toc426447826 \h </w:instrText>
            </w:r>
            <w:r w:rsidR="007C3F0E" w:rsidRPr="008656B2">
              <w:rPr>
                <w:webHidden/>
              </w:rPr>
            </w:r>
            <w:r w:rsidR="007C3F0E" w:rsidRPr="008656B2">
              <w:rPr>
                <w:webHidden/>
              </w:rPr>
              <w:fldChar w:fldCharType="separate"/>
            </w:r>
            <w:r w:rsidR="002B0B0C">
              <w:rPr>
                <w:webHidden/>
              </w:rPr>
              <w:t>162</w:t>
            </w:r>
            <w:r w:rsidR="007C3F0E" w:rsidRPr="008656B2">
              <w:rPr>
                <w:webHidden/>
              </w:rPr>
              <w:fldChar w:fldCharType="end"/>
            </w:r>
          </w:hyperlink>
        </w:p>
        <w:p w14:paraId="5D18704C" w14:textId="58026D8C" w:rsidR="007C3F0E" w:rsidRDefault="007C3F0E">
          <w:r>
            <w:rPr>
              <w:b/>
              <w:bCs/>
              <w:noProof/>
            </w:rPr>
            <w:fldChar w:fldCharType="end"/>
          </w:r>
        </w:p>
      </w:sdtContent>
    </w:sdt>
    <w:p w14:paraId="3B4F30A4" w14:textId="606347C2" w:rsidR="003E75D8" w:rsidRPr="007C3F0E" w:rsidRDefault="003E75D8" w:rsidP="007C3F0E"/>
    <w:p w14:paraId="0C2E502E" w14:textId="77777777" w:rsidR="00C60346" w:rsidRDefault="00C60346">
      <w:pPr>
        <w:spacing w:before="0" w:after="0" w:line="240" w:lineRule="auto"/>
        <w:jc w:val="left"/>
        <w:rPr>
          <w:rFonts w:eastAsia="MS Gothic" w:cs="Calibri"/>
          <w:b/>
          <w:bCs/>
          <w:sz w:val="32"/>
          <w:szCs w:val="32"/>
        </w:rPr>
      </w:pPr>
      <w:r>
        <w:rPr>
          <w:rFonts w:eastAsia="MS Gothic" w:cs="Calibri"/>
          <w:b/>
          <w:bCs/>
          <w:sz w:val="32"/>
          <w:szCs w:val="32"/>
        </w:rPr>
        <w:br w:type="page"/>
      </w:r>
    </w:p>
    <w:p w14:paraId="22FEB5CA" w14:textId="2090D7AF" w:rsidR="00630F11" w:rsidRDefault="00630F11" w:rsidP="00630F11">
      <w:pPr>
        <w:pStyle w:val="TableofFigures"/>
        <w:jc w:val="center"/>
        <w:rPr>
          <w:rFonts w:eastAsia="MS Gothic" w:cs="Calibri"/>
          <w:b/>
          <w:bCs/>
        </w:rPr>
      </w:pPr>
      <w:r>
        <w:rPr>
          <w:rFonts w:eastAsia="MS Gothic" w:cs="Calibri"/>
          <w:b/>
          <w:bCs/>
        </w:rPr>
        <w:lastRenderedPageBreak/>
        <w:t>TABLE OF FIGURES</w:t>
      </w:r>
    </w:p>
    <w:p w14:paraId="08DEDED9" w14:textId="05631623" w:rsidR="00C60346" w:rsidRPr="00C60346" w:rsidRDefault="00C60346">
      <w:pPr>
        <w:pStyle w:val="TableofFigures"/>
        <w:rPr>
          <w:rFonts w:eastAsiaTheme="minorEastAsia" w:cstheme="minorBidi"/>
          <w:noProof/>
          <w:lang w:eastAsia="en-AU"/>
        </w:rPr>
      </w:pPr>
      <w:r w:rsidRPr="00C60346">
        <w:rPr>
          <w:rFonts w:eastAsia="MS Gothic" w:cs="Calibri"/>
          <w:b/>
          <w:bCs/>
        </w:rPr>
        <w:fldChar w:fldCharType="begin"/>
      </w:r>
      <w:r w:rsidRPr="00C60346">
        <w:rPr>
          <w:rFonts w:eastAsia="MS Gothic" w:cs="Calibri"/>
          <w:b/>
          <w:bCs/>
        </w:rPr>
        <w:instrText xml:space="preserve"> TOC \h \z \c "Figure" </w:instrText>
      </w:r>
      <w:r w:rsidRPr="00C60346">
        <w:rPr>
          <w:rFonts w:eastAsia="MS Gothic" w:cs="Calibri"/>
          <w:b/>
          <w:bCs/>
        </w:rPr>
        <w:fldChar w:fldCharType="separate"/>
      </w:r>
      <w:hyperlink w:anchor="_Toc420656937" w:history="1">
        <w:r w:rsidRPr="00C60346">
          <w:rPr>
            <w:rStyle w:val="Hyperlink"/>
            <w:rFonts w:asciiTheme="minorHAnsi" w:hAnsiTheme="minorHAnsi"/>
            <w:noProof/>
          </w:rPr>
          <w:t>Figure 3</w:t>
        </w:r>
        <w:r w:rsidRPr="00C60346">
          <w:rPr>
            <w:rStyle w:val="Hyperlink"/>
            <w:rFonts w:asciiTheme="minorHAnsi" w:hAnsiTheme="minorHAnsi"/>
            <w:noProof/>
          </w:rPr>
          <w:noBreakHyphen/>
          <w:t>1</w:t>
        </w:r>
        <w:r w:rsidR="00C03553">
          <w:rPr>
            <w:rStyle w:val="Hyperlink"/>
            <w:rFonts w:asciiTheme="minorHAnsi" w:hAnsiTheme="minorHAnsi"/>
            <w:noProof/>
          </w:rPr>
          <w:t>:</w:t>
        </w:r>
        <w:r w:rsidRPr="00C60346">
          <w:rPr>
            <w:rStyle w:val="Hyperlink"/>
            <w:rFonts w:asciiTheme="minorHAnsi" w:hAnsiTheme="minorHAnsi"/>
            <w:noProof/>
          </w:rPr>
          <w:t xml:space="preserve"> </w:t>
        </w:r>
        <w:r w:rsidRPr="00C60346">
          <w:rPr>
            <w:rStyle w:val="Hyperlink"/>
            <w:rFonts w:asciiTheme="minorHAnsi" w:hAnsiTheme="minorHAnsi"/>
            <w:noProof/>
          </w:rPr>
          <w:tab/>
          <w:t>Causes of death for women in the 1946-51 cohort: Top five causes of death are breast cancer, lung cancer, colorectal cancer, cerebrovascular disease and ovarian cancer.</w:t>
        </w:r>
        <w:r w:rsidRPr="00C60346">
          <w:rPr>
            <w:noProof/>
            <w:webHidden/>
          </w:rPr>
          <w:tab/>
        </w:r>
        <w:r w:rsidRPr="00C60346">
          <w:rPr>
            <w:noProof/>
            <w:webHidden/>
          </w:rPr>
          <w:fldChar w:fldCharType="begin"/>
        </w:r>
        <w:r w:rsidRPr="00C60346">
          <w:rPr>
            <w:noProof/>
            <w:webHidden/>
          </w:rPr>
          <w:instrText xml:space="preserve"> PAGEREF _Toc420656937 \h </w:instrText>
        </w:r>
        <w:r w:rsidRPr="00C60346">
          <w:rPr>
            <w:noProof/>
            <w:webHidden/>
          </w:rPr>
        </w:r>
        <w:r w:rsidRPr="00C60346">
          <w:rPr>
            <w:noProof/>
            <w:webHidden/>
          </w:rPr>
          <w:fldChar w:fldCharType="separate"/>
        </w:r>
        <w:r w:rsidR="002B0B0C">
          <w:rPr>
            <w:noProof/>
            <w:webHidden/>
          </w:rPr>
          <w:t>26</w:t>
        </w:r>
        <w:r w:rsidRPr="00C60346">
          <w:rPr>
            <w:noProof/>
            <w:webHidden/>
          </w:rPr>
          <w:fldChar w:fldCharType="end"/>
        </w:r>
      </w:hyperlink>
    </w:p>
    <w:p w14:paraId="6917F203" w14:textId="4554F2D0" w:rsidR="00C60346" w:rsidRPr="00C60346" w:rsidRDefault="003274F4">
      <w:pPr>
        <w:pStyle w:val="TableofFigures"/>
        <w:rPr>
          <w:rFonts w:eastAsiaTheme="minorEastAsia" w:cstheme="minorBidi"/>
          <w:noProof/>
          <w:lang w:eastAsia="en-AU"/>
        </w:rPr>
      </w:pPr>
      <w:hyperlink w:anchor="_Toc420656938" w:history="1">
        <w:r w:rsidR="00C60346" w:rsidRPr="00C60346">
          <w:rPr>
            <w:rStyle w:val="Hyperlink"/>
            <w:rFonts w:asciiTheme="minorHAnsi" w:hAnsiTheme="minorHAnsi"/>
            <w:noProof/>
          </w:rPr>
          <w:t>Figure 3</w:t>
        </w:r>
        <w:r w:rsidR="00C60346" w:rsidRPr="00C60346">
          <w:rPr>
            <w:rStyle w:val="Hyperlink"/>
            <w:rFonts w:asciiTheme="minorHAnsi" w:hAnsiTheme="minorHAnsi"/>
            <w:noProof/>
          </w:rPr>
          <w:noBreakHyphen/>
          <w:t>2</w:t>
        </w:r>
        <w:r w:rsidR="00C03553">
          <w:rPr>
            <w:rStyle w:val="Hyperlink"/>
            <w:rFonts w:asciiTheme="minorHAnsi" w:hAnsiTheme="minorHAnsi"/>
            <w:noProof/>
          </w:rPr>
          <w:t>:</w:t>
        </w:r>
        <w:r w:rsidR="00C60346" w:rsidRPr="00C60346">
          <w:rPr>
            <w:rStyle w:val="Hyperlink"/>
            <w:rFonts w:asciiTheme="minorHAnsi" w:hAnsiTheme="minorHAnsi"/>
            <w:noProof/>
          </w:rPr>
          <w:t xml:space="preserve"> </w:t>
        </w:r>
        <w:r w:rsidR="00C60346" w:rsidRPr="00C60346">
          <w:rPr>
            <w:rStyle w:val="Hyperlink"/>
            <w:rFonts w:asciiTheme="minorHAnsi" w:hAnsiTheme="minorHAnsi"/>
            <w:noProof/>
          </w:rPr>
          <w:tab/>
          <w:t>Causes of death for women in the 1921-26 cohort: Top five causes of death are coronary heart disease, cerebrovascular disease, dementia, chronic obstructive pulmonary disease and diabetes.</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38 \h </w:instrText>
        </w:r>
        <w:r w:rsidR="00C60346" w:rsidRPr="00C60346">
          <w:rPr>
            <w:noProof/>
            <w:webHidden/>
          </w:rPr>
        </w:r>
        <w:r w:rsidR="00C60346" w:rsidRPr="00C60346">
          <w:rPr>
            <w:noProof/>
            <w:webHidden/>
          </w:rPr>
          <w:fldChar w:fldCharType="separate"/>
        </w:r>
        <w:r w:rsidR="002B0B0C">
          <w:rPr>
            <w:noProof/>
            <w:webHidden/>
          </w:rPr>
          <w:t>27</w:t>
        </w:r>
        <w:r w:rsidR="00C60346" w:rsidRPr="00C60346">
          <w:rPr>
            <w:noProof/>
            <w:webHidden/>
          </w:rPr>
          <w:fldChar w:fldCharType="end"/>
        </w:r>
      </w:hyperlink>
    </w:p>
    <w:p w14:paraId="56AC4C5B" w14:textId="617EB58D" w:rsidR="00C60346" w:rsidRPr="00C60346" w:rsidRDefault="003274F4">
      <w:pPr>
        <w:pStyle w:val="TableofFigures"/>
        <w:rPr>
          <w:rFonts w:eastAsiaTheme="minorEastAsia" w:cstheme="minorBidi"/>
          <w:noProof/>
          <w:lang w:eastAsia="en-AU"/>
        </w:rPr>
      </w:pPr>
      <w:hyperlink w:anchor="_Toc420656939" w:history="1">
        <w:r w:rsidR="00C60346" w:rsidRPr="00C60346">
          <w:rPr>
            <w:rStyle w:val="Hyperlink"/>
            <w:rFonts w:asciiTheme="minorHAnsi" w:hAnsiTheme="minorHAnsi"/>
            <w:noProof/>
          </w:rPr>
          <w:t>Figure 4</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t>Prevalence of overweight and obesity in each cohort (1973-78, 1946-51, 1921-26) at each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39 \h </w:instrText>
        </w:r>
        <w:r w:rsidR="00C60346" w:rsidRPr="00C60346">
          <w:rPr>
            <w:noProof/>
            <w:webHidden/>
          </w:rPr>
        </w:r>
        <w:r w:rsidR="00C60346" w:rsidRPr="00C60346">
          <w:rPr>
            <w:noProof/>
            <w:webHidden/>
          </w:rPr>
          <w:fldChar w:fldCharType="separate"/>
        </w:r>
        <w:r w:rsidR="002B0B0C">
          <w:rPr>
            <w:noProof/>
            <w:webHidden/>
          </w:rPr>
          <w:t>31</w:t>
        </w:r>
        <w:r w:rsidR="00C60346" w:rsidRPr="00C60346">
          <w:rPr>
            <w:noProof/>
            <w:webHidden/>
          </w:rPr>
          <w:fldChar w:fldCharType="end"/>
        </w:r>
      </w:hyperlink>
    </w:p>
    <w:p w14:paraId="2AFA3526" w14:textId="5507DC21" w:rsidR="00C60346" w:rsidRPr="00C60346" w:rsidRDefault="003274F4">
      <w:pPr>
        <w:pStyle w:val="TableofFigures"/>
        <w:rPr>
          <w:rFonts w:eastAsiaTheme="minorEastAsia" w:cstheme="minorBidi"/>
          <w:noProof/>
          <w:lang w:eastAsia="en-AU"/>
        </w:rPr>
      </w:pPr>
      <w:hyperlink w:anchor="_Toc420656940" w:history="1">
        <w:r w:rsidR="00C60346" w:rsidRPr="00C60346">
          <w:rPr>
            <w:rStyle w:val="Hyperlink"/>
            <w:rFonts w:asciiTheme="minorHAnsi" w:hAnsiTheme="minorHAnsi"/>
            <w:noProof/>
          </w:rPr>
          <w:t>Figure 4</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Prevalence of smoking in each cohort (1973-78, 1946-51, 1921-26) at each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0 \h </w:instrText>
        </w:r>
        <w:r w:rsidR="00C60346" w:rsidRPr="00C60346">
          <w:rPr>
            <w:noProof/>
            <w:webHidden/>
          </w:rPr>
        </w:r>
        <w:r w:rsidR="00C60346" w:rsidRPr="00C60346">
          <w:rPr>
            <w:noProof/>
            <w:webHidden/>
          </w:rPr>
          <w:fldChar w:fldCharType="separate"/>
        </w:r>
        <w:r w:rsidR="002B0B0C">
          <w:rPr>
            <w:noProof/>
            <w:webHidden/>
          </w:rPr>
          <w:t>32</w:t>
        </w:r>
        <w:r w:rsidR="00C60346" w:rsidRPr="00C60346">
          <w:rPr>
            <w:noProof/>
            <w:webHidden/>
          </w:rPr>
          <w:fldChar w:fldCharType="end"/>
        </w:r>
      </w:hyperlink>
    </w:p>
    <w:p w14:paraId="5BD5B078" w14:textId="2994CC22" w:rsidR="00C60346" w:rsidRPr="00C60346" w:rsidRDefault="003274F4">
      <w:pPr>
        <w:pStyle w:val="TableofFigures"/>
        <w:rPr>
          <w:rFonts w:eastAsiaTheme="minorEastAsia" w:cstheme="minorBidi"/>
          <w:noProof/>
          <w:lang w:eastAsia="en-AU"/>
        </w:rPr>
      </w:pPr>
      <w:hyperlink w:anchor="_Toc420656941" w:history="1">
        <w:r w:rsidR="00C60346" w:rsidRPr="00C60346">
          <w:rPr>
            <w:rStyle w:val="Hyperlink"/>
            <w:rFonts w:asciiTheme="minorHAnsi" w:hAnsiTheme="minorHAnsi"/>
            <w:noProof/>
          </w:rPr>
          <w:t>Figure 4</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Physical activity levels in each cohort (1973-78, 1946-51, 1921-26) at each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1 \h </w:instrText>
        </w:r>
        <w:r w:rsidR="00C60346" w:rsidRPr="00C60346">
          <w:rPr>
            <w:noProof/>
            <w:webHidden/>
          </w:rPr>
        </w:r>
        <w:r w:rsidR="00C60346" w:rsidRPr="00C60346">
          <w:rPr>
            <w:noProof/>
            <w:webHidden/>
          </w:rPr>
          <w:fldChar w:fldCharType="separate"/>
        </w:r>
        <w:r w:rsidR="002B0B0C">
          <w:rPr>
            <w:noProof/>
            <w:webHidden/>
          </w:rPr>
          <w:t>34</w:t>
        </w:r>
        <w:r w:rsidR="00C60346" w:rsidRPr="00C60346">
          <w:rPr>
            <w:noProof/>
            <w:webHidden/>
          </w:rPr>
          <w:fldChar w:fldCharType="end"/>
        </w:r>
      </w:hyperlink>
    </w:p>
    <w:p w14:paraId="2FDFD83E" w14:textId="4C680EA4" w:rsidR="00C60346" w:rsidRPr="00C60346" w:rsidRDefault="003274F4">
      <w:pPr>
        <w:pStyle w:val="TableofFigures"/>
        <w:rPr>
          <w:rFonts w:eastAsiaTheme="minorEastAsia" w:cstheme="minorBidi"/>
          <w:noProof/>
          <w:lang w:eastAsia="en-AU"/>
        </w:rPr>
      </w:pPr>
      <w:hyperlink w:anchor="_Toc420656942" w:history="1">
        <w:r w:rsidR="00C60346" w:rsidRPr="00C60346">
          <w:rPr>
            <w:rStyle w:val="Hyperlink"/>
            <w:rFonts w:asciiTheme="minorHAnsi" w:hAnsiTheme="minorHAnsi"/>
            <w:noProof/>
          </w:rPr>
          <w:t>Figure 4</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Difficulty managing on income in each cohort (1973-78, 1946-51, 1921-26) at each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2 \h </w:instrText>
        </w:r>
        <w:r w:rsidR="00C60346" w:rsidRPr="00C60346">
          <w:rPr>
            <w:noProof/>
            <w:webHidden/>
          </w:rPr>
        </w:r>
        <w:r w:rsidR="00C60346" w:rsidRPr="00C60346">
          <w:rPr>
            <w:noProof/>
            <w:webHidden/>
          </w:rPr>
          <w:fldChar w:fldCharType="separate"/>
        </w:r>
        <w:r w:rsidR="002B0B0C">
          <w:rPr>
            <w:noProof/>
            <w:webHidden/>
          </w:rPr>
          <w:t>35</w:t>
        </w:r>
        <w:r w:rsidR="00C60346" w:rsidRPr="00C60346">
          <w:rPr>
            <w:noProof/>
            <w:webHidden/>
          </w:rPr>
          <w:fldChar w:fldCharType="end"/>
        </w:r>
      </w:hyperlink>
    </w:p>
    <w:p w14:paraId="39778489" w14:textId="4F067EB2" w:rsidR="00C60346" w:rsidRPr="00C60346" w:rsidRDefault="003274F4">
      <w:pPr>
        <w:pStyle w:val="TableofFigures"/>
        <w:rPr>
          <w:rFonts w:eastAsiaTheme="minorEastAsia" w:cstheme="minorBidi"/>
          <w:noProof/>
          <w:lang w:eastAsia="en-AU"/>
        </w:rPr>
      </w:pPr>
      <w:hyperlink w:anchor="_Toc420656943"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t>Prevalence of arthritis, Surveys 3-7 for the 1946-51 cohort and Surveys 2-6 for the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3 \h </w:instrText>
        </w:r>
        <w:r w:rsidR="00C60346" w:rsidRPr="00C60346">
          <w:rPr>
            <w:noProof/>
            <w:webHidden/>
          </w:rPr>
        </w:r>
        <w:r w:rsidR="00C60346" w:rsidRPr="00C60346">
          <w:rPr>
            <w:noProof/>
            <w:webHidden/>
          </w:rPr>
          <w:fldChar w:fldCharType="separate"/>
        </w:r>
        <w:r w:rsidR="002B0B0C">
          <w:rPr>
            <w:noProof/>
            <w:webHidden/>
          </w:rPr>
          <w:t>38</w:t>
        </w:r>
        <w:r w:rsidR="00C60346" w:rsidRPr="00C60346">
          <w:rPr>
            <w:noProof/>
            <w:webHidden/>
          </w:rPr>
          <w:fldChar w:fldCharType="end"/>
        </w:r>
      </w:hyperlink>
    </w:p>
    <w:p w14:paraId="39245695" w14:textId="473759B1" w:rsidR="00C60346" w:rsidRPr="00C60346" w:rsidRDefault="003274F4">
      <w:pPr>
        <w:pStyle w:val="TableofFigures"/>
        <w:rPr>
          <w:rFonts w:eastAsiaTheme="minorEastAsia" w:cstheme="minorBidi"/>
          <w:noProof/>
          <w:lang w:eastAsia="en-AU"/>
        </w:rPr>
      </w:pPr>
      <w:hyperlink w:anchor="_Toc420656944"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Prevalent and incident cases of arthritis, Surveys 3-7 for the 1946-51 cohort and Surveys 2-6 for the 1921-26 cohort .</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4 \h </w:instrText>
        </w:r>
        <w:r w:rsidR="00C60346" w:rsidRPr="00C60346">
          <w:rPr>
            <w:noProof/>
            <w:webHidden/>
          </w:rPr>
        </w:r>
        <w:r w:rsidR="00C60346" w:rsidRPr="00C60346">
          <w:rPr>
            <w:noProof/>
            <w:webHidden/>
          </w:rPr>
          <w:fldChar w:fldCharType="separate"/>
        </w:r>
        <w:r w:rsidR="002B0B0C">
          <w:rPr>
            <w:noProof/>
            <w:webHidden/>
          </w:rPr>
          <w:t>39</w:t>
        </w:r>
        <w:r w:rsidR="00C60346" w:rsidRPr="00C60346">
          <w:rPr>
            <w:noProof/>
            <w:webHidden/>
          </w:rPr>
          <w:fldChar w:fldCharType="end"/>
        </w:r>
      </w:hyperlink>
    </w:p>
    <w:p w14:paraId="421A71AA" w14:textId="3178ABC6" w:rsidR="00C60346" w:rsidRPr="00C60346" w:rsidRDefault="003274F4">
      <w:pPr>
        <w:pStyle w:val="TableofFigures"/>
        <w:rPr>
          <w:rFonts w:eastAsiaTheme="minorEastAsia" w:cstheme="minorBidi"/>
          <w:noProof/>
          <w:lang w:eastAsia="en-AU"/>
        </w:rPr>
      </w:pPr>
      <w:hyperlink w:anchor="_Toc420656945"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Prevalent and incident cases of arthritis, Surveys 3-7 for the 1946-51 cohort and Surveys 2-6 for the 1921-26 cohort, according to area of residenc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5 \h </w:instrText>
        </w:r>
        <w:r w:rsidR="00C60346" w:rsidRPr="00C60346">
          <w:rPr>
            <w:noProof/>
            <w:webHidden/>
          </w:rPr>
        </w:r>
        <w:r w:rsidR="00C60346" w:rsidRPr="00C60346">
          <w:rPr>
            <w:noProof/>
            <w:webHidden/>
          </w:rPr>
          <w:fldChar w:fldCharType="separate"/>
        </w:r>
        <w:r w:rsidR="002B0B0C">
          <w:rPr>
            <w:noProof/>
            <w:webHidden/>
          </w:rPr>
          <w:t>40</w:t>
        </w:r>
        <w:r w:rsidR="00C60346" w:rsidRPr="00C60346">
          <w:rPr>
            <w:noProof/>
            <w:webHidden/>
          </w:rPr>
          <w:fldChar w:fldCharType="end"/>
        </w:r>
      </w:hyperlink>
    </w:p>
    <w:p w14:paraId="0B8750F1" w14:textId="7D62A7EA" w:rsidR="00C60346" w:rsidRPr="00C60346" w:rsidRDefault="003274F4">
      <w:pPr>
        <w:pStyle w:val="TableofFigures"/>
        <w:rPr>
          <w:rFonts w:eastAsiaTheme="minorEastAsia" w:cstheme="minorBidi"/>
          <w:noProof/>
          <w:lang w:eastAsia="en-AU"/>
        </w:rPr>
      </w:pPr>
      <w:hyperlink w:anchor="_Toc420656946"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Prevalent and incident cases of arthritis, Surveys 3-7 for the 1946-51 cohort and Surveys 2-6 for the 1921-26 cohort,, according to highest educational qualification.</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6 \h </w:instrText>
        </w:r>
        <w:r w:rsidR="00C60346" w:rsidRPr="00C60346">
          <w:rPr>
            <w:noProof/>
            <w:webHidden/>
          </w:rPr>
        </w:r>
        <w:r w:rsidR="00C60346" w:rsidRPr="00C60346">
          <w:rPr>
            <w:noProof/>
            <w:webHidden/>
          </w:rPr>
          <w:fldChar w:fldCharType="separate"/>
        </w:r>
        <w:r w:rsidR="002B0B0C">
          <w:rPr>
            <w:noProof/>
            <w:webHidden/>
          </w:rPr>
          <w:t>41</w:t>
        </w:r>
        <w:r w:rsidR="00C60346" w:rsidRPr="00C60346">
          <w:rPr>
            <w:noProof/>
            <w:webHidden/>
          </w:rPr>
          <w:fldChar w:fldCharType="end"/>
        </w:r>
      </w:hyperlink>
    </w:p>
    <w:p w14:paraId="6138DA48" w14:textId="4CD0A5CE" w:rsidR="00C60346" w:rsidRPr="00C60346" w:rsidRDefault="003274F4">
      <w:pPr>
        <w:pStyle w:val="TableofFigures"/>
        <w:rPr>
          <w:rFonts w:eastAsiaTheme="minorEastAsia" w:cstheme="minorBidi"/>
          <w:noProof/>
          <w:lang w:eastAsia="en-AU"/>
        </w:rPr>
      </w:pPr>
      <w:hyperlink w:anchor="_Toc420656947"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t>Prevalent and indicdent cases of arthritis, Surveys 3-7 for the 1946-51 cohort and Surveys 2-6 for the 1921-26 cohort, accoring to difficulty managing on income.</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7 \h </w:instrText>
        </w:r>
        <w:r w:rsidR="00C60346" w:rsidRPr="00C60346">
          <w:rPr>
            <w:noProof/>
            <w:webHidden/>
          </w:rPr>
        </w:r>
        <w:r w:rsidR="00C60346" w:rsidRPr="00C60346">
          <w:rPr>
            <w:noProof/>
            <w:webHidden/>
          </w:rPr>
          <w:fldChar w:fldCharType="separate"/>
        </w:r>
        <w:r w:rsidR="002B0B0C">
          <w:rPr>
            <w:noProof/>
            <w:webHidden/>
          </w:rPr>
          <w:t>42</w:t>
        </w:r>
        <w:r w:rsidR="00C60346" w:rsidRPr="00C60346">
          <w:rPr>
            <w:noProof/>
            <w:webHidden/>
          </w:rPr>
          <w:fldChar w:fldCharType="end"/>
        </w:r>
      </w:hyperlink>
    </w:p>
    <w:p w14:paraId="5D1AE6DA" w14:textId="7B75BBF4" w:rsidR="00C60346" w:rsidRPr="00C60346" w:rsidRDefault="003274F4">
      <w:pPr>
        <w:pStyle w:val="TableofFigures"/>
        <w:rPr>
          <w:rFonts w:eastAsiaTheme="minorEastAsia" w:cstheme="minorBidi"/>
          <w:noProof/>
          <w:lang w:eastAsia="en-AU"/>
        </w:rPr>
      </w:pPr>
      <w:hyperlink w:anchor="_Toc420656948"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6: </w:t>
        </w:r>
        <w:r w:rsidR="00C60346" w:rsidRPr="00C60346">
          <w:rPr>
            <w:rStyle w:val="Hyperlink"/>
            <w:rFonts w:asciiTheme="minorHAnsi" w:hAnsiTheme="minorHAnsi"/>
            <w:noProof/>
          </w:rPr>
          <w:tab/>
          <w:t>Prevalent and incident cases of arthritis, Surveys 3-7 for the 1946-51 cohort and Surveys 2-6 for the 1921-26 cohort, according to BMI categor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8 \h </w:instrText>
        </w:r>
        <w:r w:rsidR="00C60346" w:rsidRPr="00C60346">
          <w:rPr>
            <w:noProof/>
            <w:webHidden/>
          </w:rPr>
        </w:r>
        <w:r w:rsidR="00C60346" w:rsidRPr="00C60346">
          <w:rPr>
            <w:noProof/>
            <w:webHidden/>
          </w:rPr>
          <w:fldChar w:fldCharType="separate"/>
        </w:r>
        <w:r w:rsidR="002B0B0C">
          <w:rPr>
            <w:noProof/>
            <w:webHidden/>
          </w:rPr>
          <w:t>43</w:t>
        </w:r>
        <w:r w:rsidR="00C60346" w:rsidRPr="00C60346">
          <w:rPr>
            <w:noProof/>
            <w:webHidden/>
          </w:rPr>
          <w:fldChar w:fldCharType="end"/>
        </w:r>
      </w:hyperlink>
    </w:p>
    <w:p w14:paraId="6C172C35" w14:textId="6EB883F6" w:rsidR="00C60346" w:rsidRPr="00C60346" w:rsidRDefault="003274F4">
      <w:pPr>
        <w:pStyle w:val="TableofFigures"/>
        <w:rPr>
          <w:rFonts w:eastAsiaTheme="minorEastAsia" w:cstheme="minorBidi"/>
          <w:noProof/>
          <w:lang w:eastAsia="en-AU"/>
        </w:rPr>
      </w:pPr>
      <w:hyperlink w:anchor="_Toc420656949"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7: </w:t>
        </w:r>
        <w:r w:rsidR="00C60346" w:rsidRPr="00C60346">
          <w:rPr>
            <w:rStyle w:val="Hyperlink"/>
            <w:rFonts w:asciiTheme="minorHAnsi" w:hAnsiTheme="minorHAnsi"/>
            <w:noProof/>
          </w:rPr>
          <w:tab/>
          <w:t>Prevalent and incident cases of arthritis, Surveys 3-7 for the 1946-51 cohort and Surveys 2-6 for the 1921-26 cohort, according to smoking status.</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49 \h </w:instrText>
        </w:r>
        <w:r w:rsidR="00C60346" w:rsidRPr="00C60346">
          <w:rPr>
            <w:noProof/>
            <w:webHidden/>
          </w:rPr>
        </w:r>
        <w:r w:rsidR="00C60346" w:rsidRPr="00C60346">
          <w:rPr>
            <w:noProof/>
            <w:webHidden/>
          </w:rPr>
          <w:fldChar w:fldCharType="separate"/>
        </w:r>
        <w:r w:rsidR="002B0B0C">
          <w:rPr>
            <w:noProof/>
            <w:webHidden/>
          </w:rPr>
          <w:t>44</w:t>
        </w:r>
        <w:r w:rsidR="00C60346" w:rsidRPr="00C60346">
          <w:rPr>
            <w:noProof/>
            <w:webHidden/>
          </w:rPr>
          <w:fldChar w:fldCharType="end"/>
        </w:r>
      </w:hyperlink>
    </w:p>
    <w:p w14:paraId="5007E67D" w14:textId="37AB6C07" w:rsidR="00C60346" w:rsidRPr="00C60346" w:rsidRDefault="003274F4">
      <w:pPr>
        <w:pStyle w:val="TableofFigures"/>
        <w:rPr>
          <w:rFonts w:eastAsiaTheme="minorEastAsia" w:cstheme="minorBidi"/>
          <w:noProof/>
          <w:lang w:eastAsia="en-AU"/>
        </w:rPr>
      </w:pPr>
      <w:hyperlink w:anchor="_Toc420656950"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8: </w:t>
        </w:r>
        <w:r w:rsidR="00C60346" w:rsidRPr="00C60346">
          <w:rPr>
            <w:rStyle w:val="Hyperlink"/>
            <w:rFonts w:asciiTheme="minorHAnsi" w:hAnsiTheme="minorHAnsi"/>
            <w:noProof/>
          </w:rPr>
          <w:tab/>
          <w:t>Prevalent and incident cases of arthritis, Surveys 3-7 for the 1946-51 cohort and Surveys 2-6 for the 1921-26 cohort, according to level of physical activit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0 \h </w:instrText>
        </w:r>
        <w:r w:rsidR="00C60346" w:rsidRPr="00C60346">
          <w:rPr>
            <w:noProof/>
            <w:webHidden/>
          </w:rPr>
        </w:r>
        <w:r w:rsidR="00C60346" w:rsidRPr="00C60346">
          <w:rPr>
            <w:noProof/>
            <w:webHidden/>
          </w:rPr>
          <w:fldChar w:fldCharType="separate"/>
        </w:r>
        <w:r w:rsidR="002B0B0C">
          <w:rPr>
            <w:noProof/>
            <w:webHidden/>
          </w:rPr>
          <w:t>45</w:t>
        </w:r>
        <w:r w:rsidR="00C60346" w:rsidRPr="00C60346">
          <w:rPr>
            <w:noProof/>
            <w:webHidden/>
          </w:rPr>
          <w:fldChar w:fldCharType="end"/>
        </w:r>
      </w:hyperlink>
    </w:p>
    <w:p w14:paraId="2B2D6DAD" w14:textId="78A00454" w:rsidR="00630F11" w:rsidRDefault="00630F11" w:rsidP="00630F11">
      <w:pPr>
        <w:pStyle w:val="TableofFigures"/>
        <w:jc w:val="center"/>
        <w:rPr>
          <w:rStyle w:val="Hyperlink"/>
          <w:rFonts w:asciiTheme="minorHAnsi" w:hAnsiTheme="minorHAnsi"/>
          <w:noProof/>
        </w:rPr>
      </w:pPr>
      <w:r>
        <w:rPr>
          <w:rFonts w:eastAsia="MS Gothic" w:cs="Calibri"/>
          <w:b/>
          <w:bCs/>
        </w:rPr>
        <w:lastRenderedPageBreak/>
        <w:t>TABLE OF FIGURES (cont.)</w:t>
      </w:r>
    </w:p>
    <w:p w14:paraId="5A221F34" w14:textId="465C2587" w:rsidR="00C60346" w:rsidRPr="00C60346" w:rsidRDefault="003274F4">
      <w:pPr>
        <w:pStyle w:val="TableofFigures"/>
        <w:rPr>
          <w:rFonts w:eastAsiaTheme="minorEastAsia" w:cstheme="minorBidi"/>
          <w:noProof/>
          <w:lang w:eastAsia="en-AU"/>
        </w:rPr>
      </w:pPr>
      <w:hyperlink w:anchor="_Toc420656951"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9: </w:t>
        </w:r>
        <w:r w:rsidR="00C60346" w:rsidRPr="00C60346">
          <w:rPr>
            <w:rStyle w:val="Hyperlink"/>
            <w:rFonts w:asciiTheme="minorHAnsi" w:hAnsiTheme="minorHAnsi"/>
            <w:noProof/>
          </w:rPr>
          <w:tab/>
          <w:t>Physical function scores at each survey for women who have ever reported arthritis (on any survey), and women who have never reported arthritis,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1 \h </w:instrText>
        </w:r>
        <w:r w:rsidR="00C60346" w:rsidRPr="00C60346">
          <w:rPr>
            <w:noProof/>
            <w:webHidden/>
          </w:rPr>
        </w:r>
        <w:r w:rsidR="00C60346" w:rsidRPr="00C60346">
          <w:rPr>
            <w:noProof/>
            <w:webHidden/>
          </w:rPr>
          <w:fldChar w:fldCharType="separate"/>
        </w:r>
        <w:r w:rsidR="002B0B0C">
          <w:rPr>
            <w:noProof/>
            <w:webHidden/>
          </w:rPr>
          <w:t>48</w:t>
        </w:r>
        <w:r w:rsidR="00C60346" w:rsidRPr="00C60346">
          <w:rPr>
            <w:noProof/>
            <w:webHidden/>
          </w:rPr>
          <w:fldChar w:fldCharType="end"/>
        </w:r>
      </w:hyperlink>
    </w:p>
    <w:p w14:paraId="6A13E6E7" w14:textId="581895D7" w:rsidR="00C60346" w:rsidRPr="00C60346" w:rsidRDefault="003274F4">
      <w:pPr>
        <w:pStyle w:val="TableofFigures"/>
        <w:rPr>
          <w:rFonts w:eastAsiaTheme="minorEastAsia" w:cstheme="minorBidi"/>
          <w:noProof/>
          <w:lang w:eastAsia="en-AU"/>
        </w:rPr>
      </w:pPr>
      <w:hyperlink w:anchor="_Toc420656952"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10: </w:t>
        </w:r>
        <w:r w:rsidR="00C60346" w:rsidRPr="00C60346">
          <w:rPr>
            <w:rStyle w:val="Hyperlink"/>
            <w:rFonts w:asciiTheme="minorHAnsi" w:hAnsiTheme="minorHAnsi"/>
            <w:noProof/>
          </w:rPr>
          <w:tab/>
          <w:t>Mental health scores at each survey for women have ever reported arthritis (on any survey), and women who have never reported arthritis,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2 \h </w:instrText>
        </w:r>
        <w:r w:rsidR="00C60346" w:rsidRPr="00C60346">
          <w:rPr>
            <w:noProof/>
            <w:webHidden/>
          </w:rPr>
        </w:r>
        <w:r w:rsidR="00C60346" w:rsidRPr="00C60346">
          <w:rPr>
            <w:noProof/>
            <w:webHidden/>
          </w:rPr>
          <w:fldChar w:fldCharType="separate"/>
        </w:r>
        <w:r w:rsidR="002B0B0C">
          <w:rPr>
            <w:noProof/>
            <w:webHidden/>
          </w:rPr>
          <w:t>49</w:t>
        </w:r>
        <w:r w:rsidR="00C60346" w:rsidRPr="00C60346">
          <w:rPr>
            <w:noProof/>
            <w:webHidden/>
          </w:rPr>
          <w:fldChar w:fldCharType="end"/>
        </w:r>
      </w:hyperlink>
    </w:p>
    <w:p w14:paraId="188E2408" w14:textId="4239453A" w:rsidR="00C60346" w:rsidRPr="00C60346" w:rsidRDefault="003274F4">
      <w:pPr>
        <w:pStyle w:val="TableofFigures"/>
        <w:rPr>
          <w:rFonts w:eastAsiaTheme="minorEastAsia" w:cstheme="minorBidi"/>
          <w:noProof/>
          <w:lang w:eastAsia="en-AU"/>
        </w:rPr>
      </w:pPr>
      <w:hyperlink w:anchor="_Toc420656953" w:history="1">
        <w:r w:rsidR="00C60346" w:rsidRPr="00C60346">
          <w:rPr>
            <w:rStyle w:val="Hyperlink"/>
            <w:rFonts w:asciiTheme="minorHAnsi" w:hAnsiTheme="minorHAnsi"/>
            <w:noProof/>
          </w:rPr>
          <w:t>Figure 5</w:t>
        </w:r>
        <w:r w:rsidR="00C60346" w:rsidRPr="00C60346">
          <w:rPr>
            <w:rStyle w:val="Hyperlink"/>
            <w:rFonts w:asciiTheme="minorHAnsi" w:hAnsiTheme="minorHAnsi"/>
            <w:noProof/>
          </w:rPr>
          <w:noBreakHyphen/>
          <w:t xml:space="preserve">11: </w:t>
        </w:r>
        <w:r w:rsidR="00C60346" w:rsidRPr="00C60346">
          <w:rPr>
            <w:rStyle w:val="Hyperlink"/>
            <w:rFonts w:asciiTheme="minorHAnsi" w:hAnsiTheme="minorHAnsi"/>
            <w:noProof/>
          </w:rPr>
          <w:tab/>
          <w:t>Number of general practice visits at each survey for women who have ever reported arthritis (on any survey), and women who have never reported arthritis,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3 \h </w:instrText>
        </w:r>
        <w:r w:rsidR="00C60346" w:rsidRPr="00C60346">
          <w:rPr>
            <w:noProof/>
            <w:webHidden/>
          </w:rPr>
        </w:r>
        <w:r w:rsidR="00C60346" w:rsidRPr="00C60346">
          <w:rPr>
            <w:noProof/>
            <w:webHidden/>
          </w:rPr>
          <w:fldChar w:fldCharType="separate"/>
        </w:r>
        <w:r w:rsidR="002B0B0C">
          <w:rPr>
            <w:noProof/>
            <w:webHidden/>
          </w:rPr>
          <w:t>50</w:t>
        </w:r>
        <w:r w:rsidR="00C60346" w:rsidRPr="00C60346">
          <w:rPr>
            <w:noProof/>
            <w:webHidden/>
          </w:rPr>
          <w:fldChar w:fldCharType="end"/>
        </w:r>
      </w:hyperlink>
    </w:p>
    <w:p w14:paraId="200900E7" w14:textId="2A21A008" w:rsidR="00C60346" w:rsidRPr="00C60346" w:rsidRDefault="003274F4">
      <w:pPr>
        <w:pStyle w:val="TableofFigures"/>
        <w:rPr>
          <w:rFonts w:eastAsiaTheme="minorEastAsia" w:cstheme="minorBidi"/>
          <w:noProof/>
          <w:lang w:eastAsia="en-AU"/>
        </w:rPr>
      </w:pPr>
      <w:hyperlink w:anchor="_Toc420656954"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t>Prevalence of asthma at each survey among women in the 1973-78, 1946-51 and 1921-26 cohorts.</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4 \h </w:instrText>
        </w:r>
        <w:r w:rsidR="00C60346" w:rsidRPr="00C60346">
          <w:rPr>
            <w:noProof/>
            <w:webHidden/>
          </w:rPr>
        </w:r>
        <w:r w:rsidR="00C60346" w:rsidRPr="00C60346">
          <w:rPr>
            <w:noProof/>
            <w:webHidden/>
          </w:rPr>
          <w:fldChar w:fldCharType="separate"/>
        </w:r>
        <w:r w:rsidR="002B0B0C">
          <w:rPr>
            <w:noProof/>
            <w:webHidden/>
          </w:rPr>
          <w:t>55</w:t>
        </w:r>
        <w:r w:rsidR="00C60346" w:rsidRPr="00C60346">
          <w:rPr>
            <w:noProof/>
            <w:webHidden/>
          </w:rPr>
          <w:fldChar w:fldCharType="end"/>
        </w:r>
      </w:hyperlink>
    </w:p>
    <w:p w14:paraId="14746806" w14:textId="67052434" w:rsidR="00C60346" w:rsidRPr="00C60346" w:rsidRDefault="003274F4">
      <w:pPr>
        <w:pStyle w:val="TableofFigures"/>
        <w:rPr>
          <w:rFonts w:eastAsiaTheme="minorEastAsia" w:cstheme="minorBidi"/>
          <w:noProof/>
          <w:lang w:eastAsia="en-AU"/>
        </w:rPr>
      </w:pPr>
      <w:hyperlink w:anchor="_Toc420656955"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Prevalent and incident cases of asthma,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5 \h </w:instrText>
        </w:r>
        <w:r w:rsidR="00C60346" w:rsidRPr="00C60346">
          <w:rPr>
            <w:noProof/>
            <w:webHidden/>
          </w:rPr>
        </w:r>
        <w:r w:rsidR="00C60346" w:rsidRPr="00C60346">
          <w:rPr>
            <w:noProof/>
            <w:webHidden/>
          </w:rPr>
          <w:fldChar w:fldCharType="separate"/>
        </w:r>
        <w:r w:rsidR="002B0B0C">
          <w:rPr>
            <w:noProof/>
            <w:webHidden/>
          </w:rPr>
          <w:t>56</w:t>
        </w:r>
        <w:r w:rsidR="00C60346" w:rsidRPr="00C60346">
          <w:rPr>
            <w:noProof/>
            <w:webHidden/>
          </w:rPr>
          <w:fldChar w:fldCharType="end"/>
        </w:r>
      </w:hyperlink>
    </w:p>
    <w:p w14:paraId="50C77A4E" w14:textId="4B4ABBCD" w:rsidR="00C60346" w:rsidRPr="00C60346" w:rsidRDefault="003274F4">
      <w:pPr>
        <w:pStyle w:val="TableofFigures"/>
        <w:rPr>
          <w:rFonts w:eastAsiaTheme="minorEastAsia" w:cstheme="minorBidi"/>
          <w:noProof/>
          <w:lang w:eastAsia="en-AU"/>
        </w:rPr>
      </w:pPr>
      <w:hyperlink w:anchor="_Toc420656956"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Prevalent and incident cases of asthma, Surveys 1-6 (1973-78 cohort), Surveys 1-7 (1946-51 cohort) and Surveys 1-6 (1921-26 cohort), according to area of residenc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6 \h </w:instrText>
        </w:r>
        <w:r w:rsidR="00C60346" w:rsidRPr="00C60346">
          <w:rPr>
            <w:noProof/>
            <w:webHidden/>
          </w:rPr>
        </w:r>
        <w:r w:rsidR="00C60346" w:rsidRPr="00C60346">
          <w:rPr>
            <w:noProof/>
            <w:webHidden/>
          </w:rPr>
          <w:fldChar w:fldCharType="separate"/>
        </w:r>
        <w:r w:rsidR="002B0B0C">
          <w:rPr>
            <w:noProof/>
            <w:webHidden/>
          </w:rPr>
          <w:t>57</w:t>
        </w:r>
        <w:r w:rsidR="00C60346" w:rsidRPr="00C60346">
          <w:rPr>
            <w:noProof/>
            <w:webHidden/>
          </w:rPr>
          <w:fldChar w:fldCharType="end"/>
        </w:r>
      </w:hyperlink>
    </w:p>
    <w:p w14:paraId="0FABF128" w14:textId="0D138A4E" w:rsidR="00C60346" w:rsidRPr="00C60346" w:rsidRDefault="003274F4">
      <w:pPr>
        <w:pStyle w:val="TableofFigures"/>
        <w:rPr>
          <w:rFonts w:eastAsiaTheme="minorEastAsia" w:cstheme="minorBidi"/>
          <w:noProof/>
          <w:lang w:eastAsia="en-AU"/>
        </w:rPr>
      </w:pPr>
      <w:hyperlink w:anchor="_Toc420656957"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Prevalent and incident cases of asthma, Surveys 1-6 (1973-78 cohort), Surveys 1-7 (1946-51 cohort) and Surveys 1-6 (1921-26 cohort), according to highest educational qualification.</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7 \h </w:instrText>
        </w:r>
        <w:r w:rsidR="00C60346" w:rsidRPr="00C60346">
          <w:rPr>
            <w:noProof/>
            <w:webHidden/>
          </w:rPr>
        </w:r>
        <w:r w:rsidR="00C60346" w:rsidRPr="00C60346">
          <w:rPr>
            <w:noProof/>
            <w:webHidden/>
          </w:rPr>
          <w:fldChar w:fldCharType="separate"/>
        </w:r>
        <w:r w:rsidR="002B0B0C">
          <w:rPr>
            <w:noProof/>
            <w:webHidden/>
          </w:rPr>
          <w:t>58</w:t>
        </w:r>
        <w:r w:rsidR="00C60346" w:rsidRPr="00C60346">
          <w:rPr>
            <w:noProof/>
            <w:webHidden/>
          </w:rPr>
          <w:fldChar w:fldCharType="end"/>
        </w:r>
      </w:hyperlink>
    </w:p>
    <w:p w14:paraId="524F57CF" w14:textId="41AD9C37" w:rsidR="00C60346" w:rsidRPr="00C60346" w:rsidRDefault="003274F4">
      <w:pPr>
        <w:pStyle w:val="TableofFigures"/>
        <w:rPr>
          <w:rFonts w:eastAsiaTheme="minorEastAsia" w:cstheme="minorBidi"/>
          <w:noProof/>
          <w:lang w:eastAsia="en-AU"/>
        </w:rPr>
      </w:pPr>
      <w:hyperlink w:anchor="_Toc420656958"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t>Prevalent and incident cases of asthma, Surveys 1-6 (1973-78 cohort), Surveys 1-7 (1946-51 cohort) and Surveys 1-6 (1921-26 cohort, according to difficulty managing on income.</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8 \h </w:instrText>
        </w:r>
        <w:r w:rsidR="00C60346" w:rsidRPr="00C60346">
          <w:rPr>
            <w:noProof/>
            <w:webHidden/>
          </w:rPr>
        </w:r>
        <w:r w:rsidR="00C60346" w:rsidRPr="00C60346">
          <w:rPr>
            <w:noProof/>
            <w:webHidden/>
          </w:rPr>
          <w:fldChar w:fldCharType="separate"/>
        </w:r>
        <w:r w:rsidR="002B0B0C">
          <w:rPr>
            <w:noProof/>
            <w:webHidden/>
          </w:rPr>
          <w:t>59</w:t>
        </w:r>
        <w:r w:rsidR="00C60346" w:rsidRPr="00C60346">
          <w:rPr>
            <w:noProof/>
            <w:webHidden/>
          </w:rPr>
          <w:fldChar w:fldCharType="end"/>
        </w:r>
      </w:hyperlink>
    </w:p>
    <w:p w14:paraId="48E87697" w14:textId="3C4EC791" w:rsidR="00C60346" w:rsidRPr="00C60346" w:rsidRDefault="003274F4">
      <w:pPr>
        <w:pStyle w:val="TableofFigures"/>
        <w:rPr>
          <w:rFonts w:eastAsiaTheme="minorEastAsia" w:cstheme="minorBidi"/>
          <w:noProof/>
          <w:lang w:eastAsia="en-AU"/>
        </w:rPr>
      </w:pPr>
      <w:hyperlink w:anchor="_Toc420656959"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6: </w:t>
        </w:r>
        <w:r w:rsidR="00C60346" w:rsidRPr="00C60346">
          <w:rPr>
            <w:rStyle w:val="Hyperlink"/>
            <w:rFonts w:asciiTheme="minorHAnsi" w:hAnsiTheme="minorHAnsi"/>
            <w:noProof/>
          </w:rPr>
          <w:tab/>
          <w:t>Prevalent and incident cases of asthma, Surveys 1-6 (1973-78 cohort), Surveys 1-7 (1946-51 cohort) and Surveys 1-6 (1921-26 cohort), according to BMI categor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59 \h </w:instrText>
        </w:r>
        <w:r w:rsidR="00C60346" w:rsidRPr="00C60346">
          <w:rPr>
            <w:noProof/>
            <w:webHidden/>
          </w:rPr>
        </w:r>
        <w:r w:rsidR="00C60346" w:rsidRPr="00C60346">
          <w:rPr>
            <w:noProof/>
            <w:webHidden/>
          </w:rPr>
          <w:fldChar w:fldCharType="separate"/>
        </w:r>
        <w:r w:rsidR="002B0B0C">
          <w:rPr>
            <w:noProof/>
            <w:webHidden/>
          </w:rPr>
          <w:t>60</w:t>
        </w:r>
        <w:r w:rsidR="00C60346" w:rsidRPr="00C60346">
          <w:rPr>
            <w:noProof/>
            <w:webHidden/>
          </w:rPr>
          <w:fldChar w:fldCharType="end"/>
        </w:r>
      </w:hyperlink>
    </w:p>
    <w:p w14:paraId="191A6942" w14:textId="354ADA7F" w:rsidR="00C60346" w:rsidRPr="00C60346" w:rsidRDefault="003274F4">
      <w:pPr>
        <w:pStyle w:val="TableofFigures"/>
        <w:rPr>
          <w:rFonts w:eastAsiaTheme="minorEastAsia" w:cstheme="minorBidi"/>
          <w:noProof/>
          <w:lang w:eastAsia="en-AU"/>
        </w:rPr>
      </w:pPr>
      <w:hyperlink w:anchor="_Toc420656960"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7: </w:t>
        </w:r>
        <w:r w:rsidR="00C60346" w:rsidRPr="00C60346">
          <w:rPr>
            <w:rStyle w:val="Hyperlink"/>
            <w:rFonts w:asciiTheme="minorHAnsi" w:hAnsiTheme="minorHAnsi"/>
            <w:noProof/>
          </w:rPr>
          <w:tab/>
          <w:t>Prevalent and incident cases of asthma, Surveys 1-6 (1973-78 cohort), Surveys 1-7 (1946-51 cohort) and Surveys 1-6 (1921-26 cohort), according to smoking status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0 \h </w:instrText>
        </w:r>
        <w:r w:rsidR="00C60346" w:rsidRPr="00C60346">
          <w:rPr>
            <w:noProof/>
            <w:webHidden/>
          </w:rPr>
        </w:r>
        <w:r w:rsidR="00C60346" w:rsidRPr="00C60346">
          <w:rPr>
            <w:noProof/>
            <w:webHidden/>
          </w:rPr>
          <w:fldChar w:fldCharType="separate"/>
        </w:r>
        <w:r w:rsidR="002B0B0C">
          <w:rPr>
            <w:noProof/>
            <w:webHidden/>
          </w:rPr>
          <w:t>61</w:t>
        </w:r>
        <w:r w:rsidR="00C60346" w:rsidRPr="00C60346">
          <w:rPr>
            <w:noProof/>
            <w:webHidden/>
          </w:rPr>
          <w:fldChar w:fldCharType="end"/>
        </w:r>
      </w:hyperlink>
    </w:p>
    <w:p w14:paraId="2544B9C2" w14:textId="13AD054B" w:rsidR="00C60346" w:rsidRPr="00C60346" w:rsidRDefault="003274F4">
      <w:pPr>
        <w:pStyle w:val="TableofFigures"/>
        <w:rPr>
          <w:rFonts w:eastAsiaTheme="minorEastAsia" w:cstheme="minorBidi"/>
          <w:noProof/>
          <w:lang w:eastAsia="en-AU"/>
        </w:rPr>
      </w:pPr>
      <w:hyperlink w:anchor="_Toc420656961"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8: </w:t>
        </w:r>
        <w:r w:rsidR="00C60346" w:rsidRPr="00C60346">
          <w:rPr>
            <w:rStyle w:val="Hyperlink"/>
            <w:rFonts w:asciiTheme="minorHAnsi" w:hAnsiTheme="minorHAnsi"/>
            <w:noProof/>
          </w:rPr>
          <w:tab/>
          <w:t>Prevalent and incident cases of asthma, Surveys 1-6 (1973-78 cohort), Surveys 1-7 (1946-51 cohort) and Surveys 1-6 (1921-26 cohort, according to level of physical activit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1 \h </w:instrText>
        </w:r>
        <w:r w:rsidR="00C60346" w:rsidRPr="00C60346">
          <w:rPr>
            <w:noProof/>
            <w:webHidden/>
          </w:rPr>
        </w:r>
        <w:r w:rsidR="00C60346" w:rsidRPr="00C60346">
          <w:rPr>
            <w:noProof/>
            <w:webHidden/>
          </w:rPr>
          <w:fldChar w:fldCharType="separate"/>
        </w:r>
        <w:r w:rsidR="002B0B0C">
          <w:rPr>
            <w:noProof/>
            <w:webHidden/>
          </w:rPr>
          <w:t>62</w:t>
        </w:r>
        <w:r w:rsidR="00C60346" w:rsidRPr="00C60346">
          <w:rPr>
            <w:noProof/>
            <w:webHidden/>
          </w:rPr>
          <w:fldChar w:fldCharType="end"/>
        </w:r>
      </w:hyperlink>
    </w:p>
    <w:p w14:paraId="7030CE39" w14:textId="77777777" w:rsidR="00630F11" w:rsidRDefault="00630F11">
      <w:pPr>
        <w:pStyle w:val="TableofFigures"/>
        <w:rPr>
          <w:rStyle w:val="Hyperlink"/>
          <w:rFonts w:asciiTheme="minorHAnsi" w:hAnsiTheme="minorHAnsi"/>
          <w:noProof/>
        </w:rPr>
      </w:pPr>
    </w:p>
    <w:p w14:paraId="1B645A78" w14:textId="73EF6783" w:rsidR="00630F11" w:rsidRDefault="00630F11" w:rsidP="00630F11">
      <w:pPr>
        <w:pStyle w:val="TableofFigures"/>
        <w:jc w:val="center"/>
        <w:rPr>
          <w:rStyle w:val="Hyperlink"/>
          <w:rFonts w:asciiTheme="minorHAnsi" w:hAnsiTheme="minorHAnsi"/>
          <w:noProof/>
        </w:rPr>
      </w:pPr>
      <w:r>
        <w:rPr>
          <w:rFonts w:eastAsia="MS Gothic" w:cs="Calibri"/>
          <w:b/>
          <w:bCs/>
        </w:rPr>
        <w:lastRenderedPageBreak/>
        <w:t>TABLE OF FIGURES (cont.)</w:t>
      </w:r>
    </w:p>
    <w:p w14:paraId="58970478" w14:textId="74ABA4BB" w:rsidR="00C60346" w:rsidRPr="00C60346" w:rsidRDefault="003274F4">
      <w:pPr>
        <w:pStyle w:val="TableofFigures"/>
        <w:rPr>
          <w:rFonts w:eastAsiaTheme="minorEastAsia" w:cstheme="minorBidi"/>
          <w:noProof/>
          <w:lang w:eastAsia="en-AU"/>
        </w:rPr>
      </w:pPr>
      <w:hyperlink w:anchor="_Toc420656962" w:history="1">
        <w:r w:rsidR="00C60346" w:rsidRPr="00C60346">
          <w:rPr>
            <w:rStyle w:val="Hyperlink"/>
            <w:rFonts w:asciiTheme="minorHAnsi" w:hAnsiTheme="minorHAnsi"/>
            <w:bCs/>
            <w:noProof/>
          </w:rPr>
          <w:t>Figure 6</w:t>
        </w:r>
        <w:r w:rsidR="00C60346" w:rsidRPr="00C60346">
          <w:rPr>
            <w:rStyle w:val="Hyperlink"/>
            <w:rFonts w:asciiTheme="minorHAnsi" w:hAnsiTheme="minorHAnsi"/>
            <w:bCs/>
            <w:noProof/>
          </w:rPr>
          <w:noBreakHyphen/>
          <w:t xml:space="preserve">9: </w:t>
        </w:r>
        <w:r w:rsidR="00C60346" w:rsidRPr="00C60346">
          <w:rPr>
            <w:rStyle w:val="Hyperlink"/>
            <w:rFonts w:asciiTheme="minorHAnsi" w:hAnsiTheme="minorHAnsi"/>
            <w:bCs/>
            <w:noProof/>
          </w:rPr>
          <w:tab/>
          <w:t>Mean physical function scores at each survey for women who have ever reported asthma (on any survey), and women who have never reported asthma,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2 \h </w:instrText>
        </w:r>
        <w:r w:rsidR="00C60346" w:rsidRPr="00C60346">
          <w:rPr>
            <w:noProof/>
            <w:webHidden/>
          </w:rPr>
        </w:r>
        <w:r w:rsidR="00C60346" w:rsidRPr="00C60346">
          <w:rPr>
            <w:noProof/>
            <w:webHidden/>
          </w:rPr>
          <w:fldChar w:fldCharType="separate"/>
        </w:r>
        <w:r w:rsidR="002B0B0C">
          <w:rPr>
            <w:noProof/>
            <w:webHidden/>
          </w:rPr>
          <w:t>63</w:t>
        </w:r>
        <w:r w:rsidR="00C60346" w:rsidRPr="00C60346">
          <w:rPr>
            <w:noProof/>
            <w:webHidden/>
          </w:rPr>
          <w:fldChar w:fldCharType="end"/>
        </w:r>
      </w:hyperlink>
    </w:p>
    <w:p w14:paraId="349343E4" w14:textId="6C15BB97" w:rsidR="00C60346" w:rsidRPr="00C60346" w:rsidRDefault="003274F4">
      <w:pPr>
        <w:pStyle w:val="TableofFigures"/>
        <w:rPr>
          <w:rFonts w:eastAsiaTheme="minorEastAsia" w:cstheme="minorBidi"/>
          <w:noProof/>
          <w:lang w:eastAsia="en-AU"/>
        </w:rPr>
      </w:pPr>
      <w:hyperlink w:anchor="_Toc420656963"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10: </w:t>
        </w:r>
        <w:r w:rsidR="00C60346" w:rsidRPr="00C60346">
          <w:rPr>
            <w:rStyle w:val="Hyperlink"/>
            <w:rFonts w:asciiTheme="minorHAnsi" w:hAnsiTheme="minorHAnsi"/>
            <w:noProof/>
          </w:rPr>
          <w:tab/>
          <w:t>Mean mental health scores at each survey for women who have ever reported asthma (on any survey), and women who have never reported asthma,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3 \h </w:instrText>
        </w:r>
        <w:r w:rsidR="00C60346" w:rsidRPr="00C60346">
          <w:rPr>
            <w:noProof/>
            <w:webHidden/>
          </w:rPr>
        </w:r>
        <w:r w:rsidR="00C60346" w:rsidRPr="00C60346">
          <w:rPr>
            <w:noProof/>
            <w:webHidden/>
          </w:rPr>
          <w:fldChar w:fldCharType="separate"/>
        </w:r>
        <w:r w:rsidR="002B0B0C">
          <w:rPr>
            <w:noProof/>
            <w:webHidden/>
          </w:rPr>
          <w:t>64</w:t>
        </w:r>
        <w:r w:rsidR="00C60346" w:rsidRPr="00C60346">
          <w:rPr>
            <w:noProof/>
            <w:webHidden/>
          </w:rPr>
          <w:fldChar w:fldCharType="end"/>
        </w:r>
      </w:hyperlink>
    </w:p>
    <w:p w14:paraId="10A04292" w14:textId="18CA87D2" w:rsidR="00C60346" w:rsidRPr="00C60346" w:rsidRDefault="003274F4">
      <w:pPr>
        <w:pStyle w:val="TableofFigures"/>
        <w:rPr>
          <w:rFonts w:eastAsiaTheme="minorEastAsia" w:cstheme="minorBidi"/>
          <w:noProof/>
          <w:lang w:eastAsia="en-AU"/>
        </w:rPr>
      </w:pPr>
      <w:hyperlink w:anchor="_Toc420656964" w:history="1">
        <w:r w:rsidR="00C60346" w:rsidRPr="00C60346">
          <w:rPr>
            <w:rStyle w:val="Hyperlink"/>
            <w:rFonts w:asciiTheme="minorHAnsi" w:hAnsiTheme="minorHAnsi"/>
            <w:noProof/>
          </w:rPr>
          <w:t>Figure 6</w:t>
        </w:r>
        <w:r w:rsidR="00C60346" w:rsidRPr="00C60346">
          <w:rPr>
            <w:rStyle w:val="Hyperlink"/>
            <w:rFonts w:asciiTheme="minorHAnsi" w:hAnsiTheme="minorHAnsi"/>
            <w:noProof/>
          </w:rPr>
          <w:noBreakHyphen/>
          <w:t xml:space="preserve">11: </w:t>
        </w:r>
        <w:r w:rsidR="00C60346" w:rsidRPr="00C60346">
          <w:rPr>
            <w:rStyle w:val="Hyperlink"/>
            <w:rFonts w:asciiTheme="minorHAnsi" w:hAnsiTheme="minorHAnsi"/>
            <w:noProof/>
          </w:rPr>
          <w:tab/>
          <w:t>Mean number of general practice visits each year for women who have ever reported asthma (on any survey) and women  who have never reported asthma,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4 \h </w:instrText>
        </w:r>
        <w:r w:rsidR="00C60346" w:rsidRPr="00C60346">
          <w:rPr>
            <w:noProof/>
            <w:webHidden/>
          </w:rPr>
        </w:r>
        <w:r w:rsidR="00C60346" w:rsidRPr="00C60346">
          <w:rPr>
            <w:noProof/>
            <w:webHidden/>
          </w:rPr>
          <w:fldChar w:fldCharType="separate"/>
        </w:r>
        <w:r w:rsidR="002B0B0C">
          <w:rPr>
            <w:noProof/>
            <w:webHidden/>
          </w:rPr>
          <w:t>65</w:t>
        </w:r>
        <w:r w:rsidR="00C60346" w:rsidRPr="00C60346">
          <w:rPr>
            <w:noProof/>
            <w:webHidden/>
          </w:rPr>
          <w:fldChar w:fldCharType="end"/>
        </w:r>
      </w:hyperlink>
    </w:p>
    <w:p w14:paraId="6F268C1D" w14:textId="2CC92F6C" w:rsidR="00C60346" w:rsidRPr="00C60346" w:rsidRDefault="003274F4">
      <w:pPr>
        <w:pStyle w:val="TableofFigures"/>
        <w:rPr>
          <w:rFonts w:eastAsiaTheme="minorEastAsia" w:cstheme="minorBidi"/>
          <w:noProof/>
          <w:lang w:eastAsia="en-AU"/>
        </w:rPr>
      </w:pPr>
      <w:hyperlink w:anchor="_Toc420656965"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r>
        <w:r w:rsidR="00C60346" w:rsidRPr="00C60346">
          <w:rPr>
            <w:rStyle w:val="Hyperlink"/>
            <w:rFonts w:asciiTheme="minorHAnsi" w:hAnsiTheme="minorHAnsi"/>
            <w:bCs/>
            <w:noProof/>
          </w:rPr>
          <w:t>Prevalence of breast cancer at each survey (1 to 7) in the 1946-51 cohort and at Surveys 1 and 2 in the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5 \h </w:instrText>
        </w:r>
        <w:r w:rsidR="00C60346" w:rsidRPr="00C60346">
          <w:rPr>
            <w:noProof/>
            <w:webHidden/>
          </w:rPr>
        </w:r>
        <w:r w:rsidR="00C60346" w:rsidRPr="00C60346">
          <w:rPr>
            <w:noProof/>
            <w:webHidden/>
          </w:rPr>
          <w:fldChar w:fldCharType="separate"/>
        </w:r>
        <w:r w:rsidR="002B0B0C">
          <w:rPr>
            <w:noProof/>
            <w:webHidden/>
          </w:rPr>
          <w:t>70</w:t>
        </w:r>
        <w:r w:rsidR="00C60346" w:rsidRPr="00C60346">
          <w:rPr>
            <w:noProof/>
            <w:webHidden/>
          </w:rPr>
          <w:fldChar w:fldCharType="end"/>
        </w:r>
      </w:hyperlink>
    </w:p>
    <w:p w14:paraId="34DA33C4" w14:textId="3D2D1B8D" w:rsidR="00C60346" w:rsidRPr="00C60346" w:rsidRDefault="003274F4">
      <w:pPr>
        <w:pStyle w:val="TableofFigures"/>
        <w:rPr>
          <w:rFonts w:eastAsiaTheme="minorEastAsia" w:cstheme="minorBidi"/>
          <w:noProof/>
          <w:lang w:eastAsia="en-AU"/>
        </w:rPr>
      </w:pPr>
      <w:hyperlink w:anchor="_Toc420656966"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Prevalent and incident cases of breast cancer, Surveys 1 – 7, in the 1946-51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6 \h </w:instrText>
        </w:r>
        <w:r w:rsidR="00C60346" w:rsidRPr="00C60346">
          <w:rPr>
            <w:noProof/>
            <w:webHidden/>
          </w:rPr>
        </w:r>
        <w:r w:rsidR="00C60346" w:rsidRPr="00C60346">
          <w:rPr>
            <w:noProof/>
            <w:webHidden/>
          </w:rPr>
          <w:fldChar w:fldCharType="separate"/>
        </w:r>
        <w:r w:rsidR="002B0B0C">
          <w:rPr>
            <w:noProof/>
            <w:webHidden/>
          </w:rPr>
          <w:t>71</w:t>
        </w:r>
        <w:r w:rsidR="00C60346" w:rsidRPr="00C60346">
          <w:rPr>
            <w:noProof/>
            <w:webHidden/>
          </w:rPr>
          <w:fldChar w:fldCharType="end"/>
        </w:r>
      </w:hyperlink>
    </w:p>
    <w:p w14:paraId="3200AA04" w14:textId="0686B77C" w:rsidR="00C60346" w:rsidRPr="00C60346" w:rsidRDefault="003274F4">
      <w:pPr>
        <w:pStyle w:val="TableofFigures"/>
        <w:rPr>
          <w:rFonts w:eastAsiaTheme="minorEastAsia" w:cstheme="minorBidi"/>
          <w:noProof/>
          <w:lang w:eastAsia="en-AU"/>
        </w:rPr>
      </w:pPr>
      <w:hyperlink w:anchor="_Toc420656967"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Prevalent and incident cases of breast cancer in the 1946-51 cohort, Surveys 1-7, according to area of residence.</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7 \h </w:instrText>
        </w:r>
        <w:r w:rsidR="00C60346" w:rsidRPr="00C60346">
          <w:rPr>
            <w:noProof/>
            <w:webHidden/>
          </w:rPr>
        </w:r>
        <w:r w:rsidR="00C60346" w:rsidRPr="00C60346">
          <w:rPr>
            <w:noProof/>
            <w:webHidden/>
          </w:rPr>
          <w:fldChar w:fldCharType="separate"/>
        </w:r>
        <w:r w:rsidR="002B0B0C">
          <w:rPr>
            <w:noProof/>
            <w:webHidden/>
          </w:rPr>
          <w:t>72</w:t>
        </w:r>
        <w:r w:rsidR="00C60346" w:rsidRPr="00C60346">
          <w:rPr>
            <w:noProof/>
            <w:webHidden/>
          </w:rPr>
          <w:fldChar w:fldCharType="end"/>
        </w:r>
      </w:hyperlink>
    </w:p>
    <w:p w14:paraId="5E871DB0" w14:textId="7939B98E" w:rsidR="00C60346" w:rsidRPr="00C60346" w:rsidRDefault="003274F4">
      <w:pPr>
        <w:pStyle w:val="TableofFigures"/>
        <w:rPr>
          <w:rFonts w:eastAsiaTheme="minorEastAsia" w:cstheme="minorBidi"/>
          <w:noProof/>
          <w:lang w:eastAsia="en-AU"/>
        </w:rPr>
      </w:pPr>
      <w:hyperlink w:anchor="_Toc420656968"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Prevalent and incident cases of breast cancer in the 1946-51 cohort, Surveys 1-7, according to highest educational qualification.</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8 \h </w:instrText>
        </w:r>
        <w:r w:rsidR="00C60346" w:rsidRPr="00C60346">
          <w:rPr>
            <w:noProof/>
            <w:webHidden/>
          </w:rPr>
        </w:r>
        <w:r w:rsidR="00C60346" w:rsidRPr="00C60346">
          <w:rPr>
            <w:noProof/>
            <w:webHidden/>
          </w:rPr>
          <w:fldChar w:fldCharType="separate"/>
        </w:r>
        <w:r w:rsidR="002B0B0C">
          <w:rPr>
            <w:noProof/>
            <w:webHidden/>
          </w:rPr>
          <w:t>73</w:t>
        </w:r>
        <w:r w:rsidR="00C60346" w:rsidRPr="00C60346">
          <w:rPr>
            <w:noProof/>
            <w:webHidden/>
          </w:rPr>
          <w:fldChar w:fldCharType="end"/>
        </w:r>
      </w:hyperlink>
    </w:p>
    <w:p w14:paraId="008AD8A9" w14:textId="36906E8E" w:rsidR="00C60346" w:rsidRPr="00C60346" w:rsidRDefault="003274F4">
      <w:pPr>
        <w:pStyle w:val="TableofFigures"/>
        <w:rPr>
          <w:rFonts w:eastAsiaTheme="minorEastAsia" w:cstheme="minorBidi"/>
          <w:noProof/>
          <w:lang w:eastAsia="en-AU"/>
        </w:rPr>
      </w:pPr>
      <w:hyperlink w:anchor="_Toc420656969"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t>Prevalent and incident cases of breast cancer in the 1946-51 cohort, Surveys 1-7, according to difficulty managing on income.</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69 \h </w:instrText>
        </w:r>
        <w:r w:rsidR="00C60346" w:rsidRPr="00C60346">
          <w:rPr>
            <w:noProof/>
            <w:webHidden/>
          </w:rPr>
        </w:r>
        <w:r w:rsidR="00C60346" w:rsidRPr="00C60346">
          <w:rPr>
            <w:noProof/>
            <w:webHidden/>
          </w:rPr>
          <w:fldChar w:fldCharType="separate"/>
        </w:r>
        <w:r w:rsidR="002B0B0C">
          <w:rPr>
            <w:noProof/>
            <w:webHidden/>
          </w:rPr>
          <w:t>74</w:t>
        </w:r>
        <w:r w:rsidR="00C60346" w:rsidRPr="00C60346">
          <w:rPr>
            <w:noProof/>
            <w:webHidden/>
          </w:rPr>
          <w:fldChar w:fldCharType="end"/>
        </w:r>
      </w:hyperlink>
    </w:p>
    <w:p w14:paraId="69A67833" w14:textId="5DEDFBB3" w:rsidR="00C60346" w:rsidRPr="00C60346" w:rsidRDefault="003274F4">
      <w:pPr>
        <w:pStyle w:val="TableofFigures"/>
        <w:rPr>
          <w:rFonts w:eastAsiaTheme="minorEastAsia" w:cstheme="minorBidi"/>
          <w:noProof/>
          <w:lang w:eastAsia="en-AU"/>
        </w:rPr>
      </w:pPr>
      <w:hyperlink w:anchor="_Toc420656970"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6: </w:t>
        </w:r>
        <w:r w:rsidR="00C60346" w:rsidRPr="00C60346">
          <w:rPr>
            <w:rStyle w:val="Hyperlink"/>
            <w:rFonts w:asciiTheme="minorHAnsi" w:hAnsiTheme="minorHAnsi"/>
            <w:noProof/>
          </w:rPr>
          <w:tab/>
          <w:t>Prevalent and incident cases of breast cancer in the 1946-51 cohort, Surveys 1-7, according to BMI categor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0 \h </w:instrText>
        </w:r>
        <w:r w:rsidR="00C60346" w:rsidRPr="00C60346">
          <w:rPr>
            <w:noProof/>
            <w:webHidden/>
          </w:rPr>
        </w:r>
        <w:r w:rsidR="00C60346" w:rsidRPr="00C60346">
          <w:rPr>
            <w:noProof/>
            <w:webHidden/>
          </w:rPr>
          <w:fldChar w:fldCharType="separate"/>
        </w:r>
        <w:r w:rsidR="002B0B0C">
          <w:rPr>
            <w:noProof/>
            <w:webHidden/>
          </w:rPr>
          <w:t>75</w:t>
        </w:r>
        <w:r w:rsidR="00C60346" w:rsidRPr="00C60346">
          <w:rPr>
            <w:noProof/>
            <w:webHidden/>
          </w:rPr>
          <w:fldChar w:fldCharType="end"/>
        </w:r>
      </w:hyperlink>
    </w:p>
    <w:p w14:paraId="325E2E32" w14:textId="0DDDF220" w:rsidR="00C60346" w:rsidRPr="00C60346" w:rsidRDefault="003274F4">
      <w:pPr>
        <w:pStyle w:val="TableofFigures"/>
        <w:rPr>
          <w:rFonts w:eastAsiaTheme="minorEastAsia" w:cstheme="minorBidi"/>
          <w:noProof/>
          <w:lang w:eastAsia="en-AU"/>
        </w:rPr>
      </w:pPr>
      <w:hyperlink w:anchor="_Toc420656971"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7: </w:t>
        </w:r>
        <w:r w:rsidR="00C60346" w:rsidRPr="00C60346">
          <w:rPr>
            <w:rStyle w:val="Hyperlink"/>
            <w:rFonts w:asciiTheme="minorHAnsi" w:hAnsiTheme="minorHAnsi"/>
            <w:noProof/>
          </w:rPr>
          <w:tab/>
          <w:t>Prevalent and incident cases of breast cancer in the 1946-51 cohort, Surveys 1-7, according to smoking status.</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1 \h </w:instrText>
        </w:r>
        <w:r w:rsidR="00C60346" w:rsidRPr="00C60346">
          <w:rPr>
            <w:noProof/>
            <w:webHidden/>
          </w:rPr>
        </w:r>
        <w:r w:rsidR="00C60346" w:rsidRPr="00C60346">
          <w:rPr>
            <w:noProof/>
            <w:webHidden/>
          </w:rPr>
          <w:fldChar w:fldCharType="separate"/>
        </w:r>
        <w:r w:rsidR="002B0B0C">
          <w:rPr>
            <w:noProof/>
            <w:webHidden/>
          </w:rPr>
          <w:t>76</w:t>
        </w:r>
        <w:r w:rsidR="00C60346" w:rsidRPr="00C60346">
          <w:rPr>
            <w:noProof/>
            <w:webHidden/>
          </w:rPr>
          <w:fldChar w:fldCharType="end"/>
        </w:r>
      </w:hyperlink>
    </w:p>
    <w:p w14:paraId="621F0828" w14:textId="169E5EEA" w:rsidR="00C60346" w:rsidRPr="00C60346" w:rsidRDefault="003274F4">
      <w:pPr>
        <w:pStyle w:val="TableofFigures"/>
        <w:rPr>
          <w:rFonts w:eastAsiaTheme="minorEastAsia" w:cstheme="minorBidi"/>
          <w:noProof/>
          <w:lang w:eastAsia="en-AU"/>
        </w:rPr>
      </w:pPr>
      <w:hyperlink w:anchor="_Toc420656972"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8: </w:t>
        </w:r>
        <w:r w:rsidR="00C60346" w:rsidRPr="00C60346">
          <w:rPr>
            <w:rStyle w:val="Hyperlink"/>
            <w:rFonts w:asciiTheme="minorHAnsi" w:hAnsiTheme="minorHAnsi"/>
            <w:noProof/>
          </w:rPr>
          <w:tab/>
          <w:t>Prevalent and incident cases of breast cancer in the 1946-51 cohort, Surveys 1-7, according to level of physical activit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2 \h </w:instrText>
        </w:r>
        <w:r w:rsidR="00C60346" w:rsidRPr="00C60346">
          <w:rPr>
            <w:noProof/>
            <w:webHidden/>
          </w:rPr>
        </w:r>
        <w:r w:rsidR="00C60346" w:rsidRPr="00C60346">
          <w:rPr>
            <w:noProof/>
            <w:webHidden/>
          </w:rPr>
          <w:fldChar w:fldCharType="separate"/>
        </w:r>
        <w:r w:rsidR="002B0B0C">
          <w:rPr>
            <w:noProof/>
            <w:webHidden/>
          </w:rPr>
          <w:t>77</w:t>
        </w:r>
        <w:r w:rsidR="00C60346" w:rsidRPr="00C60346">
          <w:rPr>
            <w:noProof/>
            <w:webHidden/>
          </w:rPr>
          <w:fldChar w:fldCharType="end"/>
        </w:r>
      </w:hyperlink>
    </w:p>
    <w:p w14:paraId="5B88D81F" w14:textId="6C957D39" w:rsidR="00C60346" w:rsidRPr="00C60346" w:rsidRDefault="003274F4">
      <w:pPr>
        <w:pStyle w:val="TableofFigures"/>
        <w:rPr>
          <w:rFonts w:eastAsiaTheme="minorEastAsia" w:cstheme="minorBidi"/>
          <w:noProof/>
          <w:lang w:eastAsia="en-AU"/>
        </w:rPr>
      </w:pPr>
      <w:hyperlink w:anchor="_Toc420656973"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9: </w:t>
        </w:r>
        <w:r w:rsidR="00C60346" w:rsidRPr="00C60346">
          <w:rPr>
            <w:rStyle w:val="Hyperlink"/>
            <w:rFonts w:asciiTheme="minorHAnsi" w:hAnsiTheme="minorHAnsi"/>
            <w:noProof/>
          </w:rPr>
          <w:tab/>
          <w:t>Mean physical function scores at each survey for women who have ever reported breast cancer (on any survey), and women who have never reported breast cancer, Surveys 1-7 (1946-51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3 \h </w:instrText>
        </w:r>
        <w:r w:rsidR="00C60346" w:rsidRPr="00C60346">
          <w:rPr>
            <w:noProof/>
            <w:webHidden/>
          </w:rPr>
        </w:r>
        <w:r w:rsidR="00C60346" w:rsidRPr="00C60346">
          <w:rPr>
            <w:noProof/>
            <w:webHidden/>
          </w:rPr>
          <w:fldChar w:fldCharType="separate"/>
        </w:r>
        <w:r w:rsidR="002B0B0C">
          <w:rPr>
            <w:noProof/>
            <w:webHidden/>
          </w:rPr>
          <w:t>78</w:t>
        </w:r>
        <w:r w:rsidR="00C60346" w:rsidRPr="00C60346">
          <w:rPr>
            <w:noProof/>
            <w:webHidden/>
          </w:rPr>
          <w:fldChar w:fldCharType="end"/>
        </w:r>
      </w:hyperlink>
    </w:p>
    <w:p w14:paraId="4262F617" w14:textId="77777777" w:rsidR="00630F11" w:rsidRDefault="00630F11">
      <w:pPr>
        <w:pStyle w:val="TableofFigures"/>
        <w:rPr>
          <w:rStyle w:val="Hyperlink"/>
          <w:rFonts w:asciiTheme="minorHAnsi" w:hAnsiTheme="minorHAnsi"/>
          <w:noProof/>
        </w:rPr>
      </w:pPr>
    </w:p>
    <w:p w14:paraId="6987A09A" w14:textId="77777777" w:rsidR="00630F11" w:rsidRDefault="00630F11">
      <w:pPr>
        <w:pStyle w:val="TableofFigures"/>
        <w:rPr>
          <w:rStyle w:val="Hyperlink"/>
          <w:rFonts w:asciiTheme="minorHAnsi" w:hAnsiTheme="minorHAnsi"/>
          <w:noProof/>
        </w:rPr>
      </w:pPr>
    </w:p>
    <w:p w14:paraId="13292265" w14:textId="77777777" w:rsidR="00630F11" w:rsidRDefault="00630F11">
      <w:pPr>
        <w:pStyle w:val="TableofFigures"/>
        <w:rPr>
          <w:rStyle w:val="Hyperlink"/>
          <w:rFonts w:asciiTheme="minorHAnsi" w:hAnsiTheme="minorHAnsi"/>
          <w:noProof/>
        </w:rPr>
      </w:pPr>
    </w:p>
    <w:p w14:paraId="2C192621" w14:textId="5BD8849F" w:rsidR="00630F11" w:rsidRDefault="00630F11" w:rsidP="00630F11">
      <w:pPr>
        <w:pStyle w:val="TableofFigures"/>
        <w:jc w:val="center"/>
        <w:rPr>
          <w:rStyle w:val="Hyperlink"/>
          <w:rFonts w:asciiTheme="minorHAnsi" w:hAnsiTheme="minorHAnsi"/>
          <w:noProof/>
        </w:rPr>
      </w:pPr>
      <w:r>
        <w:rPr>
          <w:rFonts w:eastAsia="MS Gothic" w:cs="Calibri"/>
          <w:b/>
          <w:bCs/>
        </w:rPr>
        <w:lastRenderedPageBreak/>
        <w:t>TABLE OF FIGURES (cont.)</w:t>
      </w:r>
    </w:p>
    <w:p w14:paraId="2BD80530" w14:textId="3DF1DB69" w:rsidR="00C60346" w:rsidRPr="00C60346" w:rsidRDefault="003274F4">
      <w:pPr>
        <w:pStyle w:val="TableofFigures"/>
        <w:rPr>
          <w:rFonts w:eastAsiaTheme="minorEastAsia" w:cstheme="minorBidi"/>
          <w:noProof/>
          <w:lang w:eastAsia="en-AU"/>
        </w:rPr>
      </w:pPr>
      <w:hyperlink w:anchor="_Toc420656974"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10: </w:t>
        </w:r>
        <w:r w:rsidR="00C60346" w:rsidRPr="00C60346">
          <w:rPr>
            <w:rStyle w:val="Hyperlink"/>
            <w:rFonts w:asciiTheme="minorHAnsi" w:hAnsiTheme="minorHAnsi"/>
            <w:noProof/>
          </w:rPr>
          <w:tab/>
          <w:t>Mean mental health scores at each survey for women who have ever reported breast cancer (on any survey), and women who have never reported breast cancer, Surveys 1-7 (1946-51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4 \h </w:instrText>
        </w:r>
        <w:r w:rsidR="00C60346" w:rsidRPr="00C60346">
          <w:rPr>
            <w:noProof/>
            <w:webHidden/>
          </w:rPr>
        </w:r>
        <w:r w:rsidR="00C60346" w:rsidRPr="00C60346">
          <w:rPr>
            <w:noProof/>
            <w:webHidden/>
          </w:rPr>
          <w:fldChar w:fldCharType="separate"/>
        </w:r>
        <w:r w:rsidR="002B0B0C">
          <w:rPr>
            <w:noProof/>
            <w:webHidden/>
          </w:rPr>
          <w:t>79</w:t>
        </w:r>
        <w:r w:rsidR="00C60346" w:rsidRPr="00C60346">
          <w:rPr>
            <w:noProof/>
            <w:webHidden/>
          </w:rPr>
          <w:fldChar w:fldCharType="end"/>
        </w:r>
      </w:hyperlink>
    </w:p>
    <w:p w14:paraId="194BD9CE" w14:textId="2144FD89" w:rsidR="00C60346" w:rsidRPr="00C60346" w:rsidRDefault="003274F4">
      <w:pPr>
        <w:pStyle w:val="TableofFigures"/>
        <w:rPr>
          <w:rFonts w:eastAsiaTheme="minorEastAsia" w:cstheme="minorBidi"/>
          <w:noProof/>
          <w:lang w:eastAsia="en-AU"/>
        </w:rPr>
      </w:pPr>
      <w:hyperlink w:anchor="_Toc420656975" w:history="1">
        <w:r w:rsidR="00C60346" w:rsidRPr="00C60346">
          <w:rPr>
            <w:rStyle w:val="Hyperlink"/>
            <w:rFonts w:asciiTheme="minorHAnsi" w:hAnsiTheme="minorHAnsi"/>
            <w:noProof/>
          </w:rPr>
          <w:t>Figure 7</w:t>
        </w:r>
        <w:r w:rsidR="00C60346" w:rsidRPr="00C60346">
          <w:rPr>
            <w:rStyle w:val="Hyperlink"/>
            <w:rFonts w:asciiTheme="minorHAnsi" w:hAnsiTheme="minorHAnsi"/>
            <w:noProof/>
          </w:rPr>
          <w:noBreakHyphen/>
          <w:t xml:space="preserve">11: </w:t>
        </w:r>
        <w:r w:rsidR="00C60346" w:rsidRPr="00C60346">
          <w:rPr>
            <w:rStyle w:val="Hyperlink"/>
            <w:rFonts w:asciiTheme="minorHAnsi" w:hAnsiTheme="minorHAnsi"/>
            <w:noProof/>
          </w:rPr>
          <w:tab/>
          <w:t>Mean number of general practice visits each year for women who have ever reported breast cancer (on any survey) and women  who have never reported breast cancer, Surveys 1-7 (1946-51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5 \h </w:instrText>
        </w:r>
        <w:r w:rsidR="00C60346" w:rsidRPr="00C60346">
          <w:rPr>
            <w:noProof/>
            <w:webHidden/>
          </w:rPr>
        </w:r>
        <w:r w:rsidR="00C60346" w:rsidRPr="00C60346">
          <w:rPr>
            <w:noProof/>
            <w:webHidden/>
          </w:rPr>
          <w:fldChar w:fldCharType="separate"/>
        </w:r>
        <w:r w:rsidR="002B0B0C">
          <w:rPr>
            <w:noProof/>
            <w:webHidden/>
          </w:rPr>
          <w:t>81</w:t>
        </w:r>
        <w:r w:rsidR="00C60346" w:rsidRPr="00C60346">
          <w:rPr>
            <w:noProof/>
            <w:webHidden/>
          </w:rPr>
          <w:fldChar w:fldCharType="end"/>
        </w:r>
      </w:hyperlink>
    </w:p>
    <w:p w14:paraId="0DEF85BC" w14:textId="6EBF28BD" w:rsidR="00C60346" w:rsidRPr="00C60346" w:rsidRDefault="003274F4">
      <w:pPr>
        <w:pStyle w:val="TableofFigures"/>
        <w:rPr>
          <w:rFonts w:eastAsiaTheme="minorEastAsia" w:cstheme="minorBidi"/>
          <w:noProof/>
          <w:lang w:eastAsia="en-AU"/>
        </w:rPr>
      </w:pPr>
      <w:hyperlink w:anchor="_Toc420656976" w:history="1">
        <w:r w:rsidR="00C60346" w:rsidRPr="00C60346">
          <w:rPr>
            <w:rStyle w:val="Hyperlink"/>
            <w:rFonts w:asciiTheme="minorHAnsi" w:hAnsiTheme="minorHAnsi"/>
            <w:noProof/>
          </w:rPr>
          <w:t>Figure 8</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t>Prevalence of self-reported heart disease in the 1973-78 cohort (Survey 1), the  1946-51 cohort (Surveys 1-7) and the 1921-26 cohort (Surveys 1-6).</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6 \h </w:instrText>
        </w:r>
        <w:r w:rsidR="00C60346" w:rsidRPr="00C60346">
          <w:rPr>
            <w:noProof/>
            <w:webHidden/>
          </w:rPr>
        </w:r>
        <w:r w:rsidR="00C60346" w:rsidRPr="00C60346">
          <w:rPr>
            <w:noProof/>
            <w:webHidden/>
          </w:rPr>
          <w:fldChar w:fldCharType="separate"/>
        </w:r>
        <w:r w:rsidR="002B0B0C">
          <w:rPr>
            <w:noProof/>
            <w:webHidden/>
          </w:rPr>
          <w:t>85</w:t>
        </w:r>
        <w:r w:rsidR="00C60346" w:rsidRPr="00C60346">
          <w:rPr>
            <w:noProof/>
            <w:webHidden/>
          </w:rPr>
          <w:fldChar w:fldCharType="end"/>
        </w:r>
      </w:hyperlink>
    </w:p>
    <w:p w14:paraId="38EA453B" w14:textId="368ACECD" w:rsidR="00C60346" w:rsidRPr="00C60346" w:rsidRDefault="003274F4">
      <w:pPr>
        <w:pStyle w:val="TableofFigures"/>
        <w:rPr>
          <w:rFonts w:eastAsiaTheme="minorEastAsia" w:cstheme="minorBidi"/>
          <w:noProof/>
          <w:lang w:eastAsia="en-AU"/>
        </w:rPr>
      </w:pPr>
      <w:hyperlink w:anchor="_Toc420656977" w:history="1">
        <w:r w:rsidR="00C60346" w:rsidRPr="00C60346">
          <w:rPr>
            <w:rStyle w:val="Hyperlink"/>
            <w:rFonts w:asciiTheme="minorHAnsi" w:hAnsiTheme="minorHAnsi"/>
            <w:noProof/>
          </w:rPr>
          <w:t>Figure 8</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Prevalence of stroke conditions in the 1946-51 cohort (Surveys 1-7) and the 1921-26 cohort (Surveys 1-6).</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7 \h </w:instrText>
        </w:r>
        <w:r w:rsidR="00C60346" w:rsidRPr="00C60346">
          <w:rPr>
            <w:noProof/>
            <w:webHidden/>
          </w:rPr>
        </w:r>
        <w:r w:rsidR="00C60346" w:rsidRPr="00C60346">
          <w:rPr>
            <w:noProof/>
            <w:webHidden/>
          </w:rPr>
          <w:fldChar w:fldCharType="separate"/>
        </w:r>
        <w:r w:rsidR="002B0B0C">
          <w:rPr>
            <w:noProof/>
            <w:webHidden/>
          </w:rPr>
          <w:t>86</w:t>
        </w:r>
        <w:r w:rsidR="00C60346" w:rsidRPr="00C60346">
          <w:rPr>
            <w:noProof/>
            <w:webHidden/>
          </w:rPr>
          <w:fldChar w:fldCharType="end"/>
        </w:r>
      </w:hyperlink>
    </w:p>
    <w:p w14:paraId="0E6EAA4D" w14:textId="062C56C8" w:rsidR="00C60346" w:rsidRPr="00C60346" w:rsidRDefault="003274F4">
      <w:pPr>
        <w:pStyle w:val="TableofFigures"/>
        <w:rPr>
          <w:rFonts w:eastAsiaTheme="minorEastAsia" w:cstheme="minorBidi"/>
          <w:noProof/>
          <w:lang w:eastAsia="en-AU"/>
        </w:rPr>
      </w:pPr>
      <w:hyperlink w:anchor="_Toc420656978" w:history="1">
        <w:r w:rsidR="00C60346" w:rsidRPr="00C60346">
          <w:rPr>
            <w:rStyle w:val="Hyperlink"/>
            <w:rFonts w:asciiTheme="minorHAnsi" w:hAnsiTheme="minorHAnsi"/>
            <w:noProof/>
          </w:rPr>
          <w:t>Figure 8</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Prevalence of hypertension in the 1973-78 cohort (Surveys 1-6), the 1946-51 cohort (Surveys 1-7) and the 1921-26 cohort (Surveys 1-6).</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8 \h </w:instrText>
        </w:r>
        <w:r w:rsidR="00C60346" w:rsidRPr="00C60346">
          <w:rPr>
            <w:noProof/>
            <w:webHidden/>
          </w:rPr>
        </w:r>
        <w:r w:rsidR="00C60346" w:rsidRPr="00C60346">
          <w:rPr>
            <w:noProof/>
            <w:webHidden/>
          </w:rPr>
          <w:fldChar w:fldCharType="separate"/>
        </w:r>
        <w:r w:rsidR="002B0B0C">
          <w:rPr>
            <w:noProof/>
            <w:webHidden/>
          </w:rPr>
          <w:t>88</w:t>
        </w:r>
        <w:r w:rsidR="00C60346" w:rsidRPr="00C60346">
          <w:rPr>
            <w:noProof/>
            <w:webHidden/>
          </w:rPr>
          <w:fldChar w:fldCharType="end"/>
        </w:r>
      </w:hyperlink>
    </w:p>
    <w:p w14:paraId="4687F27C" w14:textId="6E09F4FE" w:rsidR="00C60346" w:rsidRPr="00C60346" w:rsidRDefault="003274F4">
      <w:pPr>
        <w:pStyle w:val="TableofFigures"/>
        <w:rPr>
          <w:rFonts w:eastAsiaTheme="minorEastAsia" w:cstheme="minorBidi"/>
          <w:noProof/>
          <w:lang w:eastAsia="en-AU"/>
        </w:rPr>
      </w:pPr>
      <w:hyperlink w:anchor="_Toc420656979" w:history="1">
        <w:r w:rsidR="00C60346" w:rsidRPr="00C60346">
          <w:rPr>
            <w:rStyle w:val="Hyperlink"/>
            <w:rFonts w:asciiTheme="minorHAnsi" w:hAnsiTheme="minorHAnsi"/>
            <w:noProof/>
          </w:rPr>
          <w:t>Figure 8</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Mean number of general practice visits each survey year for women reporting heart disease,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79 \h </w:instrText>
        </w:r>
        <w:r w:rsidR="00C60346" w:rsidRPr="00C60346">
          <w:rPr>
            <w:noProof/>
            <w:webHidden/>
          </w:rPr>
        </w:r>
        <w:r w:rsidR="00C60346" w:rsidRPr="00C60346">
          <w:rPr>
            <w:noProof/>
            <w:webHidden/>
          </w:rPr>
          <w:fldChar w:fldCharType="separate"/>
        </w:r>
        <w:r w:rsidR="002B0B0C">
          <w:rPr>
            <w:noProof/>
            <w:webHidden/>
          </w:rPr>
          <w:t>91</w:t>
        </w:r>
        <w:r w:rsidR="00C60346" w:rsidRPr="00C60346">
          <w:rPr>
            <w:noProof/>
            <w:webHidden/>
          </w:rPr>
          <w:fldChar w:fldCharType="end"/>
        </w:r>
      </w:hyperlink>
    </w:p>
    <w:p w14:paraId="686E66D2" w14:textId="0F08B946" w:rsidR="00C60346" w:rsidRPr="00C60346" w:rsidRDefault="003274F4">
      <w:pPr>
        <w:pStyle w:val="TableofFigures"/>
        <w:rPr>
          <w:rFonts w:eastAsiaTheme="minorEastAsia" w:cstheme="minorBidi"/>
          <w:noProof/>
          <w:lang w:eastAsia="en-AU"/>
        </w:rPr>
      </w:pPr>
      <w:hyperlink w:anchor="_Toc420656980" w:history="1">
        <w:r w:rsidR="00C60346" w:rsidRPr="00C60346">
          <w:rPr>
            <w:rStyle w:val="Hyperlink"/>
            <w:rFonts w:asciiTheme="minorHAnsi" w:hAnsiTheme="minorHAnsi"/>
            <w:noProof/>
          </w:rPr>
          <w:t>Figure 8</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t>Mean number of general practice visits each survey year for women reporting stroke conditions,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0 \h </w:instrText>
        </w:r>
        <w:r w:rsidR="00C60346" w:rsidRPr="00C60346">
          <w:rPr>
            <w:noProof/>
            <w:webHidden/>
          </w:rPr>
        </w:r>
        <w:r w:rsidR="00C60346" w:rsidRPr="00C60346">
          <w:rPr>
            <w:noProof/>
            <w:webHidden/>
          </w:rPr>
          <w:fldChar w:fldCharType="separate"/>
        </w:r>
        <w:r w:rsidR="002B0B0C">
          <w:rPr>
            <w:noProof/>
            <w:webHidden/>
          </w:rPr>
          <w:t>93</w:t>
        </w:r>
        <w:r w:rsidR="00C60346" w:rsidRPr="00C60346">
          <w:rPr>
            <w:noProof/>
            <w:webHidden/>
          </w:rPr>
          <w:fldChar w:fldCharType="end"/>
        </w:r>
      </w:hyperlink>
    </w:p>
    <w:p w14:paraId="6E6B7614" w14:textId="5CB875CA" w:rsidR="00C60346" w:rsidRPr="00C60346" w:rsidRDefault="003274F4">
      <w:pPr>
        <w:pStyle w:val="TableofFigures"/>
        <w:rPr>
          <w:rFonts w:eastAsiaTheme="minorEastAsia" w:cstheme="minorBidi"/>
          <w:noProof/>
          <w:lang w:eastAsia="en-AU"/>
        </w:rPr>
      </w:pPr>
      <w:hyperlink w:anchor="_Toc420656981" w:history="1">
        <w:r w:rsidR="00C60346" w:rsidRPr="00C60346">
          <w:rPr>
            <w:rStyle w:val="Hyperlink"/>
            <w:rFonts w:asciiTheme="minorHAnsi" w:hAnsiTheme="minorHAnsi" w:cs="Calibri"/>
            <w:noProof/>
          </w:rPr>
          <w:t>Figure 9</w:t>
        </w:r>
        <w:r w:rsidR="00C60346" w:rsidRPr="00C60346">
          <w:rPr>
            <w:rStyle w:val="Hyperlink"/>
            <w:rFonts w:asciiTheme="minorHAnsi" w:hAnsiTheme="minorHAnsi" w:cs="Calibri"/>
            <w:noProof/>
          </w:rPr>
          <w:noBreakHyphen/>
          <w:t xml:space="preserve">1: </w:t>
        </w:r>
        <w:r w:rsidR="00C60346" w:rsidRPr="00C60346">
          <w:rPr>
            <w:rStyle w:val="Hyperlink"/>
            <w:rFonts w:asciiTheme="minorHAnsi" w:hAnsiTheme="minorHAnsi" w:cs="Calibri"/>
            <w:noProof/>
          </w:rPr>
          <w:tab/>
          <w:t>Prevalence of diabetes at each survey among women in the 1989-95, 1973-78, 1946-51 and 1921-26 cohorts.</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1 \h </w:instrText>
        </w:r>
        <w:r w:rsidR="00C60346" w:rsidRPr="00C60346">
          <w:rPr>
            <w:noProof/>
            <w:webHidden/>
          </w:rPr>
        </w:r>
        <w:r w:rsidR="00C60346" w:rsidRPr="00C60346">
          <w:rPr>
            <w:noProof/>
            <w:webHidden/>
          </w:rPr>
          <w:fldChar w:fldCharType="separate"/>
        </w:r>
        <w:r w:rsidR="002B0B0C">
          <w:rPr>
            <w:noProof/>
            <w:webHidden/>
          </w:rPr>
          <w:t>99</w:t>
        </w:r>
        <w:r w:rsidR="00C60346" w:rsidRPr="00C60346">
          <w:rPr>
            <w:noProof/>
            <w:webHidden/>
          </w:rPr>
          <w:fldChar w:fldCharType="end"/>
        </w:r>
      </w:hyperlink>
    </w:p>
    <w:p w14:paraId="2B9DDDC5" w14:textId="2B8BAB8A" w:rsidR="00C60346" w:rsidRPr="00C60346" w:rsidRDefault="003274F4">
      <w:pPr>
        <w:pStyle w:val="TableofFigures"/>
        <w:rPr>
          <w:rFonts w:eastAsiaTheme="minorEastAsia" w:cstheme="minorBidi"/>
          <w:noProof/>
          <w:lang w:eastAsia="en-AU"/>
        </w:rPr>
      </w:pPr>
      <w:hyperlink w:anchor="_Toc420656982"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2 \h </w:instrText>
        </w:r>
        <w:r w:rsidR="00C60346" w:rsidRPr="00C60346">
          <w:rPr>
            <w:noProof/>
            <w:webHidden/>
          </w:rPr>
        </w:r>
        <w:r w:rsidR="00C60346" w:rsidRPr="00C60346">
          <w:rPr>
            <w:noProof/>
            <w:webHidden/>
          </w:rPr>
          <w:fldChar w:fldCharType="separate"/>
        </w:r>
        <w:r w:rsidR="002B0B0C">
          <w:rPr>
            <w:noProof/>
            <w:webHidden/>
          </w:rPr>
          <w:t>100</w:t>
        </w:r>
        <w:r w:rsidR="00C60346" w:rsidRPr="00C60346">
          <w:rPr>
            <w:noProof/>
            <w:webHidden/>
          </w:rPr>
          <w:fldChar w:fldCharType="end"/>
        </w:r>
      </w:hyperlink>
    </w:p>
    <w:p w14:paraId="625195D2" w14:textId="284088DA" w:rsidR="00C60346" w:rsidRPr="00C60346" w:rsidRDefault="003274F4">
      <w:pPr>
        <w:pStyle w:val="TableofFigures"/>
        <w:rPr>
          <w:rFonts w:eastAsiaTheme="minorEastAsia" w:cstheme="minorBidi"/>
          <w:noProof/>
          <w:lang w:eastAsia="en-AU"/>
        </w:rPr>
      </w:pPr>
      <w:hyperlink w:anchor="_Toc420656983"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 according to area of residenc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3 \h </w:instrText>
        </w:r>
        <w:r w:rsidR="00C60346" w:rsidRPr="00C60346">
          <w:rPr>
            <w:noProof/>
            <w:webHidden/>
          </w:rPr>
        </w:r>
        <w:r w:rsidR="00C60346" w:rsidRPr="00C60346">
          <w:rPr>
            <w:noProof/>
            <w:webHidden/>
          </w:rPr>
          <w:fldChar w:fldCharType="separate"/>
        </w:r>
        <w:r w:rsidR="002B0B0C">
          <w:rPr>
            <w:noProof/>
            <w:webHidden/>
          </w:rPr>
          <w:t>101</w:t>
        </w:r>
        <w:r w:rsidR="00C60346" w:rsidRPr="00C60346">
          <w:rPr>
            <w:noProof/>
            <w:webHidden/>
          </w:rPr>
          <w:fldChar w:fldCharType="end"/>
        </w:r>
      </w:hyperlink>
    </w:p>
    <w:p w14:paraId="6EED8F86" w14:textId="4ECEE41E" w:rsidR="00C60346" w:rsidRPr="00C60346" w:rsidRDefault="003274F4">
      <w:pPr>
        <w:pStyle w:val="TableofFigures"/>
        <w:rPr>
          <w:rFonts w:eastAsiaTheme="minorEastAsia" w:cstheme="minorBidi"/>
          <w:noProof/>
          <w:lang w:eastAsia="en-AU"/>
        </w:rPr>
      </w:pPr>
      <w:hyperlink w:anchor="_Toc420656984"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 according to highest educational qualification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4 \h </w:instrText>
        </w:r>
        <w:r w:rsidR="00C60346" w:rsidRPr="00C60346">
          <w:rPr>
            <w:noProof/>
            <w:webHidden/>
          </w:rPr>
        </w:r>
        <w:r w:rsidR="00C60346" w:rsidRPr="00C60346">
          <w:rPr>
            <w:noProof/>
            <w:webHidden/>
          </w:rPr>
          <w:fldChar w:fldCharType="separate"/>
        </w:r>
        <w:r w:rsidR="002B0B0C">
          <w:rPr>
            <w:noProof/>
            <w:webHidden/>
          </w:rPr>
          <w:t>102</w:t>
        </w:r>
        <w:r w:rsidR="00C60346" w:rsidRPr="00C60346">
          <w:rPr>
            <w:noProof/>
            <w:webHidden/>
          </w:rPr>
          <w:fldChar w:fldCharType="end"/>
        </w:r>
      </w:hyperlink>
    </w:p>
    <w:p w14:paraId="2AA7F9A6" w14:textId="72123354" w:rsidR="00C60346" w:rsidRPr="00C60346" w:rsidRDefault="003274F4">
      <w:pPr>
        <w:pStyle w:val="TableofFigures"/>
        <w:rPr>
          <w:rFonts w:eastAsiaTheme="minorEastAsia" w:cstheme="minorBidi"/>
          <w:noProof/>
          <w:lang w:eastAsia="en-AU"/>
        </w:rPr>
      </w:pPr>
      <w:hyperlink w:anchor="_Toc420656985"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 according to difficulty managing on incom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5 \h </w:instrText>
        </w:r>
        <w:r w:rsidR="00C60346" w:rsidRPr="00C60346">
          <w:rPr>
            <w:noProof/>
            <w:webHidden/>
          </w:rPr>
        </w:r>
        <w:r w:rsidR="00C60346" w:rsidRPr="00C60346">
          <w:rPr>
            <w:noProof/>
            <w:webHidden/>
          </w:rPr>
          <w:fldChar w:fldCharType="separate"/>
        </w:r>
        <w:r w:rsidR="002B0B0C">
          <w:rPr>
            <w:noProof/>
            <w:webHidden/>
          </w:rPr>
          <w:t>104</w:t>
        </w:r>
        <w:r w:rsidR="00C60346" w:rsidRPr="00C60346">
          <w:rPr>
            <w:noProof/>
            <w:webHidden/>
          </w:rPr>
          <w:fldChar w:fldCharType="end"/>
        </w:r>
      </w:hyperlink>
    </w:p>
    <w:p w14:paraId="1C64B04A" w14:textId="5DCBC945" w:rsidR="00630F11" w:rsidRDefault="00630F11" w:rsidP="00630F11">
      <w:pPr>
        <w:pStyle w:val="TableofFigures"/>
        <w:jc w:val="center"/>
        <w:rPr>
          <w:rStyle w:val="Hyperlink"/>
          <w:rFonts w:asciiTheme="minorHAnsi" w:hAnsiTheme="minorHAnsi"/>
          <w:noProof/>
        </w:rPr>
      </w:pPr>
      <w:r>
        <w:rPr>
          <w:rFonts w:eastAsia="MS Gothic" w:cs="Calibri"/>
          <w:b/>
          <w:bCs/>
        </w:rPr>
        <w:lastRenderedPageBreak/>
        <w:t>TABLE OF FIGURES (cont.)</w:t>
      </w:r>
    </w:p>
    <w:p w14:paraId="0921136D" w14:textId="3F4814F4" w:rsidR="00C60346" w:rsidRPr="00C60346" w:rsidRDefault="003274F4">
      <w:pPr>
        <w:pStyle w:val="TableofFigures"/>
        <w:rPr>
          <w:rFonts w:eastAsiaTheme="minorEastAsia" w:cstheme="minorBidi"/>
          <w:noProof/>
          <w:lang w:eastAsia="en-AU"/>
        </w:rPr>
      </w:pPr>
      <w:hyperlink w:anchor="_Toc420656986"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6: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 according to BMI category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6 \h </w:instrText>
        </w:r>
        <w:r w:rsidR="00C60346" w:rsidRPr="00C60346">
          <w:rPr>
            <w:noProof/>
            <w:webHidden/>
          </w:rPr>
        </w:r>
        <w:r w:rsidR="00C60346" w:rsidRPr="00C60346">
          <w:rPr>
            <w:noProof/>
            <w:webHidden/>
          </w:rPr>
          <w:fldChar w:fldCharType="separate"/>
        </w:r>
        <w:r w:rsidR="002B0B0C">
          <w:rPr>
            <w:noProof/>
            <w:webHidden/>
          </w:rPr>
          <w:t>105</w:t>
        </w:r>
        <w:r w:rsidR="00C60346" w:rsidRPr="00C60346">
          <w:rPr>
            <w:noProof/>
            <w:webHidden/>
          </w:rPr>
          <w:fldChar w:fldCharType="end"/>
        </w:r>
      </w:hyperlink>
    </w:p>
    <w:p w14:paraId="54F2DFF6" w14:textId="4B589CA5" w:rsidR="00C60346" w:rsidRPr="00C60346" w:rsidRDefault="003274F4">
      <w:pPr>
        <w:pStyle w:val="TableofFigures"/>
        <w:rPr>
          <w:rFonts w:eastAsiaTheme="minorEastAsia" w:cstheme="minorBidi"/>
          <w:noProof/>
          <w:lang w:eastAsia="en-AU"/>
        </w:rPr>
      </w:pPr>
      <w:hyperlink w:anchor="_Toc420656987"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7: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 according to smoking status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7 \h </w:instrText>
        </w:r>
        <w:r w:rsidR="00C60346" w:rsidRPr="00C60346">
          <w:rPr>
            <w:noProof/>
            <w:webHidden/>
          </w:rPr>
        </w:r>
        <w:r w:rsidR="00C60346" w:rsidRPr="00C60346">
          <w:rPr>
            <w:noProof/>
            <w:webHidden/>
          </w:rPr>
          <w:fldChar w:fldCharType="separate"/>
        </w:r>
        <w:r w:rsidR="002B0B0C">
          <w:rPr>
            <w:noProof/>
            <w:webHidden/>
          </w:rPr>
          <w:t>109</w:t>
        </w:r>
        <w:r w:rsidR="00C60346" w:rsidRPr="00C60346">
          <w:rPr>
            <w:noProof/>
            <w:webHidden/>
          </w:rPr>
          <w:fldChar w:fldCharType="end"/>
        </w:r>
      </w:hyperlink>
    </w:p>
    <w:p w14:paraId="0486D662" w14:textId="217E5523" w:rsidR="00C60346" w:rsidRPr="00C60346" w:rsidRDefault="003274F4">
      <w:pPr>
        <w:pStyle w:val="TableofFigures"/>
        <w:rPr>
          <w:rFonts w:eastAsiaTheme="minorEastAsia" w:cstheme="minorBidi"/>
          <w:noProof/>
          <w:lang w:eastAsia="en-AU"/>
        </w:rPr>
      </w:pPr>
      <w:hyperlink w:anchor="_Toc420656988"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8: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Prevalent and incident cases of diabetes, Surveys 1-6 (1973-78 cohort), Surveys 1-7 (1946-51 cohort), and Surveys 1-6 (1921-26 cohort), according to level of physical activity at Survey 2.</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8 \h </w:instrText>
        </w:r>
        <w:r w:rsidR="00C60346" w:rsidRPr="00C60346">
          <w:rPr>
            <w:noProof/>
            <w:webHidden/>
          </w:rPr>
        </w:r>
        <w:r w:rsidR="00C60346" w:rsidRPr="00C60346">
          <w:rPr>
            <w:noProof/>
            <w:webHidden/>
          </w:rPr>
          <w:fldChar w:fldCharType="separate"/>
        </w:r>
        <w:r w:rsidR="002B0B0C">
          <w:rPr>
            <w:noProof/>
            <w:webHidden/>
          </w:rPr>
          <w:t>110</w:t>
        </w:r>
        <w:r w:rsidR="00C60346" w:rsidRPr="00C60346">
          <w:rPr>
            <w:noProof/>
            <w:webHidden/>
          </w:rPr>
          <w:fldChar w:fldCharType="end"/>
        </w:r>
      </w:hyperlink>
    </w:p>
    <w:p w14:paraId="43DB244D" w14:textId="0694E879" w:rsidR="00C60346" w:rsidRPr="00C60346" w:rsidRDefault="003274F4">
      <w:pPr>
        <w:pStyle w:val="TableofFigures"/>
        <w:rPr>
          <w:rFonts w:eastAsiaTheme="minorEastAsia" w:cstheme="minorBidi"/>
          <w:noProof/>
          <w:lang w:eastAsia="en-AU"/>
        </w:rPr>
      </w:pPr>
      <w:hyperlink w:anchor="_Toc420656989"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9: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Mean physical function scores for women who have ever reported diabetes (at any survey) and women who have never reported diabetes,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89 \h </w:instrText>
        </w:r>
        <w:r w:rsidR="00C60346" w:rsidRPr="00C60346">
          <w:rPr>
            <w:noProof/>
            <w:webHidden/>
          </w:rPr>
        </w:r>
        <w:r w:rsidR="00C60346" w:rsidRPr="00C60346">
          <w:rPr>
            <w:noProof/>
            <w:webHidden/>
          </w:rPr>
          <w:fldChar w:fldCharType="separate"/>
        </w:r>
        <w:r w:rsidR="002B0B0C">
          <w:rPr>
            <w:noProof/>
            <w:webHidden/>
          </w:rPr>
          <w:t>112</w:t>
        </w:r>
        <w:r w:rsidR="00C60346" w:rsidRPr="00C60346">
          <w:rPr>
            <w:noProof/>
            <w:webHidden/>
          </w:rPr>
          <w:fldChar w:fldCharType="end"/>
        </w:r>
      </w:hyperlink>
    </w:p>
    <w:p w14:paraId="490C6860" w14:textId="19A72BBF" w:rsidR="00C60346" w:rsidRPr="00C60346" w:rsidRDefault="003274F4">
      <w:pPr>
        <w:pStyle w:val="TableofFigures"/>
        <w:rPr>
          <w:rFonts w:eastAsiaTheme="minorEastAsia" w:cstheme="minorBidi"/>
          <w:noProof/>
          <w:lang w:eastAsia="en-AU"/>
        </w:rPr>
      </w:pPr>
      <w:hyperlink w:anchor="_Toc420656990"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10: </w:t>
        </w:r>
        <w:r w:rsidR="00C60346" w:rsidRPr="00C60346">
          <w:rPr>
            <w:rStyle w:val="Hyperlink"/>
            <w:rFonts w:asciiTheme="minorHAnsi" w:hAnsiTheme="minorHAnsi"/>
            <w:noProof/>
          </w:rPr>
          <w:tab/>
        </w:r>
        <w:r w:rsidR="00C60346" w:rsidRPr="00C60346">
          <w:rPr>
            <w:rStyle w:val="Hyperlink"/>
            <w:rFonts w:asciiTheme="minorHAnsi" w:hAnsiTheme="minorHAnsi" w:cs="Calibri"/>
            <w:noProof/>
          </w:rPr>
          <w:t>Mean mental health scores for women who have ever reported diabetes (at any survey) and women who have never reported diabetes,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0 \h </w:instrText>
        </w:r>
        <w:r w:rsidR="00C60346" w:rsidRPr="00C60346">
          <w:rPr>
            <w:noProof/>
            <w:webHidden/>
          </w:rPr>
        </w:r>
        <w:r w:rsidR="00C60346" w:rsidRPr="00C60346">
          <w:rPr>
            <w:noProof/>
            <w:webHidden/>
          </w:rPr>
          <w:fldChar w:fldCharType="separate"/>
        </w:r>
        <w:r w:rsidR="002B0B0C">
          <w:rPr>
            <w:noProof/>
            <w:webHidden/>
          </w:rPr>
          <w:t>113</w:t>
        </w:r>
        <w:r w:rsidR="00C60346" w:rsidRPr="00C60346">
          <w:rPr>
            <w:noProof/>
            <w:webHidden/>
          </w:rPr>
          <w:fldChar w:fldCharType="end"/>
        </w:r>
      </w:hyperlink>
    </w:p>
    <w:p w14:paraId="7C0D12DF" w14:textId="3D46044C" w:rsidR="00C60346" w:rsidRPr="00C60346" w:rsidRDefault="003274F4">
      <w:pPr>
        <w:pStyle w:val="TableofFigures"/>
        <w:rPr>
          <w:rFonts w:eastAsiaTheme="minorEastAsia" w:cstheme="minorBidi"/>
          <w:noProof/>
          <w:lang w:eastAsia="en-AU"/>
        </w:rPr>
      </w:pPr>
      <w:hyperlink w:anchor="_Toc420656991" w:history="1">
        <w:r w:rsidR="00C60346" w:rsidRPr="00C60346">
          <w:rPr>
            <w:rStyle w:val="Hyperlink"/>
            <w:rFonts w:asciiTheme="minorHAnsi" w:hAnsiTheme="minorHAnsi"/>
            <w:noProof/>
          </w:rPr>
          <w:t>Figure 9</w:t>
        </w:r>
        <w:r w:rsidR="00C60346" w:rsidRPr="00C60346">
          <w:rPr>
            <w:rStyle w:val="Hyperlink"/>
            <w:rFonts w:asciiTheme="minorHAnsi" w:hAnsiTheme="minorHAnsi"/>
            <w:noProof/>
          </w:rPr>
          <w:noBreakHyphen/>
          <w:t xml:space="preserve">11: </w:t>
        </w:r>
        <w:r w:rsidR="00C60346" w:rsidRPr="00C60346">
          <w:rPr>
            <w:rStyle w:val="Hyperlink"/>
            <w:rFonts w:asciiTheme="minorHAnsi" w:hAnsiTheme="minorHAnsi"/>
            <w:noProof/>
          </w:rPr>
          <w:tab/>
          <w:t>M</w:t>
        </w:r>
        <w:r w:rsidR="00C60346" w:rsidRPr="00C60346">
          <w:rPr>
            <w:rStyle w:val="Hyperlink"/>
            <w:rFonts w:asciiTheme="minorHAnsi" w:hAnsiTheme="minorHAnsi" w:cs="Calibri"/>
            <w:noProof/>
          </w:rPr>
          <w:t>ean number of general practice visits for women who have ever reported diabetes (at any survey) and women who have never reported diabetes,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1 \h </w:instrText>
        </w:r>
        <w:r w:rsidR="00C60346" w:rsidRPr="00C60346">
          <w:rPr>
            <w:noProof/>
            <w:webHidden/>
          </w:rPr>
        </w:r>
        <w:r w:rsidR="00C60346" w:rsidRPr="00C60346">
          <w:rPr>
            <w:noProof/>
            <w:webHidden/>
          </w:rPr>
          <w:fldChar w:fldCharType="separate"/>
        </w:r>
        <w:r w:rsidR="002B0B0C">
          <w:rPr>
            <w:noProof/>
            <w:webHidden/>
          </w:rPr>
          <w:t>114</w:t>
        </w:r>
        <w:r w:rsidR="00C60346" w:rsidRPr="00C60346">
          <w:rPr>
            <w:noProof/>
            <w:webHidden/>
          </w:rPr>
          <w:fldChar w:fldCharType="end"/>
        </w:r>
      </w:hyperlink>
    </w:p>
    <w:p w14:paraId="1C99F9B6" w14:textId="421F9D25" w:rsidR="00C60346" w:rsidRPr="00C60346" w:rsidRDefault="003274F4">
      <w:pPr>
        <w:pStyle w:val="TableofFigures"/>
        <w:rPr>
          <w:rFonts w:eastAsiaTheme="minorEastAsia" w:cstheme="minorBidi"/>
          <w:noProof/>
          <w:lang w:eastAsia="en-AU"/>
        </w:rPr>
      </w:pPr>
      <w:hyperlink w:anchor="_Toc420656992"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t>Percentage of women with psychological distress (SF-36 MHI ≤52) in the past four weeks, plotted against the average age of women at that survey for Surveys 1 to 6 of the 1973-78 and 1921-26 cohorts and Surveys 1 to 7 of the 1946-51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2 \h </w:instrText>
        </w:r>
        <w:r w:rsidR="00C60346" w:rsidRPr="00C60346">
          <w:rPr>
            <w:noProof/>
            <w:webHidden/>
          </w:rPr>
        </w:r>
        <w:r w:rsidR="00C60346" w:rsidRPr="00C60346">
          <w:rPr>
            <w:noProof/>
            <w:webHidden/>
          </w:rPr>
          <w:fldChar w:fldCharType="separate"/>
        </w:r>
        <w:r w:rsidR="002B0B0C">
          <w:rPr>
            <w:noProof/>
            <w:webHidden/>
          </w:rPr>
          <w:t>119</w:t>
        </w:r>
        <w:r w:rsidR="00C60346" w:rsidRPr="00C60346">
          <w:rPr>
            <w:noProof/>
            <w:webHidden/>
          </w:rPr>
          <w:fldChar w:fldCharType="end"/>
        </w:r>
      </w:hyperlink>
    </w:p>
    <w:p w14:paraId="5A0D88F7" w14:textId="51DC5D7F" w:rsidR="00C60346" w:rsidRPr="00C60346" w:rsidRDefault="003274F4">
      <w:pPr>
        <w:pStyle w:val="TableofFigures"/>
        <w:rPr>
          <w:rFonts w:eastAsiaTheme="minorEastAsia" w:cstheme="minorBidi"/>
          <w:noProof/>
          <w:lang w:eastAsia="en-AU"/>
        </w:rPr>
      </w:pPr>
      <w:hyperlink w:anchor="_Toc420656993"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Prevalence of psychological distress (SF-36 MHI ≤52) for Surveys 1 to 6 of the 1973-78 and 1921-26 cohorts and Surveys 1 to 7 of the 1946-51 cohort by area of residence</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3 \h </w:instrText>
        </w:r>
        <w:r w:rsidR="00C60346" w:rsidRPr="00C60346">
          <w:rPr>
            <w:noProof/>
            <w:webHidden/>
          </w:rPr>
        </w:r>
        <w:r w:rsidR="00C60346" w:rsidRPr="00C60346">
          <w:rPr>
            <w:noProof/>
            <w:webHidden/>
          </w:rPr>
          <w:fldChar w:fldCharType="separate"/>
        </w:r>
        <w:r w:rsidR="002B0B0C">
          <w:rPr>
            <w:noProof/>
            <w:webHidden/>
          </w:rPr>
          <w:t>120</w:t>
        </w:r>
        <w:r w:rsidR="00C60346" w:rsidRPr="00C60346">
          <w:rPr>
            <w:noProof/>
            <w:webHidden/>
          </w:rPr>
          <w:fldChar w:fldCharType="end"/>
        </w:r>
      </w:hyperlink>
    </w:p>
    <w:p w14:paraId="544C615E" w14:textId="0DFBAECD" w:rsidR="00C60346" w:rsidRPr="00C60346" w:rsidRDefault="003274F4">
      <w:pPr>
        <w:pStyle w:val="TableofFigures"/>
        <w:rPr>
          <w:rFonts w:eastAsiaTheme="minorEastAsia" w:cstheme="minorBidi"/>
          <w:noProof/>
          <w:lang w:eastAsia="en-AU"/>
        </w:rPr>
      </w:pPr>
      <w:hyperlink w:anchor="_Toc420656994"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Prevalence of psychological distress (SF-36 MHI ≤52) for Surveys 1 to 6 of the 1973-78 and 1921-26 cohorts and Surveys 1 to 7 of the 1946-51 cohort by education.</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4 \h </w:instrText>
        </w:r>
        <w:r w:rsidR="00C60346" w:rsidRPr="00C60346">
          <w:rPr>
            <w:noProof/>
            <w:webHidden/>
          </w:rPr>
        </w:r>
        <w:r w:rsidR="00C60346" w:rsidRPr="00C60346">
          <w:rPr>
            <w:noProof/>
            <w:webHidden/>
          </w:rPr>
          <w:fldChar w:fldCharType="separate"/>
        </w:r>
        <w:r w:rsidR="002B0B0C">
          <w:rPr>
            <w:noProof/>
            <w:webHidden/>
          </w:rPr>
          <w:t>121</w:t>
        </w:r>
        <w:r w:rsidR="00C60346" w:rsidRPr="00C60346">
          <w:rPr>
            <w:noProof/>
            <w:webHidden/>
          </w:rPr>
          <w:fldChar w:fldCharType="end"/>
        </w:r>
      </w:hyperlink>
    </w:p>
    <w:p w14:paraId="114033BC" w14:textId="0B6DA3E6" w:rsidR="00C60346" w:rsidRPr="00C60346" w:rsidRDefault="003274F4">
      <w:pPr>
        <w:pStyle w:val="TableofFigures"/>
        <w:rPr>
          <w:rFonts w:eastAsiaTheme="minorEastAsia" w:cstheme="minorBidi"/>
          <w:noProof/>
          <w:lang w:eastAsia="en-AU"/>
        </w:rPr>
      </w:pPr>
      <w:hyperlink w:anchor="_Toc420656995"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Prevalence of psychological distress (SF-36 MHI ≤52) for Surveys 1 to 6 of the 1973-78, Surveys 1 to 7 of the 1946-51 cohort and  Surveys 1 to 6 of the 1921-26 cohort by managing on income.</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5 \h </w:instrText>
        </w:r>
        <w:r w:rsidR="00C60346" w:rsidRPr="00C60346">
          <w:rPr>
            <w:noProof/>
            <w:webHidden/>
          </w:rPr>
        </w:r>
        <w:r w:rsidR="00C60346" w:rsidRPr="00C60346">
          <w:rPr>
            <w:noProof/>
            <w:webHidden/>
          </w:rPr>
          <w:fldChar w:fldCharType="separate"/>
        </w:r>
        <w:r w:rsidR="002B0B0C">
          <w:rPr>
            <w:noProof/>
            <w:webHidden/>
          </w:rPr>
          <w:t>122</w:t>
        </w:r>
        <w:r w:rsidR="00C60346" w:rsidRPr="00C60346">
          <w:rPr>
            <w:noProof/>
            <w:webHidden/>
          </w:rPr>
          <w:fldChar w:fldCharType="end"/>
        </w:r>
      </w:hyperlink>
    </w:p>
    <w:p w14:paraId="670D6BF1" w14:textId="08357597" w:rsidR="00C60346" w:rsidRPr="00C60346" w:rsidRDefault="003274F4">
      <w:pPr>
        <w:pStyle w:val="TableofFigures"/>
        <w:rPr>
          <w:rFonts w:eastAsiaTheme="minorEastAsia" w:cstheme="minorBidi"/>
          <w:noProof/>
          <w:lang w:eastAsia="en-AU"/>
        </w:rPr>
      </w:pPr>
      <w:hyperlink w:anchor="_Toc420656996"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t>Prevalence of psychological distress (SF-36 MHI ≤52) for Surveys 1 to 6 of the 1973-78 and 1921-26 cohorts and Surveys 1 to 7 of the 1946-51 cohort by BMI categor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6 \h </w:instrText>
        </w:r>
        <w:r w:rsidR="00C60346" w:rsidRPr="00C60346">
          <w:rPr>
            <w:noProof/>
            <w:webHidden/>
          </w:rPr>
        </w:r>
        <w:r w:rsidR="00C60346" w:rsidRPr="00C60346">
          <w:rPr>
            <w:noProof/>
            <w:webHidden/>
          </w:rPr>
          <w:fldChar w:fldCharType="separate"/>
        </w:r>
        <w:r w:rsidR="002B0B0C">
          <w:rPr>
            <w:noProof/>
            <w:webHidden/>
          </w:rPr>
          <w:t>123</w:t>
        </w:r>
        <w:r w:rsidR="00C60346" w:rsidRPr="00C60346">
          <w:rPr>
            <w:noProof/>
            <w:webHidden/>
          </w:rPr>
          <w:fldChar w:fldCharType="end"/>
        </w:r>
      </w:hyperlink>
    </w:p>
    <w:p w14:paraId="6DF5335B" w14:textId="72C01B59" w:rsidR="00630F11" w:rsidRDefault="00630F11" w:rsidP="00630F11">
      <w:pPr>
        <w:pStyle w:val="TableofFigures"/>
        <w:jc w:val="center"/>
        <w:rPr>
          <w:rStyle w:val="Hyperlink"/>
          <w:rFonts w:asciiTheme="minorHAnsi" w:hAnsiTheme="minorHAnsi"/>
          <w:noProof/>
        </w:rPr>
      </w:pPr>
      <w:r>
        <w:rPr>
          <w:rFonts w:eastAsia="MS Gothic" w:cs="Calibri"/>
          <w:b/>
          <w:bCs/>
        </w:rPr>
        <w:lastRenderedPageBreak/>
        <w:t>TABLE OF FIGURES (cont.)</w:t>
      </w:r>
    </w:p>
    <w:p w14:paraId="08F2E2AF" w14:textId="05ECDCD4" w:rsidR="00C60346" w:rsidRPr="00C60346" w:rsidRDefault="003274F4">
      <w:pPr>
        <w:pStyle w:val="TableofFigures"/>
        <w:rPr>
          <w:rFonts w:eastAsiaTheme="minorEastAsia" w:cstheme="minorBidi"/>
          <w:noProof/>
          <w:lang w:eastAsia="en-AU"/>
        </w:rPr>
      </w:pPr>
      <w:hyperlink w:anchor="_Toc420656997"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6: </w:t>
        </w:r>
        <w:r w:rsidR="00C60346" w:rsidRPr="00C60346">
          <w:rPr>
            <w:rStyle w:val="Hyperlink"/>
            <w:rFonts w:asciiTheme="minorHAnsi" w:hAnsiTheme="minorHAnsi"/>
            <w:noProof/>
          </w:rPr>
          <w:tab/>
          <w:t>Prevalence of psychological distress (SF-36 MHI ≤52) for Surveys 1 to 6 of the 1973-78 and 1921-26 cohorts and Surveys 1 to 7 of the 1946-51 cohort by smoking status.</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7 \h </w:instrText>
        </w:r>
        <w:r w:rsidR="00C60346" w:rsidRPr="00C60346">
          <w:rPr>
            <w:noProof/>
            <w:webHidden/>
          </w:rPr>
        </w:r>
        <w:r w:rsidR="00C60346" w:rsidRPr="00C60346">
          <w:rPr>
            <w:noProof/>
            <w:webHidden/>
          </w:rPr>
          <w:fldChar w:fldCharType="separate"/>
        </w:r>
        <w:r w:rsidR="002B0B0C">
          <w:rPr>
            <w:noProof/>
            <w:webHidden/>
          </w:rPr>
          <w:t>124</w:t>
        </w:r>
        <w:r w:rsidR="00C60346" w:rsidRPr="00C60346">
          <w:rPr>
            <w:noProof/>
            <w:webHidden/>
          </w:rPr>
          <w:fldChar w:fldCharType="end"/>
        </w:r>
      </w:hyperlink>
    </w:p>
    <w:p w14:paraId="68EEF6CA" w14:textId="6AE0629E" w:rsidR="00C60346" w:rsidRPr="00C60346" w:rsidRDefault="003274F4">
      <w:pPr>
        <w:pStyle w:val="TableofFigures"/>
        <w:rPr>
          <w:rFonts w:eastAsiaTheme="minorEastAsia" w:cstheme="minorBidi"/>
          <w:noProof/>
          <w:lang w:eastAsia="en-AU"/>
        </w:rPr>
      </w:pPr>
      <w:hyperlink w:anchor="_Toc420656998"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7: </w:t>
        </w:r>
        <w:r w:rsidR="00C60346" w:rsidRPr="00C60346">
          <w:rPr>
            <w:rStyle w:val="Hyperlink"/>
            <w:rFonts w:asciiTheme="minorHAnsi" w:hAnsiTheme="minorHAnsi"/>
            <w:noProof/>
          </w:rPr>
          <w:tab/>
          <w:t>Prevalence of psychological distress (SF-36 MHI ≤52) for Surveys 1 to 6 of the 1973-78 and 1921-26 cohorts and Surveys 1 to 7 of the 1946-51 cohort by physical activit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8 \h </w:instrText>
        </w:r>
        <w:r w:rsidR="00C60346" w:rsidRPr="00C60346">
          <w:rPr>
            <w:noProof/>
            <w:webHidden/>
          </w:rPr>
        </w:r>
        <w:r w:rsidR="00C60346" w:rsidRPr="00C60346">
          <w:rPr>
            <w:noProof/>
            <w:webHidden/>
          </w:rPr>
          <w:fldChar w:fldCharType="separate"/>
        </w:r>
        <w:r w:rsidR="002B0B0C">
          <w:rPr>
            <w:noProof/>
            <w:webHidden/>
          </w:rPr>
          <w:t>125</w:t>
        </w:r>
        <w:r w:rsidR="00C60346" w:rsidRPr="00C60346">
          <w:rPr>
            <w:noProof/>
            <w:webHidden/>
          </w:rPr>
          <w:fldChar w:fldCharType="end"/>
        </w:r>
      </w:hyperlink>
    </w:p>
    <w:p w14:paraId="327E8B76" w14:textId="3D342AAE" w:rsidR="00C60346" w:rsidRPr="00C60346" w:rsidRDefault="003274F4">
      <w:pPr>
        <w:pStyle w:val="TableofFigures"/>
        <w:rPr>
          <w:rFonts w:eastAsiaTheme="minorEastAsia" w:cstheme="minorBidi"/>
          <w:noProof/>
          <w:lang w:eastAsia="en-AU"/>
        </w:rPr>
      </w:pPr>
      <w:hyperlink w:anchor="_Toc420656999" w:history="1">
        <w:r w:rsidR="00C60346" w:rsidRPr="00C60346">
          <w:rPr>
            <w:rStyle w:val="Hyperlink"/>
            <w:rFonts w:asciiTheme="minorHAnsi" w:hAnsiTheme="minorHAnsi"/>
            <w:noProof/>
          </w:rPr>
          <w:t>Figure 10</w:t>
        </w:r>
        <w:r w:rsidR="00C60346" w:rsidRPr="00C60346">
          <w:rPr>
            <w:rStyle w:val="Hyperlink"/>
            <w:rFonts w:asciiTheme="minorHAnsi" w:hAnsiTheme="minorHAnsi"/>
            <w:noProof/>
          </w:rPr>
          <w:noBreakHyphen/>
          <w:t xml:space="preserve">8: </w:t>
        </w:r>
        <w:r w:rsidR="00C60346" w:rsidRPr="00C60346">
          <w:rPr>
            <w:rStyle w:val="Hyperlink"/>
            <w:rFonts w:asciiTheme="minorHAnsi" w:hAnsiTheme="minorHAnsi"/>
            <w:noProof/>
          </w:rPr>
          <w:tab/>
          <w:t>M</w:t>
        </w:r>
        <w:r w:rsidR="00C60346" w:rsidRPr="00C60346">
          <w:rPr>
            <w:rStyle w:val="Hyperlink"/>
            <w:rFonts w:asciiTheme="minorHAnsi" w:hAnsiTheme="minorHAnsi" w:cs="Calibri"/>
            <w:noProof/>
          </w:rPr>
          <w:t>ean number of general practice visits for women who have ever reported psychological distress (at any survey) and women who have never reported psychological distress, Surveys 1-6 (1973-78 cohort), Surveys 1-7 (1946-51 cohort), and Surveys 1-6 (1921-26 cohort).</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6999 \h </w:instrText>
        </w:r>
        <w:r w:rsidR="00C60346" w:rsidRPr="00C60346">
          <w:rPr>
            <w:noProof/>
            <w:webHidden/>
          </w:rPr>
        </w:r>
        <w:r w:rsidR="00C60346" w:rsidRPr="00C60346">
          <w:rPr>
            <w:noProof/>
            <w:webHidden/>
          </w:rPr>
          <w:fldChar w:fldCharType="separate"/>
        </w:r>
        <w:r w:rsidR="002B0B0C">
          <w:rPr>
            <w:noProof/>
            <w:webHidden/>
          </w:rPr>
          <w:t>126</w:t>
        </w:r>
        <w:r w:rsidR="00C60346" w:rsidRPr="00C60346">
          <w:rPr>
            <w:noProof/>
            <w:webHidden/>
          </w:rPr>
          <w:fldChar w:fldCharType="end"/>
        </w:r>
      </w:hyperlink>
    </w:p>
    <w:p w14:paraId="3BB8ECCF" w14:textId="1556229D" w:rsidR="00C60346" w:rsidRPr="00C60346" w:rsidRDefault="003274F4">
      <w:pPr>
        <w:pStyle w:val="TableofFigures"/>
        <w:rPr>
          <w:rFonts w:eastAsiaTheme="minorEastAsia" w:cstheme="minorBidi"/>
          <w:noProof/>
          <w:lang w:eastAsia="en-AU"/>
        </w:rPr>
      </w:pPr>
      <w:hyperlink w:anchor="_Toc420657000"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 </w:t>
        </w:r>
        <w:r w:rsidR="00C60346" w:rsidRPr="00C60346">
          <w:rPr>
            <w:rStyle w:val="Hyperlink"/>
            <w:rFonts w:asciiTheme="minorHAnsi" w:hAnsiTheme="minorHAnsi"/>
            <w:noProof/>
          </w:rPr>
          <w:tab/>
          <w:t>Number of chronic conditions (asthma, heart disease and diabetes) reported by women in the 1973-78 cohort at each survey by average age at that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0 \h </w:instrText>
        </w:r>
        <w:r w:rsidR="00C60346" w:rsidRPr="00C60346">
          <w:rPr>
            <w:noProof/>
            <w:webHidden/>
          </w:rPr>
        </w:r>
        <w:r w:rsidR="00C60346" w:rsidRPr="00C60346">
          <w:rPr>
            <w:noProof/>
            <w:webHidden/>
          </w:rPr>
          <w:fldChar w:fldCharType="separate"/>
        </w:r>
        <w:r w:rsidR="002B0B0C">
          <w:rPr>
            <w:noProof/>
            <w:webHidden/>
          </w:rPr>
          <w:t>130</w:t>
        </w:r>
        <w:r w:rsidR="00C60346" w:rsidRPr="00C60346">
          <w:rPr>
            <w:noProof/>
            <w:webHidden/>
          </w:rPr>
          <w:fldChar w:fldCharType="end"/>
        </w:r>
      </w:hyperlink>
    </w:p>
    <w:p w14:paraId="40618ADB" w14:textId="247AACDD" w:rsidR="00C60346" w:rsidRPr="00C60346" w:rsidRDefault="003274F4">
      <w:pPr>
        <w:pStyle w:val="TableofFigures"/>
        <w:rPr>
          <w:rFonts w:eastAsiaTheme="minorEastAsia" w:cstheme="minorBidi"/>
          <w:noProof/>
          <w:lang w:eastAsia="en-AU"/>
        </w:rPr>
      </w:pPr>
      <w:hyperlink w:anchor="_Toc420657001"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2: </w:t>
        </w:r>
        <w:r w:rsidR="00C60346" w:rsidRPr="00C60346">
          <w:rPr>
            <w:rStyle w:val="Hyperlink"/>
            <w:rFonts w:asciiTheme="minorHAnsi" w:hAnsiTheme="minorHAnsi"/>
            <w:noProof/>
          </w:rPr>
          <w:tab/>
          <w:t>Number of chronic conditions (asthma, heart disease, diabetes, arthritis, stroke and breast cancer) reported by women in the 1946-51 cohort at each survey by average age at that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1 \h </w:instrText>
        </w:r>
        <w:r w:rsidR="00C60346" w:rsidRPr="00C60346">
          <w:rPr>
            <w:noProof/>
            <w:webHidden/>
          </w:rPr>
        </w:r>
        <w:r w:rsidR="00C60346" w:rsidRPr="00C60346">
          <w:rPr>
            <w:noProof/>
            <w:webHidden/>
          </w:rPr>
          <w:fldChar w:fldCharType="separate"/>
        </w:r>
        <w:r w:rsidR="002B0B0C">
          <w:rPr>
            <w:noProof/>
            <w:webHidden/>
          </w:rPr>
          <w:t>131</w:t>
        </w:r>
        <w:r w:rsidR="00C60346" w:rsidRPr="00C60346">
          <w:rPr>
            <w:noProof/>
            <w:webHidden/>
          </w:rPr>
          <w:fldChar w:fldCharType="end"/>
        </w:r>
      </w:hyperlink>
    </w:p>
    <w:p w14:paraId="7918BC3C" w14:textId="11466D3C" w:rsidR="00C60346" w:rsidRPr="00C60346" w:rsidRDefault="003274F4">
      <w:pPr>
        <w:pStyle w:val="TableofFigures"/>
        <w:rPr>
          <w:rFonts w:eastAsiaTheme="minorEastAsia" w:cstheme="minorBidi"/>
          <w:noProof/>
          <w:lang w:eastAsia="en-AU"/>
        </w:rPr>
      </w:pPr>
      <w:hyperlink w:anchor="_Toc420657002"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3: </w:t>
        </w:r>
        <w:r w:rsidR="00C60346" w:rsidRPr="00C60346">
          <w:rPr>
            <w:rStyle w:val="Hyperlink"/>
            <w:rFonts w:asciiTheme="minorHAnsi" w:hAnsiTheme="minorHAnsi"/>
            <w:noProof/>
          </w:rPr>
          <w:tab/>
          <w:t>Number of chronic conditions (asthma, heart disease, diabetes, arthritis, and stroke) reported by women in the 1921-26 cohort at each survey by average age at that survey.</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2 \h </w:instrText>
        </w:r>
        <w:r w:rsidR="00C60346" w:rsidRPr="00C60346">
          <w:rPr>
            <w:noProof/>
            <w:webHidden/>
          </w:rPr>
        </w:r>
        <w:r w:rsidR="00C60346" w:rsidRPr="00C60346">
          <w:rPr>
            <w:noProof/>
            <w:webHidden/>
          </w:rPr>
          <w:fldChar w:fldCharType="separate"/>
        </w:r>
        <w:r w:rsidR="002B0B0C">
          <w:rPr>
            <w:noProof/>
            <w:webHidden/>
          </w:rPr>
          <w:t>132</w:t>
        </w:r>
        <w:r w:rsidR="00C60346" w:rsidRPr="00C60346">
          <w:rPr>
            <w:noProof/>
            <w:webHidden/>
          </w:rPr>
          <w:fldChar w:fldCharType="end"/>
        </w:r>
      </w:hyperlink>
    </w:p>
    <w:p w14:paraId="44FA5158" w14:textId="55D94D32" w:rsidR="00C60346" w:rsidRPr="00C60346" w:rsidRDefault="003274F4">
      <w:pPr>
        <w:pStyle w:val="TableofFigures"/>
        <w:rPr>
          <w:rFonts w:eastAsiaTheme="minorEastAsia" w:cstheme="minorBidi"/>
          <w:noProof/>
          <w:lang w:eastAsia="en-AU"/>
        </w:rPr>
      </w:pPr>
      <w:hyperlink w:anchor="_Toc420657003"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4: </w:t>
        </w:r>
        <w:r w:rsidR="00C60346" w:rsidRPr="00C60346">
          <w:rPr>
            <w:rStyle w:val="Hyperlink"/>
            <w:rFonts w:asciiTheme="minorHAnsi" w:hAnsiTheme="minorHAnsi"/>
            <w:noProof/>
          </w:rPr>
          <w:tab/>
          <w:t>Number of conditions reported at Survey 6 by women in the 1973-78 cohort according to remoteness area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3 \h </w:instrText>
        </w:r>
        <w:r w:rsidR="00C60346" w:rsidRPr="00C60346">
          <w:rPr>
            <w:noProof/>
            <w:webHidden/>
          </w:rPr>
        </w:r>
        <w:r w:rsidR="00C60346" w:rsidRPr="00C60346">
          <w:rPr>
            <w:noProof/>
            <w:webHidden/>
          </w:rPr>
          <w:fldChar w:fldCharType="separate"/>
        </w:r>
        <w:r w:rsidR="002B0B0C">
          <w:rPr>
            <w:noProof/>
            <w:webHidden/>
          </w:rPr>
          <w:t>133</w:t>
        </w:r>
        <w:r w:rsidR="00C60346" w:rsidRPr="00C60346">
          <w:rPr>
            <w:noProof/>
            <w:webHidden/>
          </w:rPr>
          <w:fldChar w:fldCharType="end"/>
        </w:r>
      </w:hyperlink>
    </w:p>
    <w:p w14:paraId="520F6712" w14:textId="0C734C10" w:rsidR="00C60346" w:rsidRPr="00C60346" w:rsidRDefault="003274F4">
      <w:pPr>
        <w:pStyle w:val="TableofFigures"/>
        <w:rPr>
          <w:rFonts w:eastAsiaTheme="minorEastAsia" w:cstheme="minorBidi"/>
          <w:noProof/>
          <w:lang w:eastAsia="en-AU"/>
        </w:rPr>
      </w:pPr>
      <w:hyperlink w:anchor="_Toc420657004"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5: </w:t>
        </w:r>
        <w:r w:rsidR="00C60346" w:rsidRPr="00C60346">
          <w:rPr>
            <w:rStyle w:val="Hyperlink"/>
            <w:rFonts w:asciiTheme="minorHAnsi" w:hAnsiTheme="minorHAnsi"/>
            <w:noProof/>
          </w:rPr>
          <w:tab/>
          <w:t>Number of conditions reported at Survey 7 by women in the 1946-51 cohort according to remoteness area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4 \h </w:instrText>
        </w:r>
        <w:r w:rsidR="00C60346" w:rsidRPr="00C60346">
          <w:rPr>
            <w:noProof/>
            <w:webHidden/>
          </w:rPr>
        </w:r>
        <w:r w:rsidR="00C60346" w:rsidRPr="00C60346">
          <w:rPr>
            <w:noProof/>
            <w:webHidden/>
          </w:rPr>
          <w:fldChar w:fldCharType="separate"/>
        </w:r>
        <w:r w:rsidR="002B0B0C">
          <w:rPr>
            <w:noProof/>
            <w:webHidden/>
          </w:rPr>
          <w:t>134</w:t>
        </w:r>
        <w:r w:rsidR="00C60346" w:rsidRPr="00C60346">
          <w:rPr>
            <w:noProof/>
            <w:webHidden/>
          </w:rPr>
          <w:fldChar w:fldCharType="end"/>
        </w:r>
      </w:hyperlink>
    </w:p>
    <w:p w14:paraId="33F21008" w14:textId="3E39AD92" w:rsidR="00C60346" w:rsidRPr="00C60346" w:rsidRDefault="003274F4">
      <w:pPr>
        <w:pStyle w:val="TableofFigures"/>
        <w:rPr>
          <w:rFonts w:eastAsiaTheme="minorEastAsia" w:cstheme="minorBidi"/>
          <w:noProof/>
          <w:lang w:eastAsia="en-AU"/>
        </w:rPr>
      </w:pPr>
      <w:hyperlink w:anchor="_Toc420657005"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6: </w:t>
        </w:r>
        <w:r w:rsidR="00C60346" w:rsidRPr="00C60346">
          <w:rPr>
            <w:rStyle w:val="Hyperlink"/>
            <w:rFonts w:asciiTheme="minorHAnsi" w:hAnsiTheme="minorHAnsi"/>
            <w:noProof/>
          </w:rPr>
          <w:tab/>
          <w:t>Number of conditions reported at Survey 6 by women in the 1921-26 cohort according to remoteness area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5 \h </w:instrText>
        </w:r>
        <w:r w:rsidR="00C60346" w:rsidRPr="00C60346">
          <w:rPr>
            <w:noProof/>
            <w:webHidden/>
          </w:rPr>
        </w:r>
        <w:r w:rsidR="00C60346" w:rsidRPr="00C60346">
          <w:rPr>
            <w:noProof/>
            <w:webHidden/>
          </w:rPr>
          <w:fldChar w:fldCharType="separate"/>
        </w:r>
        <w:r w:rsidR="002B0B0C">
          <w:rPr>
            <w:noProof/>
            <w:webHidden/>
          </w:rPr>
          <w:t>135</w:t>
        </w:r>
        <w:r w:rsidR="00C60346" w:rsidRPr="00C60346">
          <w:rPr>
            <w:noProof/>
            <w:webHidden/>
          </w:rPr>
          <w:fldChar w:fldCharType="end"/>
        </w:r>
      </w:hyperlink>
    </w:p>
    <w:p w14:paraId="685DCB5C" w14:textId="45C496E0" w:rsidR="00C60346" w:rsidRPr="00C60346" w:rsidRDefault="003274F4">
      <w:pPr>
        <w:pStyle w:val="TableofFigures"/>
        <w:rPr>
          <w:rFonts w:eastAsiaTheme="minorEastAsia" w:cstheme="minorBidi"/>
          <w:noProof/>
          <w:lang w:eastAsia="en-AU"/>
        </w:rPr>
      </w:pPr>
      <w:hyperlink w:anchor="_Toc420657006"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7: </w:t>
        </w:r>
        <w:r w:rsidR="00C60346" w:rsidRPr="00C60346">
          <w:rPr>
            <w:rStyle w:val="Hyperlink"/>
            <w:rFonts w:asciiTheme="minorHAnsi" w:hAnsiTheme="minorHAnsi"/>
            <w:noProof/>
          </w:rPr>
          <w:tab/>
          <w:t>Number of conditions reported at Survey 6 by women in the 1973-78 cohort according to manage on incom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6 \h </w:instrText>
        </w:r>
        <w:r w:rsidR="00C60346" w:rsidRPr="00C60346">
          <w:rPr>
            <w:noProof/>
            <w:webHidden/>
          </w:rPr>
        </w:r>
        <w:r w:rsidR="00C60346" w:rsidRPr="00C60346">
          <w:rPr>
            <w:noProof/>
            <w:webHidden/>
          </w:rPr>
          <w:fldChar w:fldCharType="separate"/>
        </w:r>
        <w:r w:rsidR="002B0B0C">
          <w:rPr>
            <w:noProof/>
            <w:webHidden/>
          </w:rPr>
          <w:t>136</w:t>
        </w:r>
        <w:r w:rsidR="00C60346" w:rsidRPr="00C60346">
          <w:rPr>
            <w:noProof/>
            <w:webHidden/>
          </w:rPr>
          <w:fldChar w:fldCharType="end"/>
        </w:r>
      </w:hyperlink>
    </w:p>
    <w:p w14:paraId="714F7B0F" w14:textId="21DCEB3D" w:rsidR="00C60346" w:rsidRPr="00C60346" w:rsidRDefault="003274F4">
      <w:pPr>
        <w:pStyle w:val="TableofFigures"/>
        <w:rPr>
          <w:rFonts w:eastAsiaTheme="minorEastAsia" w:cstheme="minorBidi"/>
          <w:noProof/>
          <w:lang w:eastAsia="en-AU"/>
        </w:rPr>
      </w:pPr>
      <w:hyperlink w:anchor="_Toc420657007"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8: </w:t>
        </w:r>
        <w:r w:rsidR="00C60346" w:rsidRPr="00C60346">
          <w:rPr>
            <w:rStyle w:val="Hyperlink"/>
            <w:rFonts w:asciiTheme="minorHAnsi" w:hAnsiTheme="minorHAnsi"/>
            <w:noProof/>
          </w:rPr>
          <w:tab/>
          <w:t>Number of conditions reported at Survey 7 by women in the 1946-51 cohort according to manage on incom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7 \h </w:instrText>
        </w:r>
        <w:r w:rsidR="00C60346" w:rsidRPr="00C60346">
          <w:rPr>
            <w:noProof/>
            <w:webHidden/>
          </w:rPr>
        </w:r>
        <w:r w:rsidR="00C60346" w:rsidRPr="00C60346">
          <w:rPr>
            <w:noProof/>
            <w:webHidden/>
          </w:rPr>
          <w:fldChar w:fldCharType="separate"/>
        </w:r>
        <w:r w:rsidR="002B0B0C">
          <w:rPr>
            <w:noProof/>
            <w:webHidden/>
          </w:rPr>
          <w:t>137</w:t>
        </w:r>
        <w:r w:rsidR="00C60346" w:rsidRPr="00C60346">
          <w:rPr>
            <w:noProof/>
            <w:webHidden/>
          </w:rPr>
          <w:fldChar w:fldCharType="end"/>
        </w:r>
      </w:hyperlink>
    </w:p>
    <w:p w14:paraId="1130EB35" w14:textId="33395129" w:rsidR="00C60346" w:rsidRPr="00C60346" w:rsidRDefault="003274F4">
      <w:pPr>
        <w:pStyle w:val="TableofFigures"/>
        <w:rPr>
          <w:rFonts w:eastAsiaTheme="minorEastAsia" w:cstheme="minorBidi"/>
          <w:noProof/>
          <w:lang w:eastAsia="en-AU"/>
        </w:rPr>
      </w:pPr>
      <w:hyperlink w:anchor="_Toc420657008"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9: </w:t>
        </w:r>
        <w:r w:rsidR="00C60346" w:rsidRPr="00C60346">
          <w:rPr>
            <w:rStyle w:val="Hyperlink"/>
            <w:rFonts w:asciiTheme="minorHAnsi" w:hAnsiTheme="minorHAnsi"/>
            <w:noProof/>
          </w:rPr>
          <w:tab/>
          <w:t>Number of conditions reported at Survey 6 by women in the 1921-26 cohort according to manage on income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8 \h </w:instrText>
        </w:r>
        <w:r w:rsidR="00C60346" w:rsidRPr="00C60346">
          <w:rPr>
            <w:noProof/>
            <w:webHidden/>
          </w:rPr>
        </w:r>
        <w:r w:rsidR="00C60346" w:rsidRPr="00C60346">
          <w:rPr>
            <w:noProof/>
            <w:webHidden/>
          </w:rPr>
          <w:fldChar w:fldCharType="separate"/>
        </w:r>
        <w:r w:rsidR="002B0B0C">
          <w:rPr>
            <w:noProof/>
            <w:webHidden/>
          </w:rPr>
          <w:t>138</w:t>
        </w:r>
        <w:r w:rsidR="00C60346" w:rsidRPr="00C60346">
          <w:rPr>
            <w:noProof/>
            <w:webHidden/>
          </w:rPr>
          <w:fldChar w:fldCharType="end"/>
        </w:r>
      </w:hyperlink>
    </w:p>
    <w:p w14:paraId="1CBC145E" w14:textId="38EB6F1B" w:rsidR="00C60346" w:rsidRPr="00C60346" w:rsidRDefault="003274F4">
      <w:pPr>
        <w:pStyle w:val="TableofFigures"/>
        <w:rPr>
          <w:rFonts w:eastAsiaTheme="minorEastAsia" w:cstheme="minorBidi"/>
          <w:noProof/>
          <w:lang w:eastAsia="en-AU"/>
        </w:rPr>
      </w:pPr>
      <w:hyperlink w:anchor="_Toc420657009"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0: </w:t>
        </w:r>
        <w:r w:rsidR="00C60346" w:rsidRPr="00C60346">
          <w:rPr>
            <w:rStyle w:val="Hyperlink"/>
            <w:rFonts w:asciiTheme="minorHAnsi" w:hAnsiTheme="minorHAnsi"/>
            <w:noProof/>
          </w:rPr>
          <w:tab/>
          <w:t>Number of conditions reported at Survey 6 by women in the 1973-78 cohort according to BMI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09 \h </w:instrText>
        </w:r>
        <w:r w:rsidR="00C60346" w:rsidRPr="00C60346">
          <w:rPr>
            <w:noProof/>
            <w:webHidden/>
          </w:rPr>
        </w:r>
        <w:r w:rsidR="00C60346" w:rsidRPr="00C60346">
          <w:rPr>
            <w:noProof/>
            <w:webHidden/>
          </w:rPr>
          <w:fldChar w:fldCharType="separate"/>
        </w:r>
        <w:r w:rsidR="002B0B0C">
          <w:rPr>
            <w:noProof/>
            <w:webHidden/>
          </w:rPr>
          <w:t>139</w:t>
        </w:r>
        <w:r w:rsidR="00C60346" w:rsidRPr="00C60346">
          <w:rPr>
            <w:noProof/>
            <w:webHidden/>
          </w:rPr>
          <w:fldChar w:fldCharType="end"/>
        </w:r>
      </w:hyperlink>
    </w:p>
    <w:p w14:paraId="766611E4" w14:textId="3B123726" w:rsidR="00C60346" w:rsidRPr="00C60346" w:rsidRDefault="003274F4">
      <w:pPr>
        <w:pStyle w:val="TableofFigures"/>
        <w:rPr>
          <w:rFonts w:eastAsiaTheme="minorEastAsia" w:cstheme="minorBidi"/>
          <w:noProof/>
          <w:lang w:eastAsia="en-AU"/>
        </w:rPr>
      </w:pPr>
      <w:hyperlink w:anchor="_Toc420657010"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1: </w:t>
        </w:r>
        <w:r w:rsidR="00C60346" w:rsidRPr="00C60346">
          <w:rPr>
            <w:rStyle w:val="Hyperlink"/>
            <w:rFonts w:asciiTheme="minorHAnsi" w:hAnsiTheme="minorHAnsi"/>
            <w:noProof/>
          </w:rPr>
          <w:tab/>
          <w:t>Number of conditions reported at Survey 7 by women in the 1946-51 cohort according to BMI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0 \h </w:instrText>
        </w:r>
        <w:r w:rsidR="00C60346" w:rsidRPr="00C60346">
          <w:rPr>
            <w:noProof/>
            <w:webHidden/>
          </w:rPr>
        </w:r>
        <w:r w:rsidR="00C60346" w:rsidRPr="00C60346">
          <w:rPr>
            <w:noProof/>
            <w:webHidden/>
          </w:rPr>
          <w:fldChar w:fldCharType="separate"/>
        </w:r>
        <w:r w:rsidR="002B0B0C">
          <w:rPr>
            <w:noProof/>
            <w:webHidden/>
          </w:rPr>
          <w:t>140</w:t>
        </w:r>
        <w:r w:rsidR="00C60346" w:rsidRPr="00C60346">
          <w:rPr>
            <w:noProof/>
            <w:webHidden/>
          </w:rPr>
          <w:fldChar w:fldCharType="end"/>
        </w:r>
      </w:hyperlink>
    </w:p>
    <w:p w14:paraId="4EE617BF" w14:textId="6C29E24F" w:rsidR="00630F11" w:rsidRDefault="00630F11" w:rsidP="00630F11">
      <w:pPr>
        <w:pStyle w:val="TableofFigures"/>
        <w:jc w:val="center"/>
        <w:rPr>
          <w:rStyle w:val="Hyperlink"/>
          <w:rFonts w:asciiTheme="minorHAnsi" w:hAnsiTheme="minorHAnsi"/>
          <w:noProof/>
        </w:rPr>
      </w:pPr>
      <w:r>
        <w:rPr>
          <w:rFonts w:eastAsia="MS Gothic" w:cs="Calibri"/>
          <w:b/>
          <w:bCs/>
        </w:rPr>
        <w:lastRenderedPageBreak/>
        <w:t>TABLE OF FIGURES (cont.)</w:t>
      </w:r>
    </w:p>
    <w:p w14:paraId="44C95D6D" w14:textId="44DA8C90" w:rsidR="00C60346" w:rsidRPr="00C60346" w:rsidRDefault="003274F4">
      <w:pPr>
        <w:pStyle w:val="TableofFigures"/>
        <w:rPr>
          <w:rFonts w:eastAsiaTheme="minorEastAsia" w:cstheme="minorBidi"/>
          <w:noProof/>
          <w:lang w:eastAsia="en-AU"/>
        </w:rPr>
      </w:pPr>
      <w:hyperlink w:anchor="_Toc420657011"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2: </w:t>
        </w:r>
        <w:r w:rsidR="00C60346" w:rsidRPr="00C60346">
          <w:rPr>
            <w:rStyle w:val="Hyperlink"/>
            <w:rFonts w:asciiTheme="minorHAnsi" w:hAnsiTheme="minorHAnsi"/>
            <w:noProof/>
          </w:rPr>
          <w:tab/>
          <w:t>Number of conditions reported at Survey 6 by women in the 1921-26 cohort according to BMI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1 \h </w:instrText>
        </w:r>
        <w:r w:rsidR="00C60346" w:rsidRPr="00C60346">
          <w:rPr>
            <w:noProof/>
            <w:webHidden/>
          </w:rPr>
        </w:r>
        <w:r w:rsidR="00C60346" w:rsidRPr="00C60346">
          <w:rPr>
            <w:noProof/>
            <w:webHidden/>
          </w:rPr>
          <w:fldChar w:fldCharType="separate"/>
        </w:r>
        <w:r w:rsidR="002B0B0C">
          <w:rPr>
            <w:noProof/>
            <w:webHidden/>
          </w:rPr>
          <w:t>141</w:t>
        </w:r>
        <w:r w:rsidR="00C60346" w:rsidRPr="00C60346">
          <w:rPr>
            <w:noProof/>
            <w:webHidden/>
          </w:rPr>
          <w:fldChar w:fldCharType="end"/>
        </w:r>
      </w:hyperlink>
    </w:p>
    <w:p w14:paraId="7C11F357" w14:textId="0A5EF991" w:rsidR="00C60346" w:rsidRPr="00C60346" w:rsidRDefault="003274F4">
      <w:pPr>
        <w:pStyle w:val="TableofFigures"/>
        <w:rPr>
          <w:rFonts w:eastAsiaTheme="minorEastAsia" w:cstheme="minorBidi"/>
          <w:noProof/>
          <w:lang w:eastAsia="en-AU"/>
        </w:rPr>
      </w:pPr>
      <w:hyperlink w:anchor="_Toc420657012"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3: </w:t>
        </w:r>
        <w:r w:rsidR="00C60346" w:rsidRPr="00C60346">
          <w:rPr>
            <w:rStyle w:val="Hyperlink"/>
            <w:rFonts w:asciiTheme="minorHAnsi" w:hAnsiTheme="minorHAnsi"/>
            <w:noProof/>
          </w:rPr>
          <w:tab/>
          <w:t>Number of conditions reported at Survey 6 by women in the 1921-</w:t>
        </w:r>
        <w:r w:rsidR="00C03553" w:rsidRPr="00C60346">
          <w:rPr>
            <w:rStyle w:val="Hyperlink"/>
            <w:rFonts w:asciiTheme="minorHAnsi" w:hAnsiTheme="minorHAnsi"/>
            <w:noProof/>
          </w:rPr>
          <w:t>2</w:t>
        </w:r>
        <w:r w:rsidR="00C03553">
          <w:rPr>
            <w:rStyle w:val="Hyperlink"/>
            <w:rFonts w:asciiTheme="minorHAnsi" w:hAnsiTheme="minorHAnsi"/>
            <w:noProof/>
          </w:rPr>
          <w:t xml:space="preserve">6 </w:t>
        </w:r>
        <w:r w:rsidR="00C60346" w:rsidRPr="00C60346">
          <w:rPr>
            <w:rStyle w:val="Hyperlink"/>
            <w:rFonts w:asciiTheme="minorHAnsi" w:hAnsiTheme="minorHAnsi"/>
            <w:noProof/>
          </w:rPr>
          <w:t>cohort according to smoking status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2 \h </w:instrText>
        </w:r>
        <w:r w:rsidR="00C60346" w:rsidRPr="00C60346">
          <w:rPr>
            <w:noProof/>
            <w:webHidden/>
          </w:rPr>
        </w:r>
        <w:r w:rsidR="00C60346" w:rsidRPr="00C60346">
          <w:rPr>
            <w:noProof/>
            <w:webHidden/>
          </w:rPr>
          <w:fldChar w:fldCharType="separate"/>
        </w:r>
        <w:r w:rsidR="002B0B0C">
          <w:rPr>
            <w:noProof/>
            <w:webHidden/>
          </w:rPr>
          <w:t>142</w:t>
        </w:r>
        <w:r w:rsidR="00C60346" w:rsidRPr="00C60346">
          <w:rPr>
            <w:noProof/>
            <w:webHidden/>
          </w:rPr>
          <w:fldChar w:fldCharType="end"/>
        </w:r>
      </w:hyperlink>
    </w:p>
    <w:p w14:paraId="57B13B27" w14:textId="70A5C2C9" w:rsidR="00C60346" w:rsidRPr="00C60346" w:rsidRDefault="003274F4">
      <w:pPr>
        <w:pStyle w:val="TableofFigures"/>
        <w:rPr>
          <w:rFonts w:eastAsiaTheme="minorEastAsia" w:cstheme="minorBidi"/>
          <w:noProof/>
          <w:lang w:eastAsia="en-AU"/>
        </w:rPr>
      </w:pPr>
      <w:hyperlink w:anchor="_Toc420657013"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4: </w:t>
        </w:r>
        <w:r w:rsidR="00C60346" w:rsidRPr="00C60346">
          <w:rPr>
            <w:rStyle w:val="Hyperlink"/>
            <w:rFonts w:asciiTheme="minorHAnsi" w:hAnsiTheme="minorHAnsi"/>
            <w:noProof/>
          </w:rPr>
          <w:tab/>
          <w:t>Number of conditions reported at Survey 7 by women in the 1946-51 cohort according to smoking status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3 \h </w:instrText>
        </w:r>
        <w:r w:rsidR="00C60346" w:rsidRPr="00C60346">
          <w:rPr>
            <w:noProof/>
            <w:webHidden/>
          </w:rPr>
        </w:r>
        <w:r w:rsidR="00C60346" w:rsidRPr="00C60346">
          <w:rPr>
            <w:noProof/>
            <w:webHidden/>
          </w:rPr>
          <w:fldChar w:fldCharType="separate"/>
        </w:r>
        <w:r w:rsidR="002B0B0C">
          <w:rPr>
            <w:noProof/>
            <w:webHidden/>
          </w:rPr>
          <w:t>143</w:t>
        </w:r>
        <w:r w:rsidR="00C60346" w:rsidRPr="00C60346">
          <w:rPr>
            <w:noProof/>
            <w:webHidden/>
          </w:rPr>
          <w:fldChar w:fldCharType="end"/>
        </w:r>
      </w:hyperlink>
    </w:p>
    <w:p w14:paraId="45372C3F" w14:textId="222E84D8" w:rsidR="00C60346" w:rsidRPr="00C60346" w:rsidRDefault="003274F4">
      <w:pPr>
        <w:pStyle w:val="TableofFigures"/>
        <w:rPr>
          <w:rFonts w:eastAsiaTheme="minorEastAsia" w:cstheme="minorBidi"/>
          <w:noProof/>
          <w:lang w:eastAsia="en-AU"/>
        </w:rPr>
      </w:pPr>
      <w:hyperlink w:anchor="_Toc420657014"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5: </w:t>
        </w:r>
        <w:r w:rsidR="00C60346" w:rsidRPr="00C60346">
          <w:rPr>
            <w:rStyle w:val="Hyperlink"/>
            <w:rFonts w:asciiTheme="minorHAnsi" w:hAnsiTheme="minorHAnsi"/>
            <w:noProof/>
          </w:rPr>
          <w:tab/>
          <w:t>Number of conditions reported at Survey 6 by women in the 1921-26 cohort according to smoking status at Survey 1.</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4 \h </w:instrText>
        </w:r>
        <w:r w:rsidR="00C60346" w:rsidRPr="00C60346">
          <w:rPr>
            <w:noProof/>
            <w:webHidden/>
          </w:rPr>
        </w:r>
        <w:r w:rsidR="00C60346" w:rsidRPr="00C60346">
          <w:rPr>
            <w:noProof/>
            <w:webHidden/>
          </w:rPr>
          <w:fldChar w:fldCharType="separate"/>
        </w:r>
        <w:r w:rsidR="002B0B0C">
          <w:rPr>
            <w:noProof/>
            <w:webHidden/>
          </w:rPr>
          <w:t>144</w:t>
        </w:r>
        <w:r w:rsidR="00C60346" w:rsidRPr="00C60346">
          <w:rPr>
            <w:noProof/>
            <w:webHidden/>
          </w:rPr>
          <w:fldChar w:fldCharType="end"/>
        </w:r>
      </w:hyperlink>
    </w:p>
    <w:p w14:paraId="70A947FF" w14:textId="6DAB14A1" w:rsidR="00C60346" w:rsidRPr="00C60346" w:rsidRDefault="003274F4">
      <w:pPr>
        <w:pStyle w:val="TableofFigures"/>
        <w:rPr>
          <w:rFonts w:eastAsiaTheme="minorEastAsia" w:cstheme="minorBidi"/>
          <w:noProof/>
          <w:lang w:eastAsia="en-AU"/>
        </w:rPr>
      </w:pPr>
      <w:hyperlink w:anchor="_Toc420657015"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6: </w:t>
        </w:r>
        <w:r w:rsidR="00C60346" w:rsidRPr="00C60346">
          <w:rPr>
            <w:rStyle w:val="Hyperlink"/>
            <w:rFonts w:asciiTheme="minorHAnsi" w:hAnsiTheme="minorHAnsi"/>
            <w:noProof/>
          </w:rPr>
          <w:tab/>
          <w:t>Number of conditions reported at Survey 6 by women in the 1973-78 cohort according to physical activity status at Survey 2.</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5 \h </w:instrText>
        </w:r>
        <w:r w:rsidR="00C60346" w:rsidRPr="00C60346">
          <w:rPr>
            <w:noProof/>
            <w:webHidden/>
          </w:rPr>
        </w:r>
        <w:r w:rsidR="00C60346" w:rsidRPr="00C60346">
          <w:rPr>
            <w:noProof/>
            <w:webHidden/>
          </w:rPr>
          <w:fldChar w:fldCharType="separate"/>
        </w:r>
        <w:r w:rsidR="002B0B0C">
          <w:rPr>
            <w:noProof/>
            <w:webHidden/>
          </w:rPr>
          <w:t>145</w:t>
        </w:r>
        <w:r w:rsidR="00C60346" w:rsidRPr="00C60346">
          <w:rPr>
            <w:noProof/>
            <w:webHidden/>
          </w:rPr>
          <w:fldChar w:fldCharType="end"/>
        </w:r>
      </w:hyperlink>
    </w:p>
    <w:p w14:paraId="293BFD0C" w14:textId="57434D3D" w:rsidR="00C60346" w:rsidRPr="00C60346" w:rsidRDefault="003274F4">
      <w:pPr>
        <w:pStyle w:val="TableofFigures"/>
        <w:rPr>
          <w:rFonts w:eastAsiaTheme="minorEastAsia" w:cstheme="minorBidi"/>
          <w:noProof/>
          <w:lang w:eastAsia="en-AU"/>
        </w:rPr>
      </w:pPr>
      <w:hyperlink w:anchor="_Toc420657016"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7: </w:t>
        </w:r>
        <w:r w:rsidR="00C60346" w:rsidRPr="00C60346">
          <w:rPr>
            <w:rStyle w:val="Hyperlink"/>
            <w:rFonts w:asciiTheme="minorHAnsi" w:hAnsiTheme="minorHAnsi"/>
            <w:noProof/>
          </w:rPr>
          <w:tab/>
          <w:t>Number of conditions reported at Survey 7 by women in the 1946-51 cohort according to physical activity status at Survey 2.</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6 \h </w:instrText>
        </w:r>
        <w:r w:rsidR="00C60346" w:rsidRPr="00C60346">
          <w:rPr>
            <w:noProof/>
            <w:webHidden/>
          </w:rPr>
        </w:r>
        <w:r w:rsidR="00C60346" w:rsidRPr="00C60346">
          <w:rPr>
            <w:noProof/>
            <w:webHidden/>
          </w:rPr>
          <w:fldChar w:fldCharType="separate"/>
        </w:r>
        <w:r w:rsidR="002B0B0C">
          <w:rPr>
            <w:noProof/>
            <w:webHidden/>
          </w:rPr>
          <w:t>146</w:t>
        </w:r>
        <w:r w:rsidR="00C60346" w:rsidRPr="00C60346">
          <w:rPr>
            <w:noProof/>
            <w:webHidden/>
          </w:rPr>
          <w:fldChar w:fldCharType="end"/>
        </w:r>
      </w:hyperlink>
    </w:p>
    <w:p w14:paraId="7D676F20" w14:textId="4BF6F474" w:rsidR="00C60346" w:rsidRPr="00C60346" w:rsidRDefault="003274F4">
      <w:pPr>
        <w:pStyle w:val="TableofFigures"/>
        <w:rPr>
          <w:rFonts w:eastAsiaTheme="minorEastAsia" w:cstheme="minorBidi"/>
          <w:noProof/>
          <w:lang w:eastAsia="en-AU"/>
        </w:rPr>
      </w:pPr>
      <w:hyperlink w:anchor="_Toc420657017"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8: </w:t>
        </w:r>
        <w:r w:rsidR="00C60346" w:rsidRPr="00C60346">
          <w:rPr>
            <w:rStyle w:val="Hyperlink"/>
            <w:rFonts w:asciiTheme="minorHAnsi" w:hAnsiTheme="minorHAnsi"/>
            <w:noProof/>
          </w:rPr>
          <w:tab/>
          <w:t>Number of conditions reported at Survey 6 by women in the 1921-26 cohort according to physical activity status at Survey 2.</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7 \h </w:instrText>
        </w:r>
        <w:r w:rsidR="00C60346" w:rsidRPr="00C60346">
          <w:rPr>
            <w:noProof/>
            <w:webHidden/>
          </w:rPr>
        </w:r>
        <w:r w:rsidR="00C60346" w:rsidRPr="00C60346">
          <w:rPr>
            <w:noProof/>
            <w:webHidden/>
          </w:rPr>
          <w:fldChar w:fldCharType="separate"/>
        </w:r>
        <w:r w:rsidR="002B0B0C">
          <w:rPr>
            <w:noProof/>
            <w:webHidden/>
          </w:rPr>
          <w:t>147</w:t>
        </w:r>
        <w:r w:rsidR="00C60346" w:rsidRPr="00C60346">
          <w:rPr>
            <w:noProof/>
            <w:webHidden/>
          </w:rPr>
          <w:fldChar w:fldCharType="end"/>
        </w:r>
      </w:hyperlink>
    </w:p>
    <w:p w14:paraId="041F208E" w14:textId="5C0CD111" w:rsidR="00C60346" w:rsidRPr="00C60346" w:rsidRDefault="003274F4">
      <w:pPr>
        <w:pStyle w:val="TableofFigures"/>
        <w:rPr>
          <w:rFonts w:eastAsiaTheme="minorEastAsia" w:cstheme="minorBidi"/>
          <w:noProof/>
          <w:lang w:eastAsia="en-AU"/>
        </w:rPr>
      </w:pPr>
      <w:hyperlink w:anchor="_Toc420657018"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19: </w:t>
        </w:r>
        <w:r w:rsidR="00C60346" w:rsidRPr="00C60346">
          <w:rPr>
            <w:rStyle w:val="Hyperlink"/>
            <w:rFonts w:asciiTheme="minorHAnsi" w:hAnsiTheme="minorHAnsi"/>
            <w:noProof/>
          </w:rPr>
          <w:tab/>
          <w:t>M</w:t>
        </w:r>
        <w:r w:rsidR="00C60346" w:rsidRPr="00C60346">
          <w:rPr>
            <w:rStyle w:val="Hyperlink"/>
            <w:rFonts w:asciiTheme="minorHAnsi" w:hAnsiTheme="minorHAnsi" w:cs="Calibri"/>
            <w:noProof/>
          </w:rPr>
          <w:t>ean number of general practice visits since 1996 for women in the 1946-51 cohort by number of chronic conditions reported at Survey 7.</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8 \h </w:instrText>
        </w:r>
        <w:r w:rsidR="00C60346" w:rsidRPr="00C60346">
          <w:rPr>
            <w:noProof/>
            <w:webHidden/>
          </w:rPr>
        </w:r>
        <w:r w:rsidR="00C60346" w:rsidRPr="00C60346">
          <w:rPr>
            <w:noProof/>
            <w:webHidden/>
          </w:rPr>
          <w:fldChar w:fldCharType="separate"/>
        </w:r>
        <w:r w:rsidR="002B0B0C">
          <w:rPr>
            <w:noProof/>
            <w:webHidden/>
          </w:rPr>
          <w:t>148</w:t>
        </w:r>
        <w:r w:rsidR="00C60346" w:rsidRPr="00C60346">
          <w:rPr>
            <w:noProof/>
            <w:webHidden/>
          </w:rPr>
          <w:fldChar w:fldCharType="end"/>
        </w:r>
      </w:hyperlink>
    </w:p>
    <w:p w14:paraId="393099B7" w14:textId="72BD6B97" w:rsidR="00C60346" w:rsidRPr="00C60346" w:rsidRDefault="003274F4">
      <w:pPr>
        <w:pStyle w:val="TableofFigures"/>
        <w:rPr>
          <w:rFonts w:eastAsiaTheme="minorEastAsia" w:cstheme="minorBidi"/>
          <w:noProof/>
          <w:lang w:eastAsia="en-AU"/>
        </w:rPr>
      </w:pPr>
      <w:hyperlink w:anchor="_Toc420657019" w:history="1">
        <w:r w:rsidR="00C60346" w:rsidRPr="00C60346">
          <w:rPr>
            <w:rStyle w:val="Hyperlink"/>
            <w:rFonts w:asciiTheme="minorHAnsi" w:hAnsiTheme="minorHAnsi"/>
            <w:noProof/>
          </w:rPr>
          <w:t>Figure 11</w:t>
        </w:r>
        <w:r w:rsidR="00C60346" w:rsidRPr="00C60346">
          <w:rPr>
            <w:rStyle w:val="Hyperlink"/>
            <w:rFonts w:asciiTheme="minorHAnsi" w:hAnsiTheme="minorHAnsi"/>
            <w:noProof/>
          </w:rPr>
          <w:noBreakHyphen/>
          <w:t xml:space="preserve">20: </w:t>
        </w:r>
        <w:r w:rsidR="00C60346" w:rsidRPr="00C60346">
          <w:rPr>
            <w:rStyle w:val="Hyperlink"/>
            <w:rFonts w:asciiTheme="minorHAnsi" w:hAnsiTheme="minorHAnsi"/>
            <w:noProof/>
          </w:rPr>
          <w:tab/>
          <w:t>M</w:t>
        </w:r>
        <w:r w:rsidR="00C60346" w:rsidRPr="00C60346">
          <w:rPr>
            <w:rStyle w:val="Hyperlink"/>
            <w:rFonts w:asciiTheme="minorHAnsi" w:hAnsiTheme="minorHAnsi" w:cs="Calibri"/>
            <w:noProof/>
          </w:rPr>
          <w:t>ean number of general practice visits since 1996 for women in the 1921-26 cohort by number of chronic conditions reported at Survey 7.</w:t>
        </w:r>
        <w:r w:rsidR="00C60346" w:rsidRPr="00C60346">
          <w:rPr>
            <w:noProof/>
            <w:webHidden/>
          </w:rPr>
          <w:tab/>
        </w:r>
        <w:r w:rsidR="00C60346" w:rsidRPr="00C60346">
          <w:rPr>
            <w:noProof/>
            <w:webHidden/>
          </w:rPr>
          <w:fldChar w:fldCharType="begin"/>
        </w:r>
        <w:r w:rsidR="00C60346" w:rsidRPr="00C60346">
          <w:rPr>
            <w:noProof/>
            <w:webHidden/>
          </w:rPr>
          <w:instrText xml:space="preserve"> PAGEREF _Toc420657019 \h </w:instrText>
        </w:r>
        <w:r w:rsidR="00C60346" w:rsidRPr="00C60346">
          <w:rPr>
            <w:noProof/>
            <w:webHidden/>
          </w:rPr>
        </w:r>
        <w:r w:rsidR="00C60346" w:rsidRPr="00C60346">
          <w:rPr>
            <w:noProof/>
            <w:webHidden/>
          </w:rPr>
          <w:fldChar w:fldCharType="separate"/>
        </w:r>
        <w:r w:rsidR="002B0B0C">
          <w:rPr>
            <w:noProof/>
            <w:webHidden/>
          </w:rPr>
          <w:t>149</w:t>
        </w:r>
        <w:r w:rsidR="00C60346" w:rsidRPr="00C60346">
          <w:rPr>
            <w:noProof/>
            <w:webHidden/>
          </w:rPr>
          <w:fldChar w:fldCharType="end"/>
        </w:r>
      </w:hyperlink>
    </w:p>
    <w:p w14:paraId="3AB2E270" w14:textId="77777777" w:rsidR="00C60346" w:rsidRDefault="00C60346">
      <w:pPr>
        <w:spacing w:before="0" w:after="0" w:line="240" w:lineRule="auto"/>
        <w:jc w:val="left"/>
        <w:rPr>
          <w:rFonts w:eastAsia="MS Gothic" w:cs="Calibri"/>
          <w:b/>
          <w:bCs/>
          <w:sz w:val="32"/>
          <w:szCs w:val="32"/>
        </w:rPr>
      </w:pPr>
      <w:r w:rsidRPr="00C60346">
        <w:rPr>
          <w:rFonts w:eastAsia="MS Gothic" w:cs="Calibri"/>
          <w:b/>
          <w:bCs/>
        </w:rPr>
        <w:fldChar w:fldCharType="end"/>
      </w:r>
    </w:p>
    <w:p w14:paraId="42ED610C" w14:textId="7DEDF2CF" w:rsidR="00DF3BCD" w:rsidRDefault="00DF3BCD">
      <w:pPr>
        <w:spacing w:before="0" w:after="0" w:line="240" w:lineRule="auto"/>
        <w:jc w:val="left"/>
        <w:rPr>
          <w:rFonts w:eastAsia="MS Gothic" w:cs="Calibri"/>
          <w:b/>
          <w:bCs/>
          <w:sz w:val="32"/>
          <w:szCs w:val="32"/>
        </w:rPr>
      </w:pPr>
      <w:r>
        <w:rPr>
          <w:rFonts w:eastAsia="MS Gothic" w:cs="Calibri"/>
          <w:b/>
          <w:bCs/>
          <w:sz w:val="32"/>
          <w:szCs w:val="32"/>
        </w:rPr>
        <w:br w:type="page"/>
      </w:r>
    </w:p>
    <w:p w14:paraId="0EB5A0F0" w14:textId="319F828F" w:rsidR="00824739" w:rsidRPr="00630F11" w:rsidRDefault="00630F11" w:rsidP="00630F11">
      <w:pPr>
        <w:pStyle w:val="TableofFigures"/>
        <w:jc w:val="center"/>
        <w:rPr>
          <w:rStyle w:val="Hyperlink"/>
          <w:rFonts w:asciiTheme="minorHAnsi" w:hAnsiTheme="minorHAnsi"/>
        </w:rPr>
      </w:pPr>
      <w:r w:rsidRPr="00630F11">
        <w:rPr>
          <w:rFonts w:eastAsia="MS Gothic" w:cs="Calibri"/>
          <w:b/>
          <w:bCs/>
        </w:rPr>
        <w:lastRenderedPageBreak/>
        <w:t>LIST OF TABLES</w:t>
      </w:r>
      <w:r w:rsidR="00071DC8" w:rsidRPr="00630F11">
        <w:rPr>
          <w:rStyle w:val="Hyperlink"/>
          <w:rFonts w:asciiTheme="minorHAnsi" w:hAnsiTheme="minorHAnsi"/>
          <w:noProof/>
        </w:rPr>
        <w:fldChar w:fldCharType="begin"/>
      </w:r>
      <w:r w:rsidR="00071DC8" w:rsidRPr="00630F11">
        <w:rPr>
          <w:rStyle w:val="Hyperlink"/>
          <w:rFonts w:asciiTheme="minorHAnsi" w:hAnsiTheme="minorHAnsi"/>
          <w:noProof/>
        </w:rPr>
        <w:instrText xml:space="preserve"> TOC \h \z \c "Table" </w:instrText>
      </w:r>
      <w:r w:rsidR="00071DC8" w:rsidRPr="00630F11">
        <w:rPr>
          <w:rStyle w:val="Hyperlink"/>
          <w:rFonts w:asciiTheme="minorHAnsi" w:hAnsiTheme="minorHAnsi"/>
          <w:noProof/>
        </w:rPr>
        <w:fldChar w:fldCharType="separate"/>
      </w:r>
    </w:p>
    <w:p w14:paraId="3C47C6BC" w14:textId="5AD470E1" w:rsidR="00630F11" w:rsidRPr="00630F11" w:rsidRDefault="00071DC8" w:rsidP="00630F11">
      <w:pPr>
        <w:pStyle w:val="TableofFigures"/>
        <w:rPr>
          <w:rStyle w:val="Hyperlink"/>
          <w:rFonts w:asciiTheme="minorHAnsi" w:hAnsiTheme="minorHAnsi"/>
        </w:rPr>
      </w:pPr>
      <w:r w:rsidRPr="00630F11">
        <w:rPr>
          <w:rStyle w:val="Hyperlink"/>
          <w:rFonts w:asciiTheme="minorHAnsi" w:hAnsiTheme="minorHAnsi"/>
          <w:noProof/>
        </w:rPr>
        <w:fldChar w:fldCharType="end"/>
      </w:r>
      <w:r w:rsidR="00630F11" w:rsidRPr="00630F11">
        <w:rPr>
          <w:rStyle w:val="Hyperlink"/>
          <w:rFonts w:asciiTheme="minorHAnsi" w:hAnsiTheme="minorHAnsi"/>
          <w:noProof/>
        </w:rPr>
        <w:fldChar w:fldCharType="begin"/>
      </w:r>
      <w:r w:rsidR="00630F11" w:rsidRPr="00630F11">
        <w:rPr>
          <w:rStyle w:val="Hyperlink"/>
          <w:rFonts w:asciiTheme="minorHAnsi" w:hAnsiTheme="minorHAnsi"/>
          <w:noProof/>
        </w:rPr>
        <w:instrText xml:space="preserve"> TOC \h \z \c "Table" </w:instrText>
      </w:r>
      <w:r w:rsidR="00630F11" w:rsidRPr="00630F11">
        <w:rPr>
          <w:rStyle w:val="Hyperlink"/>
          <w:rFonts w:asciiTheme="minorHAnsi" w:hAnsiTheme="minorHAnsi"/>
          <w:noProof/>
        </w:rPr>
        <w:fldChar w:fldCharType="separate"/>
      </w:r>
      <w:hyperlink w:anchor="_Toc420657240" w:history="1">
        <w:r w:rsidR="00630F11" w:rsidRPr="00630F11">
          <w:rPr>
            <w:rStyle w:val="Hyperlink"/>
            <w:rFonts w:asciiTheme="minorHAnsi" w:hAnsiTheme="minorHAnsi"/>
            <w:noProof/>
          </w:rPr>
          <w:t>Table 3</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Probability of death between Survey 2 (1998) and October 2014 women with self-reported chronic conditions at Survey 1 or Survey 2, 1946-51 cohort.</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0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28</w:t>
        </w:r>
        <w:r w:rsidR="00630F11" w:rsidRPr="00630F11">
          <w:rPr>
            <w:rStyle w:val="Hyperlink"/>
            <w:rFonts w:asciiTheme="minorHAnsi" w:hAnsiTheme="minorHAnsi"/>
            <w:webHidden/>
          </w:rPr>
          <w:fldChar w:fldCharType="end"/>
        </w:r>
      </w:hyperlink>
    </w:p>
    <w:p w14:paraId="289FEF44" w14:textId="22FB4806" w:rsidR="00630F11" w:rsidRPr="00630F11" w:rsidRDefault="003274F4">
      <w:pPr>
        <w:pStyle w:val="TableofFigures"/>
        <w:rPr>
          <w:rStyle w:val="Hyperlink"/>
          <w:rFonts w:asciiTheme="minorHAnsi" w:hAnsiTheme="minorHAnsi"/>
        </w:rPr>
      </w:pPr>
      <w:hyperlink w:anchor="_Toc420657241" w:history="1">
        <w:r w:rsidR="00630F11" w:rsidRPr="00630F11">
          <w:rPr>
            <w:rStyle w:val="Hyperlink"/>
            <w:rFonts w:asciiTheme="minorHAnsi" w:hAnsiTheme="minorHAnsi"/>
            <w:noProof/>
          </w:rPr>
          <w:t>Table 3</w:t>
        </w:r>
        <w:r w:rsidR="00630F11" w:rsidRPr="00630F11">
          <w:rPr>
            <w:rStyle w:val="Hyperlink"/>
            <w:rFonts w:asciiTheme="minorHAnsi" w:hAnsiTheme="minorHAnsi"/>
            <w:noProof/>
          </w:rPr>
          <w:noBreakHyphen/>
          <w:t xml:space="preserve">2 </w:t>
        </w:r>
        <w:r w:rsidR="00630F11">
          <w:rPr>
            <w:rStyle w:val="Hyperlink"/>
            <w:rFonts w:asciiTheme="minorHAnsi" w:hAnsiTheme="minorHAnsi"/>
            <w:noProof/>
          </w:rPr>
          <w:tab/>
        </w:r>
        <w:r w:rsidR="00630F11" w:rsidRPr="00630F11">
          <w:rPr>
            <w:rStyle w:val="Hyperlink"/>
            <w:rFonts w:asciiTheme="minorHAnsi" w:hAnsiTheme="minorHAnsi"/>
            <w:noProof/>
          </w:rPr>
          <w:t>Probability of mortality between Survey 2 (1999) and October 2014 for women with self-reported chronic conditions at Survey 1 or Survey 2, 1921-26 cohort.</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1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28</w:t>
        </w:r>
        <w:r w:rsidR="00630F11" w:rsidRPr="00630F11">
          <w:rPr>
            <w:rStyle w:val="Hyperlink"/>
            <w:rFonts w:asciiTheme="minorHAnsi" w:hAnsiTheme="minorHAnsi"/>
            <w:webHidden/>
          </w:rPr>
          <w:fldChar w:fldCharType="end"/>
        </w:r>
      </w:hyperlink>
    </w:p>
    <w:p w14:paraId="1AAADCCC" w14:textId="1D06D151" w:rsidR="00630F11" w:rsidRPr="00630F11" w:rsidRDefault="003274F4">
      <w:pPr>
        <w:pStyle w:val="TableofFigures"/>
        <w:rPr>
          <w:rStyle w:val="Hyperlink"/>
          <w:rFonts w:asciiTheme="minorHAnsi" w:hAnsiTheme="minorHAnsi"/>
        </w:rPr>
      </w:pPr>
      <w:hyperlink w:anchor="_Toc420657242" w:history="1">
        <w:r w:rsidR="00630F11" w:rsidRPr="00630F11">
          <w:rPr>
            <w:rStyle w:val="Hyperlink"/>
            <w:rFonts w:asciiTheme="minorHAnsi" w:hAnsiTheme="minorHAnsi"/>
            <w:noProof/>
          </w:rPr>
          <w:t>Table 5</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MBS and PBS uptake in women who have never reported arthritis and those who have reported arthritis, mean cost ($) 2013 .</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2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51</w:t>
        </w:r>
        <w:r w:rsidR="00630F11" w:rsidRPr="00630F11">
          <w:rPr>
            <w:rStyle w:val="Hyperlink"/>
            <w:rFonts w:asciiTheme="minorHAnsi" w:hAnsiTheme="minorHAnsi"/>
            <w:webHidden/>
          </w:rPr>
          <w:fldChar w:fldCharType="end"/>
        </w:r>
      </w:hyperlink>
    </w:p>
    <w:p w14:paraId="27E53077" w14:textId="2998E0AD" w:rsidR="00630F11" w:rsidRPr="00630F11" w:rsidRDefault="003274F4">
      <w:pPr>
        <w:pStyle w:val="TableofFigures"/>
        <w:rPr>
          <w:rStyle w:val="Hyperlink"/>
          <w:rFonts w:asciiTheme="minorHAnsi" w:hAnsiTheme="minorHAnsi"/>
        </w:rPr>
      </w:pPr>
      <w:hyperlink w:anchor="_Toc420657243" w:history="1">
        <w:r w:rsidR="00630F11" w:rsidRPr="00630F11">
          <w:rPr>
            <w:rStyle w:val="Hyperlink"/>
            <w:rFonts w:asciiTheme="minorHAnsi" w:hAnsiTheme="minorHAnsi"/>
            <w:noProof/>
          </w:rPr>
          <w:t>Table 6</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MBS and PBS uptake in women who have never reported asthma and those who have reported asthma, mean cost ($) 2013.</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3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66</w:t>
        </w:r>
        <w:r w:rsidR="00630F11" w:rsidRPr="00630F11">
          <w:rPr>
            <w:rStyle w:val="Hyperlink"/>
            <w:rFonts w:asciiTheme="minorHAnsi" w:hAnsiTheme="minorHAnsi"/>
            <w:webHidden/>
          </w:rPr>
          <w:fldChar w:fldCharType="end"/>
        </w:r>
      </w:hyperlink>
    </w:p>
    <w:p w14:paraId="1E80FB1B" w14:textId="68F014ED" w:rsidR="00630F11" w:rsidRPr="00630F11" w:rsidRDefault="003274F4">
      <w:pPr>
        <w:pStyle w:val="TableofFigures"/>
        <w:rPr>
          <w:rStyle w:val="Hyperlink"/>
          <w:rFonts w:asciiTheme="minorHAnsi" w:hAnsiTheme="minorHAnsi"/>
        </w:rPr>
      </w:pPr>
      <w:hyperlink w:anchor="_Toc420657244" w:history="1">
        <w:r w:rsidR="00630F11" w:rsidRPr="00630F11">
          <w:rPr>
            <w:rStyle w:val="Hyperlink"/>
            <w:rFonts w:asciiTheme="minorHAnsi" w:hAnsiTheme="minorHAnsi"/>
            <w:noProof/>
          </w:rPr>
          <w:t>Table 7</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MBS and PBS uptake in women of the 1946-51 cohort who have never reported breast cancer and those who have reported breast cancer, mean cost ($) 2013</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4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82</w:t>
        </w:r>
        <w:r w:rsidR="00630F11" w:rsidRPr="00630F11">
          <w:rPr>
            <w:rStyle w:val="Hyperlink"/>
            <w:rFonts w:asciiTheme="minorHAnsi" w:hAnsiTheme="minorHAnsi"/>
            <w:webHidden/>
          </w:rPr>
          <w:fldChar w:fldCharType="end"/>
        </w:r>
      </w:hyperlink>
    </w:p>
    <w:p w14:paraId="552E0549" w14:textId="5D5FBE42" w:rsidR="00630F11" w:rsidRPr="00630F11" w:rsidRDefault="003274F4">
      <w:pPr>
        <w:pStyle w:val="TableofFigures"/>
        <w:rPr>
          <w:rStyle w:val="Hyperlink"/>
          <w:rFonts w:asciiTheme="minorHAnsi" w:hAnsiTheme="minorHAnsi"/>
        </w:rPr>
      </w:pPr>
      <w:hyperlink w:anchor="_Toc420657245" w:history="1">
        <w:r w:rsidR="00630F11" w:rsidRPr="00630F11">
          <w:rPr>
            <w:rStyle w:val="Hyperlink"/>
            <w:rFonts w:asciiTheme="minorHAnsi" w:hAnsiTheme="minorHAnsi"/>
            <w:noProof/>
          </w:rPr>
          <w:t>Table 8</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MBS and PBS uptake in women who have never reported heart disease and those who have reported heart disease, mean cost ($) 2013</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5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92</w:t>
        </w:r>
        <w:r w:rsidR="00630F11" w:rsidRPr="00630F11">
          <w:rPr>
            <w:rStyle w:val="Hyperlink"/>
            <w:rFonts w:asciiTheme="minorHAnsi" w:hAnsiTheme="minorHAnsi"/>
            <w:webHidden/>
          </w:rPr>
          <w:fldChar w:fldCharType="end"/>
        </w:r>
      </w:hyperlink>
    </w:p>
    <w:p w14:paraId="618DB07D" w14:textId="3D12D4FA" w:rsidR="00630F11" w:rsidRPr="00630F11" w:rsidRDefault="003274F4">
      <w:pPr>
        <w:pStyle w:val="TableofFigures"/>
        <w:rPr>
          <w:rStyle w:val="Hyperlink"/>
          <w:rFonts w:asciiTheme="minorHAnsi" w:hAnsiTheme="minorHAnsi"/>
        </w:rPr>
      </w:pPr>
      <w:hyperlink w:anchor="_Toc420657246" w:history="1">
        <w:r w:rsidR="00630F11" w:rsidRPr="00630F11">
          <w:rPr>
            <w:rStyle w:val="Hyperlink"/>
            <w:rFonts w:asciiTheme="minorHAnsi" w:hAnsiTheme="minorHAnsi"/>
            <w:noProof/>
          </w:rPr>
          <w:t>Table 8</w:t>
        </w:r>
        <w:r w:rsidR="00630F11" w:rsidRPr="00630F11">
          <w:rPr>
            <w:rStyle w:val="Hyperlink"/>
            <w:rFonts w:asciiTheme="minorHAnsi" w:hAnsiTheme="minorHAnsi"/>
            <w:noProof/>
          </w:rPr>
          <w:noBreakHyphen/>
          <w:t xml:space="preserve">2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MBS and PBS uptake in women who have never reported stroke conditions and those who have reported stroke conditions, mean cost ($) 2013</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6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94</w:t>
        </w:r>
        <w:r w:rsidR="00630F11" w:rsidRPr="00630F11">
          <w:rPr>
            <w:rStyle w:val="Hyperlink"/>
            <w:rFonts w:asciiTheme="minorHAnsi" w:hAnsiTheme="minorHAnsi"/>
            <w:webHidden/>
          </w:rPr>
          <w:fldChar w:fldCharType="end"/>
        </w:r>
      </w:hyperlink>
    </w:p>
    <w:p w14:paraId="13B885A0" w14:textId="16813CFC" w:rsidR="00630F11" w:rsidRPr="00630F11" w:rsidRDefault="003274F4">
      <w:pPr>
        <w:pStyle w:val="TableofFigures"/>
        <w:rPr>
          <w:rStyle w:val="Hyperlink"/>
          <w:rFonts w:asciiTheme="minorHAnsi" w:hAnsiTheme="minorHAnsi"/>
        </w:rPr>
      </w:pPr>
      <w:hyperlink w:anchor="_Toc420657247" w:history="1">
        <w:r w:rsidR="00630F11" w:rsidRPr="00630F11">
          <w:rPr>
            <w:rStyle w:val="Hyperlink"/>
            <w:rFonts w:asciiTheme="minorHAnsi" w:hAnsiTheme="minorHAnsi"/>
            <w:noProof/>
          </w:rPr>
          <w:t>Table 9</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 xml:space="preserve">Comparison of costs for MBS and PBS uptake in women who have never reported diabetes and those who have reported diabetes, mean cost ($) 2013 </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7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115</w:t>
        </w:r>
        <w:r w:rsidR="00630F11" w:rsidRPr="00630F11">
          <w:rPr>
            <w:rStyle w:val="Hyperlink"/>
            <w:rFonts w:asciiTheme="minorHAnsi" w:hAnsiTheme="minorHAnsi"/>
            <w:webHidden/>
          </w:rPr>
          <w:fldChar w:fldCharType="end"/>
        </w:r>
      </w:hyperlink>
    </w:p>
    <w:p w14:paraId="28EB1947" w14:textId="770D51EE" w:rsidR="00630F11" w:rsidRPr="00630F11" w:rsidRDefault="003274F4">
      <w:pPr>
        <w:pStyle w:val="TableofFigures"/>
        <w:rPr>
          <w:rStyle w:val="Hyperlink"/>
          <w:rFonts w:asciiTheme="minorHAnsi" w:hAnsiTheme="minorHAnsi"/>
        </w:rPr>
      </w:pPr>
      <w:hyperlink w:anchor="_Toc420657248" w:history="1">
        <w:r w:rsidR="00630F11" w:rsidRPr="00630F11">
          <w:rPr>
            <w:rStyle w:val="Hyperlink"/>
            <w:rFonts w:asciiTheme="minorHAnsi" w:hAnsiTheme="minorHAnsi"/>
            <w:noProof/>
          </w:rPr>
          <w:t>Table 10</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MBS and PBS uptake in women who have never reported psychological distress and those who have reported psychological distress, mean cost ($) 2013</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8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127</w:t>
        </w:r>
        <w:r w:rsidR="00630F11" w:rsidRPr="00630F11">
          <w:rPr>
            <w:rStyle w:val="Hyperlink"/>
            <w:rFonts w:asciiTheme="minorHAnsi" w:hAnsiTheme="minorHAnsi"/>
            <w:webHidden/>
          </w:rPr>
          <w:fldChar w:fldCharType="end"/>
        </w:r>
      </w:hyperlink>
    </w:p>
    <w:p w14:paraId="5E357D93" w14:textId="550D151D" w:rsidR="00630F11" w:rsidRPr="00630F11" w:rsidRDefault="003274F4">
      <w:pPr>
        <w:pStyle w:val="TableofFigures"/>
        <w:rPr>
          <w:rStyle w:val="Hyperlink"/>
          <w:rFonts w:asciiTheme="minorHAnsi" w:hAnsiTheme="minorHAnsi"/>
        </w:rPr>
      </w:pPr>
      <w:hyperlink w:anchor="_Toc420657249" w:history="1">
        <w:r w:rsidR="00630F11" w:rsidRPr="00630F11">
          <w:rPr>
            <w:rStyle w:val="Hyperlink"/>
            <w:rFonts w:asciiTheme="minorHAnsi" w:hAnsiTheme="minorHAnsi"/>
            <w:noProof/>
          </w:rPr>
          <w:t>Table 11</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Comparison of costs for Chronic Disease Management  (MBS items 721 to 732) uptake in women who have reported 1, 2, 3 or 4+ conditions compared to women with no conditions; number of women in each group, average annual number of general practice visits and mean annual cost ($) 2010-2013</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49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150</w:t>
        </w:r>
        <w:r w:rsidR="00630F11" w:rsidRPr="00630F11">
          <w:rPr>
            <w:rStyle w:val="Hyperlink"/>
            <w:rFonts w:asciiTheme="minorHAnsi" w:hAnsiTheme="minorHAnsi"/>
            <w:webHidden/>
          </w:rPr>
          <w:fldChar w:fldCharType="end"/>
        </w:r>
      </w:hyperlink>
    </w:p>
    <w:p w14:paraId="451F66DD" w14:textId="30B9BC25" w:rsidR="00630F11" w:rsidRPr="00630F11" w:rsidRDefault="003274F4">
      <w:pPr>
        <w:pStyle w:val="TableofFigures"/>
        <w:rPr>
          <w:rStyle w:val="Hyperlink"/>
          <w:rFonts w:asciiTheme="minorHAnsi" w:hAnsiTheme="minorHAnsi"/>
        </w:rPr>
      </w:pPr>
      <w:hyperlink w:anchor="_Toc420657250" w:history="1">
        <w:r w:rsidR="00630F11" w:rsidRPr="00630F11">
          <w:rPr>
            <w:rStyle w:val="Hyperlink"/>
            <w:rFonts w:asciiTheme="minorHAnsi" w:hAnsiTheme="minorHAnsi"/>
            <w:noProof/>
          </w:rPr>
          <w:t>Table 12</w:t>
        </w:r>
        <w:r w:rsidR="00630F11" w:rsidRPr="00630F11">
          <w:rPr>
            <w:rStyle w:val="Hyperlink"/>
            <w:rFonts w:asciiTheme="minorHAnsi" w:hAnsiTheme="minorHAnsi"/>
            <w:noProof/>
          </w:rPr>
          <w:noBreakHyphen/>
          <w:t xml:space="preserve">1 </w:t>
        </w:r>
        <w:r w:rsidR="00630F11">
          <w:rPr>
            <w:rStyle w:val="Hyperlink"/>
            <w:rFonts w:asciiTheme="minorHAnsi" w:hAnsiTheme="minorHAnsi"/>
            <w:noProof/>
          </w:rPr>
          <w:tab/>
        </w:r>
        <w:r w:rsidR="00630F11" w:rsidRPr="00630F11">
          <w:rPr>
            <w:rStyle w:val="Hyperlink"/>
            <w:rFonts w:asciiTheme="minorHAnsi" w:hAnsiTheme="minorHAnsi"/>
            <w:noProof/>
          </w:rPr>
          <w:t>Participation and retention across surveys between 1996 and 2013 for women from the 1973-1978, 1946-1951 and 1921-1926 cohorts</w:t>
        </w:r>
        <w:r w:rsidR="00630F11" w:rsidRPr="00630F11">
          <w:rPr>
            <w:rStyle w:val="Hyperlink"/>
            <w:rFonts w:asciiTheme="minorHAnsi" w:hAnsiTheme="minorHAnsi"/>
            <w:webHidden/>
          </w:rPr>
          <w:tab/>
        </w:r>
        <w:r w:rsidR="00630F11" w:rsidRPr="00630F11">
          <w:rPr>
            <w:rStyle w:val="Hyperlink"/>
            <w:rFonts w:asciiTheme="minorHAnsi" w:hAnsiTheme="minorHAnsi"/>
            <w:webHidden/>
          </w:rPr>
          <w:fldChar w:fldCharType="begin"/>
        </w:r>
        <w:r w:rsidR="00630F11" w:rsidRPr="00630F11">
          <w:rPr>
            <w:rStyle w:val="Hyperlink"/>
            <w:rFonts w:asciiTheme="minorHAnsi" w:hAnsiTheme="minorHAnsi"/>
            <w:webHidden/>
          </w:rPr>
          <w:instrText xml:space="preserve"> PAGEREF _Toc420657250 \h </w:instrText>
        </w:r>
        <w:r w:rsidR="00630F11" w:rsidRPr="00630F11">
          <w:rPr>
            <w:rStyle w:val="Hyperlink"/>
            <w:rFonts w:asciiTheme="minorHAnsi" w:hAnsiTheme="minorHAnsi"/>
            <w:webHidden/>
          </w:rPr>
        </w:r>
        <w:r w:rsidR="00630F11" w:rsidRPr="00630F11">
          <w:rPr>
            <w:rStyle w:val="Hyperlink"/>
            <w:rFonts w:asciiTheme="minorHAnsi" w:hAnsiTheme="minorHAnsi"/>
            <w:webHidden/>
          </w:rPr>
          <w:fldChar w:fldCharType="separate"/>
        </w:r>
        <w:r w:rsidR="002B0B0C">
          <w:rPr>
            <w:rStyle w:val="Hyperlink"/>
            <w:rFonts w:asciiTheme="minorHAnsi" w:hAnsiTheme="minorHAnsi"/>
            <w:noProof/>
            <w:webHidden/>
          </w:rPr>
          <w:t>152</w:t>
        </w:r>
        <w:r w:rsidR="00630F11" w:rsidRPr="00630F11">
          <w:rPr>
            <w:rStyle w:val="Hyperlink"/>
            <w:rFonts w:asciiTheme="minorHAnsi" w:hAnsiTheme="minorHAnsi"/>
            <w:webHidden/>
          </w:rPr>
          <w:fldChar w:fldCharType="end"/>
        </w:r>
      </w:hyperlink>
    </w:p>
    <w:p w14:paraId="2D18512E" w14:textId="77777777" w:rsidR="008C3ECE" w:rsidRDefault="00630F11" w:rsidP="00630F11">
      <w:pPr>
        <w:pStyle w:val="TableofFigures"/>
        <w:rPr>
          <w:rFonts w:ascii="Calibri" w:eastAsia="MS Gothic" w:hAnsi="Calibri" w:cs="Calibri"/>
          <w:b/>
          <w:bCs/>
          <w:sz w:val="36"/>
          <w:szCs w:val="36"/>
        </w:rPr>
        <w:sectPr w:rsidR="008C3ECE" w:rsidSect="001C3890">
          <w:headerReference w:type="even" r:id="rId8"/>
          <w:headerReference w:type="default" r:id="rId9"/>
          <w:footerReference w:type="even" r:id="rId10"/>
          <w:footerReference w:type="default" r:id="rId11"/>
          <w:headerReference w:type="first" r:id="rId12"/>
          <w:footerReference w:type="first" r:id="rId13"/>
          <w:pgSz w:w="11900" w:h="16840"/>
          <w:pgMar w:top="1440" w:right="1440" w:bottom="1560" w:left="1440" w:header="708" w:footer="708" w:gutter="0"/>
          <w:pgNumType w:fmt="lowerRoman" w:start="1"/>
          <w:cols w:space="708"/>
          <w:docGrid w:linePitch="360"/>
        </w:sectPr>
      </w:pPr>
      <w:r w:rsidRPr="00630F11">
        <w:rPr>
          <w:rStyle w:val="Hyperlink"/>
          <w:rFonts w:asciiTheme="minorHAnsi" w:hAnsiTheme="minorHAnsi"/>
          <w:noProof/>
        </w:rPr>
        <w:fldChar w:fldCharType="end"/>
      </w:r>
      <w:r w:rsidR="002C74BD">
        <w:rPr>
          <w:rFonts w:ascii="Calibri" w:eastAsia="MS Gothic" w:hAnsi="Calibri" w:cs="Calibri"/>
          <w:b/>
          <w:bCs/>
          <w:sz w:val="36"/>
          <w:szCs w:val="36"/>
        </w:rPr>
        <w:br w:type="page"/>
      </w:r>
    </w:p>
    <w:p w14:paraId="1C1AF77E" w14:textId="51955006" w:rsidR="00F17B9E" w:rsidRDefault="00F17B9E" w:rsidP="009C1096">
      <w:pPr>
        <w:pStyle w:val="Heading1"/>
      </w:pPr>
      <w:bookmarkStart w:id="0" w:name="_Toc426447306"/>
      <w:bookmarkStart w:id="1" w:name="_Toc426447719"/>
      <w:bookmarkStart w:id="2" w:name="_Toc411262169"/>
      <w:r>
        <w:lastRenderedPageBreak/>
        <w:t>Executive Summary</w:t>
      </w:r>
      <w:bookmarkEnd w:id="0"/>
      <w:bookmarkEnd w:id="1"/>
    </w:p>
    <w:p w14:paraId="7258A5CD" w14:textId="77777777" w:rsidR="00D37B20" w:rsidRDefault="00D37B20" w:rsidP="00D37B20"/>
    <w:p w14:paraId="55BE677D" w14:textId="11F1D814" w:rsidR="00D37B20" w:rsidRPr="00BF232F" w:rsidRDefault="00D37B20" w:rsidP="00D37B20">
      <w:r w:rsidRPr="00BF232F">
        <w:t>This report presents a summary of common and important chronic conditions affecting women in the Australian Longitudinal Study of Women’s Health</w:t>
      </w:r>
      <w:r>
        <w:t xml:space="preserve"> (ALSWH)</w:t>
      </w:r>
      <w:r w:rsidRPr="00BF232F">
        <w:t xml:space="preserve">. The ALSWH includes three cohorts of women (born 1921-26, 1946-51, 1973-78) who have been repeatedly surveyed since 1996, and a new cohort (born 1989-95) first surveyed in 2013.  </w:t>
      </w:r>
    </w:p>
    <w:p w14:paraId="0494FA55" w14:textId="77777777" w:rsidR="00D37B20" w:rsidRPr="00BF232F" w:rsidRDefault="00D37B20" w:rsidP="00D37B20"/>
    <w:p w14:paraId="62545323" w14:textId="3D9B3F2F" w:rsidR="00D37B20" w:rsidRPr="00F30571" w:rsidRDefault="00D37B20" w:rsidP="00D37B20">
      <w:r w:rsidRPr="00BF232F">
        <w:t xml:space="preserve">In this report we present data on the increasing prevalence of </w:t>
      </w:r>
      <w:r w:rsidR="004018D5">
        <w:t xml:space="preserve">several major </w:t>
      </w:r>
      <w:r w:rsidRPr="00BF232F">
        <w:t>chronic conditions as the women age</w:t>
      </w:r>
      <w:r>
        <w:t xml:space="preserve">, including </w:t>
      </w:r>
      <w:r w:rsidRPr="00BF232F">
        <w:t xml:space="preserve">arthritis, asthma, diabetes, and cardiovascular conditions. We show the relationship between chronic disease and decline in women’s physical and mental health related quality of life, and their increased use of </w:t>
      </w:r>
      <w:r w:rsidRPr="00F30571">
        <w:t>general practice consultations</w:t>
      </w:r>
      <w:r w:rsidR="003E75D8">
        <w:t xml:space="preserve">. We </w:t>
      </w:r>
      <w:r w:rsidRPr="00F30571">
        <w:t xml:space="preserve">compare mean </w:t>
      </w:r>
      <w:r w:rsidR="00A870E5" w:rsidRPr="00BF232F">
        <w:t>M</w:t>
      </w:r>
      <w:r w:rsidR="00A870E5">
        <w:t>edicare Benefits Schedule</w:t>
      </w:r>
      <w:r w:rsidR="00A870E5" w:rsidRPr="00F30571">
        <w:t xml:space="preserve"> </w:t>
      </w:r>
      <w:r w:rsidR="00A870E5">
        <w:t>(</w:t>
      </w:r>
      <w:r w:rsidRPr="00F30571">
        <w:t>MBS</w:t>
      </w:r>
      <w:r w:rsidR="00A870E5">
        <w:t>)</w:t>
      </w:r>
      <w:r w:rsidRPr="00F30571">
        <w:t xml:space="preserve"> and </w:t>
      </w:r>
      <w:r w:rsidR="00A870E5" w:rsidRPr="00BF232F">
        <w:t>P</w:t>
      </w:r>
      <w:r w:rsidR="00A870E5">
        <w:t>harmaceutical Benefits Scheme</w:t>
      </w:r>
      <w:r w:rsidR="00A870E5" w:rsidRPr="00F30571">
        <w:t xml:space="preserve"> </w:t>
      </w:r>
      <w:r w:rsidR="00A870E5">
        <w:t>(</w:t>
      </w:r>
      <w:r w:rsidRPr="00F30571">
        <w:t>PBS</w:t>
      </w:r>
      <w:r w:rsidR="00A870E5">
        <w:t>)</w:t>
      </w:r>
      <w:r w:rsidRPr="00F30571">
        <w:t xml:space="preserve"> costs between women who have and do not have each of the chronic conditions. </w:t>
      </w:r>
      <w:r w:rsidR="003E75D8">
        <w:t>T</w:t>
      </w:r>
      <w:r w:rsidRPr="00BF232F">
        <w:t>he</w:t>
      </w:r>
      <w:r>
        <w:t xml:space="preserve"> </w:t>
      </w:r>
      <w:r w:rsidR="003E75D8">
        <w:t xml:space="preserve">report also considers the </w:t>
      </w:r>
      <w:r>
        <w:t>prevalence of comorbidities and the</w:t>
      </w:r>
      <w:r w:rsidRPr="00BF232F">
        <w:t xml:space="preserve"> increased rate of death associated with some of these chronic conditions.   </w:t>
      </w:r>
    </w:p>
    <w:p w14:paraId="057B7CD6" w14:textId="77777777" w:rsidR="00D37B20" w:rsidRPr="00BF232F" w:rsidRDefault="00D37B20" w:rsidP="00D37B20">
      <w:pPr>
        <w:rPr>
          <w:rFonts w:ascii="Arial" w:hAnsi="Arial"/>
          <w:color w:val="548DD4" w:themeColor="text2" w:themeTint="99"/>
        </w:rPr>
      </w:pPr>
    </w:p>
    <w:p w14:paraId="6D70CCCB" w14:textId="77777777" w:rsidR="00D37B20" w:rsidRPr="00A870E5" w:rsidRDefault="00D37B20" w:rsidP="00D37B20">
      <w:pPr>
        <w:numPr>
          <w:ilvl w:val="1"/>
          <w:numId w:val="3"/>
        </w:numPr>
        <w:spacing w:before="200" w:line="240" w:lineRule="auto"/>
        <w:outlineLvl w:val="1"/>
        <w:rPr>
          <w:rFonts w:eastAsia="MS Gothic" w:cs="Calibri"/>
          <w:b/>
          <w:bCs/>
          <w:sz w:val="26"/>
          <w:szCs w:val="26"/>
        </w:rPr>
      </w:pPr>
      <w:bookmarkStart w:id="3" w:name="_Toc426447307"/>
      <w:bookmarkStart w:id="4" w:name="_Toc426447720"/>
      <w:r w:rsidRPr="00A870E5">
        <w:rPr>
          <w:rFonts w:eastAsia="MS Gothic" w:cs="Calibri"/>
          <w:b/>
          <w:bCs/>
          <w:sz w:val="26"/>
          <w:szCs w:val="26"/>
        </w:rPr>
        <w:t>Arthritis</w:t>
      </w:r>
      <w:bookmarkEnd w:id="3"/>
      <w:bookmarkEnd w:id="4"/>
    </w:p>
    <w:p w14:paraId="1B6D8AA6" w14:textId="6FAE4D66" w:rsidR="00D37B20" w:rsidRPr="00BF232F" w:rsidRDefault="00D37B20" w:rsidP="00D37B20">
      <w:r w:rsidRPr="00BF232F">
        <w:t>Arthritis is one of the most common conditions reported by women in ALSWH</w:t>
      </w:r>
      <w:r>
        <w:t>,</w:t>
      </w:r>
      <w:r w:rsidRPr="00BF232F">
        <w:t xml:space="preserve"> affecting around 70% of women in the 1921-26 cohort by the time they were </w:t>
      </w:r>
      <w:r w:rsidRPr="00F30571">
        <w:t>aged 85-90 years</w:t>
      </w:r>
      <w:r w:rsidRPr="00BF232F">
        <w:t xml:space="preserve">. When women in the 1946-51 cohort were aged 50-55 years, around 20% had arthritis, but this prevalence increased to around 51% </w:t>
      </w:r>
      <w:r>
        <w:t xml:space="preserve">by </w:t>
      </w:r>
      <w:r w:rsidRPr="00BF232F">
        <w:t>age</w:t>
      </w:r>
      <w:r>
        <w:t>s</w:t>
      </w:r>
      <w:r w:rsidRPr="00BF232F">
        <w:t xml:space="preserve"> 62-67.  Arthritis was also strongly associated with reduced physical function scores, and with poorer mental health.  This rapid increase in the prevalence of arthritis as the women age, and its </w:t>
      </w:r>
      <w:r w:rsidR="004018D5">
        <w:t>effect</w:t>
      </w:r>
      <w:r w:rsidR="004018D5" w:rsidRPr="00BF232F">
        <w:t xml:space="preserve"> </w:t>
      </w:r>
      <w:r w:rsidRPr="00BF232F">
        <w:t xml:space="preserve">on quality of life, emphasizes the importance of this chronic condition and its impact on women’s health through mid-life and at older ages. </w:t>
      </w:r>
    </w:p>
    <w:p w14:paraId="546CC25E" w14:textId="77777777" w:rsidR="00D37B20" w:rsidRPr="00BF232F" w:rsidRDefault="00D37B20" w:rsidP="00D37B20"/>
    <w:p w14:paraId="6B697599" w14:textId="06F95F9C" w:rsidR="00D37B20" w:rsidRPr="00BF232F" w:rsidRDefault="00D37B20" w:rsidP="00D37B20">
      <w:r w:rsidRPr="00F30571">
        <w:t>Arthritis is also associated with significant increases in health care use and costs.</w:t>
      </w:r>
      <w:r w:rsidRPr="00BF232F">
        <w:t xml:space="preserve"> Women with arthritis have greater use of general practice services than women without arthritis, and higher overall </w:t>
      </w:r>
      <w:r w:rsidR="00012D69">
        <w:t>M</w:t>
      </w:r>
      <w:r w:rsidRPr="00BF232F">
        <w:t xml:space="preserve">BS costs. MBS costs for women from the 1946-51 cohort with arthritis were almost 50% higher and </w:t>
      </w:r>
      <w:r w:rsidR="00012D69">
        <w:t>P</w:t>
      </w:r>
      <w:r w:rsidRPr="00BF232F">
        <w:t xml:space="preserve">BS costs </w:t>
      </w:r>
      <w:r w:rsidR="00012D69">
        <w:t xml:space="preserve">were </w:t>
      </w:r>
      <w:r w:rsidRPr="00BF232F">
        <w:t xml:space="preserve">60% higher than for women who did not have arthritis, with combined MBS/PBS costs around $1000 per year higher among women with arthritis than those without. The difference in costs was smaller among women in the 1921-26 cohort who generally used more MBS and PBS services than the </w:t>
      </w:r>
      <w:r>
        <w:t>1946-51</w:t>
      </w:r>
      <w:r w:rsidRPr="00BF232F">
        <w:t xml:space="preserve"> cohort, with combined MBS/PBS costs around $500 per year higher among women with arthritis than those without. A detailed analysis of the drivers of these costs among women with arthritis in the 1921-26 cohort indicates that costs are significantly higher among women in urban areas, women with D</w:t>
      </w:r>
      <w:r w:rsidR="00012D69">
        <w:t>epartment of Veteran’s Affairs (D</w:t>
      </w:r>
      <w:r w:rsidRPr="00BF232F">
        <w:t>VA</w:t>
      </w:r>
      <w:r w:rsidR="00012D69">
        <w:t>)</w:t>
      </w:r>
      <w:r w:rsidRPr="00BF232F">
        <w:t xml:space="preserve"> health insurance cover or private </w:t>
      </w:r>
      <w:r w:rsidRPr="00BF232F">
        <w:lastRenderedPageBreak/>
        <w:t>hospital insurance. Costs also increased with each comorbid condition, and with poorer levels of physical function. Single women had lower health care costs than married or partnered women. Moreover</w:t>
      </w:r>
      <w:r w:rsidR="00012D69">
        <w:t>,</w:t>
      </w:r>
      <w:r w:rsidRPr="00BF232F">
        <w:t xml:space="preserve"> these effects were strongest among women with the </w:t>
      </w:r>
      <w:r>
        <w:t>highest</w:t>
      </w:r>
      <w:r w:rsidRPr="00BF232F">
        <w:t xml:space="preserve"> levels of health service use.</w:t>
      </w:r>
    </w:p>
    <w:p w14:paraId="47D16C89" w14:textId="77777777" w:rsidR="00D37B20" w:rsidRPr="00BF232F" w:rsidRDefault="00D37B20" w:rsidP="00D37B20">
      <w:pPr>
        <w:rPr>
          <w:rFonts w:ascii="Arial" w:hAnsi="Arial"/>
        </w:rPr>
      </w:pPr>
    </w:p>
    <w:p w14:paraId="483DAAA5" w14:textId="7FD657E2" w:rsidR="00D37B20" w:rsidRPr="00BF232F" w:rsidRDefault="00D37B20" w:rsidP="00D37B20">
      <w:r w:rsidRPr="00BF232F">
        <w:t xml:space="preserve">The prevalence and incidence of arthritis does not follow a strong socioeconomic gradient, except through its association with obesity.  Arthritis is strongly associated with higher Body Mass Index (BMI), and BMI has increased dramatically across the cohorts.  The higher BMI among younger cohorts suggests that the prevalence of arthritis, and its impact on quality of life and health care costs, will be even greater among these cohorts than among current cohorts of older people. The 1946-51 cohort, now aged in their 60s, already have higher prevalence of arthritis than the 1921-26 cohort did when they were aged in their 70s. </w:t>
      </w:r>
    </w:p>
    <w:p w14:paraId="00C864D8" w14:textId="77777777" w:rsidR="00D37B20" w:rsidRPr="00BF232F" w:rsidRDefault="00D37B20" w:rsidP="00D37B20"/>
    <w:p w14:paraId="22D17156" w14:textId="77777777" w:rsidR="00D37B20" w:rsidRPr="00BF232F" w:rsidRDefault="00D37B20" w:rsidP="00D37B20">
      <w:r w:rsidRPr="00BF232F">
        <w:t xml:space="preserve">Arthritis is also strongly associated with lower levels of physical activity, and women who report moderate levels of physical activity have a lower risk of developing arthritis.  This </w:t>
      </w:r>
      <w:r>
        <w:t>e</w:t>
      </w:r>
      <w:r w:rsidRPr="00BF232F">
        <w:t>ffect appears to become stronger as women age, and particularly after menopause.</w:t>
      </w:r>
    </w:p>
    <w:p w14:paraId="57F5B2EE" w14:textId="77777777" w:rsidR="00D37B20" w:rsidRPr="00BF232F" w:rsidRDefault="00D37B20" w:rsidP="00D37B20"/>
    <w:p w14:paraId="07DE2CC5" w14:textId="429023DD" w:rsidR="00D37B20" w:rsidRPr="00BF232F" w:rsidRDefault="00D37B20" w:rsidP="00D37B20">
      <w:r w:rsidRPr="00BF232F">
        <w:t>Stress and depression may also play a role in development of arthritis. Stress has been found to be a strong risk factor for the later development of arthritis among women in the 1946-51 cohort. Depression also increased the risk of arthritis among these women, but anxiety did not. In turn, arthritis is associated with poorer mental health over time. The</w:t>
      </w:r>
      <w:r w:rsidR="003E75D8">
        <w:t>se</w:t>
      </w:r>
      <w:r w:rsidRPr="00BF232F">
        <w:t xml:space="preserve"> findings underscore the importance of psychological well</w:t>
      </w:r>
      <w:r w:rsidR="002D5FE3">
        <w:t>-</w:t>
      </w:r>
      <w:r w:rsidRPr="00BF232F">
        <w:t>being as a factor in both the prevention and management of this chronic condition.</w:t>
      </w:r>
    </w:p>
    <w:p w14:paraId="71682455" w14:textId="77777777" w:rsidR="00D37B20" w:rsidRPr="00BF232F" w:rsidRDefault="00D37B20" w:rsidP="00D37B20"/>
    <w:p w14:paraId="4346B582" w14:textId="5E3F008C" w:rsidR="00D37B20" w:rsidRPr="00BF232F" w:rsidRDefault="00D37B20" w:rsidP="00D37B20">
      <w:r w:rsidRPr="00BF232F">
        <w:t xml:space="preserve">Arthritis is not a common cause </w:t>
      </w:r>
      <w:r w:rsidR="00012D69">
        <w:t xml:space="preserve">of </w:t>
      </w:r>
      <w:r w:rsidRPr="00BF232F">
        <w:t>death</w:t>
      </w:r>
      <w:r w:rsidR="004C3A22">
        <w:t>.</w:t>
      </w:r>
      <w:r w:rsidR="00A870E5">
        <w:t xml:space="preserve"> </w:t>
      </w:r>
      <w:r w:rsidRPr="00BF232F">
        <w:t xml:space="preserve"> Causes of death for women with arthritis are similar to causes of death for the cohort overall, except these women are also more likely to die of cardiovascular disease.</w:t>
      </w:r>
    </w:p>
    <w:p w14:paraId="0AAE13F9" w14:textId="77777777" w:rsidR="00D37B20" w:rsidRPr="00BF232F" w:rsidRDefault="00D37B20" w:rsidP="00D37B20">
      <w:pPr>
        <w:rPr>
          <w:rFonts w:ascii="Arial" w:hAnsi="Arial"/>
        </w:rPr>
      </w:pPr>
    </w:p>
    <w:p w14:paraId="5340DF78" w14:textId="77777777" w:rsidR="00D37B20" w:rsidRPr="00D4262E" w:rsidRDefault="00D37B20" w:rsidP="00D37B20">
      <w:pPr>
        <w:numPr>
          <w:ilvl w:val="1"/>
          <w:numId w:val="3"/>
        </w:numPr>
        <w:spacing w:before="200" w:after="200" w:line="240" w:lineRule="auto"/>
        <w:outlineLvl w:val="1"/>
        <w:rPr>
          <w:rFonts w:eastAsia="MS Gothic" w:cs="Calibri"/>
          <w:b/>
          <w:bCs/>
          <w:sz w:val="26"/>
          <w:szCs w:val="26"/>
        </w:rPr>
      </w:pPr>
      <w:bookmarkStart w:id="5" w:name="_Toc426447308"/>
      <w:bookmarkStart w:id="6" w:name="_Toc426447721"/>
      <w:r w:rsidRPr="00D4262E">
        <w:rPr>
          <w:rFonts w:eastAsia="MS Gothic" w:cs="Calibri"/>
          <w:b/>
          <w:bCs/>
          <w:sz w:val="26"/>
          <w:szCs w:val="26"/>
        </w:rPr>
        <w:t>Asthma</w:t>
      </w:r>
      <w:bookmarkEnd w:id="5"/>
      <w:bookmarkEnd w:id="6"/>
    </w:p>
    <w:p w14:paraId="7AC9D848" w14:textId="77777777" w:rsidR="00D37B20" w:rsidRPr="00BF232F" w:rsidRDefault="00D37B20" w:rsidP="00D37B20">
      <w:r w:rsidRPr="00BF232F">
        <w:t>Asthma prevalence is higher in the younger cohorts, and increases with age in all cohorts. These changes reflect both age and cohort effects on asthma prevalence and secular trends in diagnosis. Women in ALSWH may have had asthma at younger ages, which has subsequently undergone remission, or they may have newly diagnosed asthma in adulthood. It is recognized that asthma is poorly diagnosed among older people.</w:t>
      </w:r>
    </w:p>
    <w:p w14:paraId="2C7B2C42" w14:textId="77777777" w:rsidR="00D37B20" w:rsidRPr="00BF232F" w:rsidRDefault="00D37B20" w:rsidP="00D37B20"/>
    <w:p w14:paraId="0C5D9B40" w14:textId="77777777" w:rsidR="00D37B20" w:rsidRPr="00BF232F" w:rsidRDefault="00D37B20" w:rsidP="00D37B20">
      <w:r w:rsidRPr="00BF232F">
        <w:t xml:space="preserve">Asthma is associated with difficulty managing on income, and may affect workforce participation. Asthma is also associated with overweight and obesity, and many women with </w:t>
      </w:r>
      <w:r w:rsidRPr="00BF232F">
        <w:lastRenderedPageBreak/>
        <w:t xml:space="preserve">asthma continue to smoke. These two risk factors also predispose women to the risk of developing comorbid chronic conditions as they age.  Smoking cessation and weight loss programs that target women with asthma may provide an opportunity to improve quality of life and reduce </w:t>
      </w:r>
      <w:r>
        <w:t xml:space="preserve">morbidity and </w:t>
      </w:r>
      <w:r w:rsidRPr="00BF232F">
        <w:t>mortality risk among these women.</w:t>
      </w:r>
    </w:p>
    <w:p w14:paraId="7E198D5C" w14:textId="77777777" w:rsidR="00D37B20" w:rsidRPr="00BF232F" w:rsidRDefault="00D37B20" w:rsidP="00D37B20"/>
    <w:p w14:paraId="3550FB95" w14:textId="4BDEDDD7" w:rsidR="00D37B20" w:rsidRPr="00BF232F" w:rsidRDefault="00D37B20" w:rsidP="00D37B20">
      <w:r w:rsidRPr="00BF232F">
        <w:t>Asthma has a significant impact on survival among older women, particularly in association with comorbidity.  Over 12 years of follow-up</w:t>
      </w:r>
      <w:r w:rsidR="00012D69">
        <w:t>,</w:t>
      </w:r>
      <w:r w:rsidRPr="00BF232F">
        <w:t xml:space="preserve"> women in the 1921-26 cohort who had asthma were 20% more likely to die than women without asthma even after other risk factors and comorbidities were taken into account.  There is a particular need to improve survival and other health outcomes for older women with asthma.</w:t>
      </w:r>
    </w:p>
    <w:p w14:paraId="7ED05206" w14:textId="77777777" w:rsidR="00D37B20" w:rsidRPr="00BF232F" w:rsidRDefault="00D37B20" w:rsidP="00D37B20"/>
    <w:p w14:paraId="18E7BAA6" w14:textId="77777777" w:rsidR="00D37B20" w:rsidRPr="00BF232F" w:rsidRDefault="00D37B20" w:rsidP="00D37B20">
      <w:r w:rsidRPr="00BF232F">
        <w:t>In the 1973-78 cohort, women with asthma cost an average of $191 (13%) more on MBS and $125 (55%) more on PBS than women without asthma. A similar pattern occurs in the 1946-51 and 1921-26 cohorts - $375 (22%) more on MBS and $356 (54%) on PBS and $423 on MBS (15%) and $390 (27%) on PBS respectively.</w:t>
      </w:r>
    </w:p>
    <w:p w14:paraId="0CF03F8F" w14:textId="77777777" w:rsidR="00D37B20" w:rsidRPr="00BF232F" w:rsidRDefault="00D37B20" w:rsidP="00D37B20">
      <w:pPr>
        <w:rPr>
          <w:rFonts w:ascii="Arial" w:hAnsi="Arial"/>
        </w:rPr>
      </w:pPr>
    </w:p>
    <w:p w14:paraId="77C30ED6" w14:textId="13CA2261" w:rsidR="00D37B20" w:rsidRPr="00BF232F" w:rsidRDefault="00D37B20" w:rsidP="00D37B20">
      <w:r w:rsidRPr="00BF232F">
        <w:t>Women with asthma are also likely to have higher use of compl</w:t>
      </w:r>
      <w:r w:rsidR="00012D69">
        <w:t>e</w:t>
      </w:r>
      <w:r w:rsidRPr="00BF232F">
        <w:t>mentary and alternative medicines.</w:t>
      </w:r>
    </w:p>
    <w:p w14:paraId="26C5FE56" w14:textId="77777777" w:rsidR="00D37B20" w:rsidRPr="00BF232F" w:rsidRDefault="00D37B20" w:rsidP="00D37B20">
      <w:pPr>
        <w:rPr>
          <w:rFonts w:ascii="Arial" w:hAnsi="Arial"/>
        </w:rPr>
      </w:pPr>
    </w:p>
    <w:p w14:paraId="14BAE5CA" w14:textId="77777777" w:rsidR="00D37B20" w:rsidRPr="002D5FE3" w:rsidRDefault="00D37B20" w:rsidP="00D37B20">
      <w:pPr>
        <w:pStyle w:val="Heading2"/>
        <w:numPr>
          <w:ilvl w:val="1"/>
          <w:numId w:val="3"/>
        </w:numPr>
        <w:spacing w:line="240" w:lineRule="auto"/>
        <w:rPr>
          <w:rFonts w:asciiTheme="minorHAnsi" w:hAnsiTheme="minorHAnsi"/>
        </w:rPr>
      </w:pPr>
      <w:bookmarkStart w:id="7" w:name="_Toc426447309"/>
      <w:bookmarkStart w:id="8" w:name="_Toc426447722"/>
      <w:r w:rsidRPr="002D5FE3">
        <w:rPr>
          <w:rFonts w:asciiTheme="minorHAnsi" w:hAnsiTheme="minorHAnsi"/>
        </w:rPr>
        <w:t>Breast cancer</w:t>
      </w:r>
      <w:bookmarkEnd w:id="7"/>
      <w:bookmarkEnd w:id="8"/>
    </w:p>
    <w:p w14:paraId="610E20DE" w14:textId="6D05EAEE" w:rsidR="00D37B20" w:rsidRPr="00BF232F" w:rsidRDefault="00D37B20" w:rsidP="00D37B20">
      <w:r w:rsidRPr="00BF232F">
        <w:t>Breast cancer is the most common form of cancer reported by women in the study</w:t>
      </w:r>
      <w:r w:rsidR="004018D5">
        <w:t xml:space="preserve">. It is </w:t>
      </w:r>
      <w:r w:rsidRPr="00BF232F">
        <w:t>a common cause of death among women in the 1946-51 cohort, and the most common cause of cancer death. Around 7% of women in the 1946-51 cohort had reported a diagnosis of breast cancer by Survey 7.</w:t>
      </w:r>
    </w:p>
    <w:p w14:paraId="760FBE1C" w14:textId="77777777" w:rsidR="00D37B20" w:rsidRPr="00BF232F" w:rsidRDefault="00D37B20" w:rsidP="00D37B20"/>
    <w:p w14:paraId="54FD33BA" w14:textId="77777777" w:rsidR="00D37B20" w:rsidRPr="00BF232F" w:rsidRDefault="00D37B20" w:rsidP="00D37B20">
      <w:r w:rsidRPr="00BF232F">
        <w:t xml:space="preserve">Breast cancer was more common among women with lower levels of education and those with more difficulty managing on income, and smokers had higher prevalence of breast cancer.  The relationship between breast cancer and BMI was more complex, with a higher incidence and prevalence of breast cancer up to Survey 6 among women in the 1946-51 cohort who were underweight at Survey 1 (when women were mostly premenopausal), but with higher incidence among overweight and obese women at Survey 7 (when women were postmenopausal). </w:t>
      </w:r>
    </w:p>
    <w:p w14:paraId="10B654A5" w14:textId="77777777" w:rsidR="00D37B20" w:rsidRPr="00BF232F" w:rsidRDefault="00D37B20" w:rsidP="00D37B20"/>
    <w:p w14:paraId="3DD9EAE6" w14:textId="77777777" w:rsidR="00D37B20" w:rsidRPr="00BF232F" w:rsidRDefault="00D37B20" w:rsidP="00D37B20">
      <w:r w:rsidRPr="00BF232F">
        <w:t>The association between breast cancer and physical function and mental health-related quality of life is small.</w:t>
      </w:r>
    </w:p>
    <w:p w14:paraId="6C1552CB" w14:textId="77777777" w:rsidR="00D37B20" w:rsidRDefault="00D37B20" w:rsidP="00D37B20"/>
    <w:p w14:paraId="09161C67" w14:textId="77777777" w:rsidR="00D37B20" w:rsidRPr="00BF232F" w:rsidRDefault="00D37B20" w:rsidP="00D37B20">
      <w:r w:rsidRPr="00BF232F">
        <w:lastRenderedPageBreak/>
        <w:t>Differences in the number of general practice consultations by women with and without breast cancer are also small. However, examination of MBS costs highlights larger differences which may reflect greater use of specialist services, more investigative procedures, and may indicate a greater uptake of additional items, such as access to allied health practitioners, by women with breast cancer. PBS costs are also much higher (approximately doubled) among women who have reported breast cancer.</w:t>
      </w:r>
    </w:p>
    <w:p w14:paraId="304C490D" w14:textId="77777777" w:rsidR="00D37B20" w:rsidRPr="00BF232F" w:rsidRDefault="00D37B20" w:rsidP="00D37B20"/>
    <w:p w14:paraId="799B42F3" w14:textId="17414153" w:rsidR="00D37B20" w:rsidRDefault="00D37B20" w:rsidP="00D37B20">
      <w:r w:rsidRPr="00BF232F">
        <w:t>Few women in the 1946-51 cohort who reported breast cancer have died (</w:t>
      </w:r>
      <w:r w:rsidR="00C91118">
        <w:t>71 women</w:t>
      </w:r>
      <w:r w:rsidRPr="00BF232F">
        <w:t>). The majority of these women died of breast cancer rather than other comorbid causes.</w:t>
      </w:r>
    </w:p>
    <w:p w14:paraId="54644C34" w14:textId="77777777" w:rsidR="00D37B20" w:rsidRPr="00BF232F" w:rsidRDefault="00D37B20" w:rsidP="00D37B20">
      <w:pPr>
        <w:rPr>
          <w:rFonts w:ascii="Arial" w:hAnsi="Arial"/>
        </w:rPr>
      </w:pPr>
    </w:p>
    <w:p w14:paraId="26CC3E55" w14:textId="77777777" w:rsidR="00D37B20" w:rsidRPr="00D07E9E" w:rsidRDefault="00D37B20" w:rsidP="00D37B20">
      <w:pPr>
        <w:pStyle w:val="Heading2"/>
        <w:numPr>
          <w:ilvl w:val="1"/>
          <w:numId w:val="3"/>
        </w:numPr>
        <w:spacing w:after="200" w:line="240" w:lineRule="auto"/>
        <w:rPr>
          <w:rFonts w:asciiTheme="minorHAnsi" w:hAnsiTheme="minorHAnsi"/>
        </w:rPr>
      </w:pPr>
      <w:bookmarkStart w:id="9" w:name="_Toc426447310"/>
      <w:bookmarkStart w:id="10" w:name="_Toc426447723"/>
      <w:r w:rsidRPr="00D07E9E">
        <w:rPr>
          <w:rFonts w:asciiTheme="minorHAnsi" w:hAnsiTheme="minorHAnsi"/>
        </w:rPr>
        <w:t>Cardiovascular conditions</w:t>
      </w:r>
      <w:bookmarkEnd w:id="9"/>
      <w:bookmarkEnd w:id="10"/>
    </w:p>
    <w:p w14:paraId="04801BBF" w14:textId="77777777" w:rsidR="00D37B20" w:rsidRPr="00BF232F" w:rsidRDefault="00D37B20" w:rsidP="00D37B20">
      <w:r w:rsidRPr="00BF232F">
        <w:t xml:space="preserve">Heart and stroke conditions account for a significant burden of morbidity and mortality among Australian women.  ALSWH provides important data on changes in key risk factors for these conditions, with reductions in smoking as the women age but increasing prevalence of obesity among the younger cohorts.  </w:t>
      </w:r>
    </w:p>
    <w:p w14:paraId="41B53232" w14:textId="77777777" w:rsidR="00D37B20" w:rsidRPr="00BF232F" w:rsidRDefault="00D37B20" w:rsidP="00D37B20"/>
    <w:p w14:paraId="5F5390C3" w14:textId="6A338A63" w:rsidR="00D37B20" w:rsidRPr="00BF232F" w:rsidRDefault="00D37B20" w:rsidP="00D37B20">
      <w:r w:rsidRPr="00BF232F">
        <w:t xml:space="preserve">Heart disease and stroke are also major determinants of the use of health services. ALSWH data show the higher </w:t>
      </w:r>
      <w:r w:rsidR="003E75D8">
        <w:t>number</w:t>
      </w:r>
      <w:r w:rsidR="003E75D8" w:rsidRPr="00BF232F">
        <w:t xml:space="preserve"> </w:t>
      </w:r>
      <w:r w:rsidRPr="00BF232F">
        <w:t xml:space="preserve">of GP visits by women reporting these conditions. However further analyses of the data also suggest that women may not receive optimal treatment either in terms of access to specialists or appropriate preventative medications.  There is also evidence of inequity in access to treatment for women in regional and remote areas. </w:t>
      </w:r>
    </w:p>
    <w:p w14:paraId="23E5788F" w14:textId="77777777" w:rsidR="00D37B20" w:rsidRPr="00BF232F" w:rsidRDefault="00D37B20" w:rsidP="00D37B20"/>
    <w:p w14:paraId="354ED91F" w14:textId="10E3BC83" w:rsidR="00D37B20" w:rsidRPr="00BF232F" w:rsidRDefault="00D37B20" w:rsidP="00D37B20">
      <w:r w:rsidRPr="00BF232F">
        <w:t xml:space="preserve">MBS and PBS costs for women in the 1973-78 cohort with heart disease indicate that while there is little difference in MBS charges for women with and without the condition, PBS costs are almost five-fold greater. Among the 1946-51 cohort, claims from women with heart disease for MBS were 60% higher and for PBS were almost double those of women with no heart disease.  A similar pattern is evident for women in the 1921-26 cohort: MBS costs for women with heart disease </w:t>
      </w:r>
      <w:r w:rsidR="00F23973">
        <w:t xml:space="preserve">were </w:t>
      </w:r>
      <w:r w:rsidRPr="00BF232F">
        <w:t xml:space="preserve">20% higher and PBS costs </w:t>
      </w:r>
      <w:r w:rsidR="00F23973">
        <w:t xml:space="preserve">were </w:t>
      </w:r>
      <w:r w:rsidRPr="00BF232F">
        <w:t>almost 30% higher than for women with no heart disease.</w:t>
      </w:r>
    </w:p>
    <w:p w14:paraId="2CEC4591" w14:textId="77777777" w:rsidR="00D37B20" w:rsidRPr="00BF232F" w:rsidRDefault="00D37B20" w:rsidP="00D37B20"/>
    <w:p w14:paraId="7F359434" w14:textId="77777777" w:rsidR="00D37B20" w:rsidRPr="00BF232F" w:rsidRDefault="00D37B20" w:rsidP="00D37B20">
      <w:r w:rsidRPr="00BF232F">
        <w:t xml:space="preserve">In the 1946-51 cohort, MBS and PBS costs for women with stroke conditions were greater than for women who had never reported a stroke condition. In this cohort, mean MBS costs were almost 40% higher for women with a stroke condition and mean PBS costs were 60% higher than for women who had never reported a stroke. In the 1921-26 cohort, there was little difference between mean MBS and PBS costs for women with and without a stroke condition. </w:t>
      </w:r>
    </w:p>
    <w:p w14:paraId="45838880" w14:textId="77777777" w:rsidR="00D37B20" w:rsidRPr="00BF232F" w:rsidRDefault="00D37B20" w:rsidP="00D37B20"/>
    <w:p w14:paraId="621868D8" w14:textId="77777777" w:rsidR="00D37B20" w:rsidRPr="00BF232F" w:rsidRDefault="00D37B20" w:rsidP="00D37B20">
      <w:r w:rsidRPr="00BF232F">
        <w:lastRenderedPageBreak/>
        <w:t>Women reporting heart disease had higher mortality rates than other women in both the 1946-51 and 1921-26 cohorts. In the 1921-26 cohort, coronary heart disease accounted for over 26% of deaths among women who reported having heart disease. In the 1946-51 cohort, almost 14% of deaths among women reporting heart disease were due to coronary heart disease, with breast cancer, lung cancer, cerebrovascular disease and chronic obstructive pulmonary disease also accounting for a large proportion of deaths among these women. These major causes of death are all smoking related, or smoking is a risk factor for these conditions.</w:t>
      </w:r>
    </w:p>
    <w:p w14:paraId="5D7B1835" w14:textId="77777777" w:rsidR="00D37B20" w:rsidRPr="00BF232F" w:rsidRDefault="00D37B20" w:rsidP="00D37B20"/>
    <w:p w14:paraId="565C9F1D" w14:textId="0BC3AEA2" w:rsidR="00D37B20" w:rsidRPr="00BF232F" w:rsidRDefault="00D37B20" w:rsidP="00D37B20">
      <w:r w:rsidRPr="00BF232F">
        <w:t>Women reporting stroke also had higher mortality rates than other women in the 1946-51 and 1921-26 cohorts. However</w:t>
      </w:r>
      <w:r w:rsidR="00F23973">
        <w:t>,</w:t>
      </w:r>
      <w:r w:rsidRPr="00BF232F">
        <w:t xml:space="preserve"> many of these women died of cause</w:t>
      </w:r>
      <w:r>
        <w:t>s</w:t>
      </w:r>
      <w:r w:rsidRPr="00BF232F">
        <w:t xml:space="preserve"> other than cerebrovascular disease. </w:t>
      </w:r>
    </w:p>
    <w:p w14:paraId="5306E5D3" w14:textId="3D45E6E6" w:rsidR="00D37B20" w:rsidRPr="00BF232F" w:rsidRDefault="00D37B20" w:rsidP="00D37B20">
      <w:pPr>
        <w:pStyle w:val="ListParagraph"/>
        <w:spacing w:line="240" w:lineRule="auto"/>
        <w:rPr>
          <w:rFonts w:ascii="Arial" w:hAnsi="Arial"/>
        </w:rPr>
      </w:pPr>
    </w:p>
    <w:p w14:paraId="4AABB6E7" w14:textId="77777777" w:rsidR="00D37B20" w:rsidRPr="002D5FE3" w:rsidRDefault="00D37B20" w:rsidP="00D37B20">
      <w:pPr>
        <w:pStyle w:val="Heading2"/>
        <w:numPr>
          <w:ilvl w:val="1"/>
          <w:numId w:val="3"/>
        </w:numPr>
        <w:spacing w:line="240" w:lineRule="auto"/>
        <w:rPr>
          <w:rFonts w:asciiTheme="minorHAnsi" w:hAnsiTheme="minorHAnsi"/>
          <w:lang w:eastAsia="en-AU"/>
        </w:rPr>
      </w:pPr>
      <w:bookmarkStart w:id="11" w:name="_Toc426447311"/>
      <w:bookmarkStart w:id="12" w:name="_Toc426447724"/>
      <w:r w:rsidRPr="002D5FE3">
        <w:rPr>
          <w:rFonts w:asciiTheme="minorHAnsi" w:hAnsiTheme="minorHAnsi"/>
          <w:lang w:eastAsia="en-AU"/>
        </w:rPr>
        <w:t>Diabetes</w:t>
      </w:r>
      <w:bookmarkEnd w:id="11"/>
      <w:bookmarkEnd w:id="12"/>
    </w:p>
    <w:p w14:paraId="3894A14C" w14:textId="3CC037E3" w:rsidR="00D37B20" w:rsidRPr="00BF232F" w:rsidRDefault="00D37B20" w:rsidP="00D37B20">
      <w:pPr>
        <w:rPr>
          <w:lang w:eastAsia="en-AU"/>
        </w:rPr>
      </w:pPr>
      <w:r w:rsidRPr="00BF232F">
        <w:rPr>
          <w:lang w:eastAsia="en-AU"/>
        </w:rPr>
        <w:t xml:space="preserve">Diabetes has a low prevalence among the younger cohorts but has a high incidence rate which increases with age. Consequently the prevalence of diabetes has increased rapidly in each cohort. While the highest overall prevalence of diabetes is in the oldest cohort (with over 15% of women in their late 80s reporting this condition), rates of diabetes in the 1946-51 and 1973-78 cohorts are </w:t>
      </w:r>
      <w:r>
        <w:rPr>
          <w:lang w:eastAsia="en-AU"/>
        </w:rPr>
        <w:t>likely to exceed this prevalence when these cohorts reach these older ages</w:t>
      </w:r>
      <w:r w:rsidRPr="00BF232F">
        <w:rPr>
          <w:lang w:eastAsia="en-AU"/>
        </w:rPr>
        <w:t>. The prevalence of diabetes in the 1946-51 cohort (in their 60s) is more than double the prevalence observed for the 1921-26 cohort when they were aged 70-75 years.  This difference may reflect better survival among women with diabetes, as well as earlier diagnosis, but also reflects increasing prevalence of overweight and obesity as major risk factors. These effects are also apparent among women in the 1973-78 cohort who exhibit higher prevalence of diabetes in their mid 30s than the 1946-56 cohort did in their mid 40s. Likewise, while prevalence rates in the 1989-95 cohort are currently low, the very high levels of overweight and obesity in this cohort would suggest that the prevalence of diabetes in this cohort could also rapidly escalate.</w:t>
      </w:r>
    </w:p>
    <w:p w14:paraId="38FCB13C" w14:textId="77777777" w:rsidR="00D37B20" w:rsidRPr="00BF232F" w:rsidRDefault="00D37B20" w:rsidP="00D37B20">
      <w:pPr>
        <w:rPr>
          <w:lang w:eastAsia="en-AU"/>
        </w:rPr>
      </w:pPr>
    </w:p>
    <w:p w14:paraId="51280F5B" w14:textId="77777777" w:rsidR="00D37B20" w:rsidRPr="00BF232F" w:rsidRDefault="00D37B20" w:rsidP="00D37B20">
      <w:pPr>
        <w:rPr>
          <w:lang w:eastAsia="en-AU"/>
        </w:rPr>
      </w:pPr>
      <w:r w:rsidRPr="00BF232F">
        <w:rPr>
          <w:lang w:eastAsia="en-AU"/>
        </w:rPr>
        <w:t>Diabetes is strongly associated with BMI in all cohorts, and with corresponding associations with physical activity. Small changes in BMI and physical activity across the whole population could result in large reductions in the incidence of diabetes.</w:t>
      </w:r>
    </w:p>
    <w:p w14:paraId="08E1F79E" w14:textId="77777777" w:rsidR="00D37B20" w:rsidRPr="00BF232F" w:rsidRDefault="00D37B20" w:rsidP="00D37B20">
      <w:pPr>
        <w:rPr>
          <w:lang w:eastAsia="en-AU"/>
        </w:rPr>
      </w:pPr>
    </w:p>
    <w:p w14:paraId="5FE52EE8" w14:textId="77777777" w:rsidR="00D37B20" w:rsidRPr="00BF232F" w:rsidRDefault="00D37B20" w:rsidP="00D37B20">
      <w:pPr>
        <w:rPr>
          <w:lang w:eastAsia="en-AU"/>
        </w:rPr>
      </w:pPr>
      <w:r w:rsidRPr="00BF232F">
        <w:rPr>
          <w:lang w:eastAsia="en-AU"/>
        </w:rPr>
        <w:t>Prevalence and incidence of diabetes are higher in regional and remote areas, compared to major cities, and among women with lower levels of education and greater difficulty managing on income. Diabetes also has higher prevalence and incidence among current and ex-smokers in the 1973-78 and 1946-51 cohorts.</w:t>
      </w:r>
    </w:p>
    <w:p w14:paraId="76455132" w14:textId="77777777" w:rsidR="00D37B20" w:rsidRPr="00BF232F" w:rsidRDefault="00D37B20" w:rsidP="00D37B20">
      <w:pPr>
        <w:rPr>
          <w:lang w:eastAsia="en-AU"/>
        </w:rPr>
      </w:pPr>
    </w:p>
    <w:p w14:paraId="5C48DFFA" w14:textId="006294ED" w:rsidR="00D37B20" w:rsidRPr="00BF232F" w:rsidRDefault="00D37B20" w:rsidP="00D37B20">
      <w:pPr>
        <w:rPr>
          <w:lang w:eastAsia="en-AU"/>
        </w:rPr>
      </w:pPr>
      <w:r>
        <w:rPr>
          <w:lang w:eastAsia="en-AU"/>
        </w:rPr>
        <w:lastRenderedPageBreak/>
        <w:t>Poor d</w:t>
      </w:r>
      <w:r w:rsidRPr="00BF232F">
        <w:rPr>
          <w:lang w:eastAsia="en-AU"/>
        </w:rPr>
        <w:t>iet quality is associated with risk of diabetes</w:t>
      </w:r>
      <w:r w:rsidR="00857D1B">
        <w:rPr>
          <w:lang w:eastAsia="en-AU"/>
        </w:rPr>
        <w:t>,</w:t>
      </w:r>
      <w:r w:rsidRPr="00BF232F">
        <w:rPr>
          <w:lang w:eastAsia="en-AU"/>
        </w:rPr>
        <w:t xml:space="preserve"> including a higher risk with lower zinc intakes, as well as with higher intakes of monosaturated fatty acids, and lower intakes of dietary fibre.</w:t>
      </w:r>
      <w:r>
        <w:rPr>
          <w:lang w:eastAsia="en-AU"/>
        </w:rPr>
        <w:t xml:space="preserve"> In contrast, women in the 1946-51 cohort with a Mediterranean style diet have a lower risk of developing diabetes. </w:t>
      </w:r>
    </w:p>
    <w:p w14:paraId="72C55A8D" w14:textId="77777777" w:rsidR="00D37B20" w:rsidRPr="00BF232F" w:rsidRDefault="00D37B20" w:rsidP="00D37B20">
      <w:pPr>
        <w:rPr>
          <w:lang w:eastAsia="en-AU"/>
        </w:rPr>
      </w:pPr>
    </w:p>
    <w:p w14:paraId="182FC02C" w14:textId="38F836B7" w:rsidR="00D37B20" w:rsidRPr="00BF232F" w:rsidRDefault="00D37B20" w:rsidP="00D37B20">
      <w:r w:rsidRPr="00BF232F">
        <w:t xml:space="preserve">An examination of mean MBS and PBS costs in 2013 indicates that these are higher for women with diabetes than for women without diabetes in all three cohorts. MBS costs may include items under the annual cycle of care (ACC), however these items are not fully utilised. MBS costs for women with diabetes in each cohort were 12% (1973-78), 30% (1946-51) and 7% (1921-26) higher than for women without diabetes. Greater differences were seen in PBS costs which were tripled for women with diabetes </w:t>
      </w:r>
      <w:r w:rsidR="00381131">
        <w:t xml:space="preserve">in the </w:t>
      </w:r>
      <w:r w:rsidRPr="00BF232F">
        <w:t xml:space="preserve">1973-78 cohort (compared to women with no diabetes), and doubled for women with diabetes in the 1946-51 cohort. </w:t>
      </w:r>
    </w:p>
    <w:p w14:paraId="7AEC0F81" w14:textId="77777777" w:rsidR="00D37B20" w:rsidRPr="00BF232F" w:rsidRDefault="00D37B20" w:rsidP="00D37B20"/>
    <w:p w14:paraId="4D1BB88E" w14:textId="77777777" w:rsidR="00D37B20" w:rsidRPr="00BF232F" w:rsidRDefault="00D37B20" w:rsidP="00D37B20">
      <w:r w:rsidRPr="00BF232F">
        <w:t>Women reporting diabetes had increased mortality rates in both the 1946-51 and 1921-26 cohorts. In the 1921-26 cohort most of these deaths were due to diabetes or associated conditions including coronary and other heart disease. In the 1946-51 cohort, few deaths were associated with diabetes or heart disease, with cancer being a more common cause of death in this cohort and at these earlier ages.</w:t>
      </w:r>
    </w:p>
    <w:p w14:paraId="3B84009E" w14:textId="77777777" w:rsidR="00D37B20" w:rsidRPr="00BF232F" w:rsidRDefault="00D37B20" w:rsidP="00D37B20">
      <w:pPr>
        <w:rPr>
          <w:rFonts w:ascii="Arial" w:hAnsi="Arial"/>
        </w:rPr>
      </w:pPr>
    </w:p>
    <w:p w14:paraId="52188FDA" w14:textId="77777777" w:rsidR="00D37B20" w:rsidRPr="00BF232F" w:rsidRDefault="00D37B20" w:rsidP="00D37B20">
      <w:pPr>
        <w:pStyle w:val="Heading2"/>
      </w:pPr>
      <w:bookmarkStart w:id="13" w:name="_Toc426447312"/>
      <w:bookmarkStart w:id="14" w:name="_Toc426447725"/>
      <w:r>
        <w:t>M</w:t>
      </w:r>
      <w:r w:rsidRPr="00BF232F">
        <w:t>ental health</w:t>
      </w:r>
      <w:bookmarkEnd w:id="13"/>
      <w:bookmarkEnd w:id="14"/>
    </w:p>
    <w:p w14:paraId="135391F6" w14:textId="77777777" w:rsidR="00D37B20" w:rsidRDefault="00D37B20" w:rsidP="00D37B20">
      <w:pPr>
        <w:contextualSpacing/>
        <w:rPr>
          <w:rFonts w:ascii="Arial" w:hAnsi="Arial"/>
        </w:rPr>
      </w:pPr>
    </w:p>
    <w:p w14:paraId="08135633" w14:textId="352CC380" w:rsidR="00D37B20" w:rsidRDefault="00D37B20" w:rsidP="00D37B20">
      <w:r w:rsidRPr="00225626">
        <w:t xml:space="preserve">The prevalence of psychological distress, estimated </w:t>
      </w:r>
      <w:r>
        <w:t>using SF-3</w:t>
      </w:r>
      <w:r w:rsidRPr="00225626">
        <w:t xml:space="preserve">6 scores </w:t>
      </w:r>
      <w:r>
        <w:t xml:space="preserve">of 52 or </w:t>
      </w:r>
      <w:r w:rsidRPr="00225626">
        <w:t xml:space="preserve">lower, </w:t>
      </w:r>
      <w:r w:rsidRPr="009606C9">
        <w:t xml:space="preserve">was highest amongst young women at </w:t>
      </w:r>
      <w:r w:rsidR="00381131">
        <w:t>S</w:t>
      </w:r>
      <w:r w:rsidRPr="009606C9">
        <w:t xml:space="preserve">urvey 1 and gradually decreased </w:t>
      </w:r>
      <w:r>
        <w:t>with time in each cohort except</w:t>
      </w:r>
      <w:r w:rsidRPr="009606C9">
        <w:t xml:space="preserve"> at later surveys amongst older women.</w:t>
      </w:r>
      <w:r w:rsidRPr="00225626">
        <w:t xml:space="preserve"> ALSWH data suggest that a variety of </w:t>
      </w:r>
      <w:r w:rsidRPr="009606C9">
        <w:t>socio-demographic factors</w:t>
      </w:r>
      <w:r w:rsidRPr="00225626">
        <w:t xml:space="preserve"> impact on the mental health of women over time. For example, lower education and not managing on available income were associated with greater risk of psychological distress for all cohorts. A variety of </w:t>
      </w:r>
      <w:r w:rsidRPr="009606C9">
        <w:t>lifestyle factors</w:t>
      </w:r>
      <w:r w:rsidRPr="00225626">
        <w:t xml:space="preserve"> </w:t>
      </w:r>
      <w:r>
        <w:t xml:space="preserve">also </w:t>
      </w:r>
      <w:r w:rsidRPr="00225626">
        <w:t xml:space="preserve">impact on the mental health of women over time. For example, smoking was </w:t>
      </w:r>
      <w:r w:rsidRPr="009606C9">
        <w:t>implicated in</w:t>
      </w:r>
      <w:r w:rsidRPr="00225626">
        <w:t xml:space="preserve"> mental health issues</w:t>
      </w:r>
      <w:r w:rsidR="00381131">
        <w:t>,</w:t>
      </w:r>
      <w:r>
        <w:t xml:space="preserve"> with</w:t>
      </w:r>
      <w:r w:rsidRPr="00225626">
        <w:t xml:space="preserve"> poor mental health associated with subsequent smoking and smoking was associated with subsequent poor mental health.</w:t>
      </w:r>
      <w:r>
        <w:t xml:space="preserve"> </w:t>
      </w:r>
    </w:p>
    <w:p w14:paraId="68DE8F1C" w14:textId="77777777" w:rsidR="00D37B20" w:rsidRDefault="00D37B20" w:rsidP="00D37B20"/>
    <w:p w14:paraId="3D2501EF" w14:textId="1154DCA5" w:rsidR="00D37B20" w:rsidRPr="009606C9" w:rsidRDefault="00D37B20" w:rsidP="00D37B20">
      <w:r w:rsidRPr="009606C9">
        <w:t xml:space="preserve">Women in the 1973-78 and 1946-51 cohorts who were categorised as obese reported poorer mental health than women in the healthy weight range. Paradoxically, women in the 1921-26 cohort who were underweight were more likely to report poor mental health.  </w:t>
      </w:r>
      <w:r>
        <w:t>T</w:t>
      </w:r>
      <w:r w:rsidRPr="009606C9">
        <w:t>here was a clear relationship between increasing physical activity and decreasing depressive symptoms in middle-aged women, independent of pre-existing physical and psychological</w:t>
      </w:r>
      <w:r>
        <w:t xml:space="preserve"> wellbeing.</w:t>
      </w:r>
    </w:p>
    <w:p w14:paraId="471D1EF7" w14:textId="77777777" w:rsidR="00D37B20" w:rsidRPr="00225626" w:rsidRDefault="00D37B20" w:rsidP="00D37B20"/>
    <w:p w14:paraId="4339C691" w14:textId="7FA162EE" w:rsidR="00D37B20" w:rsidRPr="009606C9" w:rsidRDefault="00D37B20" w:rsidP="00D37B20">
      <w:r w:rsidRPr="009606C9">
        <w:rPr>
          <w:i/>
        </w:rPr>
        <w:t xml:space="preserve">Mental and physical health </w:t>
      </w:r>
      <w:r w:rsidRPr="009606C9">
        <w:t>interact and affect each other in reciprocal ways</w:t>
      </w:r>
      <w:r>
        <w:t>, as evidence</w:t>
      </w:r>
      <w:r w:rsidR="00381131">
        <w:t>d</w:t>
      </w:r>
      <w:r>
        <w:t xml:space="preserve"> by the differences in mental health scores for women with and without chronic conditions in this report</w:t>
      </w:r>
      <w:r w:rsidRPr="009606C9">
        <w:t xml:space="preserve">. </w:t>
      </w:r>
    </w:p>
    <w:p w14:paraId="1A83848A" w14:textId="77777777" w:rsidR="00D37B20" w:rsidRPr="00225626" w:rsidRDefault="00D37B20" w:rsidP="00D37B20">
      <w:pPr>
        <w:rPr>
          <w:rStyle w:val="BodyTextChar"/>
          <w:rFonts w:ascii="Arial" w:eastAsiaTheme="minorEastAsia" w:hAnsi="Arial" w:cstheme="minorBidi"/>
          <w:lang w:val="en-US"/>
        </w:rPr>
      </w:pPr>
    </w:p>
    <w:p w14:paraId="42807022" w14:textId="6D5D3F1E" w:rsidR="00D37B20" w:rsidRPr="00225626" w:rsidRDefault="00D37B20" w:rsidP="00D37B20">
      <w:r w:rsidRPr="00225626">
        <w:t xml:space="preserve">Women with psychological distress </w:t>
      </w:r>
      <w:r>
        <w:t>had</w:t>
      </w:r>
      <w:r w:rsidRPr="00225626">
        <w:t xml:space="preserve"> </w:t>
      </w:r>
      <w:r>
        <w:t xml:space="preserve">more </w:t>
      </w:r>
      <w:r w:rsidRPr="00225626">
        <w:t xml:space="preserve">general practice visits than women with no psychological distress and MBS costs </w:t>
      </w:r>
      <w:r>
        <w:t xml:space="preserve">were higher </w:t>
      </w:r>
      <w:r w:rsidRPr="00225626">
        <w:t>for women with psychological distress. Women in the 1973-78 and 1946-51 cohorts who are psychologically distressed cost a fifth more on MBS than women who are not distressed.</w:t>
      </w:r>
      <w:r>
        <w:t xml:space="preserve"> </w:t>
      </w:r>
      <w:r w:rsidRPr="00225626">
        <w:t xml:space="preserve">In the 1973-78 and 1946-51 cohorts, PBS costs for women with poor mental health are almost three times </w:t>
      </w:r>
      <w:r w:rsidR="00381131" w:rsidRPr="00225626">
        <w:t>th</w:t>
      </w:r>
      <w:r w:rsidR="00381131">
        <w:t>ose</w:t>
      </w:r>
      <w:r w:rsidR="00381131" w:rsidRPr="00225626">
        <w:t xml:space="preserve"> </w:t>
      </w:r>
      <w:r w:rsidRPr="00225626">
        <w:t>of women who have never indicated that they are psychologically distressed</w:t>
      </w:r>
    </w:p>
    <w:p w14:paraId="545AA590" w14:textId="77777777" w:rsidR="00D37B20" w:rsidRPr="00BF232F" w:rsidRDefault="00D37B20" w:rsidP="00D37B20">
      <w:pPr>
        <w:rPr>
          <w:rFonts w:ascii="Arial" w:hAnsi="Arial"/>
          <w:b/>
        </w:rPr>
      </w:pPr>
    </w:p>
    <w:p w14:paraId="348E5DA7" w14:textId="77777777" w:rsidR="00D37B20" w:rsidRPr="00BF232F" w:rsidRDefault="00D37B20" w:rsidP="00D37B20">
      <w:pPr>
        <w:pStyle w:val="Heading2"/>
      </w:pPr>
      <w:bookmarkStart w:id="15" w:name="_Toc426447313"/>
      <w:bookmarkStart w:id="16" w:name="_Toc426447726"/>
      <w:r>
        <w:t>C</w:t>
      </w:r>
      <w:r w:rsidRPr="00BF232F">
        <w:t>omorbidity</w:t>
      </w:r>
      <w:bookmarkEnd w:id="15"/>
      <w:bookmarkEnd w:id="16"/>
    </w:p>
    <w:p w14:paraId="54ABAF6D" w14:textId="77777777" w:rsidR="00D37B20" w:rsidRPr="00BF232F" w:rsidRDefault="00D37B20" w:rsidP="00D37B20">
      <w:pPr>
        <w:pStyle w:val="ListParagraph"/>
        <w:adjustRightInd w:val="0"/>
        <w:spacing w:before="0" w:after="0" w:line="240" w:lineRule="auto"/>
        <w:ind w:left="0"/>
        <w:jc w:val="left"/>
        <w:rPr>
          <w:rFonts w:ascii="Arial" w:hAnsi="Arial"/>
        </w:rPr>
      </w:pPr>
    </w:p>
    <w:p w14:paraId="5975C7AE" w14:textId="17661B9B" w:rsidR="00D37B20" w:rsidRDefault="00D37B20" w:rsidP="00D37B20">
      <w:r w:rsidRPr="00BF232F">
        <w:t>Many women had more than one index condition, particularly in the older two cohorts. In the 1946-51 cohort</w:t>
      </w:r>
      <w:r w:rsidR="00381131">
        <w:t>,</w:t>
      </w:r>
      <w:r w:rsidRPr="00BF232F">
        <w:t xml:space="preserve"> only around one third of the women had no conditions, another third had one condition</w:t>
      </w:r>
      <w:r>
        <w:t>,</w:t>
      </w:r>
      <w:r w:rsidRPr="00BF232F">
        <w:t xml:space="preserve"> and the remaining third had two or more conditions. Very few women in the 1921-26 cohort had no conditions, and around half the women had two or more conditions.  In both cohorts managing on their income was more difficult for women who had multiple chronic conditions. </w:t>
      </w:r>
    </w:p>
    <w:p w14:paraId="167A4B4F" w14:textId="77777777" w:rsidR="00D37B20" w:rsidRPr="00BF232F" w:rsidRDefault="00D37B20" w:rsidP="00D37B20"/>
    <w:p w14:paraId="6CA7DB28" w14:textId="77777777" w:rsidR="00D37B20" w:rsidRPr="00BF232F" w:rsidRDefault="00D37B20" w:rsidP="00D37B20">
      <w:r w:rsidRPr="00BF232F">
        <w:t>There was also a clear relationship between obesity and having multiple chronic conditions: women who were obese or overweight had more conditions than women who were normal weight. Correspondingly, moderate or high levels of physical activity were associated with fewer chronic conditions.</w:t>
      </w:r>
    </w:p>
    <w:p w14:paraId="7E8F75FA" w14:textId="77777777" w:rsidR="00D37B20" w:rsidRPr="00BF232F" w:rsidRDefault="00D37B20" w:rsidP="00D37B20"/>
    <w:p w14:paraId="60ADFFF7" w14:textId="77777777" w:rsidR="00D37B20" w:rsidRPr="00BF232F" w:rsidRDefault="00D37B20" w:rsidP="00D37B20">
      <w:r w:rsidRPr="00BF232F">
        <w:t xml:space="preserve">Women with more comorbid conditions were also more likely to have a claim for a Chronic Disease Management Plan in their MBS data. On average, women in the 1921-26 and 1946-51 cohorts with four or more conditions had at least one chronic disease management plan item for the years 2010-2013. This rate would indicate that the use of these items is less than optimal even among the women with the most complex comorbid conditions. </w:t>
      </w:r>
    </w:p>
    <w:p w14:paraId="0E418239" w14:textId="77777777" w:rsidR="00D37B20" w:rsidRDefault="00D37B20" w:rsidP="00D37B20">
      <w:pPr>
        <w:rPr>
          <w:rFonts w:ascii="Arial" w:hAnsi="Arial"/>
        </w:rPr>
      </w:pPr>
    </w:p>
    <w:p w14:paraId="022D6FDF" w14:textId="77777777" w:rsidR="00D37B20" w:rsidRPr="00D37B20" w:rsidRDefault="00D37B20" w:rsidP="00D37B20">
      <w:pPr>
        <w:pStyle w:val="Heading2"/>
      </w:pPr>
      <w:bookmarkStart w:id="17" w:name="_Toc426447314"/>
      <w:bookmarkStart w:id="18" w:name="_Toc426447727"/>
      <w:r w:rsidRPr="00D37B20">
        <w:t>Summary</w:t>
      </w:r>
      <w:bookmarkEnd w:id="17"/>
      <w:bookmarkEnd w:id="18"/>
    </w:p>
    <w:p w14:paraId="2429631A" w14:textId="78EF1183" w:rsidR="00D37B20" w:rsidRDefault="002D5FE3" w:rsidP="00D37B20">
      <w:r>
        <w:t>This report shows that while chronic conditions are not common in younger women, their prevalence increases with age. Since 1996, the prevalence of chronic conditions has increased rapidly</w:t>
      </w:r>
      <w:r w:rsidR="00D37B20" w:rsidRPr="00BF232F">
        <w:t xml:space="preserve"> in each cohort as women have aged, with women in the 1946-51 and 1921-26 cohorts experiencing a high burden of </w:t>
      </w:r>
      <w:r w:rsidR="00D37B20">
        <w:t xml:space="preserve">the main </w:t>
      </w:r>
      <w:r w:rsidR="00D37B20" w:rsidRPr="00BF232F">
        <w:t>chronic disease</w:t>
      </w:r>
      <w:r w:rsidR="00D37B20">
        <w:t xml:space="preserve">s of </w:t>
      </w:r>
      <w:r w:rsidR="00D37B20" w:rsidRPr="00BF232F">
        <w:t xml:space="preserve">arthritis, </w:t>
      </w:r>
      <w:r w:rsidR="00D37B20" w:rsidRPr="00BF232F">
        <w:lastRenderedPageBreak/>
        <w:t xml:space="preserve">asthma, diabetes, and cardiovascular conditions.  Many women have also reported cancer, with breast cancer being the most common. </w:t>
      </w:r>
    </w:p>
    <w:p w14:paraId="3B9B9D04" w14:textId="18066361" w:rsidR="00D37B20" w:rsidRDefault="00D37B20" w:rsidP="00D37B20">
      <w:r>
        <w:t xml:space="preserve">The report also highlights the </w:t>
      </w:r>
      <w:r w:rsidRPr="00BF232F">
        <w:t xml:space="preserve">high burden of mental health conditions including depression and anxiety, </w:t>
      </w:r>
      <w:r>
        <w:t>with</w:t>
      </w:r>
      <w:r w:rsidRPr="00BF232F">
        <w:t xml:space="preserve"> these conditions oft</w:t>
      </w:r>
      <w:r w:rsidRPr="005543A3">
        <w:t>en comorbid with physical health problems. The issue of comorbidity is further highlighted by the one third of women</w:t>
      </w:r>
      <w:r>
        <w:t xml:space="preserve"> in the 1946-51 cohort </w:t>
      </w:r>
      <w:r w:rsidR="00B63153">
        <w:t xml:space="preserve">who have </w:t>
      </w:r>
      <w:r>
        <w:t xml:space="preserve">two or more chronic conditions, with obesity linked closely to the prevalence of comorbidities. </w:t>
      </w:r>
    </w:p>
    <w:p w14:paraId="5BE36C68" w14:textId="481F4EB0" w:rsidR="00D37B20" w:rsidRDefault="00D37B20" w:rsidP="00D37B20">
      <w:r>
        <w:t xml:space="preserve">There are marked differences in the main causes of death between age cohorts.  For the </w:t>
      </w:r>
      <w:r w:rsidRPr="00BF232F">
        <w:t xml:space="preserve">1921-26 cohort </w:t>
      </w:r>
      <w:r>
        <w:t>the</w:t>
      </w:r>
      <w:r w:rsidR="00B63153">
        <w:t xml:space="preserve"> main causes of death </w:t>
      </w:r>
      <w:r>
        <w:t>are</w:t>
      </w:r>
      <w:r w:rsidRPr="00BF232F">
        <w:t xml:space="preserve"> coronary heart disease, cerebrovascular disease, dementia, chronic obstructive pulmonary disease, and diabetes</w:t>
      </w:r>
      <w:r>
        <w:t xml:space="preserve">, but for the </w:t>
      </w:r>
      <w:r w:rsidRPr="00BF232F">
        <w:t xml:space="preserve">1946-51 cohort </w:t>
      </w:r>
      <w:r>
        <w:t>they include the</w:t>
      </w:r>
      <w:r w:rsidRPr="00BF232F">
        <w:t xml:space="preserve"> major cancers (breast, lung, colorectal, ovarian) and cerebrovascular disease. </w:t>
      </w:r>
    </w:p>
    <w:p w14:paraId="4ED9D1F0" w14:textId="7655FF3E" w:rsidR="00D37B20" w:rsidRDefault="00D37B20" w:rsidP="00D37B20">
      <w:r>
        <w:t>The burden on the health system of chronic conditions is evidenced by the significantly higher MBS and PBS costs for women</w:t>
      </w:r>
      <w:r w:rsidR="00B63153">
        <w:t xml:space="preserve"> with these conditions</w:t>
      </w:r>
      <w:r>
        <w:t xml:space="preserve">. With the higher prevalence of obesity among women in the </w:t>
      </w:r>
      <w:r w:rsidRPr="00BF232F">
        <w:t>1946-51</w:t>
      </w:r>
      <w:r>
        <w:t xml:space="preserve"> cohort than </w:t>
      </w:r>
      <w:r w:rsidR="00B63153">
        <w:t xml:space="preserve">in </w:t>
      </w:r>
      <w:r>
        <w:t xml:space="preserve">the </w:t>
      </w:r>
      <w:r w:rsidRPr="00BF232F">
        <w:t>1921-26 cohort</w:t>
      </w:r>
      <w:r w:rsidR="00B63153">
        <w:t>,</w:t>
      </w:r>
      <w:r>
        <w:t xml:space="preserve"> and the links </w:t>
      </w:r>
      <w:r w:rsidR="00B63153">
        <w:t xml:space="preserve">between </w:t>
      </w:r>
      <w:r>
        <w:t xml:space="preserve">obesity </w:t>
      </w:r>
      <w:r w:rsidR="00B63153">
        <w:t xml:space="preserve">and </w:t>
      </w:r>
      <w:r>
        <w:t>a range of chronic conditions, these cost differentials are likely to increase over the coming decades.</w:t>
      </w:r>
    </w:p>
    <w:p w14:paraId="1557D615" w14:textId="77777777" w:rsidR="00D37B20" w:rsidRDefault="00D37B20" w:rsidP="00D37B20">
      <w:pPr>
        <w:rPr>
          <w:rFonts w:ascii="Arial" w:hAnsi="Arial"/>
        </w:rPr>
      </w:pPr>
    </w:p>
    <w:p w14:paraId="65BC9AB3" w14:textId="77777777" w:rsidR="00D37B20" w:rsidRDefault="00D37B20" w:rsidP="00D37B20">
      <w:pPr>
        <w:rPr>
          <w:rFonts w:ascii="Arial" w:hAnsi="Arial"/>
        </w:rPr>
      </w:pPr>
    </w:p>
    <w:p w14:paraId="6C2CB35F" w14:textId="77777777" w:rsidR="00DF3BCD" w:rsidRDefault="00DF3BCD">
      <w:pPr>
        <w:spacing w:before="0" w:after="0" w:line="240" w:lineRule="auto"/>
        <w:jc w:val="left"/>
        <w:rPr>
          <w:rFonts w:ascii="Arial" w:hAnsi="Arial"/>
        </w:rPr>
      </w:pPr>
      <w:r>
        <w:rPr>
          <w:rFonts w:ascii="Arial" w:hAnsi="Arial"/>
        </w:rPr>
        <w:br w:type="page"/>
      </w:r>
    </w:p>
    <w:p w14:paraId="492DB3DD" w14:textId="2A34CD71" w:rsidR="003602F2" w:rsidRPr="0084735B" w:rsidRDefault="003602F2" w:rsidP="009C1096">
      <w:pPr>
        <w:pStyle w:val="Heading1"/>
      </w:pPr>
      <w:bookmarkStart w:id="19" w:name="_Toc426447315"/>
      <w:bookmarkStart w:id="20" w:name="_Toc426447728"/>
      <w:r w:rsidRPr="0084735B">
        <w:lastRenderedPageBreak/>
        <w:t>Introduction</w:t>
      </w:r>
      <w:bookmarkEnd w:id="2"/>
      <w:bookmarkEnd w:id="19"/>
      <w:bookmarkEnd w:id="20"/>
    </w:p>
    <w:p w14:paraId="6B3B67D6" w14:textId="77777777" w:rsidR="007B2043" w:rsidRDefault="007B2043">
      <w:pPr>
        <w:widowControl w:val="0"/>
        <w:autoSpaceDE w:val="0"/>
        <w:autoSpaceDN w:val="0"/>
        <w:adjustRightInd w:val="0"/>
        <w:rPr>
          <w:rFonts w:ascii="Calibri" w:hAnsi="Calibri" w:cs="Calibri"/>
          <w:lang w:val="en-US"/>
        </w:rPr>
      </w:pPr>
    </w:p>
    <w:p w14:paraId="6EE06D06" w14:textId="0B70566A" w:rsidR="00AC14CD" w:rsidRPr="007B2043" w:rsidRDefault="00AC14CD">
      <w:pPr>
        <w:widowControl w:val="0"/>
        <w:autoSpaceDE w:val="0"/>
        <w:autoSpaceDN w:val="0"/>
        <w:adjustRightInd w:val="0"/>
      </w:pPr>
      <w:r w:rsidRPr="007B2043">
        <w:t>The Australian Longitudinal Study on Women’s Health (ALSWH) is a longitudinal population-based survey examining the health of around 60,000 Australian women. The Study follows women in four age cohorts: women born 1921-26, 1946-51, 1973-78, and 1989-95. Women in the first three cohorts were first surveyed in 1996 and have since been surveyed each three years on a rolling basis.  Since 2011, women in the 1921-26 cohort have been surveyed every six months. Women in the 1989-95 cohort were recruited in 2013, and complete</w:t>
      </w:r>
      <w:r w:rsidR="00D06492">
        <w:t>d</w:t>
      </w:r>
      <w:r w:rsidRPr="007B2043">
        <w:t xml:space="preserve"> their first follow-up survey in 2014.</w:t>
      </w:r>
    </w:p>
    <w:p w14:paraId="32C379B0" w14:textId="692FB1AA" w:rsidR="00AC14CD" w:rsidRPr="007B2043" w:rsidRDefault="00AC14CD">
      <w:r w:rsidRPr="007B2043">
        <w:t xml:space="preserve">For all cohorts, data have been linked to </w:t>
      </w:r>
      <w:r w:rsidR="00D06492">
        <w:t xml:space="preserve">the </w:t>
      </w:r>
      <w:r w:rsidRPr="007B2043">
        <w:t>Medicare</w:t>
      </w:r>
      <w:r w:rsidR="00D06492">
        <w:t xml:space="preserve"> Benefits Schedule</w:t>
      </w:r>
      <w:r w:rsidR="008E7ECA">
        <w:t xml:space="preserve">, </w:t>
      </w:r>
      <w:r w:rsidR="00D06492">
        <w:t xml:space="preserve">the </w:t>
      </w:r>
      <w:r w:rsidRPr="007B2043">
        <w:t>Pharmaceutical Benefits Scheme,</w:t>
      </w:r>
      <w:r w:rsidR="008E7ECA">
        <w:t xml:space="preserve"> Cancer Registries, </w:t>
      </w:r>
      <w:r w:rsidR="00790EB9" w:rsidRPr="007B2043">
        <w:t>hospital data for New South Wales, Queensland</w:t>
      </w:r>
      <w:r w:rsidR="005772D5">
        <w:t>, South Australia</w:t>
      </w:r>
      <w:r w:rsidR="00790EB9" w:rsidRPr="007B2043">
        <w:t xml:space="preserve"> and Western Australia</w:t>
      </w:r>
      <w:r w:rsidR="00790EB9">
        <w:t xml:space="preserve">, and </w:t>
      </w:r>
      <w:r w:rsidR="008E7ECA">
        <w:t>the National Death Index</w:t>
      </w:r>
      <w:r w:rsidRPr="007B2043">
        <w:t xml:space="preserve">. </w:t>
      </w:r>
      <w:r w:rsidR="00790EB9">
        <w:t xml:space="preserve">Survey data for the 1921-26 cohort are also linked to aged care data. </w:t>
      </w:r>
      <w:r w:rsidRPr="007B2043">
        <w:t>These linked data allow for verification of self-reported conditions and for detailed assessment of patterns and costs of health care utilization</w:t>
      </w:r>
      <w:r w:rsidR="005772D5">
        <w:t>.</w:t>
      </w:r>
    </w:p>
    <w:p w14:paraId="10202E2E" w14:textId="77777777" w:rsidR="00AC14CD" w:rsidRDefault="00AC14CD">
      <w:pPr>
        <w:rPr>
          <w:rFonts w:ascii="Calibri" w:hAnsi="Calibri" w:cs="Calibri"/>
          <w:lang w:val="en-US"/>
        </w:rPr>
      </w:pPr>
    </w:p>
    <w:p w14:paraId="3D985B00" w14:textId="566549ED" w:rsidR="00AC14CD" w:rsidRDefault="00AC14CD">
      <w:pPr>
        <w:rPr>
          <w:rFonts w:ascii="Calibri" w:hAnsi="Calibri" w:cs="Calibri"/>
          <w:lang w:val="en-US"/>
        </w:rPr>
      </w:pPr>
      <w:r>
        <w:rPr>
          <w:rFonts w:ascii="Calibri" w:hAnsi="Calibri" w:cs="Calibri"/>
        </w:rPr>
        <w:t xml:space="preserve">Drawing on survey data and record linkage for these cohorts, this report </w:t>
      </w:r>
      <w:r>
        <w:rPr>
          <w:rFonts w:ascii="Calibri" w:hAnsi="Calibri" w:cs="Calibri"/>
          <w:lang w:val="en-US"/>
        </w:rPr>
        <w:t>present</w:t>
      </w:r>
      <w:r w:rsidR="003F5193">
        <w:rPr>
          <w:rFonts w:ascii="Calibri" w:hAnsi="Calibri" w:cs="Calibri"/>
          <w:lang w:val="en-US"/>
        </w:rPr>
        <w:t>s</w:t>
      </w:r>
      <w:r>
        <w:rPr>
          <w:rFonts w:ascii="Calibri" w:hAnsi="Calibri" w:cs="Calibri"/>
          <w:lang w:val="en-US"/>
        </w:rPr>
        <w:t xml:space="preserve"> a summary of:</w:t>
      </w:r>
    </w:p>
    <w:p w14:paraId="1B479870" w14:textId="2BB5531D" w:rsidR="00DD4BAF" w:rsidRPr="006E6E5B" w:rsidRDefault="00D43A90" w:rsidP="00D07E9E">
      <w:pPr>
        <w:pStyle w:val="ListParagraph"/>
        <w:numPr>
          <w:ilvl w:val="0"/>
          <w:numId w:val="22"/>
        </w:numPr>
        <w:rPr>
          <w:rFonts w:ascii="Calibri" w:hAnsi="Calibri" w:cs="Calibri"/>
        </w:rPr>
      </w:pPr>
      <w:r>
        <w:rPr>
          <w:rFonts w:ascii="Calibri" w:hAnsi="Calibri" w:cs="Calibri"/>
        </w:rPr>
        <w:t>t</w:t>
      </w:r>
      <w:r w:rsidRPr="00B11542">
        <w:rPr>
          <w:rFonts w:ascii="Calibri" w:hAnsi="Calibri" w:cs="Calibri"/>
        </w:rPr>
        <w:t>he prevalence and incidence of common chronic conditions</w:t>
      </w:r>
    </w:p>
    <w:p w14:paraId="5871EBA6" w14:textId="1660B81B" w:rsidR="00D43A90" w:rsidRPr="00D43A90" w:rsidRDefault="00DD4BAF" w:rsidP="00D07E9E">
      <w:pPr>
        <w:pStyle w:val="ListParagraph"/>
        <w:numPr>
          <w:ilvl w:val="0"/>
          <w:numId w:val="22"/>
        </w:numPr>
        <w:rPr>
          <w:rFonts w:ascii="Calibri" w:hAnsi="Calibri" w:cs="Calibri"/>
        </w:rPr>
      </w:pPr>
      <w:r>
        <w:rPr>
          <w:rFonts w:ascii="Calibri" w:hAnsi="Calibri" w:cs="Calibri"/>
        </w:rPr>
        <w:t xml:space="preserve">selected sociodemographic and lifestyle risk factors associated with </w:t>
      </w:r>
      <w:r w:rsidR="006E6E5B">
        <w:rPr>
          <w:rFonts w:ascii="Calibri" w:hAnsi="Calibri" w:cs="Calibri"/>
        </w:rPr>
        <w:t xml:space="preserve">these </w:t>
      </w:r>
      <w:r>
        <w:rPr>
          <w:rFonts w:ascii="Calibri" w:hAnsi="Calibri" w:cs="Calibri"/>
        </w:rPr>
        <w:t>conditions</w:t>
      </w:r>
    </w:p>
    <w:p w14:paraId="18E7E2FF" w14:textId="1783B09D" w:rsidR="00AC14CD" w:rsidRDefault="00AC14CD" w:rsidP="00D07E9E">
      <w:pPr>
        <w:pStyle w:val="ListParagraph"/>
        <w:numPr>
          <w:ilvl w:val="0"/>
          <w:numId w:val="22"/>
        </w:numPr>
        <w:rPr>
          <w:rFonts w:ascii="Calibri" w:hAnsi="Calibri" w:cs="Calibri"/>
        </w:rPr>
      </w:pPr>
      <w:r>
        <w:rPr>
          <w:rFonts w:ascii="Calibri" w:hAnsi="Calibri" w:cs="Calibri"/>
        </w:rPr>
        <w:t xml:space="preserve">the impact of conditions on physical functioning </w:t>
      </w:r>
      <w:r w:rsidR="00A46FA7">
        <w:rPr>
          <w:rFonts w:ascii="Calibri" w:hAnsi="Calibri" w:cs="Calibri"/>
        </w:rPr>
        <w:t xml:space="preserve">and mental health </w:t>
      </w:r>
    </w:p>
    <w:p w14:paraId="12FC1BDE" w14:textId="6A272314" w:rsidR="00AC14CD" w:rsidRDefault="00AC14CD" w:rsidP="00D07E9E">
      <w:pPr>
        <w:pStyle w:val="ListParagraph"/>
        <w:numPr>
          <w:ilvl w:val="0"/>
          <w:numId w:val="22"/>
        </w:numPr>
        <w:rPr>
          <w:rFonts w:ascii="Calibri" w:hAnsi="Calibri" w:cs="Calibri"/>
        </w:rPr>
      </w:pPr>
      <w:r>
        <w:rPr>
          <w:rFonts w:ascii="Calibri" w:hAnsi="Calibri" w:cs="Calibri"/>
        </w:rPr>
        <w:t>health care use</w:t>
      </w:r>
    </w:p>
    <w:p w14:paraId="3679CA20" w14:textId="77777777" w:rsidR="00A46FA7" w:rsidRDefault="00A46FA7" w:rsidP="008070DE">
      <w:pPr>
        <w:rPr>
          <w:rFonts w:ascii="Calibri" w:hAnsi="Calibri" w:cs="Calibri"/>
          <w:highlight w:val="yellow"/>
        </w:rPr>
      </w:pPr>
    </w:p>
    <w:p w14:paraId="3E8B94FB" w14:textId="5BA95A00" w:rsidR="00A46FA7" w:rsidRPr="00BB180C" w:rsidRDefault="00302D64" w:rsidP="008070DE">
      <w:r>
        <w:t>The report also</w:t>
      </w:r>
      <w:r w:rsidR="00A46FA7" w:rsidRPr="00BB180C">
        <w:t xml:space="preserve"> </w:t>
      </w:r>
      <w:r>
        <w:t xml:space="preserve">presents </w:t>
      </w:r>
      <w:r w:rsidR="00A46FA7" w:rsidRPr="00BB180C">
        <w:t xml:space="preserve">mortality rates in the </w:t>
      </w:r>
      <w:r w:rsidR="00BB180C" w:rsidRPr="00BB180C">
        <w:t xml:space="preserve">two </w:t>
      </w:r>
      <w:r w:rsidR="00A46FA7" w:rsidRPr="00BB180C">
        <w:t>older cohort</w:t>
      </w:r>
      <w:r w:rsidR="00BB180C" w:rsidRPr="00BB180C">
        <w:t>s</w:t>
      </w:r>
      <w:r w:rsidR="006E6E5B">
        <w:t xml:space="preserve"> and how the selected </w:t>
      </w:r>
      <w:r w:rsidR="00A46FA7" w:rsidRPr="00BB180C">
        <w:t>conditions increase the risk of death at older ages.</w:t>
      </w:r>
    </w:p>
    <w:p w14:paraId="6CC5D535" w14:textId="77777777" w:rsidR="00AC14CD" w:rsidRDefault="00AC14CD">
      <w:pPr>
        <w:rPr>
          <w:rFonts w:ascii="Calibri" w:hAnsi="Calibri" w:cs="Calibri"/>
        </w:rPr>
      </w:pPr>
    </w:p>
    <w:p w14:paraId="57F83E25" w14:textId="7223B281" w:rsidR="005772D5" w:rsidRDefault="005772D5" w:rsidP="00BE234B">
      <w:pPr>
        <w:pStyle w:val="Heading2"/>
      </w:pPr>
      <w:bookmarkStart w:id="21" w:name="_Toc426447316"/>
      <w:bookmarkStart w:id="22" w:name="_Toc426447729"/>
      <w:r>
        <w:t>Definition of chronic conditions</w:t>
      </w:r>
      <w:bookmarkEnd w:id="21"/>
      <w:bookmarkEnd w:id="22"/>
    </w:p>
    <w:p w14:paraId="6974F7DE" w14:textId="50CA9864" w:rsidR="005772D5" w:rsidRPr="006A27AB" w:rsidRDefault="005772D5">
      <w:pPr>
        <w:rPr>
          <w:rFonts w:ascii="Calibri" w:hAnsi="Calibri" w:cs="Calibri"/>
        </w:rPr>
      </w:pPr>
      <w:r w:rsidRPr="006A27AB">
        <w:rPr>
          <w:rFonts w:ascii="Calibri" w:hAnsi="Calibri" w:cs="Calibri"/>
        </w:rPr>
        <w:t>The Australian Institute of Health and Welfare defines a chronic condition as one that is prolonged, rar</w:t>
      </w:r>
      <w:r w:rsidR="001950AA" w:rsidRPr="006A27AB">
        <w:rPr>
          <w:rFonts w:ascii="Calibri" w:hAnsi="Calibri" w:cs="Calibri"/>
        </w:rPr>
        <w:t xml:space="preserve">ely spontaneously resolved and </w:t>
      </w:r>
      <w:r w:rsidRPr="006A27AB">
        <w:rPr>
          <w:rFonts w:ascii="Calibri" w:hAnsi="Calibri" w:cs="Calibri"/>
        </w:rPr>
        <w:t xml:space="preserve">rarely completely cured </w:t>
      </w:r>
      <w:r w:rsidR="00111DBE">
        <w:rPr>
          <w:rFonts w:ascii="Calibri" w:hAnsi="Calibri" w:cs="Calibri"/>
        </w:rPr>
        <w:fldChar w:fldCharType="begin"/>
      </w:r>
      <w:r w:rsidR="00111DBE">
        <w:rPr>
          <w:rFonts w:ascii="Calibri" w:hAnsi="Calibri" w:cs="Calibri"/>
        </w:rPr>
        <w:instrText xml:space="preserve"> ADDIN EN.CITE &lt;EndNote&gt;&lt;Cite&gt;&lt;Author&gt;AIHW&lt;/Author&gt;&lt;Year&gt;2012&lt;/Year&gt;&lt;RecNum&gt;114&lt;/RecNum&gt;&lt;DisplayText&gt;(AIHW, 2012b)&lt;/DisplayText&gt;&lt;record&gt;&lt;rec-number&gt;114&lt;/rec-number&gt;&lt;foreign-keys&gt;&lt;key app="EN" db-id="pwrrwxdaa2200me0xfkxz5fnzstf9pwaf9vt"&gt;114&lt;/key&gt;&lt;/foreign-keys&gt;&lt;ref-type name="Report"&gt;27&lt;/ref-type&gt;&lt;contributors&gt;&lt;authors&gt;&lt;author&gt;AIHW&lt;/author&gt;&lt;/authors&gt;&lt;tertiary-authors&gt;&lt;author&gt;AIHW&lt;/author&gt;&lt;/tertiary-authors&gt;&lt;/contributors&gt;&lt;titles&gt;&lt;title&gt;Risk factors contributing to chronic disease&lt;/title&gt;&lt;/titles&gt;&lt;dates&gt;&lt;year&gt;2012&lt;/year&gt;&lt;pub-dates&gt;&lt;date&gt;&amp;#xD;&lt;/date&gt;&lt;/pub-dates&gt;&lt;/dates&gt;&lt;pub-location&gt;Canberra&lt;/pub-location&gt;&lt;publisher&gt;AIHW&lt;/publisher&gt;&lt;urls&gt;&lt;/urls&gt;&lt;/record&gt;&lt;/Cite&gt;&lt;/EndNote&gt;</w:instrText>
      </w:r>
      <w:r w:rsidR="00111DBE">
        <w:rPr>
          <w:rFonts w:ascii="Calibri" w:hAnsi="Calibri" w:cs="Calibri"/>
        </w:rPr>
        <w:fldChar w:fldCharType="separate"/>
      </w:r>
      <w:r w:rsidR="00111DBE">
        <w:rPr>
          <w:rFonts w:ascii="Calibri" w:hAnsi="Calibri" w:cs="Calibri"/>
          <w:noProof/>
        </w:rPr>
        <w:t>(</w:t>
      </w:r>
      <w:hyperlink w:anchor="_ENREF_3" w:tooltip="AIHW, 2012 #114" w:history="1">
        <w:r w:rsidR="002139DB">
          <w:rPr>
            <w:rFonts w:ascii="Calibri" w:hAnsi="Calibri" w:cs="Calibri"/>
            <w:noProof/>
          </w:rPr>
          <w:t>AIHW, 2012b</w:t>
        </w:r>
      </w:hyperlink>
      <w:r w:rsidR="00111DBE">
        <w:rPr>
          <w:rFonts w:ascii="Calibri" w:hAnsi="Calibri" w:cs="Calibri"/>
          <w:noProof/>
        </w:rPr>
        <w:t>)</w:t>
      </w:r>
      <w:r w:rsidR="00111DBE">
        <w:rPr>
          <w:rFonts w:ascii="Calibri" w:hAnsi="Calibri" w:cs="Calibri"/>
        </w:rPr>
        <w:fldChar w:fldCharType="end"/>
      </w:r>
      <w:r w:rsidRPr="006A27AB">
        <w:rPr>
          <w:rFonts w:ascii="Calibri" w:hAnsi="Calibri" w:cs="Calibri"/>
        </w:rPr>
        <w:t>.</w:t>
      </w:r>
      <w:r w:rsidR="001950AA" w:rsidRPr="006A27AB">
        <w:rPr>
          <w:rFonts w:ascii="Calibri" w:hAnsi="Calibri" w:cs="Calibri"/>
        </w:rPr>
        <w:t xml:space="preserve"> Chronic conditions may contribute to premature death or increased disability</w:t>
      </w:r>
      <w:r w:rsidR="003E75D8">
        <w:rPr>
          <w:rFonts w:ascii="Calibri" w:hAnsi="Calibri" w:cs="Calibri"/>
        </w:rPr>
        <w:t xml:space="preserve">. </w:t>
      </w:r>
      <w:r w:rsidR="001950AA" w:rsidRPr="006A27AB">
        <w:rPr>
          <w:rFonts w:ascii="Calibri" w:hAnsi="Calibri" w:cs="Calibri"/>
        </w:rPr>
        <w:t xml:space="preserve"> </w:t>
      </w:r>
    </w:p>
    <w:p w14:paraId="6C6C872E" w14:textId="0A20123F" w:rsidR="001950AA" w:rsidRPr="006A27AB" w:rsidRDefault="001950AA">
      <w:pPr>
        <w:rPr>
          <w:rFonts w:ascii="Calibri" w:hAnsi="Calibri" w:cs="Calibri"/>
        </w:rPr>
      </w:pPr>
      <w:r w:rsidRPr="006A27AB">
        <w:rPr>
          <w:rFonts w:ascii="Calibri" w:hAnsi="Calibri" w:cs="Calibri"/>
        </w:rPr>
        <w:t>Features common to most chronic conditions include:</w:t>
      </w:r>
    </w:p>
    <w:p w14:paraId="5D96079A" w14:textId="5A45EF73" w:rsidR="001950AA" w:rsidRPr="006A27AB" w:rsidRDefault="001950AA" w:rsidP="006A27AB">
      <w:pPr>
        <w:pStyle w:val="ListParagraph"/>
        <w:numPr>
          <w:ilvl w:val="0"/>
          <w:numId w:val="22"/>
        </w:numPr>
        <w:rPr>
          <w:rFonts w:ascii="Calibri" w:hAnsi="Calibri" w:cs="Calibri"/>
        </w:rPr>
      </w:pPr>
      <w:r w:rsidRPr="006A27AB">
        <w:rPr>
          <w:rFonts w:ascii="Calibri" w:hAnsi="Calibri" w:cs="Calibri"/>
        </w:rPr>
        <w:t>complex causality with multiple factors precipitating onset</w:t>
      </w:r>
    </w:p>
    <w:p w14:paraId="28979543" w14:textId="4C461CD1" w:rsidR="001950AA" w:rsidRPr="006A27AB" w:rsidRDefault="001950AA" w:rsidP="006A27AB">
      <w:pPr>
        <w:pStyle w:val="ListParagraph"/>
        <w:numPr>
          <w:ilvl w:val="0"/>
          <w:numId w:val="22"/>
        </w:numPr>
        <w:rPr>
          <w:rFonts w:ascii="Calibri" w:hAnsi="Calibri" w:cs="Calibri"/>
        </w:rPr>
      </w:pPr>
      <w:r w:rsidRPr="006A27AB">
        <w:rPr>
          <w:rFonts w:ascii="Calibri" w:hAnsi="Calibri" w:cs="Calibri"/>
        </w:rPr>
        <w:t>a long development period, during which there may be no symptoms</w:t>
      </w:r>
    </w:p>
    <w:p w14:paraId="0B68BDCD" w14:textId="1180D531" w:rsidR="001950AA" w:rsidRPr="006A27AB" w:rsidRDefault="001950AA" w:rsidP="006A27AB">
      <w:pPr>
        <w:pStyle w:val="ListParagraph"/>
        <w:numPr>
          <w:ilvl w:val="0"/>
          <w:numId w:val="22"/>
        </w:numPr>
        <w:rPr>
          <w:rFonts w:ascii="Calibri" w:hAnsi="Calibri" w:cs="Calibri"/>
        </w:rPr>
      </w:pPr>
      <w:r w:rsidRPr="006A27AB">
        <w:rPr>
          <w:rFonts w:ascii="Calibri" w:hAnsi="Calibri" w:cs="Calibri"/>
        </w:rPr>
        <w:t>a prolonged illness course, which may result in other health complications</w:t>
      </w:r>
    </w:p>
    <w:p w14:paraId="38CC525F" w14:textId="61659CDB" w:rsidR="001950AA" w:rsidRPr="006A27AB" w:rsidRDefault="001950AA" w:rsidP="006A27AB">
      <w:pPr>
        <w:pStyle w:val="ListParagraph"/>
        <w:numPr>
          <w:ilvl w:val="0"/>
          <w:numId w:val="22"/>
        </w:numPr>
        <w:rPr>
          <w:rFonts w:ascii="Calibri" w:hAnsi="Calibri" w:cs="Calibri"/>
        </w:rPr>
      </w:pPr>
      <w:r w:rsidRPr="006A27AB">
        <w:rPr>
          <w:rFonts w:ascii="Calibri" w:hAnsi="Calibri" w:cs="Calibri"/>
        </w:rPr>
        <w:t>associated functional impairment or disability (Department of Health website)</w:t>
      </w:r>
    </w:p>
    <w:p w14:paraId="760787D7" w14:textId="3B8BA17F" w:rsidR="007B3A41" w:rsidRPr="006A27AB" w:rsidRDefault="007B3A41" w:rsidP="007B3A41">
      <w:pPr>
        <w:rPr>
          <w:rFonts w:ascii="Calibri" w:hAnsi="Calibri" w:cs="Calibri"/>
        </w:rPr>
      </w:pPr>
      <w:r w:rsidRPr="006A27AB">
        <w:rPr>
          <w:rFonts w:ascii="Calibri" w:hAnsi="Calibri" w:cs="Calibri"/>
        </w:rPr>
        <w:lastRenderedPageBreak/>
        <w:t>This report includes conditions identified by the National Health Priority Areas (NHPA) as those which contribute most to the burden of disease in the community, and which may be amenable to change.</w:t>
      </w:r>
      <w:r w:rsidR="008D7601" w:rsidRPr="006A27AB">
        <w:rPr>
          <w:rFonts w:ascii="Calibri" w:hAnsi="Calibri" w:cs="Calibri"/>
        </w:rPr>
        <w:t xml:space="preserve"> The NHPA identifies 8 health areas: arthritis, asthma, cancer control, cardiovascular health, diabetes mellitus, injury prevention and control</w:t>
      </w:r>
      <w:r w:rsidR="005B334B" w:rsidRPr="006A27AB">
        <w:rPr>
          <w:rFonts w:ascii="Calibri" w:hAnsi="Calibri" w:cs="Calibri"/>
        </w:rPr>
        <w:t>,</w:t>
      </w:r>
      <w:r w:rsidR="008D7601" w:rsidRPr="006A27AB">
        <w:rPr>
          <w:rFonts w:ascii="Calibri" w:hAnsi="Calibri" w:cs="Calibri"/>
        </w:rPr>
        <w:t xml:space="preserve"> mental health and obesity. </w:t>
      </w:r>
      <w:r w:rsidR="005B334B" w:rsidRPr="006A27AB">
        <w:rPr>
          <w:rFonts w:ascii="Calibri" w:hAnsi="Calibri" w:cs="Calibri"/>
        </w:rPr>
        <w:t xml:space="preserve">With the exception of injury prevention and control, </w:t>
      </w:r>
      <w:r w:rsidR="008D7601" w:rsidRPr="006A27AB">
        <w:rPr>
          <w:rFonts w:ascii="Calibri" w:hAnsi="Calibri" w:cs="Calibri"/>
        </w:rPr>
        <w:t>conditions identified by the NHPA are</w:t>
      </w:r>
      <w:r w:rsidR="00B92290">
        <w:rPr>
          <w:rFonts w:ascii="Calibri" w:hAnsi="Calibri" w:cs="Calibri"/>
        </w:rPr>
        <w:t xml:space="preserve"> considered in this report, including</w:t>
      </w:r>
      <w:r w:rsidR="008D7601" w:rsidRPr="006A27AB">
        <w:rPr>
          <w:rFonts w:ascii="Calibri" w:hAnsi="Calibri" w:cs="Calibri"/>
        </w:rPr>
        <w:t xml:space="preserve"> </w:t>
      </w:r>
      <w:r w:rsidR="006A27AB" w:rsidRPr="006A27AB">
        <w:rPr>
          <w:rFonts w:ascii="Calibri" w:hAnsi="Calibri" w:cs="Calibri"/>
        </w:rPr>
        <w:t xml:space="preserve">a summary of findings for mental health drawn from the </w:t>
      </w:r>
      <w:r w:rsidR="003E75D8">
        <w:rPr>
          <w:rFonts w:ascii="Calibri" w:hAnsi="Calibri" w:cs="Calibri"/>
        </w:rPr>
        <w:t xml:space="preserve">ALSWH </w:t>
      </w:r>
      <w:r w:rsidR="006A27AB" w:rsidRPr="006A27AB">
        <w:rPr>
          <w:rFonts w:ascii="Calibri" w:hAnsi="Calibri" w:cs="Calibri"/>
        </w:rPr>
        <w:t xml:space="preserve">Major </w:t>
      </w:r>
      <w:r w:rsidR="00B92290">
        <w:rPr>
          <w:rFonts w:ascii="Calibri" w:hAnsi="Calibri" w:cs="Calibri"/>
        </w:rPr>
        <w:t>Report provided in 2013</w:t>
      </w:r>
      <w:r w:rsidR="006A27AB" w:rsidRPr="006A27AB">
        <w:rPr>
          <w:rFonts w:ascii="Calibri" w:hAnsi="Calibri" w:cs="Calibri"/>
        </w:rPr>
        <w:t>.</w:t>
      </w:r>
      <w:r w:rsidR="005B334B" w:rsidRPr="006A27AB">
        <w:rPr>
          <w:rFonts w:ascii="Calibri" w:hAnsi="Calibri" w:cs="Calibri"/>
        </w:rPr>
        <w:t xml:space="preserve"> The pervasive nature of the impact of obesity has led to it being included as a risk factor for other chronic conditions, rather than a stand-alone condition.</w:t>
      </w:r>
    </w:p>
    <w:p w14:paraId="0467DD51" w14:textId="77777777" w:rsidR="005B334B" w:rsidRDefault="005B334B">
      <w:pPr>
        <w:rPr>
          <w:rFonts w:ascii="Calibri" w:hAnsi="Calibri" w:cs="Calibri"/>
          <w:b/>
        </w:rPr>
      </w:pPr>
    </w:p>
    <w:p w14:paraId="06E397AA" w14:textId="628A2917" w:rsidR="00D43A90" w:rsidRDefault="00D43A90" w:rsidP="00BE234B">
      <w:pPr>
        <w:pStyle w:val="Heading2"/>
      </w:pPr>
      <w:bookmarkStart w:id="23" w:name="_Toc426447317"/>
      <w:bookmarkStart w:id="24" w:name="_Toc426447730"/>
      <w:r w:rsidRPr="00EE790D">
        <w:t>Prevalence of ch</w:t>
      </w:r>
      <w:r>
        <w:t>r</w:t>
      </w:r>
      <w:r w:rsidRPr="00EE790D">
        <w:t>onic conditions</w:t>
      </w:r>
      <w:bookmarkEnd w:id="23"/>
      <w:bookmarkEnd w:id="24"/>
    </w:p>
    <w:p w14:paraId="1A676B78" w14:textId="59CFC27B" w:rsidR="003F5193" w:rsidRDefault="00AC14CD" w:rsidP="0046764D">
      <w:pPr>
        <w:rPr>
          <w:rFonts w:ascii="Calibri" w:hAnsi="Calibri" w:cs="Calibri"/>
        </w:rPr>
      </w:pPr>
      <w:r>
        <w:rPr>
          <w:rFonts w:ascii="Calibri" w:hAnsi="Calibri" w:cs="Calibri"/>
        </w:rPr>
        <w:t>Common chronic conditions include</w:t>
      </w:r>
      <w:r w:rsidR="00D43A90">
        <w:rPr>
          <w:rFonts w:ascii="Calibri" w:hAnsi="Calibri" w:cs="Calibri"/>
        </w:rPr>
        <w:t>d in this report are:</w:t>
      </w:r>
      <w:r w:rsidR="001950AA">
        <w:rPr>
          <w:rFonts w:ascii="Calibri" w:hAnsi="Calibri" w:cs="Calibri"/>
        </w:rPr>
        <w:t xml:space="preserve"> arthritis, asthma, breast cancer, cardiovascular disease (</w:t>
      </w:r>
      <w:r>
        <w:rPr>
          <w:rFonts w:ascii="Calibri" w:hAnsi="Calibri" w:cs="Calibri"/>
        </w:rPr>
        <w:t>ischaemic heart disease, stroke</w:t>
      </w:r>
      <w:r w:rsidR="001950AA">
        <w:rPr>
          <w:rFonts w:ascii="Calibri" w:hAnsi="Calibri" w:cs="Calibri"/>
        </w:rPr>
        <w:t>)</w:t>
      </w:r>
      <w:r>
        <w:rPr>
          <w:rFonts w:ascii="Calibri" w:hAnsi="Calibri" w:cs="Calibri"/>
        </w:rPr>
        <w:t>,</w:t>
      </w:r>
      <w:r w:rsidR="001950AA">
        <w:rPr>
          <w:rFonts w:ascii="Calibri" w:hAnsi="Calibri" w:cs="Calibri"/>
        </w:rPr>
        <w:t xml:space="preserve"> </w:t>
      </w:r>
      <w:r>
        <w:rPr>
          <w:rFonts w:ascii="Calibri" w:hAnsi="Calibri" w:cs="Calibri"/>
        </w:rPr>
        <w:t xml:space="preserve">and </w:t>
      </w:r>
      <w:r w:rsidR="001950AA">
        <w:rPr>
          <w:rFonts w:ascii="Calibri" w:hAnsi="Calibri" w:cs="Calibri"/>
        </w:rPr>
        <w:t>diabetes</w:t>
      </w:r>
      <w:r w:rsidR="006A27AB">
        <w:rPr>
          <w:rFonts w:ascii="Calibri" w:hAnsi="Calibri" w:cs="Calibri"/>
        </w:rPr>
        <w:t xml:space="preserve"> mellitus</w:t>
      </w:r>
      <w:r>
        <w:rPr>
          <w:rFonts w:ascii="Calibri" w:hAnsi="Calibri" w:cs="Calibri"/>
        </w:rPr>
        <w:t xml:space="preserve">. The </w:t>
      </w:r>
      <w:r w:rsidR="00D43A90">
        <w:rPr>
          <w:rFonts w:ascii="Calibri" w:hAnsi="Calibri" w:cs="Calibri"/>
        </w:rPr>
        <w:t xml:space="preserve">prevalence and </w:t>
      </w:r>
      <w:r>
        <w:rPr>
          <w:rFonts w:ascii="Calibri" w:hAnsi="Calibri" w:cs="Calibri"/>
        </w:rPr>
        <w:t>impact of these conditions var</w:t>
      </w:r>
      <w:r w:rsidR="00B72C2F">
        <w:rPr>
          <w:rFonts w:ascii="Calibri" w:hAnsi="Calibri" w:cs="Calibri"/>
        </w:rPr>
        <w:t>y</w:t>
      </w:r>
      <w:r>
        <w:rPr>
          <w:rFonts w:ascii="Calibri" w:hAnsi="Calibri" w:cs="Calibri"/>
        </w:rPr>
        <w:t xml:space="preserve"> across the life course, with soci</w:t>
      </w:r>
      <w:r w:rsidR="001950AA">
        <w:rPr>
          <w:rFonts w:ascii="Calibri" w:hAnsi="Calibri" w:cs="Calibri"/>
        </w:rPr>
        <w:t>o</w:t>
      </w:r>
      <w:r>
        <w:rPr>
          <w:rFonts w:ascii="Calibri" w:hAnsi="Calibri" w:cs="Calibri"/>
        </w:rPr>
        <w:t xml:space="preserve">-demographic circumstances and lifestyle risk factors, and according to the effects of comorbid conditions. </w:t>
      </w:r>
    </w:p>
    <w:p w14:paraId="6EA301B3" w14:textId="77777777" w:rsidR="00302D64" w:rsidRDefault="00302D64" w:rsidP="003F5193">
      <w:pPr>
        <w:rPr>
          <w:rFonts w:ascii="Calibri" w:hAnsi="Calibri" w:cs="Calibri"/>
        </w:rPr>
      </w:pPr>
    </w:p>
    <w:p w14:paraId="1116DD8A" w14:textId="7086D96B" w:rsidR="003F5193" w:rsidRDefault="003F5193" w:rsidP="003F5193">
      <w:pPr>
        <w:rPr>
          <w:rFonts w:ascii="Calibri" w:hAnsi="Calibri" w:cs="Calibri"/>
        </w:rPr>
      </w:pPr>
      <w:r>
        <w:rPr>
          <w:rFonts w:ascii="Calibri" w:hAnsi="Calibri" w:cs="Calibri"/>
        </w:rPr>
        <w:t>The presence of these conditions is ascertained</w:t>
      </w:r>
      <w:r w:rsidR="00A46FA7">
        <w:rPr>
          <w:rFonts w:ascii="Calibri" w:hAnsi="Calibri" w:cs="Calibri"/>
        </w:rPr>
        <w:t xml:space="preserve"> </w:t>
      </w:r>
      <w:r w:rsidR="00BB180C">
        <w:rPr>
          <w:rFonts w:ascii="Calibri" w:hAnsi="Calibri" w:cs="Calibri"/>
        </w:rPr>
        <w:t xml:space="preserve">at </w:t>
      </w:r>
      <w:r w:rsidR="00A46FA7">
        <w:rPr>
          <w:rFonts w:ascii="Calibri" w:hAnsi="Calibri" w:cs="Calibri"/>
        </w:rPr>
        <w:t>each ALSWH survey,</w:t>
      </w:r>
      <w:r>
        <w:rPr>
          <w:rFonts w:ascii="Calibri" w:hAnsi="Calibri" w:cs="Calibri"/>
        </w:rPr>
        <w:t xml:space="preserve"> by asking the women whether they have been diagnosed </w:t>
      </w:r>
      <w:r w:rsidR="00531C0E">
        <w:rPr>
          <w:rFonts w:ascii="Calibri" w:hAnsi="Calibri" w:cs="Calibri"/>
        </w:rPr>
        <w:t xml:space="preserve">with </w:t>
      </w:r>
      <w:r>
        <w:rPr>
          <w:rFonts w:ascii="Calibri" w:hAnsi="Calibri" w:cs="Calibri"/>
        </w:rPr>
        <w:t xml:space="preserve">or treated for each condition within </w:t>
      </w:r>
      <w:r w:rsidR="00A46FA7">
        <w:rPr>
          <w:rFonts w:ascii="Calibri" w:hAnsi="Calibri" w:cs="Calibri"/>
        </w:rPr>
        <w:t>the past three years.  Self-reported diagnosis</w:t>
      </w:r>
      <w:r>
        <w:rPr>
          <w:rFonts w:ascii="Calibri" w:hAnsi="Calibri" w:cs="Calibri"/>
        </w:rPr>
        <w:t xml:space="preserve"> is the most common means of ascertaining chronic conditions in large epidemiological surveys, although </w:t>
      </w:r>
      <w:r w:rsidR="008E7ECA">
        <w:rPr>
          <w:rFonts w:ascii="Calibri" w:hAnsi="Calibri" w:cs="Calibri"/>
        </w:rPr>
        <w:t xml:space="preserve">the information is </w:t>
      </w:r>
      <w:r>
        <w:rPr>
          <w:rFonts w:ascii="Calibri" w:hAnsi="Calibri" w:cs="Calibri"/>
        </w:rPr>
        <w:t xml:space="preserve">subject to error if women are unaware of their diagnosis, </w:t>
      </w:r>
      <w:r w:rsidR="00A46FA7">
        <w:rPr>
          <w:rFonts w:ascii="Calibri" w:hAnsi="Calibri" w:cs="Calibri"/>
        </w:rPr>
        <w:t>if they are misdiagnosed, or if they omit to report their diagnosis</w:t>
      </w:r>
      <w:r>
        <w:rPr>
          <w:rFonts w:ascii="Calibri" w:hAnsi="Calibri" w:cs="Calibri"/>
        </w:rPr>
        <w:t>.  For each condition</w:t>
      </w:r>
      <w:r w:rsidR="00D06492">
        <w:rPr>
          <w:rFonts w:ascii="Calibri" w:hAnsi="Calibri" w:cs="Calibri"/>
        </w:rPr>
        <w:t>,</w:t>
      </w:r>
      <w:r>
        <w:rPr>
          <w:rFonts w:ascii="Calibri" w:hAnsi="Calibri" w:cs="Calibri"/>
        </w:rPr>
        <w:t xml:space="preserve"> this report </w:t>
      </w:r>
      <w:r w:rsidR="00D06492">
        <w:rPr>
          <w:rFonts w:ascii="Calibri" w:hAnsi="Calibri" w:cs="Calibri"/>
        </w:rPr>
        <w:t>considers</w:t>
      </w:r>
      <w:r w:rsidR="00A46FA7">
        <w:rPr>
          <w:rFonts w:ascii="Calibri" w:hAnsi="Calibri" w:cs="Calibri"/>
        </w:rPr>
        <w:t xml:space="preserve"> the accuracy of the self-</w:t>
      </w:r>
      <w:r>
        <w:rPr>
          <w:rFonts w:ascii="Calibri" w:hAnsi="Calibri" w:cs="Calibri"/>
        </w:rPr>
        <w:t xml:space="preserve">reported data </w:t>
      </w:r>
      <w:r w:rsidR="00A46FA7">
        <w:rPr>
          <w:rFonts w:ascii="Calibri" w:hAnsi="Calibri" w:cs="Calibri"/>
        </w:rPr>
        <w:t xml:space="preserve">used in ALSWH </w:t>
      </w:r>
      <w:r>
        <w:rPr>
          <w:rFonts w:ascii="Calibri" w:hAnsi="Calibri" w:cs="Calibri"/>
        </w:rPr>
        <w:t>and</w:t>
      </w:r>
      <w:r w:rsidR="00A46FA7">
        <w:rPr>
          <w:rFonts w:ascii="Calibri" w:hAnsi="Calibri" w:cs="Calibri"/>
        </w:rPr>
        <w:t xml:space="preserve"> their limitations.  </w:t>
      </w:r>
      <w:r w:rsidR="00531C0E">
        <w:rPr>
          <w:rFonts w:ascii="Calibri" w:hAnsi="Calibri" w:cs="Calibri"/>
        </w:rPr>
        <w:t>I</w:t>
      </w:r>
      <w:r w:rsidR="00A46FA7">
        <w:rPr>
          <w:rFonts w:ascii="Calibri" w:hAnsi="Calibri" w:cs="Calibri"/>
        </w:rPr>
        <w:t xml:space="preserve">n the ALSWH, </w:t>
      </w:r>
      <w:r>
        <w:rPr>
          <w:rFonts w:ascii="Calibri" w:hAnsi="Calibri" w:cs="Calibri"/>
        </w:rPr>
        <w:t>self-reported diagnosis appears to be an excellent marker for breast cance</w:t>
      </w:r>
      <w:r w:rsidRPr="006D410D">
        <w:rPr>
          <w:rFonts w:ascii="Calibri" w:hAnsi="Calibri" w:cs="Calibri"/>
        </w:rPr>
        <w:t>r</w:t>
      </w:r>
      <w:r w:rsidR="003F7D83" w:rsidRPr="006D410D">
        <w:rPr>
          <w:rFonts w:ascii="Calibri" w:hAnsi="Calibri" w:cs="Calibri"/>
        </w:rPr>
        <w:t xml:space="preserve"> </w:t>
      </w:r>
      <w:r w:rsidR="004F589E" w:rsidRPr="006D410D">
        <w:rPr>
          <w:rFonts w:ascii="Calibri" w:hAnsi="Calibri" w:cs="Calibri"/>
        </w:rPr>
        <w:fldChar w:fldCharType="begin">
          <w:fldData xml:space="preserve">PEVuZE5vdGU+PENpdGU+PEF1dGhvcj5TdGF2cm91PC9BdXRob3I+PFllYXI+MjAxMTwvWWVhcj48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TdGF2cm91PC9BdXRob3I+PFllYXI+MjAxMTwvWWVhcj48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004F589E" w:rsidRPr="006D410D">
        <w:rPr>
          <w:rFonts w:ascii="Calibri" w:hAnsi="Calibri" w:cs="Calibri"/>
        </w:rPr>
      </w:r>
      <w:r w:rsidR="004F589E" w:rsidRPr="006D410D">
        <w:rPr>
          <w:rFonts w:ascii="Calibri" w:hAnsi="Calibri" w:cs="Calibri"/>
        </w:rPr>
        <w:fldChar w:fldCharType="separate"/>
      </w:r>
      <w:r w:rsidR="00C16175" w:rsidRPr="006D410D">
        <w:rPr>
          <w:rFonts w:ascii="Calibri" w:hAnsi="Calibri" w:cs="Calibri"/>
          <w:noProof/>
        </w:rPr>
        <w:t>(</w:t>
      </w:r>
      <w:hyperlink w:anchor="_ENREF_90" w:tooltip="Stavrou, 2011 #1" w:history="1">
        <w:r w:rsidR="002139DB" w:rsidRPr="006D410D">
          <w:rPr>
            <w:rFonts w:ascii="Calibri" w:hAnsi="Calibri" w:cs="Calibri"/>
            <w:noProof/>
          </w:rPr>
          <w:t>Stavrou et al., 2011</w:t>
        </w:r>
      </w:hyperlink>
      <w:r w:rsidR="00C16175" w:rsidRPr="006D410D">
        <w:rPr>
          <w:rFonts w:ascii="Calibri" w:hAnsi="Calibri" w:cs="Calibri"/>
          <w:noProof/>
        </w:rPr>
        <w:t>)</w:t>
      </w:r>
      <w:r w:rsidR="004F589E" w:rsidRPr="006D410D">
        <w:rPr>
          <w:rFonts w:ascii="Calibri" w:hAnsi="Calibri" w:cs="Calibri"/>
        </w:rPr>
        <w:fldChar w:fldCharType="end"/>
      </w:r>
      <w:r w:rsidRPr="006D410D">
        <w:rPr>
          <w:rFonts w:ascii="Calibri" w:hAnsi="Calibri" w:cs="Calibri"/>
        </w:rPr>
        <w:t>, a good marker for diabetes</w:t>
      </w:r>
      <w:r w:rsidR="003F7D83" w:rsidRPr="006D410D">
        <w:rPr>
          <w:rFonts w:ascii="Calibri" w:hAnsi="Calibri" w:cs="Calibri"/>
        </w:rPr>
        <w:t xml:space="preserve"> </w:t>
      </w:r>
      <w:r w:rsidR="004F589E" w:rsidRPr="006D410D">
        <w:rPr>
          <w:rFonts w:ascii="Calibri" w:hAnsi="Calibri" w:cs="Calibri"/>
        </w:rPr>
        <w:fldChar w:fldCharType="begin"/>
      </w:r>
      <w:r w:rsidR="00824739">
        <w:rPr>
          <w:rFonts w:ascii="Calibri" w:hAnsi="Calibri" w:cs="Calibri"/>
        </w:rPr>
        <w:instrText xml:space="preserve"> ADDIN EN.CITE &lt;EndNote&gt;&lt;Cite&gt;&lt;Author&gt;Navin&lt;/Author&gt;&lt;Year&gt;2015&lt;/Year&gt;&lt;RecNum&gt;2&lt;/RecNum&gt;&lt;DisplayText&gt;(Navin et al., 2015)&lt;/DisplayText&gt;&lt;record&gt;&lt;rec-number&gt;2&lt;/rec-number&gt;&lt;foreign-keys&gt;&lt;key app="EN" db-id="pwrrwxdaa2200me0xfkxz5fnzstf9pwaf9vt"&gt;2&lt;/key&gt;&lt;/foreign-keys&gt;&lt;ref-type name="Journal Article"&gt;17&lt;/ref-type&gt;&lt;contributors&gt;&lt;authors&gt;&lt;author&gt;Navin, Cristina T. J.&lt;/author&gt;&lt;author&gt;Stewart, Williams J. A.&lt;/author&gt;&lt;author&gt;Parkinson, L.&lt;/author&gt;&lt;author&gt;Sibbritt, D. W.&lt;/author&gt;&lt;author&gt;Byles, J. E.&lt;/author&gt;&lt;/authors&gt;&lt;/contributors&gt;&lt;auth-address&gt;Population Health Division, Centre for Epidemiology and Evidence, NSW Ministry of Health, Sydney, New South Wales, Australia.&lt;/auth-address&gt;&lt;titles&gt;&lt;title&gt;Identification of diabetes, heart disease, hypertension and stroke in mid- and older-aged women: Comparing self-report and administrative hospital data records&lt;/title&gt;&lt;secondary-title&gt;Geriatrics &amp;amp; Gerontology International&lt;/secondary-title&gt;&lt;alt-title&gt;Geriatr Gerontol Int&lt;/alt-title&gt;&lt;/titles&gt;&lt;periodical&gt;&lt;full-title&gt;Geriatrics &amp;amp; gerontology international&lt;/full-title&gt;&lt;abbr-1&gt;Geriatr Gerontol Int&lt;/abbr-1&gt;&lt;/periodical&gt;&lt;alt-periodical&gt;&lt;full-title&gt;Geriatrics &amp;amp; gerontology international&lt;/full-title&gt;&lt;abbr-1&gt;Geriatr Gerontol Int&lt;/abbr-1&gt;&lt;/alt-periodical&gt;&lt;edition&gt;2015/01/24&lt;/edition&gt;&lt;dates&gt;&lt;year&gt;2015&lt;/year&gt;&lt;pub-dates&gt;&lt;date&gt;Jan 22&lt;/date&gt;&lt;/pub-dates&gt;&lt;/dates&gt;&lt;isbn&gt;1447-0594 (Electronic)&amp;#xD;1447-0594 (Linking)&lt;/isbn&gt;&lt;accession-num&gt;25613080&lt;/accession-num&gt;&lt;urls&gt;&lt;related-urls&gt;&lt;url&gt;http://www.ncbi.nlm.nih.gov/pubmed/25613080&lt;/url&gt;&lt;/related-urls&gt;&lt;/urls&gt;&lt;electronic-resource-num&gt;10.1111/ggi.12442&lt;/electronic-resource-num&gt;&lt;language&gt;Eng&lt;/language&gt;&lt;/record&gt;&lt;/Cite&gt;&lt;/EndNote&gt;</w:instrText>
      </w:r>
      <w:r w:rsidR="004F589E" w:rsidRPr="006D410D">
        <w:rPr>
          <w:rFonts w:ascii="Calibri" w:hAnsi="Calibri" w:cs="Calibri"/>
        </w:rPr>
        <w:fldChar w:fldCharType="separate"/>
      </w:r>
      <w:r w:rsidR="00C16175" w:rsidRPr="006D410D">
        <w:rPr>
          <w:rFonts w:ascii="Calibri" w:hAnsi="Calibri" w:cs="Calibri"/>
          <w:noProof/>
        </w:rPr>
        <w:t>(</w:t>
      </w:r>
      <w:hyperlink w:anchor="_ENREF_69" w:tooltip="Navin, 2015 #2" w:history="1">
        <w:r w:rsidR="002139DB" w:rsidRPr="006D410D">
          <w:rPr>
            <w:rFonts w:ascii="Calibri" w:hAnsi="Calibri" w:cs="Calibri"/>
            <w:noProof/>
          </w:rPr>
          <w:t>Navin et al., 2015</w:t>
        </w:r>
      </w:hyperlink>
      <w:r w:rsidR="00C16175" w:rsidRPr="006D410D">
        <w:rPr>
          <w:rFonts w:ascii="Calibri" w:hAnsi="Calibri" w:cs="Calibri"/>
          <w:noProof/>
        </w:rPr>
        <w:t>)</w:t>
      </w:r>
      <w:r w:rsidR="004F589E" w:rsidRPr="006D410D">
        <w:rPr>
          <w:rFonts w:ascii="Calibri" w:hAnsi="Calibri" w:cs="Calibri"/>
        </w:rPr>
        <w:fldChar w:fldCharType="end"/>
      </w:r>
      <w:r w:rsidRPr="006D410D">
        <w:rPr>
          <w:rFonts w:ascii="Calibri" w:hAnsi="Calibri" w:cs="Calibri"/>
        </w:rPr>
        <w:t xml:space="preserve"> and arthritis </w:t>
      </w:r>
      <w:r w:rsidR="003F7D83" w:rsidRPr="006D410D">
        <w:rPr>
          <w:rFonts w:ascii="Calibri" w:hAnsi="Calibri" w:cs="Calibri"/>
        </w:rPr>
        <w:fldChar w:fldCharType="begin">
          <w:fldData xml:space="preserve">PEVuZE5vdGU+PENpdGU+PEF1dGhvcj5QYXJraW5zb248L0F1dGhvcj48WWVhcj4yMDEzPC9ZZWFy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QYXJraW5zb248L0F1dGhvcj48WWVhcj4yMDEzPC9ZZWFy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003F7D83" w:rsidRPr="006D410D">
        <w:rPr>
          <w:rFonts w:ascii="Calibri" w:hAnsi="Calibri" w:cs="Calibri"/>
        </w:rPr>
      </w:r>
      <w:r w:rsidR="003F7D83" w:rsidRPr="006D410D">
        <w:rPr>
          <w:rFonts w:ascii="Calibri" w:hAnsi="Calibri" w:cs="Calibri"/>
        </w:rPr>
        <w:fldChar w:fldCharType="separate"/>
      </w:r>
      <w:r w:rsidR="006D410D">
        <w:rPr>
          <w:rFonts w:ascii="Calibri" w:hAnsi="Calibri" w:cs="Calibri"/>
          <w:noProof/>
        </w:rPr>
        <w:t>(</w:t>
      </w:r>
      <w:hyperlink w:anchor="_ENREF_70" w:tooltip="Parkinson, 2013 #3" w:history="1">
        <w:r w:rsidR="002139DB">
          <w:rPr>
            <w:rFonts w:ascii="Calibri" w:hAnsi="Calibri" w:cs="Calibri"/>
            <w:noProof/>
          </w:rPr>
          <w:t>Parkinson et al., 2013</w:t>
        </w:r>
      </w:hyperlink>
      <w:r w:rsidR="006D410D">
        <w:rPr>
          <w:rFonts w:ascii="Calibri" w:hAnsi="Calibri" w:cs="Calibri"/>
          <w:noProof/>
        </w:rPr>
        <w:t xml:space="preserve">, </w:t>
      </w:r>
      <w:hyperlink w:anchor="_ENREF_55" w:tooltip="Lo , Under review #79" w:history="1">
        <w:r w:rsidR="002139DB">
          <w:rPr>
            <w:rFonts w:ascii="Calibri" w:hAnsi="Calibri" w:cs="Calibri"/>
            <w:noProof/>
          </w:rPr>
          <w:t>Lo  et al., Under review-a</w:t>
        </w:r>
      </w:hyperlink>
      <w:r w:rsidR="006D410D">
        <w:rPr>
          <w:rFonts w:ascii="Calibri" w:hAnsi="Calibri" w:cs="Calibri"/>
          <w:noProof/>
        </w:rPr>
        <w:t>)</w:t>
      </w:r>
      <w:r w:rsidR="003F7D83" w:rsidRPr="006D410D">
        <w:rPr>
          <w:rFonts w:ascii="Calibri" w:hAnsi="Calibri" w:cs="Calibri"/>
        </w:rPr>
        <w:fldChar w:fldCharType="end"/>
      </w:r>
      <w:r w:rsidRPr="006D410D">
        <w:rPr>
          <w:rFonts w:ascii="Calibri" w:hAnsi="Calibri" w:cs="Calibri"/>
        </w:rPr>
        <w:t xml:space="preserve">, but a poor marker for cardiovascular disease </w:t>
      </w:r>
      <w:r w:rsidR="004F589E" w:rsidRPr="006D410D">
        <w:rPr>
          <w:rFonts w:ascii="Calibri" w:hAnsi="Calibri" w:cs="Calibri"/>
        </w:rPr>
        <w:fldChar w:fldCharType="begin"/>
      </w:r>
      <w:r w:rsidR="00824739">
        <w:rPr>
          <w:rFonts w:ascii="Calibri" w:hAnsi="Calibri" w:cs="Calibri"/>
        </w:rPr>
        <w:instrText xml:space="preserve"> ADDIN EN.CITE &lt;EndNote&gt;&lt;Cite&gt;&lt;Author&gt;Navin&lt;/Author&gt;&lt;Year&gt;2015&lt;/Year&gt;&lt;RecNum&gt;2&lt;/RecNum&gt;&lt;DisplayText&gt;(Navin et al., 2015)&lt;/DisplayText&gt;&lt;record&gt;&lt;rec-number&gt;2&lt;/rec-number&gt;&lt;foreign-keys&gt;&lt;key app="EN" db-id="pwrrwxdaa2200me0xfkxz5fnzstf9pwaf9vt"&gt;2&lt;/key&gt;&lt;/foreign-keys&gt;&lt;ref-type name="Journal Article"&gt;17&lt;/ref-type&gt;&lt;contributors&gt;&lt;authors&gt;&lt;author&gt;Navin, Cristina T. J.&lt;/author&gt;&lt;author&gt;Stewart, Williams J. A.&lt;/author&gt;&lt;author&gt;Parkinson, L.&lt;/author&gt;&lt;author&gt;Sibbritt, D. W.&lt;/author&gt;&lt;author&gt;Byles, J. E.&lt;/author&gt;&lt;/authors&gt;&lt;/contributors&gt;&lt;auth-address&gt;Population Health Division, Centre for Epidemiology and Evidence, NSW Ministry of Health, Sydney, New South Wales, Australia.&lt;/auth-address&gt;&lt;titles&gt;&lt;title&gt;Identification of diabetes, heart disease, hypertension and stroke in mid- and older-aged women: Comparing self-report and administrative hospital data records&lt;/title&gt;&lt;secondary-title&gt;Geriatrics &amp;amp; Gerontology International&lt;/secondary-title&gt;&lt;alt-title&gt;Geriatr Gerontol Int&lt;/alt-title&gt;&lt;/titles&gt;&lt;periodical&gt;&lt;full-title&gt;Geriatrics &amp;amp; gerontology international&lt;/full-title&gt;&lt;abbr-1&gt;Geriatr Gerontol Int&lt;/abbr-1&gt;&lt;/periodical&gt;&lt;alt-periodical&gt;&lt;full-title&gt;Geriatrics &amp;amp; gerontology international&lt;/full-title&gt;&lt;abbr-1&gt;Geriatr Gerontol Int&lt;/abbr-1&gt;&lt;/alt-periodical&gt;&lt;edition&gt;2015/01/24&lt;/edition&gt;&lt;dates&gt;&lt;year&gt;2015&lt;/year&gt;&lt;pub-dates&gt;&lt;date&gt;Jan 22&lt;/date&gt;&lt;/pub-dates&gt;&lt;/dates&gt;&lt;isbn&gt;1447-0594 (Electronic)&amp;#xD;1447-0594 (Linking)&lt;/isbn&gt;&lt;accession-num&gt;25613080&lt;/accession-num&gt;&lt;urls&gt;&lt;related-urls&gt;&lt;url&gt;http://www.ncbi.nlm.nih.gov/pubmed/25613080&lt;/url&gt;&lt;/related-urls&gt;&lt;/urls&gt;&lt;electronic-resource-num&gt;10.1111/ggi.12442&lt;/electronic-resource-num&gt;&lt;language&gt;Eng&lt;/language&gt;&lt;/record&gt;&lt;/Cite&gt;&lt;/EndNote&gt;</w:instrText>
      </w:r>
      <w:r w:rsidR="004F589E" w:rsidRPr="006D410D">
        <w:rPr>
          <w:rFonts w:ascii="Calibri" w:hAnsi="Calibri" w:cs="Calibri"/>
        </w:rPr>
        <w:fldChar w:fldCharType="separate"/>
      </w:r>
      <w:r w:rsidR="00067947" w:rsidRPr="006D410D">
        <w:rPr>
          <w:rFonts w:ascii="Calibri" w:hAnsi="Calibri" w:cs="Calibri"/>
          <w:noProof/>
        </w:rPr>
        <w:t>(</w:t>
      </w:r>
      <w:hyperlink w:anchor="_ENREF_69" w:tooltip="Navin, 2015 #2" w:history="1">
        <w:r w:rsidR="002139DB" w:rsidRPr="006D410D">
          <w:rPr>
            <w:rFonts w:ascii="Calibri" w:hAnsi="Calibri" w:cs="Calibri"/>
            <w:noProof/>
          </w:rPr>
          <w:t>Navin et al., 2015</w:t>
        </w:r>
      </w:hyperlink>
      <w:r w:rsidR="00067947" w:rsidRPr="006D410D">
        <w:rPr>
          <w:rFonts w:ascii="Calibri" w:hAnsi="Calibri" w:cs="Calibri"/>
          <w:noProof/>
        </w:rPr>
        <w:t>)</w:t>
      </w:r>
      <w:r w:rsidR="004F589E" w:rsidRPr="006D410D">
        <w:rPr>
          <w:rFonts w:ascii="Calibri" w:hAnsi="Calibri" w:cs="Calibri"/>
        </w:rPr>
        <w:fldChar w:fldCharType="end"/>
      </w:r>
      <w:r w:rsidR="003F7D83" w:rsidRPr="006D410D">
        <w:rPr>
          <w:rFonts w:ascii="Calibri" w:hAnsi="Calibri" w:cs="Calibri"/>
        </w:rPr>
        <w:t xml:space="preserve"> </w:t>
      </w:r>
      <w:r w:rsidRPr="006D410D">
        <w:rPr>
          <w:rFonts w:ascii="Calibri" w:hAnsi="Calibri" w:cs="Calibri"/>
        </w:rPr>
        <w:t xml:space="preserve">and stroke </w:t>
      </w:r>
      <w:r w:rsidR="004F589E" w:rsidRPr="006D410D">
        <w:rPr>
          <w:rFonts w:ascii="Calibri" w:hAnsi="Calibri" w:cs="Calibri"/>
        </w:rPr>
        <w:fldChar w:fldCharType="begin"/>
      </w:r>
      <w:r w:rsidR="00824739">
        <w:rPr>
          <w:rFonts w:ascii="Calibri" w:hAnsi="Calibri" w:cs="Calibri"/>
        </w:rPr>
        <w:instrText xml:space="preserve"> ADDIN EN.CITE &lt;EndNote&gt;&lt;Cite&gt;&lt;Author&gt;Jackson&lt;/Author&gt;&lt;Year&gt;2015&lt;/Year&gt;&lt;RecNum&gt;4&lt;/RecNum&gt;&lt;DisplayText&gt;(Jackson et al., 2015)&lt;/DisplayText&gt;&lt;record&gt;&lt;rec-number&gt;4&lt;/rec-number&gt;&lt;foreign-keys&gt;&lt;key app="EN" db-id="pwrrwxdaa2200me0xfkxz5fnzstf9pwaf9vt"&gt;4&lt;/key&gt;&lt;/foreign-keys&gt;&lt;ref-type name="Journal Article"&gt;17&lt;/ref-type&gt;&lt;contributors&gt;&lt;authors&gt;&lt;author&gt;Jackson, C. A.&lt;/author&gt;&lt;author&gt;Mishra, G. D.&lt;/author&gt;&lt;author&gt;Tooth, L.&lt;/author&gt;&lt;author&gt;Byles, J.&lt;/author&gt;&lt;author&gt;Dobson, A.&lt;/author&gt;&lt;/authors&gt;&lt;/contributors&gt;&lt;auth-address&gt;Centre for Longitudinal and Life Course Research, School of Public Health, University of Queensland, Herston QLD 4006, Australia. caroline.jackson@uq.ed.au.&lt;/auth-address&gt;&lt;titles&gt;&lt;title&gt;Moderate agreement between self-reported stroke and hospital-recorded stroke in two cohorts of Australian women: a validation study&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7&lt;/pages&gt;&lt;volume&gt;15&lt;/volume&gt;&lt;edition&gt;2015/01/24&lt;/edition&gt;&lt;dates&gt;&lt;year&gt;2015&lt;/year&gt;&lt;/dates&gt;&lt;isbn&gt;1471-2288 (Electronic)&amp;#xD;1471-2288 (Linking)&lt;/isbn&gt;&lt;accession-num&gt;25613556&lt;/accession-num&gt;&lt;work-type&gt;Research Support, Non-U.S. Gov&amp;apos;t&lt;/work-type&gt;&lt;urls&gt;&lt;related-urls&gt;&lt;url&gt;http://www.ncbi.nlm.nih.gov/pubmed/25613556&lt;/url&gt;&lt;/related-urls&gt;&lt;/urls&gt;&lt;custom2&gt;4320610&lt;/custom2&gt;&lt;electronic-resource-num&gt;10.1186/1471-2288-15-7&lt;/electronic-resource-num&gt;&lt;language&gt;eng&lt;/language&gt;&lt;/record&gt;&lt;/Cite&gt;&lt;/EndNote&gt;</w:instrText>
      </w:r>
      <w:r w:rsidR="004F589E" w:rsidRPr="006D410D">
        <w:rPr>
          <w:rFonts w:ascii="Calibri" w:hAnsi="Calibri" w:cs="Calibri"/>
        </w:rPr>
        <w:fldChar w:fldCharType="separate"/>
      </w:r>
      <w:r w:rsidR="00C16175" w:rsidRPr="006D410D">
        <w:rPr>
          <w:rFonts w:ascii="Calibri" w:hAnsi="Calibri" w:cs="Calibri"/>
          <w:noProof/>
        </w:rPr>
        <w:t>(</w:t>
      </w:r>
      <w:hyperlink w:anchor="_ENREF_46" w:tooltip="Jackson, 2015 #4" w:history="1">
        <w:r w:rsidR="002139DB" w:rsidRPr="006D410D">
          <w:rPr>
            <w:rFonts w:ascii="Calibri" w:hAnsi="Calibri" w:cs="Calibri"/>
            <w:noProof/>
          </w:rPr>
          <w:t>Jackson et al., 2015</w:t>
        </w:r>
      </w:hyperlink>
      <w:r w:rsidR="00C16175" w:rsidRPr="006D410D">
        <w:rPr>
          <w:rFonts w:ascii="Calibri" w:hAnsi="Calibri" w:cs="Calibri"/>
          <w:noProof/>
        </w:rPr>
        <w:t>)</w:t>
      </w:r>
      <w:r w:rsidR="004F589E" w:rsidRPr="006D410D">
        <w:rPr>
          <w:rFonts w:ascii="Calibri" w:hAnsi="Calibri" w:cs="Calibri"/>
        </w:rPr>
        <w:fldChar w:fldCharType="end"/>
      </w:r>
      <w:r w:rsidRPr="006D410D">
        <w:rPr>
          <w:rFonts w:ascii="Calibri" w:hAnsi="Calibri" w:cs="Calibri"/>
        </w:rPr>
        <w:t xml:space="preserve">. There are </w:t>
      </w:r>
      <w:r w:rsidR="00A46FA7" w:rsidRPr="006D410D">
        <w:rPr>
          <w:rFonts w:ascii="Calibri" w:hAnsi="Calibri" w:cs="Calibri"/>
        </w:rPr>
        <w:t xml:space="preserve">some potential </w:t>
      </w:r>
      <w:r w:rsidRPr="006D410D">
        <w:rPr>
          <w:rFonts w:ascii="Calibri" w:hAnsi="Calibri" w:cs="Calibri"/>
        </w:rPr>
        <w:t>problems with misdiagnosis of asthma, particularly among older women</w:t>
      </w:r>
      <w:r w:rsidR="00531C0E" w:rsidRPr="006D410D">
        <w:rPr>
          <w:rFonts w:ascii="Calibri" w:hAnsi="Calibri" w:cs="Calibri"/>
        </w:rPr>
        <w:t xml:space="preserve"> who may be</w:t>
      </w:r>
      <w:r w:rsidRPr="006D410D">
        <w:rPr>
          <w:rFonts w:ascii="Calibri" w:hAnsi="Calibri" w:cs="Calibri"/>
        </w:rPr>
        <w:t xml:space="preserve"> under-diagnosed or diagnosed as having chronic obstructive lung disease. Mid-age women (in the 1946-51 cohort) generally tend to report diagnosed chronic conditions more accurately than older women (1921-26 cohort)</w:t>
      </w:r>
      <w:r w:rsidR="00B532A8" w:rsidRPr="006D410D">
        <w:rPr>
          <w:rFonts w:ascii="Calibri" w:hAnsi="Calibri" w:cs="Calibri"/>
        </w:rPr>
        <w:t xml:space="preserve"> </w:t>
      </w:r>
      <w:r w:rsidR="00B532A8" w:rsidRPr="006D410D">
        <w:rPr>
          <w:rFonts w:ascii="Calibri" w:hAnsi="Calibri" w:cs="Calibri"/>
        </w:rPr>
        <w:fldChar w:fldCharType="begin">
          <w:fldData xml:space="preserve">PEVuZE5vdGU+PENpdGU+PEF1dGhvcj5OYXZpbjwvQXV0aG9yPjxZZWFyPjIwMTU8L1llYXI+PFJl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OYXZpbjwvQXV0aG9yPjxZZWFyPjIwMTU8L1llYXI+PFJl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00B532A8" w:rsidRPr="006D410D">
        <w:rPr>
          <w:rFonts w:ascii="Calibri" w:hAnsi="Calibri" w:cs="Calibri"/>
        </w:rPr>
      </w:r>
      <w:r w:rsidR="00B532A8" w:rsidRPr="006D410D">
        <w:rPr>
          <w:rFonts w:ascii="Calibri" w:hAnsi="Calibri" w:cs="Calibri"/>
        </w:rPr>
        <w:fldChar w:fldCharType="separate"/>
      </w:r>
      <w:r w:rsidR="00C16175" w:rsidRPr="006D410D">
        <w:rPr>
          <w:rFonts w:ascii="Calibri" w:hAnsi="Calibri" w:cs="Calibri"/>
          <w:noProof/>
        </w:rPr>
        <w:t>(</w:t>
      </w:r>
      <w:hyperlink w:anchor="_ENREF_69" w:tooltip="Navin, 2015 #2" w:history="1">
        <w:r w:rsidR="002139DB" w:rsidRPr="006D410D">
          <w:rPr>
            <w:rFonts w:ascii="Calibri" w:hAnsi="Calibri" w:cs="Calibri"/>
            <w:noProof/>
          </w:rPr>
          <w:t>Navin et al., 2015</w:t>
        </w:r>
      </w:hyperlink>
      <w:r w:rsidR="00C16175" w:rsidRPr="006D410D">
        <w:rPr>
          <w:rFonts w:ascii="Calibri" w:hAnsi="Calibri" w:cs="Calibri"/>
          <w:noProof/>
        </w:rPr>
        <w:t xml:space="preserve">, </w:t>
      </w:r>
      <w:hyperlink w:anchor="_ENREF_46" w:tooltip="Jackson, 2015 #4" w:history="1">
        <w:r w:rsidR="002139DB" w:rsidRPr="006D410D">
          <w:rPr>
            <w:rFonts w:ascii="Calibri" w:hAnsi="Calibri" w:cs="Calibri"/>
            <w:noProof/>
          </w:rPr>
          <w:t>Jackson et al., 2015</w:t>
        </w:r>
      </w:hyperlink>
      <w:r w:rsidR="00C16175" w:rsidRPr="006D410D">
        <w:rPr>
          <w:rFonts w:ascii="Calibri" w:hAnsi="Calibri" w:cs="Calibri"/>
          <w:noProof/>
        </w:rPr>
        <w:t>)</w:t>
      </w:r>
      <w:r w:rsidR="00B532A8" w:rsidRPr="006D410D">
        <w:rPr>
          <w:rFonts w:ascii="Calibri" w:hAnsi="Calibri" w:cs="Calibri"/>
        </w:rPr>
        <w:fldChar w:fldCharType="end"/>
      </w:r>
      <w:r w:rsidR="00B532A8" w:rsidRPr="006D410D">
        <w:rPr>
          <w:rFonts w:ascii="Calibri" w:hAnsi="Calibri" w:cs="Calibri"/>
        </w:rPr>
        <w:t>.</w:t>
      </w:r>
    </w:p>
    <w:p w14:paraId="353DBB2B" w14:textId="77777777" w:rsidR="003F5193" w:rsidRDefault="003F5193" w:rsidP="003F5193">
      <w:pPr>
        <w:rPr>
          <w:rFonts w:ascii="Calibri" w:hAnsi="Calibri" w:cs="Calibri"/>
        </w:rPr>
      </w:pPr>
    </w:p>
    <w:p w14:paraId="1C4237C4" w14:textId="100A02A4" w:rsidR="003F5193" w:rsidRDefault="00D06492" w:rsidP="003F5193">
      <w:pPr>
        <w:rPr>
          <w:rFonts w:ascii="Calibri" w:hAnsi="Calibri" w:cs="Calibri"/>
        </w:rPr>
      </w:pPr>
      <w:r>
        <w:rPr>
          <w:rFonts w:ascii="Calibri" w:hAnsi="Calibri" w:cs="Calibri"/>
        </w:rPr>
        <w:t xml:space="preserve">Once </w:t>
      </w:r>
      <w:r w:rsidR="003F5193">
        <w:rPr>
          <w:rFonts w:ascii="Calibri" w:hAnsi="Calibri" w:cs="Calibri"/>
        </w:rPr>
        <w:t xml:space="preserve">women report a condition, this report assumes the condition </w:t>
      </w:r>
      <w:r>
        <w:rPr>
          <w:rFonts w:ascii="Calibri" w:hAnsi="Calibri" w:cs="Calibri"/>
        </w:rPr>
        <w:t>is</w:t>
      </w:r>
      <w:r w:rsidR="003F5193">
        <w:rPr>
          <w:rFonts w:ascii="Calibri" w:hAnsi="Calibri" w:cs="Calibri"/>
        </w:rPr>
        <w:t xml:space="preserve"> enduring. That is, the condition does not resolve </w:t>
      </w:r>
      <w:r>
        <w:rPr>
          <w:rFonts w:ascii="Calibri" w:hAnsi="Calibri" w:cs="Calibri"/>
        </w:rPr>
        <w:t>and the woman is assumed to have the condition at following surveys,</w:t>
      </w:r>
      <w:r w:rsidR="00BB180C">
        <w:rPr>
          <w:rFonts w:ascii="Calibri" w:hAnsi="Calibri" w:cs="Calibri"/>
        </w:rPr>
        <w:t xml:space="preserve"> </w:t>
      </w:r>
      <w:r w:rsidR="003F5193">
        <w:rPr>
          <w:rFonts w:ascii="Calibri" w:hAnsi="Calibri" w:cs="Calibri"/>
        </w:rPr>
        <w:t>whether or not she still has symptoms</w:t>
      </w:r>
      <w:r>
        <w:rPr>
          <w:rFonts w:ascii="Calibri" w:hAnsi="Calibri" w:cs="Calibri"/>
        </w:rPr>
        <w:t>,</w:t>
      </w:r>
      <w:r w:rsidR="003F5193">
        <w:rPr>
          <w:rFonts w:ascii="Calibri" w:hAnsi="Calibri" w:cs="Calibri"/>
        </w:rPr>
        <w:t xml:space="preserve"> and whether or not she is still actively </w:t>
      </w:r>
      <w:r w:rsidR="00531C0E">
        <w:rPr>
          <w:rFonts w:ascii="Calibri" w:hAnsi="Calibri" w:cs="Calibri"/>
        </w:rPr>
        <w:t xml:space="preserve">being </w:t>
      </w:r>
      <w:r w:rsidR="003F5193">
        <w:rPr>
          <w:rFonts w:ascii="Calibri" w:hAnsi="Calibri" w:cs="Calibri"/>
        </w:rPr>
        <w:t xml:space="preserve">treated. </w:t>
      </w:r>
    </w:p>
    <w:p w14:paraId="08E9AA61" w14:textId="1CF6A10B" w:rsidR="00470483" w:rsidRDefault="00C225DD" w:rsidP="00C225DD">
      <w:r>
        <w:rPr>
          <w:rFonts w:ascii="Calibri" w:hAnsi="Calibri" w:cs="Calibri"/>
          <w:lang w:val="en-US"/>
        </w:rPr>
        <w:lastRenderedPageBreak/>
        <w:t>At each survey the prevalence of each chronic condition is defined as the percentage of women at each survey who have ever reported that condition.</w:t>
      </w:r>
      <w:r w:rsidR="00BF19F7">
        <w:rPr>
          <w:rFonts w:ascii="Calibri" w:hAnsi="Calibri" w:cs="Calibri"/>
          <w:lang w:val="en-US"/>
        </w:rPr>
        <w:t xml:space="preserve"> For example, prevalence </w:t>
      </w:r>
      <w:r w:rsidR="00BF19F7" w:rsidRPr="00470483">
        <w:t xml:space="preserve">estimates for </w:t>
      </w:r>
      <w:r w:rsidR="00F2739F">
        <w:t xml:space="preserve">diabetes </w:t>
      </w:r>
      <w:r w:rsidR="00BF19F7" w:rsidRPr="00470483">
        <w:t>at Survey 6 are estimated as</w:t>
      </w:r>
    </w:p>
    <w:p w14:paraId="180FA873" w14:textId="77777777" w:rsidR="00C91118" w:rsidRDefault="00C91118" w:rsidP="00470483">
      <w:pPr>
        <w:sectPr w:rsidR="00C91118" w:rsidSect="000A1FD4">
          <w:headerReference w:type="default" r:id="rId14"/>
          <w:footerReference w:type="default" r:id="rId15"/>
          <w:pgSz w:w="11905" w:h="16837"/>
          <w:pgMar w:top="1440" w:right="1440" w:bottom="1440" w:left="1440" w:header="709" w:footer="709" w:gutter="0"/>
          <w:cols w:space="720"/>
          <w:docGrid w:linePitch="326"/>
        </w:sectPr>
      </w:pPr>
    </w:p>
    <w:p w14:paraId="2C6D39BA" w14:textId="7235E142" w:rsidR="00C62270" w:rsidRPr="00470483" w:rsidRDefault="00C62270" w:rsidP="00470483"/>
    <w:p w14:paraId="54467988" w14:textId="04064580" w:rsidR="00C225DD" w:rsidRPr="00C91118" w:rsidRDefault="003E75D8" w:rsidP="00C91118">
      <w:pPr>
        <w:spacing w:after="0" w:line="240" w:lineRule="auto"/>
        <w:rPr>
          <w:sz w:val="22"/>
          <w:szCs w:val="22"/>
          <w:u w:val="single"/>
        </w:rPr>
      </w:pPr>
      <w:r>
        <w:rPr>
          <w:sz w:val="20"/>
          <w:szCs w:val="20"/>
        </w:rPr>
        <w:t xml:space="preserve">  </w:t>
      </w:r>
      <w:r w:rsidR="00C225DD" w:rsidRPr="00C91118">
        <w:rPr>
          <w:sz w:val="22"/>
          <w:szCs w:val="22"/>
        </w:rPr>
        <w:t>Prevalence</w:t>
      </w:r>
      <w:r w:rsidR="006D410D" w:rsidRPr="00C91118">
        <w:rPr>
          <w:sz w:val="22"/>
          <w:szCs w:val="22"/>
        </w:rPr>
        <w:t xml:space="preserve"> </w:t>
      </w:r>
      <w:r w:rsidR="00C225DD" w:rsidRPr="00C91118">
        <w:rPr>
          <w:sz w:val="22"/>
          <w:szCs w:val="22"/>
        </w:rPr>
        <w:t xml:space="preserve">= </w:t>
      </w:r>
      <w:r w:rsidR="00C91118">
        <w:rPr>
          <w:sz w:val="22"/>
          <w:szCs w:val="22"/>
        </w:rPr>
        <w:t xml:space="preserve"> </w:t>
      </w:r>
      <w:r w:rsidR="00D06492" w:rsidRPr="00C91118">
        <w:rPr>
          <w:sz w:val="22"/>
          <w:szCs w:val="22"/>
          <w:u w:val="single"/>
        </w:rPr>
        <w:t>Number</w:t>
      </w:r>
      <w:r w:rsidR="00C225DD" w:rsidRPr="00C91118">
        <w:rPr>
          <w:sz w:val="22"/>
          <w:szCs w:val="22"/>
          <w:u w:val="single"/>
        </w:rPr>
        <w:t xml:space="preserve"> </w:t>
      </w:r>
      <w:r w:rsidR="00BB180C" w:rsidRPr="00C91118">
        <w:rPr>
          <w:sz w:val="22"/>
          <w:szCs w:val="22"/>
          <w:u w:val="single"/>
        </w:rPr>
        <w:t xml:space="preserve">of </w:t>
      </w:r>
      <w:r w:rsidR="00C225DD" w:rsidRPr="00C91118">
        <w:rPr>
          <w:sz w:val="22"/>
          <w:szCs w:val="22"/>
          <w:u w:val="single"/>
        </w:rPr>
        <w:t xml:space="preserve">women </w:t>
      </w:r>
      <w:r w:rsidR="008E7ECA" w:rsidRPr="00C91118">
        <w:rPr>
          <w:sz w:val="22"/>
          <w:szCs w:val="22"/>
          <w:u w:val="single"/>
        </w:rPr>
        <w:t xml:space="preserve">completing Survey 6 and </w:t>
      </w:r>
      <w:r w:rsidR="00C225DD" w:rsidRPr="00C91118">
        <w:rPr>
          <w:sz w:val="22"/>
          <w:szCs w:val="22"/>
          <w:u w:val="single"/>
        </w:rPr>
        <w:t xml:space="preserve">reporting diabetes at </w:t>
      </w:r>
      <w:r w:rsidR="00BF19F7" w:rsidRPr="00C91118">
        <w:rPr>
          <w:sz w:val="22"/>
          <w:szCs w:val="22"/>
          <w:u w:val="single"/>
        </w:rPr>
        <w:t>S</w:t>
      </w:r>
      <w:r w:rsidR="00C225DD" w:rsidRPr="00C91118">
        <w:rPr>
          <w:sz w:val="22"/>
          <w:szCs w:val="22"/>
          <w:u w:val="single"/>
        </w:rPr>
        <w:t xml:space="preserve">urvey </w:t>
      </w:r>
      <w:r w:rsidR="00BF19F7" w:rsidRPr="00C91118">
        <w:rPr>
          <w:sz w:val="22"/>
          <w:szCs w:val="22"/>
          <w:u w:val="single"/>
        </w:rPr>
        <w:t>6</w:t>
      </w:r>
      <w:r w:rsidR="00C225DD" w:rsidRPr="00C91118">
        <w:rPr>
          <w:sz w:val="22"/>
          <w:szCs w:val="22"/>
          <w:u w:val="single"/>
        </w:rPr>
        <w:t xml:space="preserve"> or </w:t>
      </w:r>
      <w:r w:rsidR="00BB180C" w:rsidRPr="00C91118">
        <w:rPr>
          <w:sz w:val="22"/>
          <w:szCs w:val="22"/>
          <w:u w:val="single"/>
        </w:rPr>
        <w:t xml:space="preserve">at </w:t>
      </w:r>
      <w:r w:rsidR="00C225DD" w:rsidRPr="00C91118">
        <w:rPr>
          <w:sz w:val="22"/>
          <w:szCs w:val="22"/>
          <w:u w:val="single"/>
        </w:rPr>
        <w:t>any earlier survey</w:t>
      </w:r>
    </w:p>
    <w:p w14:paraId="1EA2020C" w14:textId="77777777" w:rsidR="00C91118" w:rsidRPr="00C91118" w:rsidRDefault="00C225DD" w:rsidP="00C91118">
      <w:pPr>
        <w:spacing w:before="0" w:line="240" w:lineRule="auto"/>
        <w:rPr>
          <w:sz w:val="20"/>
          <w:szCs w:val="20"/>
        </w:rPr>
      </w:pPr>
      <w:r w:rsidRPr="00C91118">
        <w:rPr>
          <w:sz w:val="22"/>
          <w:szCs w:val="22"/>
        </w:rPr>
        <w:tab/>
      </w:r>
      <w:r w:rsidRPr="00C91118">
        <w:rPr>
          <w:sz w:val="22"/>
          <w:szCs w:val="22"/>
        </w:rPr>
        <w:tab/>
      </w:r>
      <w:r w:rsidRPr="00C91118">
        <w:rPr>
          <w:sz w:val="22"/>
          <w:szCs w:val="22"/>
        </w:rPr>
        <w:tab/>
      </w:r>
      <w:r w:rsidR="006D410D" w:rsidRPr="00C91118">
        <w:rPr>
          <w:sz w:val="22"/>
          <w:szCs w:val="22"/>
        </w:rPr>
        <w:t xml:space="preserve">                         </w:t>
      </w:r>
      <w:r w:rsidR="00D06492" w:rsidRPr="00C91118">
        <w:rPr>
          <w:sz w:val="22"/>
          <w:szCs w:val="22"/>
        </w:rPr>
        <w:t>Number</w:t>
      </w:r>
      <w:r w:rsidRPr="00C91118">
        <w:rPr>
          <w:sz w:val="22"/>
          <w:szCs w:val="22"/>
        </w:rPr>
        <w:t xml:space="preserve"> women </w:t>
      </w:r>
      <w:r w:rsidR="00BB180C" w:rsidRPr="00C91118">
        <w:rPr>
          <w:sz w:val="22"/>
          <w:szCs w:val="22"/>
        </w:rPr>
        <w:t xml:space="preserve">completing </w:t>
      </w:r>
      <w:r w:rsidR="006D410D" w:rsidRPr="00C91118">
        <w:rPr>
          <w:sz w:val="22"/>
          <w:szCs w:val="22"/>
        </w:rPr>
        <w:t>S</w:t>
      </w:r>
      <w:r w:rsidRPr="00C91118">
        <w:rPr>
          <w:sz w:val="22"/>
          <w:szCs w:val="22"/>
        </w:rPr>
        <w:t xml:space="preserve">urvey </w:t>
      </w:r>
      <w:r w:rsidR="00BF19F7" w:rsidRPr="00C91118">
        <w:rPr>
          <w:sz w:val="22"/>
          <w:szCs w:val="22"/>
        </w:rPr>
        <w:t>6</w:t>
      </w:r>
    </w:p>
    <w:p w14:paraId="1E4945A2" w14:textId="48354E84" w:rsidR="000A1FD4" w:rsidRDefault="000A1FD4" w:rsidP="00470483">
      <w:r w:rsidRPr="00470483">
        <w:t xml:space="preserve"> </w:t>
      </w:r>
    </w:p>
    <w:p w14:paraId="453BB52B" w14:textId="77777777" w:rsidR="00C91118" w:rsidRDefault="00C91118" w:rsidP="00BF19F7">
      <w:pPr>
        <w:rPr>
          <w:rFonts w:ascii="Calibri" w:hAnsi="Calibri" w:cs="Calibri"/>
        </w:rPr>
        <w:sectPr w:rsidR="00C91118" w:rsidSect="00C91118">
          <w:type w:val="continuous"/>
          <w:pgSz w:w="11905" w:h="16837"/>
          <w:pgMar w:top="720" w:right="720" w:bottom="720" w:left="720" w:header="709" w:footer="709" w:gutter="0"/>
          <w:cols w:space="720"/>
          <w:docGrid w:linePitch="326"/>
        </w:sectPr>
      </w:pPr>
    </w:p>
    <w:p w14:paraId="01312345" w14:textId="7EBF0E85" w:rsidR="00BF19F7" w:rsidRDefault="00302D64" w:rsidP="00BF19F7">
      <w:pPr>
        <w:rPr>
          <w:rFonts w:ascii="Calibri" w:hAnsi="Calibri" w:cs="Calibri"/>
        </w:rPr>
      </w:pPr>
      <w:r>
        <w:rPr>
          <w:rFonts w:ascii="Calibri" w:hAnsi="Calibri" w:cs="Calibri"/>
        </w:rPr>
        <w:t>This</w:t>
      </w:r>
      <w:r w:rsidR="00BF19F7">
        <w:rPr>
          <w:rFonts w:ascii="Calibri" w:hAnsi="Calibri" w:cs="Calibri"/>
        </w:rPr>
        <w:t xml:space="preserve"> approach may over-estimate the point prevalence of some conditions, while </w:t>
      </w:r>
      <w:r w:rsidR="00BB180C">
        <w:rPr>
          <w:rFonts w:ascii="Calibri" w:hAnsi="Calibri" w:cs="Calibri"/>
        </w:rPr>
        <w:t xml:space="preserve">estimating </w:t>
      </w:r>
      <w:r w:rsidR="00BF19F7">
        <w:rPr>
          <w:rFonts w:ascii="Calibri" w:hAnsi="Calibri" w:cs="Calibri"/>
        </w:rPr>
        <w:t>the lifetime prevalence for women at each age point.</w:t>
      </w:r>
    </w:p>
    <w:p w14:paraId="504B3CA2" w14:textId="77777777" w:rsidR="00C225DD" w:rsidRDefault="00C225DD" w:rsidP="003F5193">
      <w:pPr>
        <w:rPr>
          <w:rFonts w:ascii="Calibri" w:hAnsi="Calibri" w:cs="Calibri"/>
        </w:rPr>
      </w:pPr>
    </w:p>
    <w:p w14:paraId="33621732" w14:textId="71E45F26" w:rsidR="003F5193" w:rsidRDefault="00BF19F7" w:rsidP="00BE234B">
      <w:pPr>
        <w:pStyle w:val="Heading2"/>
      </w:pPr>
      <w:bookmarkStart w:id="25" w:name="_Toc426447318"/>
      <w:bookmarkStart w:id="26" w:name="_Toc426447731"/>
      <w:r>
        <w:t>Incidence</w:t>
      </w:r>
      <w:r w:rsidRPr="00EE790D">
        <w:t xml:space="preserve"> of ch</w:t>
      </w:r>
      <w:r>
        <w:t>r</w:t>
      </w:r>
      <w:r w:rsidRPr="00EE790D">
        <w:t>onic conditions</w:t>
      </w:r>
      <w:bookmarkEnd w:id="25"/>
      <w:bookmarkEnd w:id="26"/>
    </w:p>
    <w:p w14:paraId="0FED5DB9" w14:textId="37787D41" w:rsidR="00B670E7" w:rsidRDefault="00BF19F7" w:rsidP="003F5193">
      <w:pPr>
        <w:rPr>
          <w:rFonts w:ascii="Calibri" w:hAnsi="Calibri" w:cs="Calibri"/>
          <w:lang w:val="en-US"/>
        </w:rPr>
      </w:pPr>
      <w:r>
        <w:rPr>
          <w:rFonts w:ascii="Calibri" w:hAnsi="Calibri" w:cs="Calibri"/>
        </w:rPr>
        <w:t>The longitudinal nature of ALSWH allows differentiat</w:t>
      </w:r>
      <w:r w:rsidR="00302D64">
        <w:rPr>
          <w:rFonts w:ascii="Calibri" w:hAnsi="Calibri" w:cs="Calibri"/>
        </w:rPr>
        <w:t>ion</w:t>
      </w:r>
      <w:r>
        <w:rPr>
          <w:rFonts w:ascii="Calibri" w:hAnsi="Calibri" w:cs="Calibri"/>
        </w:rPr>
        <w:t xml:space="preserve"> between existing (prevalent) conditions which a woman has been living with for some time, and</w:t>
      </w:r>
      <w:r w:rsidR="00C62270">
        <w:rPr>
          <w:rFonts w:ascii="Calibri" w:hAnsi="Calibri" w:cs="Calibri"/>
        </w:rPr>
        <w:t xml:space="preserve"> new</w:t>
      </w:r>
      <w:r>
        <w:rPr>
          <w:rFonts w:ascii="Calibri" w:hAnsi="Calibri" w:cs="Calibri"/>
        </w:rPr>
        <w:t xml:space="preserve"> </w:t>
      </w:r>
      <w:r w:rsidR="00C62270">
        <w:rPr>
          <w:rFonts w:ascii="Calibri" w:hAnsi="Calibri" w:cs="Calibri"/>
        </w:rPr>
        <w:t>(</w:t>
      </w:r>
      <w:r>
        <w:rPr>
          <w:rFonts w:ascii="Calibri" w:hAnsi="Calibri" w:cs="Calibri"/>
        </w:rPr>
        <w:t>incident</w:t>
      </w:r>
      <w:r w:rsidR="00C62270">
        <w:rPr>
          <w:rFonts w:ascii="Calibri" w:hAnsi="Calibri" w:cs="Calibri"/>
        </w:rPr>
        <w:t>)</w:t>
      </w:r>
      <w:r>
        <w:rPr>
          <w:rFonts w:ascii="Calibri" w:hAnsi="Calibri" w:cs="Calibri"/>
        </w:rPr>
        <w:t xml:space="preserve"> conditions which represent recent onset disease or recent diagnosis. </w:t>
      </w:r>
    </w:p>
    <w:p w14:paraId="246A06C0" w14:textId="77777777" w:rsidR="006A27AB" w:rsidRPr="006A27AB" w:rsidRDefault="006A27AB" w:rsidP="003F5193">
      <w:pPr>
        <w:rPr>
          <w:rFonts w:ascii="Calibri" w:hAnsi="Calibri" w:cs="Calibri"/>
          <w:lang w:val="en-US"/>
        </w:rPr>
      </w:pPr>
    </w:p>
    <w:p w14:paraId="72002DD7" w14:textId="2A3D88F7" w:rsidR="003F5193" w:rsidRPr="00B11542" w:rsidRDefault="007D316E" w:rsidP="00BE234B">
      <w:pPr>
        <w:pStyle w:val="Heading2"/>
      </w:pPr>
      <w:bookmarkStart w:id="27" w:name="_Toc426447319"/>
      <w:bookmarkStart w:id="28" w:name="_Toc426447732"/>
      <w:r>
        <w:t>Use of h</w:t>
      </w:r>
      <w:r w:rsidR="003F5193" w:rsidRPr="00B11542">
        <w:t>ealth service</w:t>
      </w:r>
      <w:r>
        <w:t>s by women who report</w:t>
      </w:r>
      <w:r w:rsidR="003F5193" w:rsidRPr="00B11542">
        <w:t xml:space="preserve"> chronic conditions</w:t>
      </w:r>
      <w:bookmarkEnd w:id="27"/>
      <w:bookmarkEnd w:id="28"/>
      <w:r w:rsidR="003F5193" w:rsidRPr="00B11542">
        <w:t xml:space="preserve"> </w:t>
      </w:r>
    </w:p>
    <w:p w14:paraId="63A5FE50" w14:textId="7EFE3218" w:rsidR="003F5193" w:rsidRPr="00C82374" w:rsidRDefault="003F5193" w:rsidP="003F5193">
      <w:pPr>
        <w:rPr>
          <w:rFonts w:ascii="Calibri" w:hAnsi="Calibri" w:cs="Calibri"/>
          <w:lang w:val="en-US"/>
        </w:rPr>
      </w:pPr>
      <w:r w:rsidRPr="00C82374">
        <w:rPr>
          <w:rFonts w:ascii="Calibri" w:hAnsi="Calibri" w:cs="Calibri"/>
          <w:lang w:val="en-US"/>
        </w:rPr>
        <w:t xml:space="preserve">Linkage of survey data to Medicare data allows accurate assessment of the use of Medicare services by women in ALSWH. </w:t>
      </w:r>
      <w:r w:rsidR="00302D64">
        <w:rPr>
          <w:rFonts w:ascii="Calibri" w:hAnsi="Calibri" w:cs="Calibri"/>
          <w:lang w:val="en-US"/>
        </w:rPr>
        <w:t>T</w:t>
      </w:r>
      <w:r w:rsidRPr="00C82374">
        <w:rPr>
          <w:rFonts w:ascii="Calibri" w:hAnsi="Calibri" w:cs="Calibri"/>
          <w:lang w:val="en-US"/>
        </w:rPr>
        <w:t>his report illustrate</w:t>
      </w:r>
      <w:r w:rsidR="00302D64">
        <w:rPr>
          <w:rFonts w:ascii="Calibri" w:hAnsi="Calibri" w:cs="Calibri"/>
          <w:lang w:val="en-US"/>
        </w:rPr>
        <w:t>s</w:t>
      </w:r>
      <w:r w:rsidRPr="00C82374">
        <w:rPr>
          <w:rFonts w:ascii="Calibri" w:hAnsi="Calibri" w:cs="Calibri"/>
          <w:lang w:val="en-US"/>
        </w:rPr>
        <w:t xml:space="preserve"> differences in the number of</w:t>
      </w:r>
      <w:r w:rsidR="00746179">
        <w:rPr>
          <w:rFonts w:ascii="Calibri" w:hAnsi="Calibri" w:cs="Calibri"/>
          <w:lang w:val="en-US"/>
        </w:rPr>
        <w:t xml:space="preserve"> unreferred</w:t>
      </w:r>
      <w:r w:rsidRPr="00C82374">
        <w:rPr>
          <w:rFonts w:ascii="Calibri" w:hAnsi="Calibri" w:cs="Calibri"/>
          <w:lang w:val="en-US"/>
        </w:rPr>
        <w:t xml:space="preserve"> general practice consultations per year for women who have and have not reported each chronic disease</w:t>
      </w:r>
      <w:r w:rsidR="00302D64">
        <w:rPr>
          <w:rFonts w:ascii="Calibri" w:hAnsi="Calibri" w:cs="Calibri"/>
          <w:lang w:val="en-US"/>
        </w:rPr>
        <w:t xml:space="preserve">, and </w:t>
      </w:r>
      <w:r w:rsidR="00131939">
        <w:rPr>
          <w:rFonts w:ascii="Calibri" w:hAnsi="Calibri" w:cs="Calibri"/>
          <w:lang w:val="en-US"/>
        </w:rPr>
        <w:t>also summarise</w:t>
      </w:r>
      <w:r w:rsidR="00302D64">
        <w:rPr>
          <w:rFonts w:ascii="Calibri" w:hAnsi="Calibri" w:cs="Calibri"/>
          <w:lang w:val="en-US"/>
        </w:rPr>
        <w:t>s</w:t>
      </w:r>
      <w:r w:rsidR="00131939">
        <w:rPr>
          <w:rFonts w:ascii="Calibri" w:hAnsi="Calibri" w:cs="Calibri"/>
          <w:lang w:val="en-US"/>
        </w:rPr>
        <w:t xml:space="preserve"> p</w:t>
      </w:r>
      <w:r w:rsidR="007D316E">
        <w:rPr>
          <w:rFonts w:ascii="Calibri" w:hAnsi="Calibri" w:cs="Calibri"/>
          <w:lang w:val="en-US"/>
        </w:rPr>
        <w:t>reviously published</w:t>
      </w:r>
      <w:r w:rsidRPr="00C82374">
        <w:rPr>
          <w:rFonts w:ascii="Calibri" w:hAnsi="Calibri" w:cs="Calibri"/>
          <w:lang w:val="en-US"/>
        </w:rPr>
        <w:t xml:space="preserve"> </w:t>
      </w:r>
      <w:r w:rsidR="00131939">
        <w:rPr>
          <w:rFonts w:ascii="Calibri" w:hAnsi="Calibri" w:cs="Calibri"/>
          <w:lang w:val="en-US"/>
        </w:rPr>
        <w:t xml:space="preserve">ALSWH </w:t>
      </w:r>
      <w:r w:rsidRPr="00C82374">
        <w:rPr>
          <w:rFonts w:ascii="Calibri" w:hAnsi="Calibri" w:cs="Calibri"/>
          <w:lang w:val="en-US"/>
        </w:rPr>
        <w:t>research to investigate health care use in greater detail and across a greater ran</w:t>
      </w:r>
      <w:r w:rsidR="0029096C">
        <w:rPr>
          <w:rFonts w:ascii="Calibri" w:hAnsi="Calibri" w:cs="Calibri"/>
          <w:lang w:val="en-US"/>
        </w:rPr>
        <w:t>ge of services</w:t>
      </w:r>
      <w:r w:rsidRPr="00C82374">
        <w:rPr>
          <w:rFonts w:ascii="Calibri" w:hAnsi="Calibri" w:cs="Calibri"/>
          <w:lang w:val="en-US"/>
        </w:rPr>
        <w:t>.</w:t>
      </w:r>
      <w:r w:rsidR="006A27AB">
        <w:rPr>
          <w:rFonts w:ascii="Calibri" w:hAnsi="Calibri" w:cs="Calibri"/>
          <w:lang w:val="en-US"/>
        </w:rPr>
        <w:t xml:space="preserve"> Mean annual MBS and PBS costs for each condition are included in the relevant chapters.</w:t>
      </w:r>
    </w:p>
    <w:p w14:paraId="7D915504" w14:textId="77777777" w:rsidR="006A27AB" w:rsidRDefault="006A27AB" w:rsidP="006A27AB"/>
    <w:p w14:paraId="4B77836C" w14:textId="42F9A192" w:rsidR="006A27AB" w:rsidRPr="006A27AB" w:rsidRDefault="006A27AB" w:rsidP="00BE234B">
      <w:pPr>
        <w:pStyle w:val="Heading2"/>
      </w:pPr>
      <w:bookmarkStart w:id="29" w:name="_Toc426447320"/>
      <w:bookmarkStart w:id="30" w:name="_Toc426447733"/>
      <w:r w:rsidRPr="006A27AB">
        <w:t>Participants</w:t>
      </w:r>
      <w:bookmarkEnd w:id="29"/>
      <w:bookmarkEnd w:id="30"/>
    </w:p>
    <w:p w14:paraId="5F954BFF" w14:textId="0B2F5985" w:rsidR="006A27AB" w:rsidRPr="00E61BD7" w:rsidRDefault="006A27AB" w:rsidP="006A27AB">
      <w:r>
        <w:t>Figures and Tables presented in the rest of this report include only women who survived and returned all surveys. Cohort retention in each survey is s</w:t>
      </w:r>
      <w:r w:rsidRPr="00E61BD7">
        <w:t>hown i</w:t>
      </w:r>
      <w:r>
        <w:t xml:space="preserve">n Appendix </w:t>
      </w:r>
      <w:r w:rsidR="00470483">
        <w:t>A</w:t>
      </w:r>
      <w:r>
        <w:t>.</w:t>
      </w:r>
    </w:p>
    <w:p w14:paraId="48346726" w14:textId="77777777" w:rsidR="005031DF" w:rsidRDefault="005031DF" w:rsidP="005031DF">
      <w:pPr>
        <w:spacing w:before="0" w:after="0" w:line="240" w:lineRule="auto"/>
        <w:jc w:val="left"/>
        <w:rPr>
          <w:lang w:val="en-GB"/>
        </w:rPr>
      </w:pPr>
      <w:r>
        <w:rPr>
          <w:lang w:val="en-GB"/>
        </w:rPr>
        <w:br w:type="page"/>
      </w:r>
    </w:p>
    <w:p w14:paraId="5F815958" w14:textId="7706591B" w:rsidR="005031DF" w:rsidRPr="006A27AB" w:rsidRDefault="00A5420F" w:rsidP="004C3A22">
      <w:pPr>
        <w:pStyle w:val="Heading1"/>
      </w:pPr>
      <w:bookmarkStart w:id="31" w:name="_Toc426447321"/>
      <w:bookmarkStart w:id="32" w:name="_Toc426447734"/>
      <w:r w:rsidRPr="006A27AB">
        <w:lastRenderedPageBreak/>
        <w:t>Mortality</w:t>
      </w:r>
      <w:bookmarkEnd w:id="31"/>
      <w:bookmarkEnd w:id="32"/>
      <w:r w:rsidRPr="006A27AB">
        <w:t xml:space="preserve"> </w:t>
      </w:r>
    </w:p>
    <w:p w14:paraId="0BD0D456" w14:textId="77777777" w:rsidR="006F555F" w:rsidRDefault="006F555F" w:rsidP="00D07E9E">
      <w:pPr>
        <w:pStyle w:val="Heading2"/>
      </w:pPr>
      <w:bookmarkStart w:id="33" w:name="_Toc426447322"/>
      <w:bookmarkStart w:id="34" w:name="_Toc426447735"/>
      <w:r>
        <w:t>Chronic disease and death</w:t>
      </w:r>
      <w:bookmarkEnd w:id="33"/>
      <w:bookmarkEnd w:id="34"/>
    </w:p>
    <w:p w14:paraId="656E9C84" w14:textId="18815CF2" w:rsidR="006F555F" w:rsidRDefault="006F555F" w:rsidP="006F555F">
      <w:r>
        <w:t xml:space="preserve">ALSWH data are linked to the National Death Index providing accurate data on if and when </w:t>
      </w:r>
      <w:r w:rsidR="00470483">
        <w:t xml:space="preserve">ALSWH </w:t>
      </w:r>
      <w:r>
        <w:t xml:space="preserve">participants die. There have been few deaths among women in the 1973-78 </w:t>
      </w:r>
      <w:r w:rsidRPr="00C45306">
        <w:t>(80 deaths up to March 2014) and 1946-51 cohorts (675 deaths).</w:t>
      </w:r>
      <w:r>
        <w:t xml:space="preserve"> In contrast, many women in the 1921-26 cohort have died over the course of the st</w:t>
      </w:r>
      <w:r w:rsidRPr="00C45306">
        <w:t>udy (6,895 deaths).</w:t>
      </w:r>
      <w:r>
        <w:t xml:space="preserve">  </w:t>
      </w:r>
    </w:p>
    <w:p w14:paraId="7B4ED5FD" w14:textId="703241D6" w:rsidR="006F555F" w:rsidRDefault="006F555F" w:rsidP="00611EBE">
      <w:r>
        <w:t>For this report, death data have been analysed to assess factors associated with mortality rates among women in the 1946-51 and 1921-26 cohorts, following women who completed Survey 2 up to 15 March 2014 (when the most up</w:t>
      </w:r>
      <w:r w:rsidR="00374D81">
        <w:t>-</w:t>
      </w:r>
      <w:r>
        <w:t>to</w:t>
      </w:r>
      <w:r w:rsidR="00374D81">
        <w:t>-</w:t>
      </w:r>
      <w:r>
        <w:t xml:space="preserve">date death data were available). </w:t>
      </w:r>
    </w:p>
    <w:p w14:paraId="47AF824F" w14:textId="3376B6DF" w:rsidR="00734916" w:rsidRDefault="00E62D57" w:rsidP="006A27AB">
      <w:r>
        <w:t xml:space="preserve">Causes of death for women in </w:t>
      </w:r>
      <w:r w:rsidR="00D37D46">
        <w:t>the 1946-51 are</w:t>
      </w:r>
      <w:r>
        <w:t xml:space="preserve"> illustra</w:t>
      </w:r>
      <w:r w:rsidR="00D37D46">
        <w:t xml:space="preserve">ted in </w:t>
      </w:r>
      <w:r w:rsidR="00374D81">
        <w:fldChar w:fldCharType="begin"/>
      </w:r>
      <w:r w:rsidR="00374D81">
        <w:instrText xml:space="preserve"> REF _Ref420512127 \h </w:instrText>
      </w:r>
      <w:r w:rsidR="00374D81">
        <w:fldChar w:fldCharType="separate"/>
      </w:r>
      <w:r w:rsidR="002B0B0C">
        <w:t xml:space="preserve">Figure </w:t>
      </w:r>
      <w:r w:rsidR="002B0B0C">
        <w:rPr>
          <w:noProof/>
        </w:rPr>
        <w:t>3</w:t>
      </w:r>
      <w:r w:rsidR="002B0B0C">
        <w:noBreakHyphen/>
      </w:r>
      <w:r w:rsidR="002B0B0C">
        <w:rPr>
          <w:noProof/>
        </w:rPr>
        <w:t>1</w:t>
      </w:r>
      <w:r w:rsidR="00374D81">
        <w:fldChar w:fldCharType="end"/>
      </w:r>
      <w:r w:rsidR="009B7003">
        <w:t xml:space="preserve">. </w:t>
      </w:r>
      <w:r w:rsidR="003E75D8">
        <w:t xml:space="preserve"> </w:t>
      </w:r>
      <w:r w:rsidR="00D37D46">
        <w:t>The top five causes of death are breast cancer, lung cancer, colorectal cancer</w:t>
      </w:r>
      <w:r w:rsidR="00F2739F">
        <w:t xml:space="preserve">, </w:t>
      </w:r>
      <w:r w:rsidR="00D37D46">
        <w:t>cerebrovascular disease</w:t>
      </w:r>
      <w:r w:rsidR="00F2739F">
        <w:t xml:space="preserve"> and ovarian cancer</w:t>
      </w:r>
      <w:r w:rsidR="00D37D46">
        <w:t xml:space="preserve">. </w:t>
      </w:r>
    </w:p>
    <w:p w14:paraId="1EA330B7" w14:textId="77777777" w:rsidR="009B7003" w:rsidRDefault="009B7003" w:rsidP="006A27AB"/>
    <w:p w14:paraId="23BEF685" w14:textId="3326EAEA" w:rsidR="00734916" w:rsidRDefault="00734916" w:rsidP="006A27AB">
      <w:r>
        <w:rPr>
          <w:noProof/>
          <w:lang w:eastAsia="en-AU"/>
        </w:rPr>
        <w:drawing>
          <wp:inline distT="0" distB="0" distL="0" distR="0" wp14:anchorId="17D180B8" wp14:editId="5E2E3C13">
            <wp:extent cx="5730875" cy="4298156"/>
            <wp:effectExtent l="0" t="0" r="317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4298156"/>
                    </a:xfrm>
                    <a:prstGeom prst="rect">
                      <a:avLst/>
                    </a:prstGeom>
                    <a:noFill/>
                    <a:ln>
                      <a:noFill/>
                    </a:ln>
                  </pic:spPr>
                </pic:pic>
              </a:graphicData>
            </a:graphic>
          </wp:inline>
        </w:drawing>
      </w:r>
    </w:p>
    <w:p w14:paraId="204E3163" w14:textId="1E99EB5B" w:rsidR="00D37D46" w:rsidRPr="006769F0" w:rsidRDefault="006769F0" w:rsidP="006769F0">
      <w:pPr>
        <w:pStyle w:val="Caption"/>
      </w:pPr>
      <w:bookmarkStart w:id="35" w:name="_Ref419725771"/>
      <w:bookmarkStart w:id="36" w:name="_Ref420512127"/>
      <w:bookmarkStart w:id="37" w:name="_Toc420570982"/>
      <w:bookmarkStart w:id="38" w:name="_Toc420656853"/>
      <w:bookmarkStart w:id="39" w:name="_Toc420656937"/>
      <w:r>
        <w:t xml:space="preserve">Figure </w:t>
      </w:r>
      <w:r w:rsidR="003274F4">
        <w:fldChar w:fldCharType="begin"/>
      </w:r>
      <w:r w:rsidR="003274F4">
        <w:instrText xml:space="preserve"> STYLEREF 1 \s </w:instrText>
      </w:r>
      <w:r w:rsidR="003274F4">
        <w:fldChar w:fldCharType="separate"/>
      </w:r>
      <w:r w:rsidR="002B0B0C">
        <w:rPr>
          <w:noProof/>
        </w:rPr>
        <w:t>3</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w:t>
      </w:r>
      <w:r w:rsidR="003274F4">
        <w:rPr>
          <w:noProof/>
        </w:rPr>
        <w:fldChar w:fldCharType="end"/>
      </w:r>
      <w:bookmarkEnd w:id="35"/>
      <w:bookmarkEnd w:id="36"/>
      <w:r w:rsidR="00F2739F">
        <w:rPr>
          <w:noProof/>
        </w:rPr>
        <w:t>:</w:t>
      </w:r>
      <w:r>
        <w:t xml:space="preserve"> </w:t>
      </w:r>
      <w:r w:rsidR="00D37D46" w:rsidRPr="006769F0">
        <w:t>C</w:t>
      </w:r>
      <w:r w:rsidR="00E62D57" w:rsidRPr="006769F0">
        <w:t>auses of death for women in the 1946-51 cohort</w:t>
      </w:r>
      <w:r w:rsidR="00D37D46" w:rsidRPr="006769F0">
        <w:t xml:space="preserve">: </w:t>
      </w:r>
      <w:r w:rsidRPr="006769F0">
        <w:t>T</w:t>
      </w:r>
      <w:r w:rsidR="00D37D46" w:rsidRPr="006769F0">
        <w:t xml:space="preserve">op five causes of death are </w:t>
      </w:r>
      <w:r w:rsidR="00E264D5" w:rsidRPr="006769F0">
        <w:t>breast cancer, lung cancer, colorectal cancer</w:t>
      </w:r>
      <w:r w:rsidR="004018D5">
        <w:t xml:space="preserve">, </w:t>
      </w:r>
      <w:r w:rsidR="00E264D5" w:rsidRPr="006769F0">
        <w:t>cerebrovascular disease</w:t>
      </w:r>
      <w:r w:rsidR="004018D5">
        <w:t xml:space="preserve"> and ovarian cancer</w:t>
      </w:r>
      <w:bookmarkEnd w:id="37"/>
      <w:r w:rsidR="00734916">
        <w:t>.</w:t>
      </w:r>
      <w:bookmarkEnd w:id="38"/>
      <w:bookmarkEnd w:id="39"/>
    </w:p>
    <w:p w14:paraId="66DBAE34" w14:textId="77777777" w:rsidR="009B7003" w:rsidRDefault="009B7003">
      <w:pPr>
        <w:spacing w:before="0" w:after="0" w:line="240" w:lineRule="auto"/>
        <w:jc w:val="left"/>
      </w:pPr>
      <w:bookmarkStart w:id="40" w:name="_Ref419725780"/>
      <w:r>
        <w:br w:type="page"/>
      </w:r>
    </w:p>
    <w:p w14:paraId="31DDC3BE" w14:textId="5FA886A9" w:rsidR="009B7003" w:rsidRDefault="009B7003" w:rsidP="009B7003">
      <w:r>
        <w:lastRenderedPageBreak/>
        <w:t xml:space="preserve">Causes of death for women in the 1921-26 cohort are shown in </w:t>
      </w:r>
      <w:r>
        <w:fldChar w:fldCharType="begin"/>
      </w:r>
      <w:r>
        <w:instrText xml:space="preserve"> REF _Ref420512132 \h </w:instrText>
      </w:r>
      <w:r>
        <w:fldChar w:fldCharType="separate"/>
      </w:r>
      <w:r w:rsidR="002B0B0C">
        <w:t xml:space="preserve">Figure </w:t>
      </w:r>
      <w:r w:rsidR="002B0B0C">
        <w:rPr>
          <w:noProof/>
        </w:rPr>
        <w:t>3</w:t>
      </w:r>
      <w:r w:rsidR="002B0B0C">
        <w:noBreakHyphen/>
      </w:r>
      <w:r w:rsidR="002B0B0C">
        <w:rPr>
          <w:noProof/>
        </w:rPr>
        <w:t>2</w:t>
      </w:r>
      <w:r>
        <w:fldChar w:fldCharType="end"/>
      </w:r>
      <w:r>
        <w:t xml:space="preserve">. The top five causes of death are coronary heart disease, cerebrovascular disease, dementia, chronic obstructive pulmonary disease and diabetes. </w:t>
      </w:r>
    </w:p>
    <w:p w14:paraId="227C2192" w14:textId="77777777" w:rsidR="00D07E9E" w:rsidRDefault="00D07E9E" w:rsidP="006769F0">
      <w:pPr>
        <w:pStyle w:val="Caption"/>
      </w:pPr>
    </w:p>
    <w:p w14:paraId="71AF871C" w14:textId="77777777" w:rsidR="009B7003" w:rsidRPr="009B7003" w:rsidRDefault="009B7003" w:rsidP="009B7003"/>
    <w:p w14:paraId="0F20AF0A" w14:textId="469197B1" w:rsidR="00D07E9E" w:rsidRDefault="00D07E9E" w:rsidP="006769F0">
      <w:pPr>
        <w:pStyle w:val="Caption"/>
      </w:pPr>
      <w:r>
        <w:rPr>
          <w:noProof/>
          <w:szCs w:val="24"/>
          <w:lang w:eastAsia="en-AU"/>
        </w:rPr>
        <w:drawing>
          <wp:inline distT="0" distB="0" distL="0" distR="0" wp14:anchorId="1FB03A70" wp14:editId="31D3B98B">
            <wp:extent cx="5730875" cy="4298156"/>
            <wp:effectExtent l="0" t="0" r="317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4298156"/>
                    </a:xfrm>
                    <a:prstGeom prst="rect">
                      <a:avLst/>
                    </a:prstGeom>
                    <a:noFill/>
                    <a:ln>
                      <a:noFill/>
                    </a:ln>
                  </pic:spPr>
                </pic:pic>
              </a:graphicData>
            </a:graphic>
          </wp:inline>
        </w:drawing>
      </w:r>
    </w:p>
    <w:p w14:paraId="164FAFD7" w14:textId="11E6C87F" w:rsidR="00E62D57" w:rsidRPr="006769F0" w:rsidRDefault="006769F0" w:rsidP="006769F0">
      <w:pPr>
        <w:pStyle w:val="Caption"/>
      </w:pPr>
      <w:bookmarkStart w:id="41" w:name="_Ref420512132"/>
      <w:bookmarkStart w:id="42" w:name="_Toc420570983"/>
      <w:bookmarkStart w:id="43" w:name="_Toc420656854"/>
      <w:bookmarkStart w:id="44" w:name="_Toc420656938"/>
      <w:r>
        <w:t xml:space="preserve">Figure </w:t>
      </w:r>
      <w:r w:rsidR="003274F4">
        <w:fldChar w:fldCharType="begin"/>
      </w:r>
      <w:r w:rsidR="003274F4">
        <w:instrText xml:space="preserve"> STYLEREF 1 \s </w:instrText>
      </w:r>
      <w:r w:rsidR="003274F4">
        <w:fldChar w:fldCharType="separate"/>
      </w:r>
      <w:r w:rsidR="002B0B0C">
        <w:rPr>
          <w:noProof/>
        </w:rPr>
        <w:t>3</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40"/>
      <w:bookmarkEnd w:id="41"/>
      <w:r w:rsidR="00F2739F">
        <w:rPr>
          <w:noProof/>
        </w:rPr>
        <w:t>:</w:t>
      </w:r>
      <w:r>
        <w:rPr>
          <w:b w:val="0"/>
        </w:rPr>
        <w:t xml:space="preserve"> </w:t>
      </w:r>
      <w:r w:rsidR="00D37D46" w:rsidRPr="006769F0">
        <w:t>C</w:t>
      </w:r>
      <w:r w:rsidR="00E62D57" w:rsidRPr="006769F0">
        <w:t>auses of death for women in the 1921-26 cohort</w:t>
      </w:r>
      <w:r w:rsidR="00D37D46" w:rsidRPr="006769F0">
        <w:t xml:space="preserve">: </w:t>
      </w:r>
      <w:r>
        <w:t>T</w:t>
      </w:r>
      <w:r w:rsidR="00D37D46" w:rsidRPr="006769F0">
        <w:t>op five causes of death are coronary heart disease, cerebrovascular disease, dementia, chronic obstructive pulmonary disease and diabetes.</w:t>
      </w:r>
      <w:bookmarkEnd w:id="42"/>
      <w:bookmarkEnd w:id="43"/>
      <w:bookmarkEnd w:id="44"/>
    </w:p>
    <w:p w14:paraId="73967215" w14:textId="0EBF3BB4" w:rsidR="00D07E9E" w:rsidRDefault="00D07E9E" w:rsidP="00E62D57">
      <w:pPr>
        <w:rPr>
          <w:b/>
        </w:rPr>
      </w:pPr>
    </w:p>
    <w:p w14:paraId="76E8BD77" w14:textId="77777777" w:rsidR="009B7003" w:rsidRDefault="009B7003" w:rsidP="009B7003">
      <w:r>
        <w:t>The top five causes of death in Australian women of all ages are coronary heart disease, dementia, cerebrovascular disease, lung cancer and breast cancer (</w:t>
      </w:r>
      <w:hyperlink r:id="rId18" w:history="1">
        <w:r w:rsidRPr="00734916">
          <w:rPr>
            <w:rStyle w:val="Hyperlink"/>
            <w:rFonts w:asciiTheme="minorHAnsi" w:hAnsiTheme="minorHAnsi" w:cs="Cambria"/>
          </w:rPr>
          <w:t>AIHW,</w:t>
        </w:r>
      </w:hyperlink>
      <w:r>
        <w:t xml:space="preserve"> 2015).</w:t>
      </w:r>
    </w:p>
    <w:p w14:paraId="6F8B4CD1" w14:textId="3E127E89" w:rsidR="00F26358" w:rsidRDefault="009B7003">
      <w:pPr>
        <w:spacing w:before="0" w:after="0" w:line="240" w:lineRule="auto"/>
        <w:jc w:val="left"/>
      </w:pPr>
      <w:r>
        <w:t>Probabilities of death for women with the chronic conditions examined in this report are shown i</w:t>
      </w:r>
      <w:r w:rsidRPr="00E61BD7">
        <w:t>n</w:t>
      </w:r>
      <w:r>
        <w:t xml:space="preserve"> </w:t>
      </w:r>
      <w:r>
        <w:fldChar w:fldCharType="begin"/>
      </w:r>
      <w:r>
        <w:instrText xml:space="preserve"> REF _Ref419726273 \h </w:instrText>
      </w:r>
      <w:r>
        <w:fldChar w:fldCharType="separate"/>
      </w:r>
      <w:r w:rsidR="002B0B0C">
        <w:t xml:space="preserve">Table </w:t>
      </w:r>
      <w:r w:rsidR="002B0B0C">
        <w:rPr>
          <w:noProof/>
        </w:rPr>
        <w:t>3</w:t>
      </w:r>
      <w:r w:rsidR="002B0B0C">
        <w:noBreakHyphen/>
      </w:r>
      <w:r w:rsidR="002B0B0C">
        <w:rPr>
          <w:noProof/>
        </w:rPr>
        <w:t>1</w:t>
      </w:r>
      <w:r>
        <w:fldChar w:fldCharType="end"/>
      </w:r>
      <w:r>
        <w:t xml:space="preserve"> and </w:t>
      </w:r>
      <w:r>
        <w:fldChar w:fldCharType="begin"/>
      </w:r>
      <w:r>
        <w:instrText xml:space="preserve"> REF _Ref419726280 \h </w:instrText>
      </w:r>
      <w:r>
        <w:fldChar w:fldCharType="separate"/>
      </w:r>
      <w:r w:rsidR="002B0B0C">
        <w:t xml:space="preserve">Table </w:t>
      </w:r>
      <w:r w:rsidR="002B0B0C">
        <w:rPr>
          <w:noProof/>
        </w:rPr>
        <w:t>3</w:t>
      </w:r>
      <w:r w:rsidR="002B0B0C">
        <w:noBreakHyphen/>
      </w:r>
      <w:r w:rsidR="002B0B0C">
        <w:rPr>
          <w:noProof/>
        </w:rPr>
        <w:t>2</w:t>
      </w:r>
      <w:r>
        <w:fldChar w:fldCharType="end"/>
      </w:r>
      <w:r w:rsidRPr="00E61BD7">
        <w:t>.</w:t>
      </w:r>
      <w:r w:rsidR="00F26358">
        <w:br w:type="page"/>
      </w:r>
    </w:p>
    <w:p w14:paraId="1FB85E71" w14:textId="11F6104A" w:rsidR="00290759" w:rsidRPr="00290759" w:rsidRDefault="006769F0" w:rsidP="00290759">
      <w:pPr>
        <w:pStyle w:val="Caption"/>
      </w:pPr>
      <w:bookmarkStart w:id="45" w:name="_Ref419726273"/>
      <w:bookmarkStart w:id="46" w:name="_Toc420571065"/>
      <w:bookmarkStart w:id="47" w:name="_Toc420657240"/>
      <w:r>
        <w:lastRenderedPageBreak/>
        <w:t xml:space="preserve">Table </w:t>
      </w:r>
      <w:r w:rsidR="003274F4">
        <w:fldChar w:fldCharType="begin"/>
      </w:r>
      <w:r w:rsidR="003274F4">
        <w:instrText xml:space="preserve"> STYLEREF 1 \s </w:instrText>
      </w:r>
      <w:r w:rsidR="003274F4">
        <w:fldChar w:fldCharType="separate"/>
      </w:r>
      <w:r w:rsidR="002B0B0C">
        <w:rPr>
          <w:noProof/>
        </w:rPr>
        <w:t>3</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bookmarkEnd w:id="45"/>
      <w:r>
        <w:t xml:space="preserve"> </w:t>
      </w:r>
      <w:r w:rsidR="00290759" w:rsidRPr="00734C97">
        <w:t xml:space="preserve">Probability of </w:t>
      </w:r>
      <w:r w:rsidR="00290759">
        <w:t>death between Survey 2 (1998) and</w:t>
      </w:r>
      <w:r w:rsidR="00290759" w:rsidRPr="00734C97">
        <w:t xml:space="preserve"> </w:t>
      </w:r>
      <w:r w:rsidR="00290759">
        <w:t>October</w:t>
      </w:r>
      <w:r w:rsidR="00290759" w:rsidRPr="00734C97">
        <w:t xml:space="preserve"> 2014 for women with self-reported chronic conditions at Survey</w:t>
      </w:r>
      <w:r w:rsidR="00290759">
        <w:t xml:space="preserve"> 1 or Survey</w:t>
      </w:r>
      <w:r w:rsidR="00F26358">
        <w:t xml:space="preserve"> </w:t>
      </w:r>
      <w:r w:rsidR="00290759">
        <w:t>2</w:t>
      </w:r>
      <w:r w:rsidR="00290759" w:rsidRPr="00734C97">
        <w:t>, 1946-51 cohort.</w:t>
      </w:r>
      <w:bookmarkEnd w:id="46"/>
      <w:bookmarkEnd w:id="47"/>
    </w:p>
    <w:tbl>
      <w:tblPr>
        <w:tblStyle w:val="TableGrid"/>
        <w:tblW w:w="0" w:type="auto"/>
        <w:tblBorders>
          <w:left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1758"/>
        <w:gridCol w:w="2318"/>
        <w:gridCol w:w="4770"/>
      </w:tblGrid>
      <w:tr w:rsidR="00290759" w14:paraId="2C2DB90F" w14:textId="77777777" w:rsidTr="004C3A22">
        <w:tc>
          <w:tcPr>
            <w:tcW w:w="1758" w:type="dxa"/>
            <w:tcBorders>
              <w:top w:val="single" w:sz="4" w:space="0" w:color="auto"/>
              <w:bottom w:val="nil"/>
              <w:right w:val="nil"/>
            </w:tcBorders>
            <w:vAlign w:val="bottom"/>
          </w:tcPr>
          <w:p w14:paraId="7F0BCD3E" w14:textId="77777777" w:rsidR="00290759" w:rsidRDefault="00290759" w:rsidP="004C3A22">
            <w:pPr>
              <w:spacing w:before="0" w:after="0" w:line="240" w:lineRule="auto"/>
            </w:pPr>
          </w:p>
        </w:tc>
        <w:tc>
          <w:tcPr>
            <w:tcW w:w="7088" w:type="dxa"/>
            <w:gridSpan w:val="2"/>
            <w:tcBorders>
              <w:top w:val="single" w:sz="4" w:space="0" w:color="auto"/>
              <w:left w:val="nil"/>
              <w:bottom w:val="single" w:sz="4" w:space="0" w:color="auto"/>
              <w:right w:val="nil"/>
            </w:tcBorders>
            <w:vAlign w:val="bottom"/>
          </w:tcPr>
          <w:p w14:paraId="02CDCC92" w14:textId="77777777" w:rsidR="00290759" w:rsidRDefault="00290759" w:rsidP="004C3A22">
            <w:pPr>
              <w:spacing w:before="0" w:after="0" w:line="240" w:lineRule="auto"/>
              <w:jc w:val="center"/>
            </w:pPr>
            <w:r>
              <w:t>Proportion deceased</w:t>
            </w:r>
          </w:p>
        </w:tc>
      </w:tr>
      <w:tr w:rsidR="00290759" w14:paraId="78376AF6" w14:textId="77777777" w:rsidTr="00BE234B">
        <w:tc>
          <w:tcPr>
            <w:tcW w:w="1758" w:type="dxa"/>
            <w:tcBorders>
              <w:top w:val="nil"/>
              <w:bottom w:val="single" w:sz="4" w:space="0" w:color="auto"/>
              <w:right w:val="nil"/>
            </w:tcBorders>
            <w:vAlign w:val="bottom"/>
          </w:tcPr>
          <w:p w14:paraId="71213AE2" w14:textId="77777777" w:rsidR="00290759" w:rsidRDefault="00290759" w:rsidP="004C3A22">
            <w:pPr>
              <w:spacing w:before="0" w:after="0" w:line="240" w:lineRule="auto"/>
            </w:pPr>
            <w:r>
              <w:t>Condition</w:t>
            </w:r>
            <w:r w:rsidRPr="00734C97">
              <w:rPr>
                <w:vertAlign w:val="superscript"/>
              </w:rPr>
              <w:t>a</w:t>
            </w:r>
          </w:p>
        </w:tc>
        <w:tc>
          <w:tcPr>
            <w:tcW w:w="2318" w:type="dxa"/>
            <w:tcBorders>
              <w:top w:val="single" w:sz="4" w:space="0" w:color="auto"/>
              <w:left w:val="nil"/>
              <w:bottom w:val="single" w:sz="4" w:space="0" w:color="auto"/>
            </w:tcBorders>
            <w:vAlign w:val="bottom"/>
          </w:tcPr>
          <w:p w14:paraId="22DCD70E" w14:textId="77777777" w:rsidR="00290759" w:rsidRDefault="00290759" w:rsidP="004C3A22">
            <w:pPr>
              <w:spacing w:before="0" w:after="0" w:line="240" w:lineRule="auto"/>
              <w:jc w:val="center"/>
            </w:pPr>
            <w:r>
              <w:t>With condition %</w:t>
            </w:r>
          </w:p>
        </w:tc>
        <w:tc>
          <w:tcPr>
            <w:tcW w:w="4770" w:type="dxa"/>
            <w:tcBorders>
              <w:top w:val="single" w:sz="4" w:space="0" w:color="auto"/>
              <w:bottom w:val="single" w:sz="4" w:space="0" w:color="auto"/>
              <w:right w:val="nil"/>
            </w:tcBorders>
            <w:vAlign w:val="bottom"/>
          </w:tcPr>
          <w:p w14:paraId="0D32FD98" w14:textId="77777777" w:rsidR="00290759" w:rsidRDefault="00290759" w:rsidP="004C3A22">
            <w:pPr>
              <w:spacing w:before="0" w:after="0" w:line="240" w:lineRule="auto"/>
              <w:jc w:val="center"/>
            </w:pPr>
            <w:r>
              <w:t>Without condition %</w:t>
            </w:r>
          </w:p>
        </w:tc>
      </w:tr>
      <w:tr w:rsidR="00BE234B" w14:paraId="680F65CA" w14:textId="77777777" w:rsidTr="00BE234B">
        <w:tc>
          <w:tcPr>
            <w:tcW w:w="1758" w:type="dxa"/>
            <w:tcBorders>
              <w:top w:val="single" w:sz="4" w:space="0" w:color="auto"/>
              <w:bottom w:val="nil"/>
              <w:right w:val="nil"/>
            </w:tcBorders>
          </w:tcPr>
          <w:p w14:paraId="7270067C" w14:textId="1F728245" w:rsidR="00BE234B" w:rsidRDefault="00BE234B" w:rsidP="004C3A22">
            <w:pPr>
              <w:spacing w:before="0" w:after="0" w:line="240" w:lineRule="auto"/>
            </w:pPr>
            <w:r>
              <w:t>Asthma</w:t>
            </w:r>
          </w:p>
        </w:tc>
        <w:tc>
          <w:tcPr>
            <w:tcW w:w="2318" w:type="dxa"/>
            <w:tcBorders>
              <w:top w:val="single" w:sz="4" w:space="0" w:color="auto"/>
              <w:left w:val="nil"/>
              <w:bottom w:val="nil"/>
            </w:tcBorders>
          </w:tcPr>
          <w:p w14:paraId="4EB5B9E2" w14:textId="06FC5AF3" w:rsidR="00BE234B" w:rsidRDefault="00BE234B" w:rsidP="004C3A22">
            <w:pPr>
              <w:spacing w:before="0" w:after="0" w:line="240" w:lineRule="auto"/>
              <w:jc w:val="center"/>
            </w:pPr>
            <w:r>
              <w:t>6.0</w:t>
            </w:r>
          </w:p>
        </w:tc>
        <w:tc>
          <w:tcPr>
            <w:tcW w:w="4770" w:type="dxa"/>
            <w:tcBorders>
              <w:top w:val="single" w:sz="4" w:space="0" w:color="auto"/>
              <w:bottom w:val="nil"/>
              <w:right w:val="nil"/>
            </w:tcBorders>
          </w:tcPr>
          <w:p w14:paraId="2CA8F017" w14:textId="1A39D381" w:rsidR="00BE234B" w:rsidRDefault="00BE234B" w:rsidP="004C3A22">
            <w:pPr>
              <w:spacing w:before="0" w:after="0" w:line="240" w:lineRule="auto"/>
              <w:jc w:val="center"/>
            </w:pPr>
            <w:r>
              <w:t>5.1</w:t>
            </w:r>
          </w:p>
        </w:tc>
      </w:tr>
      <w:tr w:rsidR="00BE234B" w14:paraId="38A0F749" w14:textId="77777777" w:rsidTr="00BE234B">
        <w:tc>
          <w:tcPr>
            <w:tcW w:w="1758" w:type="dxa"/>
            <w:tcBorders>
              <w:top w:val="nil"/>
              <w:bottom w:val="nil"/>
              <w:right w:val="nil"/>
            </w:tcBorders>
          </w:tcPr>
          <w:p w14:paraId="0827A2B8" w14:textId="123B76FA" w:rsidR="00BE234B" w:rsidRDefault="00BE234B" w:rsidP="004C3A22">
            <w:pPr>
              <w:spacing w:before="0" w:after="0" w:line="240" w:lineRule="auto"/>
            </w:pPr>
            <w:r>
              <w:t>Breast Cancer</w:t>
            </w:r>
          </w:p>
        </w:tc>
        <w:tc>
          <w:tcPr>
            <w:tcW w:w="2318" w:type="dxa"/>
            <w:tcBorders>
              <w:top w:val="nil"/>
              <w:left w:val="nil"/>
              <w:bottom w:val="nil"/>
            </w:tcBorders>
          </w:tcPr>
          <w:p w14:paraId="739A1813" w14:textId="0E5004ED" w:rsidR="00BE234B" w:rsidRDefault="00BE234B" w:rsidP="004C3A22">
            <w:pPr>
              <w:spacing w:before="0" w:after="0" w:line="240" w:lineRule="auto"/>
              <w:jc w:val="center"/>
            </w:pPr>
            <w:r>
              <w:t>19.4</w:t>
            </w:r>
          </w:p>
        </w:tc>
        <w:tc>
          <w:tcPr>
            <w:tcW w:w="4770" w:type="dxa"/>
            <w:tcBorders>
              <w:top w:val="nil"/>
              <w:bottom w:val="nil"/>
              <w:right w:val="nil"/>
            </w:tcBorders>
          </w:tcPr>
          <w:p w14:paraId="799A89AF" w14:textId="2ED9C31A" w:rsidR="00BE234B" w:rsidRDefault="00BE234B" w:rsidP="004C3A22">
            <w:pPr>
              <w:spacing w:before="0" w:after="0" w:line="240" w:lineRule="auto"/>
              <w:jc w:val="center"/>
            </w:pPr>
            <w:r>
              <w:t>4.8</w:t>
            </w:r>
          </w:p>
        </w:tc>
      </w:tr>
      <w:tr w:rsidR="00290759" w14:paraId="168F9B43" w14:textId="77777777" w:rsidTr="004C3A22">
        <w:tc>
          <w:tcPr>
            <w:tcW w:w="1758" w:type="dxa"/>
            <w:tcBorders>
              <w:top w:val="nil"/>
              <w:bottom w:val="nil"/>
              <w:right w:val="nil"/>
            </w:tcBorders>
          </w:tcPr>
          <w:p w14:paraId="3E996F23" w14:textId="77777777" w:rsidR="00290759" w:rsidRDefault="00290759" w:rsidP="004C3A22">
            <w:pPr>
              <w:spacing w:before="0" w:after="0" w:line="240" w:lineRule="auto"/>
            </w:pPr>
            <w:r>
              <w:t>Heart disease</w:t>
            </w:r>
          </w:p>
        </w:tc>
        <w:tc>
          <w:tcPr>
            <w:tcW w:w="2318" w:type="dxa"/>
            <w:tcBorders>
              <w:top w:val="nil"/>
              <w:left w:val="nil"/>
              <w:bottom w:val="nil"/>
            </w:tcBorders>
          </w:tcPr>
          <w:p w14:paraId="1F495454" w14:textId="77777777" w:rsidR="00290759" w:rsidRDefault="00290759" w:rsidP="004C3A22">
            <w:pPr>
              <w:spacing w:before="0" w:after="0" w:line="240" w:lineRule="auto"/>
              <w:jc w:val="center"/>
            </w:pPr>
            <w:r>
              <w:t>13.0</w:t>
            </w:r>
          </w:p>
        </w:tc>
        <w:tc>
          <w:tcPr>
            <w:tcW w:w="4770" w:type="dxa"/>
            <w:tcBorders>
              <w:top w:val="nil"/>
              <w:bottom w:val="nil"/>
              <w:right w:val="nil"/>
            </w:tcBorders>
          </w:tcPr>
          <w:p w14:paraId="5B34E059" w14:textId="77777777" w:rsidR="00290759" w:rsidRDefault="00290759" w:rsidP="004C3A22">
            <w:pPr>
              <w:spacing w:before="0" w:after="0" w:line="240" w:lineRule="auto"/>
              <w:jc w:val="center"/>
            </w:pPr>
            <w:r>
              <w:t>5.0</w:t>
            </w:r>
          </w:p>
        </w:tc>
      </w:tr>
      <w:tr w:rsidR="00290759" w14:paraId="5F07393B" w14:textId="77777777" w:rsidTr="00BE234B">
        <w:tc>
          <w:tcPr>
            <w:tcW w:w="1758" w:type="dxa"/>
            <w:tcBorders>
              <w:top w:val="nil"/>
              <w:bottom w:val="nil"/>
              <w:right w:val="nil"/>
            </w:tcBorders>
          </w:tcPr>
          <w:p w14:paraId="1E442685" w14:textId="77777777" w:rsidR="00290759" w:rsidRDefault="00290759" w:rsidP="004C3A22">
            <w:pPr>
              <w:spacing w:before="0" w:after="0" w:line="240" w:lineRule="auto"/>
            </w:pPr>
            <w:r>
              <w:t>Stroke</w:t>
            </w:r>
          </w:p>
        </w:tc>
        <w:tc>
          <w:tcPr>
            <w:tcW w:w="2318" w:type="dxa"/>
            <w:tcBorders>
              <w:top w:val="nil"/>
              <w:left w:val="nil"/>
              <w:bottom w:val="nil"/>
            </w:tcBorders>
          </w:tcPr>
          <w:p w14:paraId="3786733D" w14:textId="77777777" w:rsidR="00290759" w:rsidRDefault="00290759" w:rsidP="004C3A22">
            <w:pPr>
              <w:spacing w:before="0" w:after="0" w:line="240" w:lineRule="auto"/>
              <w:jc w:val="center"/>
            </w:pPr>
            <w:r>
              <w:t>15.1</w:t>
            </w:r>
          </w:p>
        </w:tc>
        <w:tc>
          <w:tcPr>
            <w:tcW w:w="4770" w:type="dxa"/>
            <w:tcBorders>
              <w:top w:val="nil"/>
              <w:bottom w:val="nil"/>
              <w:right w:val="nil"/>
            </w:tcBorders>
          </w:tcPr>
          <w:p w14:paraId="3BFFCA78" w14:textId="77777777" w:rsidR="00290759" w:rsidRDefault="00290759" w:rsidP="004C3A22">
            <w:pPr>
              <w:spacing w:before="0" w:after="0" w:line="240" w:lineRule="auto"/>
              <w:jc w:val="center"/>
            </w:pPr>
            <w:r>
              <w:t>5.1</w:t>
            </w:r>
          </w:p>
        </w:tc>
      </w:tr>
      <w:tr w:rsidR="00290759" w14:paraId="48FA6A2D" w14:textId="77777777" w:rsidTr="00BE234B">
        <w:tc>
          <w:tcPr>
            <w:tcW w:w="1758" w:type="dxa"/>
            <w:tcBorders>
              <w:top w:val="nil"/>
              <w:bottom w:val="single" w:sz="4" w:space="0" w:color="auto"/>
              <w:right w:val="nil"/>
            </w:tcBorders>
          </w:tcPr>
          <w:p w14:paraId="332B6BE5" w14:textId="31C7AAAB" w:rsidR="00290759" w:rsidRDefault="00BE234B" w:rsidP="004C3A22">
            <w:pPr>
              <w:spacing w:before="0" w:after="0" w:line="240" w:lineRule="auto"/>
            </w:pPr>
            <w:r>
              <w:t>Diabetes</w:t>
            </w:r>
          </w:p>
        </w:tc>
        <w:tc>
          <w:tcPr>
            <w:tcW w:w="2318" w:type="dxa"/>
            <w:tcBorders>
              <w:top w:val="nil"/>
              <w:left w:val="nil"/>
              <w:bottom w:val="single" w:sz="4" w:space="0" w:color="auto"/>
            </w:tcBorders>
          </w:tcPr>
          <w:p w14:paraId="23D6F367" w14:textId="42452039" w:rsidR="00290759" w:rsidRDefault="00BE234B" w:rsidP="009C7792">
            <w:pPr>
              <w:spacing w:before="0" w:after="0" w:line="240" w:lineRule="auto"/>
              <w:jc w:val="center"/>
            </w:pPr>
            <w:r>
              <w:t>10.</w:t>
            </w:r>
            <w:r w:rsidR="009C7792">
              <w:t>8</w:t>
            </w:r>
          </w:p>
        </w:tc>
        <w:tc>
          <w:tcPr>
            <w:tcW w:w="4770" w:type="dxa"/>
            <w:tcBorders>
              <w:top w:val="nil"/>
              <w:bottom w:val="single" w:sz="4" w:space="0" w:color="auto"/>
              <w:right w:val="nil"/>
            </w:tcBorders>
          </w:tcPr>
          <w:p w14:paraId="08448DA3" w14:textId="7B5A28F0" w:rsidR="00290759" w:rsidRDefault="00BE234B" w:rsidP="004C3A22">
            <w:pPr>
              <w:spacing w:before="0" w:after="0" w:line="240" w:lineRule="auto"/>
              <w:jc w:val="center"/>
            </w:pPr>
            <w:r>
              <w:t>5.0</w:t>
            </w:r>
          </w:p>
        </w:tc>
      </w:tr>
    </w:tbl>
    <w:p w14:paraId="662E7948" w14:textId="77777777" w:rsidR="00290759" w:rsidRPr="00C45306" w:rsidRDefault="00290759" w:rsidP="00290759">
      <w:pPr>
        <w:spacing w:before="0" w:after="0" w:line="240" w:lineRule="auto"/>
        <w:rPr>
          <w:sz w:val="20"/>
        </w:rPr>
      </w:pPr>
      <w:r w:rsidRPr="00C45306">
        <w:rPr>
          <w:vertAlign w:val="superscript"/>
        </w:rPr>
        <w:t>a</w:t>
      </w:r>
      <w:r>
        <w:rPr>
          <w:sz w:val="20"/>
        </w:rPr>
        <w:t xml:space="preserve"> S</w:t>
      </w:r>
      <w:r w:rsidRPr="00C45306">
        <w:rPr>
          <w:sz w:val="20"/>
        </w:rPr>
        <w:t xml:space="preserve">elf-report of diagnosed </w:t>
      </w:r>
      <w:r>
        <w:rPr>
          <w:sz w:val="20"/>
        </w:rPr>
        <w:t>condition</w:t>
      </w:r>
      <w:r w:rsidRPr="00C45306">
        <w:rPr>
          <w:sz w:val="20"/>
        </w:rPr>
        <w:t xml:space="preserve"> at S</w:t>
      </w:r>
      <w:r>
        <w:rPr>
          <w:sz w:val="20"/>
        </w:rPr>
        <w:t xml:space="preserve">urvey 1 or Survey 2. </w:t>
      </w:r>
    </w:p>
    <w:p w14:paraId="705262C3" w14:textId="77777777" w:rsidR="00611EBE" w:rsidRDefault="00611EBE" w:rsidP="00F500A2"/>
    <w:p w14:paraId="23A3BD2A" w14:textId="77777777" w:rsidR="00611EBE" w:rsidRDefault="00611EBE" w:rsidP="00F500A2">
      <w:r>
        <w:t xml:space="preserve">In the 1946-51 cohort women with each of these conditions (except asthma) had higher mortality rates than women without the condition, even after adjusting for other risk factors (area of residence, education, difficulty managing on income, smoking, and physical activity). </w:t>
      </w:r>
    </w:p>
    <w:p w14:paraId="6B73AC63" w14:textId="77777777" w:rsidR="00290759" w:rsidRDefault="00290759" w:rsidP="00F500A2"/>
    <w:p w14:paraId="4A1E124B" w14:textId="77777777" w:rsidR="009B7003" w:rsidRDefault="009B7003" w:rsidP="00F500A2"/>
    <w:p w14:paraId="32F86670" w14:textId="09E894FB" w:rsidR="00290759" w:rsidRPr="00290759" w:rsidRDefault="006769F0" w:rsidP="00290759">
      <w:pPr>
        <w:pStyle w:val="Caption"/>
      </w:pPr>
      <w:bookmarkStart w:id="48" w:name="_Ref419726280"/>
      <w:bookmarkStart w:id="49" w:name="_Toc420571066"/>
      <w:bookmarkStart w:id="50" w:name="_Toc420657241"/>
      <w:r>
        <w:t xml:space="preserve">Table </w:t>
      </w:r>
      <w:r w:rsidR="003274F4">
        <w:fldChar w:fldCharType="begin"/>
      </w:r>
      <w:r w:rsidR="003274F4">
        <w:instrText xml:space="preserve"> STYLEREF 1 \s </w:instrText>
      </w:r>
      <w:r w:rsidR="003274F4">
        <w:fldChar w:fldCharType="separate"/>
      </w:r>
      <w:r w:rsidR="002B0B0C">
        <w:rPr>
          <w:noProof/>
        </w:rPr>
        <w:t>3</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2</w:t>
      </w:r>
      <w:r w:rsidR="003274F4">
        <w:rPr>
          <w:noProof/>
        </w:rPr>
        <w:fldChar w:fldCharType="end"/>
      </w:r>
      <w:bookmarkEnd w:id="48"/>
      <w:r>
        <w:t xml:space="preserve"> </w:t>
      </w:r>
      <w:r w:rsidR="00290759" w:rsidRPr="00734C97">
        <w:t xml:space="preserve">Probability of </w:t>
      </w:r>
      <w:r w:rsidR="00290759">
        <w:t>mortality between Survey 2 (1999) and October</w:t>
      </w:r>
      <w:r w:rsidR="00290759" w:rsidRPr="00734C97">
        <w:t xml:space="preserve"> 2014 for women with self-reported chronic conditions at Survey</w:t>
      </w:r>
      <w:r w:rsidR="00CB4B54">
        <w:t xml:space="preserve"> </w:t>
      </w:r>
      <w:r w:rsidR="00290759">
        <w:t>1 or Survey 2, 1921-26</w:t>
      </w:r>
      <w:r w:rsidR="00290759" w:rsidRPr="00734C97">
        <w:t xml:space="preserve"> cohort.</w:t>
      </w:r>
      <w:bookmarkEnd w:id="49"/>
      <w:bookmarkEnd w:id="50"/>
    </w:p>
    <w:tbl>
      <w:tblPr>
        <w:tblStyle w:val="TableGrid"/>
        <w:tblW w:w="0" w:type="auto"/>
        <w:tblLayout w:type="fixed"/>
        <w:tblCellMar>
          <w:top w:w="57" w:type="dxa"/>
          <w:left w:w="57" w:type="dxa"/>
          <w:bottom w:w="57" w:type="dxa"/>
          <w:right w:w="57" w:type="dxa"/>
        </w:tblCellMar>
        <w:tblLook w:val="04A0" w:firstRow="1" w:lastRow="0" w:firstColumn="1" w:lastColumn="0" w:noHBand="0" w:noVBand="1"/>
      </w:tblPr>
      <w:tblGrid>
        <w:gridCol w:w="1758"/>
        <w:gridCol w:w="2552"/>
        <w:gridCol w:w="4536"/>
      </w:tblGrid>
      <w:tr w:rsidR="00290759" w14:paraId="40B1B3A6" w14:textId="77777777" w:rsidTr="00BE234B">
        <w:tc>
          <w:tcPr>
            <w:tcW w:w="1758" w:type="dxa"/>
            <w:tcBorders>
              <w:top w:val="single" w:sz="4" w:space="0" w:color="auto"/>
              <w:left w:val="nil"/>
              <w:bottom w:val="nil"/>
              <w:right w:val="nil"/>
            </w:tcBorders>
          </w:tcPr>
          <w:p w14:paraId="7E7EA715" w14:textId="77777777" w:rsidR="00290759" w:rsidRDefault="00290759" w:rsidP="00BE234B">
            <w:pPr>
              <w:spacing w:before="0" w:after="0" w:line="240" w:lineRule="auto"/>
              <w:jc w:val="center"/>
            </w:pPr>
          </w:p>
        </w:tc>
        <w:tc>
          <w:tcPr>
            <w:tcW w:w="7088" w:type="dxa"/>
            <w:gridSpan w:val="2"/>
            <w:tcBorders>
              <w:top w:val="single" w:sz="4" w:space="0" w:color="auto"/>
              <w:left w:val="nil"/>
              <w:bottom w:val="single" w:sz="4" w:space="0" w:color="auto"/>
              <w:right w:val="nil"/>
            </w:tcBorders>
          </w:tcPr>
          <w:p w14:paraId="5BDCCD02" w14:textId="77777777" w:rsidR="00290759" w:rsidRDefault="00290759" w:rsidP="004C3A22">
            <w:pPr>
              <w:spacing w:before="0" w:after="0" w:line="240" w:lineRule="auto"/>
              <w:jc w:val="center"/>
            </w:pPr>
            <w:r>
              <w:t>Proportion deceased</w:t>
            </w:r>
          </w:p>
        </w:tc>
      </w:tr>
      <w:tr w:rsidR="00290759" w14:paraId="2B8F41D7" w14:textId="77777777" w:rsidTr="00BE234B">
        <w:tc>
          <w:tcPr>
            <w:tcW w:w="1758" w:type="dxa"/>
            <w:tcBorders>
              <w:top w:val="nil"/>
              <w:left w:val="nil"/>
              <w:bottom w:val="single" w:sz="4" w:space="0" w:color="auto"/>
              <w:right w:val="nil"/>
            </w:tcBorders>
          </w:tcPr>
          <w:p w14:paraId="7C45ACAF" w14:textId="77777777" w:rsidR="00290759" w:rsidRDefault="00290759" w:rsidP="004C3A22">
            <w:pPr>
              <w:spacing w:before="0" w:after="0" w:line="240" w:lineRule="auto"/>
            </w:pPr>
            <w:r>
              <w:t>Condition</w:t>
            </w:r>
            <w:r w:rsidRPr="00734C97">
              <w:rPr>
                <w:vertAlign w:val="superscript"/>
              </w:rPr>
              <w:t>a</w:t>
            </w:r>
          </w:p>
        </w:tc>
        <w:tc>
          <w:tcPr>
            <w:tcW w:w="2552" w:type="dxa"/>
            <w:tcBorders>
              <w:top w:val="single" w:sz="4" w:space="0" w:color="auto"/>
              <w:left w:val="nil"/>
              <w:bottom w:val="single" w:sz="4" w:space="0" w:color="auto"/>
              <w:right w:val="nil"/>
            </w:tcBorders>
          </w:tcPr>
          <w:p w14:paraId="17FEBD6C" w14:textId="77777777" w:rsidR="00290759" w:rsidRDefault="00290759" w:rsidP="004C3A22">
            <w:pPr>
              <w:spacing w:before="0" w:after="0" w:line="240" w:lineRule="auto"/>
              <w:jc w:val="center"/>
            </w:pPr>
            <w:r>
              <w:t>With condition %</w:t>
            </w:r>
          </w:p>
        </w:tc>
        <w:tc>
          <w:tcPr>
            <w:tcW w:w="4536" w:type="dxa"/>
            <w:tcBorders>
              <w:top w:val="single" w:sz="4" w:space="0" w:color="auto"/>
              <w:left w:val="nil"/>
              <w:bottom w:val="single" w:sz="4" w:space="0" w:color="auto"/>
              <w:right w:val="nil"/>
            </w:tcBorders>
          </w:tcPr>
          <w:p w14:paraId="22B597DA" w14:textId="77777777" w:rsidR="00290759" w:rsidRDefault="00290759" w:rsidP="004C3A22">
            <w:pPr>
              <w:spacing w:before="0" w:after="0" w:line="240" w:lineRule="auto"/>
              <w:jc w:val="center"/>
            </w:pPr>
            <w:r>
              <w:t>Without condition %</w:t>
            </w:r>
          </w:p>
        </w:tc>
      </w:tr>
      <w:tr w:rsidR="00BE234B" w14:paraId="4A19C0BE" w14:textId="77777777" w:rsidTr="00BE234B">
        <w:tblPrEx>
          <w:tblCellMar>
            <w:top w:w="0" w:type="dxa"/>
            <w:left w:w="108" w:type="dxa"/>
            <w:bottom w:w="0" w:type="dxa"/>
            <w:right w:w="108" w:type="dxa"/>
          </w:tblCellMar>
        </w:tblPrEx>
        <w:tc>
          <w:tcPr>
            <w:tcW w:w="1758" w:type="dxa"/>
            <w:tcBorders>
              <w:top w:val="single" w:sz="4" w:space="0" w:color="auto"/>
              <w:left w:val="nil"/>
              <w:bottom w:val="nil"/>
              <w:right w:val="nil"/>
            </w:tcBorders>
          </w:tcPr>
          <w:p w14:paraId="0F695761" w14:textId="77777777" w:rsidR="00BE234B" w:rsidRDefault="00BE234B" w:rsidP="00994AA2">
            <w:pPr>
              <w:spacing w:before="0" w:after="0" w:line="240" w:lineRule="auto"/>
            </w:pPr>
            <w:r>
              <w:t>Arthritis</w:t>
            </w:r>
          </w:p>
        </w:tc>
        <w:tc>
          <w:tcPr>
            <w:tcW w:w="2552" w:type="dxa"/>
            <w:tcBorders>
              <w:top w:val="single" w:sz="4" w:space="0" w:color="auto"/>
              <w:left w:val="nil"/>
              <w:bottom w:val="nil"/>
              <w:right w:val="nil"/>
            </w:tcBorders>
          </w:tcPr>
          <w:p w14:paraId="5749D637" w14:textId="77777777" w:rsidR="00BE234B" w:rsidRDefault="00BE234B" w:rsidP="00994AA2">
            <w:pPr>
              <w:spacing w:before="0" w:after="0" w:line="240" w:lineRule="auto"/>
              <w:jc w:val="center"/>
            </w:pPr>
            <w:r>
              <w:t>55.2</w:t>
            </w:r>
          </w:p>
        </w:tc>
        <w:tc>
          <w:tcPr>
            <w:tcW w:w="4536" w:type="dxa"/>
            <w:tcBorders>
              <w:top w:val="single" w:sz="4" w:space="0" w:color="auto"/>
              <w:left w:val="nil"/>
              <w:bottom w:val="nil"/>
              <w:right w:val="nil"/>
            </w:tcBorders>
          </w:tcPr>
          <w:p w14:paraId="46ABDBBD" w14:textId="77777777" w:rsidR="00BE234B" w:rsidRDefault="00BE234B" w:rsidP="00994AA2">
            <w:pPr>
              <w:spacing w:before="0" w:after="0" w:line="240" w:lineRule="auto"/>
              <w:jc w:val="center"/>
            </w:pPr>
            <w:r>
              <w:t>59.7</w:t>
            </w:r>
          </w:p>
        </w:tc>
      </w:tr>
      <w:tr w:rsidR="00BE234B" w14:paraId="4FF5FFAE" w14:textId="77777777" w:rsidTr="00BE234B">
        <w:tc>
          <w:tcPr>
            <w:tcW w:w="1758" w:type="dxa"/>
            <w:tcBorders>
              <w:top w:val="nil"/>
              <w:left w:val="nil"/>
              <w:bottom w:val="nil"/>
              <w:right w:val="nil"/>
            </w:tcBorders>
          </w:tcPr>
          <w:p w14:paraId="78A3E486" w14:textId="1655972E" w:rsidR="00BE234B" w:rsidRDefault="00BE234B" w:rsidP="00994AA2">
            <w:pPr>
              <w:spacing w:before="0" w:after="0" w:line="240" w:lineRule="auto"/>
            </w:pPr>
            <w:r>
              <w:t xml:space="preserve"> Asthma</w:t>
            </w:r>
          </w:p>
        </w:tc>
        <w:tc>
          <w:tcPr>
            <w:tcW w:w="2552" w:type="dxa"/>
            <w:tcBorders>
              <w:top w:val="nil"/>
              <w:left w:val="nil"/>
              <w:bottom w:val="nil"/>
              <w:right w:val="nil"/>
            </w:tcBorders>
          </w:tcPr>
          <w:p w14:paraId="4282D34E" w14:textId="77777777" w:rsidR="00BE234B" w:rsidRDefault="00BE234B" w:rsidP="00994AA2">
            <w:pPr>
              <w:spacing w:before="0" w:after="0" w:line="240" w:lineRule="auto"/>
              <w:jc w:val="center"/>
            </w:pPr>
            <w:r>
              <w:t>63.6</w:t>
            </w:r>
          </w:p>
        </w:tc>
        <w:tc>
          <w:tcPr>
            <w:tcW w:w="4536" w:type="dxa"/>
            <w:tcBorders>
              <w:top w:val="nil"/>
              <w:left w:val="nil"/>
              <w:bottom w:val="nil"/>
              <w:right w:val="nil"/>
            </w:tcBorders>
          </w:tcPr>
          <w:p w14:paraId="2FF11D18" w14:textId="77777777" w:rsidR="00BE234B" w:rsidRDefault="00BE234B" w:rsidP="00994AA2">
            <w:pPr>
              <w:spacing w:before="0" w:after="0" w:line="240" w:lineRule="auto"/>
              <w:jc w:val="center"/>
            </w:pPr>
            <w:r>
              <w:t>57.1</w:t>
            </w:r>
          </w:p>
        </w:tc>
      </w:tr>
      <w:tr w:rsidR="00290759" w14:paraId="6C21018F" w14:textId="77777777" w:rsidTr="00BE234B">
        <w:tc>
          <w:tcPr>
            <w:tcW w:w="1758" w:type="dxa"/>
            <w:tcBorders>
              <w:top w:val="nil"/>
              <w:left w:val="nil"/>
              <w:bottom w:val="nil"/>
              <w:right w:val="nil"/>
            </w:tcBorders>
          </w:tcPr>
          <w:p w14:paraId="11C1260B" w14:textId="6C9582D8" w:rsidR="00290759" w:rsidRDefault="00BE234B" w:rsidP="004C3A22">
            <w:pPr>
              <w:spacing w:before="0" w:after="0" w:line="240" w:lineRule="auto"/>
            </w:pPr>
            <w:r>
              <w:t xml:space="preserve"> </w:t>
            </w:r>
            <w:r w:rsidR="00290759">
              <w:t>Heart disease</w:t>
            </w:r>
          </w:p>
        </w:tc>
        <w:tc>
          <w:tcPr>
            <w:tcW w:w="2552" w:type="dxa"/>
            <w:tcBorders>
              <w:top w:val="nil"/>
              <w:left w:val="nil"/>
              <w:bottom w:val="nil"/>
              <w:right w:val="nil"/>
            </w:tcBorders>
          </w:tcPr>
          <w:p w14:paraId="39DD3AE1" w14:textId="77777777" w:rsidR="00290759" w:rsidRDefault="00290759" w:rsidP="004C3A22">
            <w:pPr>
              <w:spacing w:before="0" w:after="0" w:line="240" w:lineRule="auto"/>
              <w:jc w:val="center"/>
            </w:pPr>
            <w:r>
              <w:t>70.8</w:t>
            </w:r>
          </w:p>
        </w:tc>
        <w:tc>
          <w:tcPr>
            <w:tcW w:w="4536" w:type="dxa"/>
            <w:tcBorders>
              <w:top w:val="nil"/>
              <w:left w:val="nil"/>
              <w:bottom w:val="nil"/>
              <w:right w:val="nil"/>
            </w:tcBorders>
          </w:tcPr>
          <w:p w14:paraId="77289D21" w14:textId="77777777" w:rsidR="00290759" w:rsidRDefault="00290759" w:rsidP="004C3A22">
            <w:pPr>
              <w:spacing w:before="0" w:after="0" w:line="240" w:lineRule="auto"/>
              <w:jc w:val="center"/>
            </w:pPr>
            <w:r>
              <w:t>54.5</w:t>
            </w:r>
          </w:p>
        </w:tc>
      </w:tr>
      <w:tr w:rsidR="00290759" w14:paraId="17B02337" w14:textId="77777777" w:rsidTr="00BE234B">
        <w:tc>
          <w:tcPr>
            <w:tcW w:w="1758" w:type="dxa"/>
            <w:tcBorders>
              <w:top w:val="nil"/>
              <w:left w:val="nil"/>
              <w:bottom w:val="nil"/>
              <w:right w:val="nil"/>
            </w:tcBorders>
          </w:tcPr>
          <w:p w14:paraId="69EB049E" w14:textId="40BFBA29" w:rsidR="00290759" w:rsidRDefault="00BE234B" w:rsidP="004C3A22">
            <w:pPr>
              <w:spacing w:before="0" w:after="0" w:line="240" w:lineRule="auto"/>
            </w:pPr>
            <w:r>
              <w:t xml:space="preserve"> </w:t>
            </w:r>
            <w:r w:rsidR="00290759">
              <w:t>Stroke</w:t>
            </w:r>
          </w:p>
        </w:tc>
        <w:tc>
          <w:tcPr>
            <w:tcW w:w="2552" w:type="dxa"/>
            <w:tcBorders>
              <w:top w:val="nil"/>
              <w:left w:val="nil"/>
              <w:bottom w:val="nil"/>
              <w:right w:val="nil"/>
            </w:tcBorders>
          </w:tcPr>
          <w:p w14:paraId="781D0487" w14:textId="77777777" w:rsidR="00290759" w:rsidRDefault="00290759" w:rsidP="004C3A22">
            <w:pPr>
              <w:spacing w:before="0" w:after="0" w:line="240" w:lineRule="auto"/>
              <w:jc w:val="center"/>
            </w:pPr>
            <w:r>
              <w:t>77.0</w:t>
            </w:r>
          </w:p>
        </w:tc>
        <w:tc>
          <w:tcPr>
            <w:tcW w:w="4536" w:type="dxa"/>
            <w:tcBorders>
              <w:top w:val="nil"/>
              <w:left w:val="nil"/>
              <w:bottom w:val="nil"/>
              <w:right w:val="nil"/>
            </w:tcBorders>
          </w:tcPr>
          <w:p w14:paraId="0C4394CD" w14:textId="77777777" w:rsidR="00290759" w:rsidRDefault="00290759" w:rsidP="004C3A22">
            <w:pPr>
              <w:spacing w:before="0" w:after="0" w:line="240" w:lineRule="auto"/>
              <w:jc w:val="center"/>
            </w:pPr>
            <w:r>
              <w:t>56.6</w:t>
            </w:r>
          </w:p>
        </w:tc>
      </w:tr>
      <w:tr w:rsidR="00BE234B" w14:paraId="4F6306D4" w14:textId="77777777" w:rsidTr="00BE234B">
        <w:tblPrEx>
          <w:tblCellMar>
            <w:top w:w="0" w:type="dxa"/>
            <w:left w:w="108" w:type="dxa"/>
            <w:bottom w:w="0" w:type="dxa"/>
            <w:right w:w="108" w:type="dxa"/>
          </w:tblCellMar>
        </w:tblPrEx>
        <w:tc>
          <w:tcPr>
            <w:tcW w:w="1758" w:type="dxa"/>
            <w:tcBorders>
              <w:top w:val="nil"/>
              <w:left w:val="nil"/>
              <w:bottom w:val="single" w:sz="4" w:space="0" w:color="auto"/>
              <w:right w:val="nil"/>
            </w:tcBorders>
          </w:tcPr>
          <w:p w14:paraId="209CCB75" w14:textId="77777777" w:rsidR="00BE234B" w:rsidRDefault="00BE234B" w:rsidP="00994AA2">
            <w:pPr>
              <w:spacing w:before="0" w:after="0" w:line="240" w:lineRule="auto"/>
            </w:pPr>
            <w:r>
              <w:t>Diabetes</w:t>
            </w:r>
          </w:p>
        </w:tc>
        <w:tc>
          <w:tcPr>
            <w:tcW w:w="2552" w:type="dxa"/>
            <w:tcBorders>
              <w:top w:val="nil"/>
              <w:left w:val="nil"/>
              <w:bottom w:val="single" w:sz="4" w:space="0" w:color="auto"/>
              <w:right w:val="nil"/>
            </w:tcBorders>
          </w:tcPr>
          <w:p w14:paraId="3A3608C4" w14:textId="77777777" w:rsidR="00BE234B" w:rsidRDefault="00BE234B" w:rsidP="00994AA2">
            <w:pPr>
              <w:spacing w:before="0" w:after="0" w:line="240" w:lineRule="auto"/>
              <w:jc w:val="center"/>
            </w:pPr>
            <w:r>
              <w:t>73.8</w:t>
            </w:r>
          </w:p>
        </w:tc>
        <w:tc>
          <w:tcPr>
            <w:tcW w:w="4536" w:type="dxa"/>
            <w:tcBorders>
              <w:top w:val="nil"/>
              <w:left w:val="nil"/>
              <w:bottom w:val="single" w:sz="4" w:space="0" w:color="auto"/>
              <w:right w:val="nil"/>
            </w:tcBorders>
          </w:tcPr>
          <w:p w14:paraId="45FB290F" w14:textId="77777777" w:rsidR="00BE234B" w:rsidRDefault="00BE234B" w:rsidP="00994AA2">
            <w:pPr>
              <w:spacing w:before="0" w:after="0" w:line="240" w:lineRule="auto"/>
              <w:jc w:val="center"/>
            </w:pPr>
            <w:r>
              <w:t>56.0</w:t>
            </w:r>
          </w:p>
        </w:tc>
      </w:tr>
    </w:tbl>
    <w:p w14:paraId="64F05EDF" w14:textId="77777777" w:rsidR="00290759" w:rsidRPr="00C45306" w:rsidRDefault="00290759" w:rsidP="00290759">
      <w:pPr>
        <w:spacing w:before="0" w:after="0" w:line="240" w:lineRule="auto"/>
        <w:rPr>
          <w:sz w:val="20"/>
          <w:szCs w:val="20"/>
        </w:rPr>
      </w:pPr>
      <w:r w:rsidRPr="00C45306">
        <w:rPr>
          <w:szCs w:val="20"/>
          <w:vertAlign w:val="superscript"/>
        </w:rPr>
        <w:t>a</w:t>
      </w:r>
      <w:r>
        <w:rPr>
          <w:szCs w:val="20"/>
          <w:vertAlign w:val="superscript"/>
        </w:rPr>
        <w:t xml:space="preserve"> </w:t>
      </w:r>
      <w:r>
        <w:rPr>
          <w:sz w:val="20"/>
          <w:szCs w:val="20"/>
        </w:rPr>
        <w:t>S</w:t>
      </w:r>
      <w:r w:rsidRPr="00C45306">
        <w:rPr>
          <w:sz w:val="20"/>
          <w:szCs w:val="20"/>
        </w:rPr>
        <w:t>elf-report of diagnosed condition at S</w:t>
      </w:r>
      <w:r>
        <w:rPr>
          <w:sz w:val="20"/>
          <w:szCs w:val="20"/>
        </w:rPr>
        <w:t xml:space="preserve">urvey1 or Survey2. </w:t>
      </w:r>
    </w:p>
    <w:p w14:paraId="74748CB7" w14:textId="77777777" w:rsidR="00290759" w:rsidRDefault="00290759" w:rsidP="00290759"/>
    <w:p w14:paraId="192B7D2B" w14:textId="77777777" w:rsidR="00611EBE" w:rsidRDefault="00611EBE" w:rsidP="00611EBE">
      <w:r>
        <w:t xml:space="preserve">In the 1921-26 cohort women with each of these conditions had higher mortality rates than women without the condition, even after adjusting for other risk factors (area of residence, education, difficulty managing on income, smoking, and physical activity). </w:t>
      </w:r>
    </w:p>
    <w:p w14:paraId="346D8EFF" w14:textId="77777777" w:rsidR="00611EBE" w:rsidRDefault="00611EBE" w:rsidP="00611EBE"/>
    <w:p w14:paraId="7728CF70" w14:textId="58BDC3AA" w:rsidR="009B7003" w:rsidRDefault="009B7003">
      <w:pPr>
        <w:spacing w:before="0" w:after="0" w:line="240" w:lineRule="auto"/>
        <w:jc w:val="left"/>
        <w:rPr>
          <w:b/>
        </w:rPr>
      </w:pPr>
      <w:r>
        <w:rPr>
          <w:b/>
        </w:rPr>
        <w:br w:type="page"/>
      </w:r>
    </w:p>
    <w:p w14:paraId="465BC7A1" w14:textId="77777777" w:rsidR="004018D5" w:rsidRDefault="004018D5" w:rsidP="004018D5">
      <w:pPr>
        <w:rPr>
          <w:b/>
        </w:rPr>
      </w:pPr>
      <w:r w:rsidRPr="00E264D5">
        <w:rPr>
          <w:b/>
        </w:rPr>
        <w:lastRenderedPageBreak/>
        <w:t>Arthritis</w:t>
      </w:r>
      <w:r w:rsidRPr="00E264D5">
        <w:rPr>
          <w:b/>
        </w:rPr>
        <w:tab/>
      </w:r>
    </w:p>
    <w:p w14:paraId="4A0638F7" w14:textId="19EC2B23" w:rsidR="004018D5" w:rsidRDefault="004018D5" w:rsidP="004018D5">
      <w:r>
        <w:t>15% of the w</w:t>
      </w:r>
      <w:r w:rsidRPr="00E264D5">
        <w:t>omen in the 1946-</w:t>
      </w:r>
      <w:r>
        <w:t xml:space="preserve">51 cohort who had arthritis died of breast cancer, and equal proportions died of coronary heart disease and lung cancer (8%). The preponderance of breast cancer and the presence of lung cancer as cause of death is consistent with studies in other samples which have reported a link between autoimmune disorders (such as rheumatoid arthritis) and cancer mortality </w:t>
      </w:r>
      <w:r>
        <w:fldChar w:fldCharType="begin"/>
      </w:r>
      <w:r>
        <w:instrText xml:space="preserve"> ADDIN EN.CITE &lt;EndNote&gt;&lt;Cite&gt;&lt;Author&gt;Ji&lt;/Author&gt;&lt;Year&gt;2011&lt;/Year&gt;&lt;RecNum&gt;115&lt;/RecNum&gt;&lt;DisplayText&gt;(Ji et al., 2011)&lt;/DisplayText&gt;&lt;record&gt;&lt;rec-number&gt;115&lt;/rec-number&gt;&lt;foreign-keys&gt;&lt;key app="EN" db-id="pwrrwxdaa2200me0xfkxz5fnzstf9pwaf9vt"&gt;115&lt;/key&gt;&lt;/foreign-keys&gt;&lt;ref-type name="Journal Article"&gt;17&lt;/ref-type&gt;&lt;contributors&gt;&lt;authors&gt;&lt;author&gt;Jianguang Ji &lt;/author&gt;&lt;author&gt;Xiangdong Liu &lt;/author&gt;&lt;author&gt;Kristina Sundquist&lt;/author&gt;&lt;author&gt;Jan Sundquist&lt;/author&gt;&lt;/authors&gt;&lt;/contributors&gt;&lt;titles&gt;&lt;title&gt;Survival of cancer in patients with rheumatoid arthritis: a follow-up study in Sweden of patients hospitalized with rheumatoid arthritis 1 year before diagnosis of cancer&amp;#xD;&lt;/title&gt;&lt;secondary-title&gt;Rheumatology&lt;/secondary-title&gt;&lt;/titles&gt;&lt;periodical&gt;&lt;full-title&gt;Rheumatology&lt;/full-title&gt;&lt;/periodical&gt;&lt;pages&gt;1513-1518&lt;/pages&gt;&lt;volume&gt;50&lt;/volume&gt;&lt;number&gt;8&lt;/number&gt;&lt;dates&gt;&lt;year&gt;2011&lt;/year&gt;&lt;/dates&gt;&lt;urls&gt;&lt;/urls&gt;&lt;/record&gt;&lt;/Cite&gt;&lt;/EndNote&gt;</w:instrText>
      </w:r>
      <w:r>
        <w:fldChar w:fldCharType="separate"/>
      </w:r>
      <w:r>
        <w:rPr>
          <w:noProof/>
        </w:rPr>
        <w:t>(</w:t>
      </w:r>
      <w:hyperlink w:anchor="_ENREF_48" w:tooltip="Ji, 2011 #115" w:history="1">
        <w:r w:rsidR="002139DB">
          <w:rPr>
            <w:noProof/>
          </w:rPr>
          <w:t>Ji et al., 2011</w:t>
        </w:r>
      </w:hyperlink>
      <w:r>
        <w:rPr>
          <w:noProof/>
        </w:rPr>
        <w:t>)</w:t>
      </w:r>
      <w:r>
        <w:fldChar w:fldCharType="end"/>
      </w:r>
      <w:r>
        <w:t>. In contrast, women with arthritis in the 1921-26 cohort were more likely to die from coronary heart disease, CVD and dementia.</w:t>
      </w:r>
    </w:p>
    <w:p w14:paraId="6BC42E86" w14:textId="77777777" w:rsidR="004018D5" w:rsidRDefault="004018D5" w:rsidP="004018D5">
      <w:pPr>
        <w:rPr>
          <w:b/>
        </w:rPr>
      </w:pPr>
    </w:p>
    <w:p w14:paraId="6039BFDE" w14:textId="77777777" w:rsidR="004018D5" w:rsidRDefault="004018D5" w:rsidP="004018D5">
      <w:pPr>
        <w:rPr>
          <w:b/>
        </w:rPr>
      </w:pPr>
      <w:r w:rsidRPr="00B07CF3">
        <w:rPr>
          <w:b/>
        </w:rPr>
        <w:t>Asthma</w:t>
      </w:r>
    </w:p>
    <w:p w14:paraId="228284C9" w14:textId="77777777" w:rsidR="004018D5" w:rsidRDefault="004018D5" w:rsidP="004018D5">
      <w:r>
        <w:t>Chronic obstructive pulmonary disease accounted for more than 10% of deaths among women in both the 1946-51 and 1921-26 cohorts. Other causes of death for women with asthma were breast cancer, lung cancer and coronary heart disease (1946-51 cohort) and coronary heart disease and cerebrovascular disease (1921-26 cohort).</w:t>
      </w:r>
    </w:p>
    <w:p w14:paraId="042CE465" w14:textId="77777777" w:rsidR="004018D5" w:rsidRDefault="004018D5" w:rsidP="004018D5">
      <w:pPr>
        <w:rPr>
          <w:b/>
        </w:rPr>
      </w:pPr>
    </w:p>
    <w:p w14:paraId="4942B435" w14:textId="77777777" w:rsidR="004018D5" w:rsidRDefault="004018D5" w:rsidP="004018D5">
      <w:pPr>
        <w:rPr>
          <w:b/>
        </w:rPr>
      </w:pPr>
      <w:r w:rsidRPr="00B07CF3">
        <w:rPr>
          <w:b/>
        </w:rPr>
        <w:t>Breast cancer</w:t>
      </w:r>
    </w:p>
    <w:p w14:paraId="1F0833F7" w14:textId="77777777" w:rsidR="004018D5" w:rsidRDefault="004018D5" w:rsidP="004018D5">
      <w:r>
        <w:t>Of women with breast cancer in the 1946-51 cohort, two-thirds of deaths were attributable to breast cancer.</w:t>
      </w:r>
    </w:p>
    <w:p w14:paraId="18BE54FD" w14:textId="77777777" w:rsidR="004018D5" w:rsidRDefault="004018D5" w:rsidP="004018D5">
      <w:pPr>
        <w:rPr>
          <w:b/>
        </w:rPr>
      </w:pPr>
    </w:p>
    <w:p w14:paraId="58CF219C" w14:textId="77777777" w:rsidR="004018D5" w:rsidRDefault="004018D5" w:rsidP="004018D5">
      <w:pPr>
        <w:rPr>
          <w:b/>
        </w:rPr>
      </w:pPr>
      <w:r w:rsidRPr="00B07CF3">
        <w:rPr>
          <w:b/>
        </w:rPr>
        <w:t>Heart disease</w:t>
      </w:r>
    </w:p>
    <w:p w14:paraId="1D494440" w14:textId="77777777" w:rsidR="004018D5" w:rsidRDefault="004018D5" w:rsidP="004018D5">
      <w:r>
        <w:t xml:space="preserve">Coronary heart disease is the number one cause of death in Australian women (AIHW, 2015 </w:t>
      </w:r>
      <w:hyperlink r:id="rId19" w:history="1">
        <w:r w:rsidRPr="00E37D56">
          <w:rPr>
            <w:rStyle w:val="Hyperlink"/>
            <w:rFonts w:asciiTheme="minorHAnsi" w:hAnsiTheme="minorHAnsi" w:cs="Cambria"/>
          </w:rPr>
          <w:t>http://www.aihw.gov.au/deaths/</w:t>
        </w:r>
      </w:hyperlink>
      <w:r>
        <w:t xml:space="preserve"> accessed 10 May 2015) and for women with this condition in the 1946-51 and 1921-26 cohorts it is also the most common cause of death.</w:t>
      </w:r>
    </w:p>
    <w:p w14:paraId="1ECC1847" w14:textId="77777777" w:rsidR="004018D5" w:rsidRDefault="004018D5" w:rsidP="004018D5">
      <w:pPr>
        <w:rPr>
          <w:b/>
        </w:rPr>
      </w:pPr>
    </w:p>
    <w:p w14:paraId="16CC2B25" w14:textId="77777777" w:rsidR="004018D5" w:rsidRDefault="004018D5" w:rsidP="004018D5">
      <w:pPr>
        <w:rPr>
          <w:b/>
        </w:rPr>
      </w:pPr>
      <w:r>
        <w:rPr>
          <w:b/>
        </w:rPr>
        <w:t>Stroke</w:t>
      </w:r>
    </w:p>
    <w:p w14:paraId="319FEBA1" w14:textId="564BE017" w:rsidR="004018D5" w:rsidRDefault="005549DA" w:rsidP="004018D5">
      <w:r>
        <w:t>S</w:t>
      </w:r>
      <w:r w:rsidR="004018D5">
        <w:t>troke is the most common cause of death for women who reported a stroke condition in the 1946-51 cohort (13%), although coronary heart disease remains the top cause of death in the 1921-26 cohort (21%), followed by stroke (19%).</w:t>
      </w:r>
    </w:p>
    <w:p w14:paraId="5F1F5A60" w14:textId="77777777" w:rsidR="004018D5" w:rsidRDefault="004018D5" w:rsidP="004018D5">
      <w:pPr>
        <w:rPr>
          <w:b/>
        </w:rPr>
      </w:pPr>
    </w:p>
    <w:p w14:paraId="50DAFB60" w14:textId="77777777" w:rsidR="004018D5" w:rsidRDefault="004018D5" w:rsidP="004018D5">
      <w:pPr>
        <w:rPr>
          <w:b/>
        </w:rPr>
      </w:pPr>
      <w:r>
        <w:rPr>
          <w:b/>
        </w:rPr>
        <w:t>Diabetes</w:t>
      </w:r>
    </w:p>
    <w:p w14:paraId="7BEA7E4B" w14:textId="18A9919A" w:rsidR="004018D5" w:rsidRDefault="004018D5" w:rsidP="004018D5">
      <w:pPr>
        <w:rPr>
          <w:rFonts w:cs="Calibri"/>
        </w:rPr>
      </w:pPr>
      <w:r>
        <w:rPr>
          <w:rFonts w:cs="Calibri"/>
        </w:rPr>
        <w:t>W</w:t>
      </w:r>
      <w:r w:rsidRPr="007A51C1">
        <w:rPr>
          <w:rFonts w:cs="Calibri"/>
        </w:rPr>
        <w:t xml:space="preserve">omen with diabetes have </w:t>
      </w:r>
      <w:r>
        <w:rPr>
          <w:rFonts w:cs="Calibri"/>
        </w:rPr>
        <w:t>an elevated mortality</w:t>
      </w:r>
      <w:r w:rsidR="005549DA">
        <w:rPr>
          <w:rFonts w:cs="Calibri"/>
        </w:rPr>
        <w:t xml:space="preserve"> rate</w:t>
      </w:r>
      <w:r>
        <w:rPr>
          <w:rFonts w:cs="Calibri"/>
        </w:rPr>
        <w:t xml:space="preserve">, often related to cardiovascular disease (coronary heart disease and cerebrovascular disease). While this pattern was not apparent among women of the 1946-51 cohort who had diabetes, causes of death among the 1921-26 cohort were more consistent: coronary heart disease (22%), cerebrovascular disease (8%) and diabetes itself (16%). </w:t>
      </w:r>
    </w:p>
    <w:p w14:paraId="5AA771F2" w14:textId="77777777" w:rsidR="004018D5" w:rsidRDefault="004018D5" w:rsidP="00611EBE"/>
    <w:p w14:paraId="6A13A533" w14:textId="2BF16FA4" w:rsidR="00611EBE" w:rsidRPr="00475FE9" w:rsidRDefault="00611EBE" w:rsidP="00611EBE">
      <w:r>
        <w:lastRenderedPageBreak/>
        <w:t xml:space="preserve">In other analyses, ALSWH data have been used to identify the impact of behavioural risk factors on death within ten years for women in their 70s.  </w:t>
      </w:r>
      <w:r w:rsidRPr="009C1096">
        <w:t>Risk of death was lowest for overweight, physically active, never smokers wh</w:t>
      </w:r>
      <w:r>
        <w:t>o drank alcohol at least weekly</w:t>
      </w:r>
      <w:r w:rsidRPr="009C1096">
        <w:t xml:space="preserve"> - with women aged 71-73 years in this category having an 8% risk of dying over the next ten years.  Risk of death was highest for physically inactive,</w:t>
      </w:r>
      <w:r>
        <w:t xml:space="preserve"> </w:t>
      </w:r>
      <w:r w:rsidRPr="009C1096">
        <w:t xml:space="preserve">current smokers who drank alcohol less than weekly (including never or rarely) and who were in either the normal weight or obese categories – with 34% of women aged 71-73 years in this category dying over the next ten years.  These absolute risk charts provide a tool </w:t>
      </w:r>
      <w:r w:rsidRPr="00950EFF">
        <w:t xml:space="preserve">for understanding the combined effects of behavioural risk factors for death among older people </w:t>
      </w:r>
      <w:r w:rsidRPr="00950EFF">
        <w:fldChar w:fldCharType="begin">
          <w:fldData xml:space="preserve">PEVuZE5vdGU+PENpdGU+PEF1dGhvcj5Eb2Jzb248L0F1dGhvcj48WWVhcj4yMDEyPC9ZZWFyPjxS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</w:fldData>
        </w:fldChar>
      </w:r>
      <w:r w:rsidR="00824739">
        <w:instrText xml:space="preserve"> ADDIN EN.CITE </w:instrText>
      </w:r>
      <w:r w:rsidR="00824739">
        <w:fldChar w:fldCharType="begin">
          <w:fldData xml:space="preserve">PEVuZE5vdGU+PENpdGU+PEF1dGhvcj5Eb2Jzb248L0F1dGhvcj48WWVhcj4yMDEyPC9ZZWFyPjxS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</w:fldData>
        </w:fldChar>
      </w:r>
      <w:r w:rsidR="00824739">
        <w:instrText xml:space="preserve"> ADDIN EN.CITE.DATA </w:instrText>
      </w:r>
      <w:r w:rsidR="00824739">
        <w:fldChar w:fldCharType="end"/>
      </w:r>
      <w:r w:rsidRPr="00950EFF">
        <w:fldChar w:fldCharType="separate"/>
      </w:r>
      <w:r w:rsidRPr="00950EFF">
        <w:rPr>
          <w:noProof/>
        </w:rPr>
        <w:t>(</w:t>
      </w:r>
      <w:hyperlink w:anchor="_ENREF_24" w:tooltip="Dobson, 2012 #97" w:history="1">
        <w:r w:rsidR="002139DB" w:rsidRPr="00950EFF">
          <w:rPr>
            <w:noProof/>
          </w:rPr>
          <w:t>Dobson et al., 2012</w:t>
        </w:r>
      </w:hyperlink>
      <w:r w:rsidRPr="00950EFF">
        <w:rPr>
          <w:noProof/>
        </w:rPr>
        <w:t>)</w:t>
      </w:r>
      <w:r w:rsidRPr="00950EFF">
        <w:fldChar w:fldCharType="end"/>
      </w:r>
      <w:r w:rsidRPr="00950EFF">
        <w:t>.</w:t>
      </w:r>
    </w:p>
    <w:p w14:paraId="0EB58A32" w14:textId="77777777" w:rsidR="00611EBE" w:rsidRDefault="00611EBE" w:rsidP="00611EBE"/>
    <w:p w14:paraId="65834C85" w14:textId="5924B8E8" w:rsidR="00611EBE" w:rsidRDefault="00611EBE" w:rsidP="00611EBE">
      <w:r>
        <w:t xml:space="preserve">Women in the 1921-26 cohort who live in rural areas also have a higher risk of overall mortality.  Analysis of survival </w:t>
      </w:r>
      <w:r w:rsidRPr="00475FE9">
        <w:t>to 31 October 2006, show</w:t>
      </w:r>
      <w:r>
        <w:t>ed</w:t>
      </w:r>
      <w:r w:rsidRPr="00475FE9">
        <w:t xml:space="preserve"> a higher mortality rate among women in </w:t>
      </w:r>
      <w:r>
        <w:t>rural</w:t>
      </w:r>
      <w:r w:rsidRPr="00475FE9">
        <w:t xml:space="preserve"> areas for all cause mortality (hazard ratio (HR)</w:t>
      </w:r>
      <w:r>
        <w:t xml:space="preserve"> </w:t>
      </w:r>
      <w:r w:rsidRPr="00475FE9">
        <w:t>=</w:t>
      </w:r>
      <w:r>
        <w:t xml:space="preserve"> </w:t>
      </w:r>
      <w:r w:rsidRPr="00475FE9">
        <w:t>1.09; 95% confidence interval (CI): 1.01-1.18) and for most major causes of death compared to urban women. In particular, death rates were substantially higher for lung cancer (HR</w:t>
      </w:r>
      <w:r>
        <w:t xml:space="preserve"> </w:t>
      </w:r>
      <w:r w:rsidRPr="00475FE9">
        <w:t>=</w:t>
      </w:r>
      <w:r>
        <w:t xml:space="preserve"> </w:t>
      </w:r>
      <w:r w:rsidRPr="00475FE9">
        <w:t>1.52; 95% CI: 1.03-</w:t>
      </w:r>
      <w:r w:rsidRPr="00BB6225">
        <w:t xml:space="preserve">2.25) and chronic obstructive pulmonary disease (COPD) (HR = 1.83; 95% CI: 1.25-2.69) </w:t>
      </w:r>
      <w:r w:rsidRPr="00BB6225">
        <w:fldChar w:fldCharType="begin">
          <w:fldData xml:space="preserve">PEVuZE5vdGU+PENpdGU+PEF1dGhvcj5Eb2Jzb248L0F1dGhvcj48WWVhcj4yMDEwPC9ZZWFyPjxS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</w:fldData>
        </w:fldChar>
      </w:r>
      <w:r w:rsidR="00824739">
        <w:instrText xml:space="preserve"> ADDIN EN.CITE </w:instrText>
      </w:r>
      <w:r w:rsidR="00824739">
        <w:fldChar w:fldCharType="begin">
          <w:fldData xml:space="preserve">PEVuZE5vdGU+PENpdGU+PEF1dGhvcj5Eb2Jzb248L0F1dGhvcj48WWVhcj4yMDEwPC9ZZWFyPjxS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</w:fldData>
        </w:fldChar>
      </w:r>
      <w:r w:rsidR="00824739">
        <w:instrText xml:space="preserve"> ADDIN EN.CITE.DATA </w:instrText>
      </w:r>
      <w:r w:rsidR="00824739">
        <w:fldChar w:fldCharType="end"/>
      </w:r>
      <w:r w:rsidRPr="00BB6225">
        <w:fldChar w:fldCharType="separate"/>
      </w:r>
      <w:r w:rsidRPr="00BB6225">
        <w:rPr>
          <w:noProof/>
        </w:rPr>
        <w:t>(</w:t>
      </w:r>
      <w:hyperlink w:anchor="_ENREF_25" w:tooltip="Dobson, 2010 #98" w:history="1">
        <w:r w:rsidR="002139DB" w:rsidRPr="00BB6225">
          <w:rPr>
            <w:noProof/>
          </w:rPr>
          <w:t>Dobson et al., 2010</w:t>
        </w:r>
      </w:hyperlink>
      <w:r w:rsidRPr="00BB6225">
        <w:rPr>
          <w:noProof/>
        </w:rPr>
        <w:t>)</w:t>
      </w:r>
      <w:r w:rsidRPr="00BB6225">
        <w:fldChar w:fldCharType="end"/>
      </w:r>
      <w:r w:rsidRPr="00BB6225">
        <w:t>.</w:t>
      </w:r>
    </w:p>
    <w:p w14:paraId="32473D79" w14:textId="77777777" w:rsidR="004018D5" w:rsidRDefault="004018D5">
      <w:pPr>
        <w:spacing w:before="0" w:after="0" w:line="240" w:lineRule="auto"/>
        <w:jc w:val="left"/>
      </w:pPr>
    </w:p>
    <w:p w14:paraId="4FF59FA4" w14:textId="77777777" w:rsidR="004018D5" w:rsidRDefault="004018D5" w:rsidP="004018D5">
      <w:pPr>
        <w:rPr>
          <w:b/>
        </w:rPr>
      </w:pPr>
    </w:p>
    <w:p w14:paraId="41C89054" w14:textId="77777777" w:rsidR="004018D5" w:rsidRDefault="004018D5" w:rsidP="004018D5">
      <w:pPr>
        <w:rPr>
          <w:rFonts w:cs="Calibri"/>
        </w:rPr>
      </w:pPr>
    </w:p>
    <w:p w14:paraId="53455FDB" w14:textId="3AAE5292" w:rsidR="000A1FD4" w:rsidRDefault="000A1FD4">
      <w:pPr>
        <w:spacing w:before="0" w:after="0" w:line="240" w:lineRule="auto"/>
        <w:jc w:val="left"/>
      </w:pPr>
      <w:r>
        <w:br w:type="page"/>
      </w:r>
    </w:p>
    <w:p w14:paraId="1197FCF2" w14:textId="24D0AD6F" w:rsidR="00F17B9E" w:rsidRPr="00F17B9E" w:rsidRDefault="00294E6A" w:rsidP="00F17B9E">
      <w:pPr>
        <w:pStyle w:val="Heading1"/>
      </w:pPr>
      <w:bookmarkStart w:id="51" w:name="_Obesity_and_other"/>
      <w:bookmarkStart w:id="52" w:name="_Toc426447323"/>
      <w:bookmarkStart w:id="53" w:name="_Toc426447736"/>
      <w:bookmarkEnd w:id="51"/>
      <w:r>
        <w:lastRenderedPageBreak/>
        <w:t>Obesity and other common risk factors</w:t>
      </w:r>
      <w:bookmarkEnd w:id="52"/>
      <w:bookmarkEnd w:id="53"/>
    </w:p>
    <w:p w14:paraId="380274D3" w14:textId="77777777" w:rsidR="001950AA" w:rsidRDefault="001950AA" w:rsidP="001950AA">
      <w:pPr>
        <w:rPr>
          <w:rFonts w:ascii="Calibri" w:hAnsi="Calibri" w:cs="Calibri"/>
        </w:rPr>
      </w:pPr>
      <w:r w:rsidRPr="009C4470">
        <w:rPr>
          <w:rFonts w:ascii="Calibri" w:hAnsi="Calibri" w:cs="Calibri"/>
          <w:b/>
        </w:rPr>
        <w:t>Risk factors for chronic conditions</w:t>
      </w:r>
    </w:p>
    <w:p w14:paraId="5148A5C8" w14:textId="77777777" w:rsidR="001950AA" w:rsidRDefault="001950AA" w:rsidP="001950AA">
      <w:pPr>
        <w:rPr>
          <w:rFonts w:ascii="Calibri" w:hAnsi="Calibri" w:cs="Calibri"/>
        </w:rPr>
      </w:pPr>
      <w:r>
        <w:rPr>
          <w:rFonts w:ascii="Calibri" w:hAnsi="Calibri" w:cs="Calibri"/>
        </w:rPr>
        <w:t xml:space="preserve">Many chronic conditions share a common set of risk factors. Importantly these include lifestyle factors such as </w:t>
      </w:r>
      <w:r w:rsidRPr="00C62270">
        <w:rPr>
          <w:rFonts w:ascii="Calibri" w:hAnsi="Calibri" w:cs="Calibri"/>
        </w:rPr>
        <w:t>body weight, physical inactivity and smoking, and social factors such as education and difficulty managing on income</w:t>
      </w:r>
      <w:r>
        <w:rPr>
          <w:rFonts w:ascii="Calibri" w:hAnsi="Calibri" w:cs="Calibri"/>
        </w:rPr>
        <w:t>. This report presents the relationship between each chronic condition and these risk factors, as well as more extensive published research from ALSWH into these and other factors that are particularly associated with these conditions.</w:t>
      </w:r>
    </w:p>
    <w:p w14:paraId="5B49B3D8" w14:textId="77777777" w:rsidR="000E2D78" w:rsidRDefault="000E2D78" w:rsidP="001950AA">
      <w:pPr>
        <w:rPr>
          <w:rFonts w:ascii="Calibri" w:hAnsi="Calibri" w:cs="Calibri"/>
        </w:rPr>
      </w:pPr>
    </w:p>
    <w:p w14:paraId="6B0CCF68" w14:textId="77777777" w:rsidR="001950AA" w:rsidRDefault="001950AA" w:rsidP="001950AA">
      <w:pPr>
        <w:rPr>
          <w:rFonts w:ascii="Calibri" w:hAnsi="Calibri" w:cs="Calibri"/>
        </w:rPr>
      </w:pPr>
      <w:r>
        <w:rPr>
          <w:rFonts w:ascii="Calibri" w:hAnsi="Calibri" w:cs="Calibri"/>
        </w:rPr>
        <w:t>The highlighted risk factors demonstrate considerable variation between cohorts and as women age. For example the 1989-95 cohort tends to have higher levels of education and less difficulty managing on income than the oldest cohort, although there is still a high degree of variation within each of the cohorts, which is reflected in different levels of chronic disease risk.</w:t>
      </w:r>
    </w:p>
    <w:p w14:paraId="35855F27" w14:textId="77777777" w:rsidR="000E2D78" w:rsidRDefault="000E2D78" w:rsidP="004B5B4E">
      <w:pPr>
        <w:rPr>
          <w:rFonts w:ascii="Calibri" w:hAnsi="Calibri" w:cs="Calibri"/>
          <w:lang w:val="en-US"/>
        </w:rPr>
      </w:pPr>
    </w:p>
    <w:p w14:paraId="7D3C273A" w14:textId="49CD1273" w:rsidR="004B5B4E" w:rsidRDefault="004B5B4E" w:rsidP="004B5B4E">
      <w:pPr>
        <w:rPr>
          <w:rFonts w:ascii="Calibri" w:hAnsi="Calibri" w:cs="Calibri"/>
          <w:lang w:val="en-US"/>
        </w:rPr>
      </w:pPr>
      <w:r>
        <w:rPr>
          <w:rFonts w:ascii="Calibri" w:hAnsi="Calibri" w:cs="Calibri"/>
          <w:lang w:val="en-US"/>
        </w:rPr>
        <w:t>The proportions of women who are overweight or obese have increased across the cohorts and as the women have aged (see</w:t>
      </w:r>
      <w:r w:rsidR="000E2D78">
        <w:rPr>
          <w:rFonts w:ascii="Calibri" w:hAnsi="Calibri" w:cs="Calibri"/>
          <w:lang w:val="en-US"/>
        </w:rPr>
        <w:t xml:space="preserve"> </w:t>
      </w:r>
      <w:r w:rsidR="000E2D78">
        <w:rPr>
          <w:rFonts w:ascii="Calibri" w:hAnsi="Calibri" w:cs="Calibri"/>
          <w:lang w:val="en-US"/>
        </w:rPr>
        <w:fldChar w:fldCharType="begin"/>
      </w:r>
      <w:r w:rsidR="000E2D78">
        <w:rPr>
          <w:rFonts w:ascii="Calibri" w:hAnsi="Calibri" w:cs="Calibri"/>
          <w:lang w:val="en-US"/>
        </w:rPr>
        <w:instrText xml:space="preserve"> REF _Ref420502838 \h </w:instrText>
      </w:r>
      <w:r w:rsidR="000E2D78">
        <w:rPr>
          <w:rFonts w:ascii="Calibri" w:hAnsi="Calibri" w:cs="Calibri"/>
          <w:lang w:val="en-US"/>
        </w:rPr>
      </w:r>
      <w:r w:rsidR="000E2D78">
        <w:rPr>
          <w:rFonts w:ascii="Calibri" w:hAnsi="Calibri" w:cs="Calibri"/>
          <w:lang w:val="en-US"/>
        </w:rPr>
        <w:fldChar w:fldCharType="separate"/>
      </w:r>
      <w:r w:rsidR="002B0B0C">
        <w:t xml:space="preserve">Figure </w:t>
      </w:r>
      <w:r w:rsidR="002B0B0C">
        <w:rPr>
          <w:noProof/>
        </w:rPr>
        <w:t>4</w:t>
      </w:r>
      <w:r w:rsidR="002B0B0C">
        <w:noBreakHyphen/>
      </w:r>
      <w:r w:rsidR="002B0B0C">
        <w:rPr>
          <w:noProof/>
        </w:rPr>
        <w:t>1</w:t>
      </w:r>
      <w:r w:rsidR="000E2D78">
        <w:rPr>
          <w:rFonts w:ascii="Calibri" w:hAnsi="Calibri" w:cs="Calibri"/>
          <w:lang w:val="en-US"/>
        </w:rPr>
        <w:fldChar w:fldCharType="end"/>
      </w:r>
      <w:r w:rsidR="00075E05">
        <w:rPr>
          <w:rFonts w:ascii="Calibri" w:hAnsi="Calibri" w:cs="Calibri"/>
          <w:lang w:val="en-US"/>
        </w:rPr>
        <w:t>)</w:t>
      </w:r>
      <w:r>
        <w:rPr>
          <w:rFonts w:ascii="Calibri" w:hAnsi="Calibri" w:cs="Calibri"/>
          <w:lang w:val="en-US"/>
        </w:rPr>
        <w:t xml:space="preserve">. </w:t>
      </w:r>
    </w:p>
    <w:p w14:paraId="15076070" w14:textId="77777777" w:rsidR="000E2D78" w:rsidRDefault="000E2D78" w:rsidP="004B5B4E">
      <w:pPr>
        <w:rPr>
          <w:rFonts w:ascii="Calibri" w:hAnsi="Calibri" w:cs="Calibri"/>
          <w:lang w:val="en-US"/>
        </w:rPr>
      </w:pPr>
    </w:p>
    <w:p w14:paraId="07B9E139" w14:textId="77777777" w:rsidR="004B5B4E" w:rsidRDefault="004B5B4E" w:rsidP="004B5B4E">
      <w:pPr>
        <w:rPr>
          <w:rFonts w:ascii="Calibri" w:hAnsi="Calibri" w:cs="Calibri"/>
          <w:lang w:val="en-US"/>
        </w:rPr>
      </w:pPr>
      <w:r>
        <w:rPr>
          <w:noProof/>
          <w:lang w:eastAsia="en-AU"/>
        </w:rPr>
        <w:drawing>
          <wp:inline distT="0" distB="0" distL="0" distR="0" wp14:anchorId="14258175" wp14:editId="7DE41D3F">
            <wp:extent cx="5171438" cy="3878580"/>
            <wp:effectExtent l="0" t="0" r="1079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5716" cy="3874289"/>
                    </a:xfrm>
                    <a:prstGeom prst="rect">
                      <a:avLst/>
                    </a:prstGeom>
                    <a:noFill/>
                    <a:ln>
                      <a:noFill/>
                    </a:ln>
                  </pic:spPr>
                </pic:pic>
              </a:graphicData>
            </a:graphic>
          </wp:inline>
        </w:drawing>
      </w:r>
    </w:p>
    <w:p w14:paraId="42C65A7D" w14:textId="773B983B" w:rsidR="004B5B4E" w:rsidRPr="00F500A2" w:rsidRDefault="004C3A22" w:rsidP="004C3A22">
      <w:pPr>
        <w:pStyle w:val="Caption"/>
      </w:pPr>
      <w:bookmarkStart w:id="54" w:name="_Ref420502838"/>
      <w:bookmarkStart w:id="55" w:name="_Toc420570984"/>
      <w:bookmarkStart w:id="56" w:name="_Toc420656855"/>
      <w:bookmarkStart w:id="57" w:name="_Toc420656939"/>
      <w:r>
        <w:t xml:space="preserve">Figure </w:t>
      </w:r>
      <w:r w:rsidR="003274F4">
        <w:fldChar w:fldCharType="begin"/>
      </w:r>
      <w:r w:rsidR="003274F4">
        <w:instrText xml:space="preserve"> STYLEREF 1 \s </w:instrText>
      </w:r>
      <w:r w:rsidR="003274F4">
        <w:fldChar w:fldCharType="separate"/>
      </w:r>
      <w:r w:rsidR="002B0B0C">
        <w:rPr>
          <w:noProof/>
        </w:rPr>
        <w:t>4</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w:t>
      </w:r>
      <w:r w:rsidR="003274F4">
        <w:rPr>
          <w:noProof/>
        </w:rPr>
        <w:fldChar w:fldCharType="end"/>
      </w:r>
      <w:bookmarkEnd w:id="54"/>
      <w:r w:rsidR="004B5B4E" w:rsidRPr="00F500A2">
        <w:t>: Prevalence of overweight and obesity in each cohort (1973-78, 1946-51, 1921-26) at each survey.</w:t>
      </w:r>
      <w:bookmarkEnd w:id="55"/>
      <w:bookmarkEnd w:id="56"/>
      <w:bookmarkEnd w:id="57"/>
      <w:r w:rsidR="004B5B4E" w:rsidRPr="00F500A2">
        <w:t xml:space="preserve"> </w:t>
      </w:r>
    </w:p>
    <w:p w14:paraId="4E8A503E" w14:textId="34CB105F" w:rsidR="004B5B4E" w:rsidRDefault="004B5B4E" w:rsidP="004B5B4E">
      <w:pPr>
        <w:rPr>
          <w:rFonts w:ascii="Calibri" w:hAnsi="Calibri" w:cs="Calibri"/>
          <w:lang w:val="en-US"/>
        </w:rPr>
      </w:pPr>
      <w:r>
        <w:lastRenderedPageBreak/>
        <w:t>Over the ten year period from 1996 to 2006, w</w:t>
      </w:r>
      <w:r w:rsidRPr="002717D4">
        <w:t>omen in the 1973-78 cohort were estimated to have gained around 600 grams</w:t>
      </w:r>
      <w:r>
        <w:t xml:space="preserve"> per </w:t>
      </w:r>
      <w:r w:rsidRPr="002717D4">
        <w:t>year</w:t>
      </w:r>
      <w:r>
        <w:t xml:space="preserve"> for an </w:t>
      </w:r>
      <w:r w:rsidRPr="002717D4">
        <w:t xml:space="preserve">average non-pregnant </w:t>
      </w:r>
      <w:r>
        <w:t xml:space="preserve">woman who initially weighed </w:t>
      </w:r>
      <w:r w:rsidRPr="006D410D">
        <w:t xml:space="preserve">65kg </w:t>
      </w:r>
      <w:r w:rsidRPr="006D410D">
        <w:fldChar w:fldCharType="begin"/>
      </w:r>
      <w:r w:rsidR="00824739">
        <w:instrText xml:space="preserve"> ADDIN EN.CITE &lt;EndNote&gt;&lt;Cite&gt;&lt;Author&gt;Brown&lt;/Author&gt;&lt;Year&gt;2010&lt;/Year&gt;&lt;RecNum&gt;95&lt;/RecNum&gt;&lt;DisplayText&gt;(Brown et al., 2010)&lt;/DisplayText&gt;&lt;record&gt;&lt;rec-number&gt;95&lt;/rec-number&gt;&lt;foreign-keys&gt;&lt;key app="EN" db-id="pwrrwxdaa2200me0xfkxz5fnzstf9pwaf9vt"&gt;95&lt;/key&gt;&lt;/foreign-keys&gt;&lt;ref-type name="Journal Article"&gt;17&lt;/ref-type&gt;&lt;contributors&gt;&lt;authors&gt;&lt;author&gt;Brown, W. J.&lt;/author&gt;&lt;author&gt;Hockey, R.&lt;/author&gt;&lt;author&gt;Dobson, A. J.&lt;/author&gt;&lt;/authors&gt;&lt;/contributors&gt;&lt;auth-address&gt;School of Human Movement Studies, University of Queensland, St. Lucia, Queensland 4072, Australia. wbrown@hms.uq.edu.au&lt;/auth-address&gt;&lt;titles&gt;&lt;title&gt;Effects of having a baby on weight gain&lt;/title&gt;&lt;secondary-title&gt;American Journal of Preventive Medicine&lt;/secondary-title&gt;&lt;alt-title&gt;Am J Prev Med&lt;/alt-title&gt;&lt;/titles&gt;&lt;periodical&gt;&lt;full-title&gt;American journal of preventive medicine&lt;/full-title&gt;&lt;abbr-1&gt;Am J Prev Med&lt;/abbr-1&gt;&lt;/periodical&gt;&lt;alt-periodical&gt;&lt;full-title&gt;American journal of preventive medicine&lt;/full-title&gt;&lt;abbr-1&gt;Am J Prev Med&lt;/abbr-1&gt;&lt;/alt-periodical&gt;&lt;pages&gt;163-70&lt;/pages&gt;&lt;volume&gt;38&lt;/volume&gt;&lt;number&gt;2&lt;/number&gt;&lt;edition&gt;2010/02/02&lt;/edition&gt;&lt;keywords&gt;&lt;keyword&gt;Adolescent&lt;/keyword&gt;&lt;keyword&gt;Adult&lt;/keyword&gt;&lt;keyword&gt;Australia&lt;/keyword&gt;&lt;keyword&gt;Body Mass Index&lt;/keyword&gt;&lt;keyword&gt;Female&lt;/keyword&gt;&lt;keyword&gt;Health Behavior&lt;/keyword&gt;&lt;keyword&gt;Health Surveys&lt;/keyword&gt;&lt;keyword&gt;Humans&lt;/keyword&gt;&lt;keyword&gt;Longitudinal Studies&lt;/keyword&gt;&lt;keyword&gt;*Mothers&lt;/keyword&gt;&lt;keyword&gt;*Parturition&lt;/keyword&gt;&lt;keyword&gt;*Pregnancy&lt;/keyword&gt;&lt;keyword&gt;*Weight Gain&lt;/keyword&gt;&lt;keyword&gt;Young Adult&lt;/keyword&gt;&lt;/keywords&gt;&lt;dates&gt;&lt;year&gt;2010&lt;/year&gt;&lt;pub-dates&gt;&lt;date&gt;Feb&lt;/date&gt;&lt;/pub-dates&gt;&lt;/dates&gt;&lt;isbn&gt;1873-2607 (Electronic)&amp;#xD;0749-3797 (Linking)&lt;/isbn&gt;&lt;accession-num&gt;20117572&lt;/accession-num&gt;&lt;work-type&gt;Research Support, Non-U.S. Gov&amp;apos;t&lt;/work-type&gt;&lt;urls&gt;&lt;related-urls&gt;&lt;url&gt;http://www.ncbi.nlm.nih.gov/pubmed/20117572&lt;/url&gt;&lt;/related-urls&gt;&lt;/urls&gt;&lt;electronic-resource-num&gt;10.1016/j.amepre.2009.09.044&lt;/electronic-resource-num&gt;&lt;language&gt;eng&lt;/language&gt;&lt;/record&gt;&lt;/Cite&gt;&lt;/EndNote&gt;</w:instrText>
      </w:r>
      <w:r w:rsidRPr="006D410D">
        <w:fldChar w:fldCharType="separate"/>
      </w:r>
      <w:r w:rsidRPr="006D410D">
        <w:rPr>
          <w:noProof/>
        </w:rPr>
        <w:t>(</w:t>
      </w:r>
      <w:hyperlink w:anchor="_ENREF_17" w:tooltip="Brown, 2010 #95" w:history="1">
        <w:r w:rsidR="002139DB" w:rsidRPr="006D410D">
          <w:rPr>
            <w:noProof/>
          </w:rPr>
          <w:t>Brown et al., 2010</w:t>
        </w:r>
      </w:hyperlink>
      <w:r w:rsidRPr="006D410D">
        <w:rPr>
          <w:noProof/>
        </w:rPr>
        <w:t>)</w:t>
      </w:r>
      <w:r w:rsidRPr="006D410D">
        <w:fldChar w:fldCharType="end"/>
      </w:r>
      <w:r w:rsidRPr="006D410D">
        <w:t>. By Survey 6, the mean weight of women in the 1973-78 cohort, who were then aged 34-39 years, was hig</w:t>
      </w:r>
      <w:r w:rsidRPr="002717D4">
        <w:t xml:space="preserve">her than the mean weight for the 1946-51 cohort when they were aged 45-50. </w:t>
      </w:r>
      <w:r>
        <w:rPr>
          <w:rFonts w:ascii="Calibri" w:hAnsi="Calibri" w:cs="Calibri"/>
          <w:lang w:val="en-US"/>
        </w:rPr>
        <w:t>Overweight and obesity is also higher among women in the 1989-95</w:t>
      </w:r>
      <w:r w:rsidR="00CB4B54">
        <w:rPr>
          <w:rFonts w:ascii="Calibri" w:hAnsi="Calibri" w:cs="Calibri"/>
          <w:lang w:val="en-US"/>
        </w:rPr>
        <w:t xml:space="preserve"> cohort</w:t>
      </w:r>
      <w:r>
        <w:rPr>
          <w:rFonts w:ascii="Calibri" w:hAnsi="Calibri" w:cs="Calibri"/>
          <w:lang w:val="en-US"/>
        </w:rPr>
        <w:t xml:space="preserve">, with </w:t>
      </w:r>
      <w:r w:rsidRPr="009F7490">
        <w:rPr>
          <w:rFonts w:ascii="Calibri" w:hAnsi="Calibri" w:cs="Calibri"/>
          <w:lang w:val="en-US"/>
        </w:rPr>
        <w:t xml:space="preserve">19% </w:t>
      </w:r>
      <w:r>
        <w:rPr>
          <w:rFonts w:ascii="Calibri" w:hAnsi="Calibri" w:cs="Calibri"/>
          <w:lang w:val="en-US"/>
        </w:rPr>
        <w:t xml:space="preserve">of the women who completed the baseline survey </w:t>
      </w:r>
      <w:r w:rsidRPr="009F7490">
        <w:rPr>
          <w:rFonts w:ascii="Calibri" w:hAnsi="Calibri" w:cs="Calibri"/>
          <w:lang w:val="en-US"/>
        </w:rPr>
        <w:t>categorised as overweight and 14% as</w:t>
      </w:r>
      <w:r>
        <w:rPr>
          <w:rFonts w:ascii="Calibri" w:hAnsi="Calibri" w:cs="Calibri"/>
          <w:lang w:val="en-US"/>
        </w:rPr>
        <w:t xml:space="preserve"> </w:t>
      </w:r>
      <w:r w:rsidRPr="009F7490">
        <w:rPr>
          <w:rFonts w:ascii="Calibri" w:hAnsi="Calibri" w:cs="Calibri"/>
          <w:lang w:val="en-US"/>
        </w:rPr>
        <w:t xml:space="preserve">obese. </w:t>
      </w:r>
      <w:r>
        <w:rPr>
          <w:rFonts w:ascii="Calibri" w:hAnsi="Calibri" w:cs="Calibri"/>
          <w:lang w:val="en-US"/>
        </w:rPr>
        <w:t xml:space="preserve">However, in the older cohort there has also been an increase in the proportion who are underweight, particularly at the oldest ages.  </w:t>
      </w:r>
    </w:p>
    <w:p w14:paraId="2B352FDE" w14:textId="77777777" w:rsidR="004B5B4E" w:rsidRDefault="004B5B4E" w:rsidP="004B5B4E">
      <w:pPr>
        <w:rPr>
          <w:rFonts w:ascii="Calibri" w:hAnsi="Calibri" w:cs="Calibri"/>
          <w:lang w:val="en-US"/>
        </w:rPr>
      </w:pPr>
    </w:p>
    <w:p w14:paraId="327A2D38" w14:textId="1A2C0466" w:rsidR="004B5B4E" w:rsidRPr="00FA5F61" w:rsidRDefault="004B5B4E" w:rsidP="004B5B4E">
      <w:pPr>
        <w:widowControl w:val="0"/>
        <w:autoSpaceDE w:val="0"/>
        <w:autoSpaceDN w:val="0"/>
        <w:adjustRightInd w:val="0"/>
        <w:spacing w:before="0" w:after="0"/>
        <w:jc w:val="left"/>
        <w:rPr>
          <w:rFonts w:ascii="Calibri" w:hAnsi="Calibri" w:cs="Calibri"/>
        </w:rPr>
      </w:pPr>
      <w:r w:rsidRPr="00FA5F61">
        <w:rPr>
          <w:rFonts w:ascii="Calibri" w:hAnsi="Calibri" w:cs="Calibri"/>
          <w:lang w:val="en-US"/>
        </w:rPr>
        <w:t xml:space="preserve">Among women </w:t>
      </w:r>
      <w:r>
        <w:rPr>
          <w:rFonts w:ascii="Calibri" w:hAnsi="Calibri" w:cs="Calibri"/>
          <w:lang w:val="en-US"/>
        </w:rPr>
        <w:t>in the 1989-95 cohort (</w:t>
      </w:r>
      <w:r w:rsidRPr="00FA5F61">
        <w:rPr>
          <w:rFonts w:ascii="Calibri" w:hAnsi="Calibri" w:cs="Calibri"/>
          <w:lang w:val="en-US"/>
        </w:rPr>
        <w:t>aged 18 to 23 years in 2013</w:t>
      </w:r>
      <w:r>
        <w:rPr>
          <w:rFonts w:ascii="Calibri" w:hAnsi="Calibri" w:cs="Calibri"/>
          <w:lang w:val="en-US"/>
        </w:rPr>
        <w:t>)</w:t>
      </w:r>
      <w:r w:rsidRPr="00FA5F61">
        <w:rPr>
          <w:rFonts w:ascii="Calibri" w:hAnsi="Calibri" w:cs="Calibri"/>
          <w:lang w:val="en-US"/>
        </w:rPr>
        <w:t>, 19% were categorised as overweight and 14% as</w:t>
      </w:r>
      <w:r>
        <w:rPr>
          <w:rFonts w:ascii="Calibri" w:hAnsi="Calibri" w:cs="Calibri"/>
          <w:lang w:val="en-US"/>
        </w:rPr>
        <w:t xml:space="preserve"> </w:t>
      </w:r>
      <w:r w:rsidRPr="00FA5F61">
        <w:rPr>
          <w:rFonts w:ascii="Calibri" w:hAnsi="Calibri" w:cs="Calibri"/>
          <w:lang w:val="en-US"/>
        </w:rPr>
        <w:t>obese. Comparison with women in the same age range in 1996 indicated a marked increase by</w:t>
      </w:r>
      <w:r>
        <w:rPr>
          <w:rFonts w:ascii="Calibri" w:hAnsi="Calibri" w:cs="Calibri"/>
          <w:lang w:val="en-US"/>
        </w:rPr>
        <w:t xml:space="preserve"> </w:t>
      </w:r>
      <w:r w:rsidRPr="00FA5F61">
        <w:rPr>
          <w:rFonts w:ascii="Calibri" w:hAnsi="Calibri" w:cs="Calibri"/>
          <w:lang w:val="en-US"/>
        </w:rPr>
        <w:t>2013 in the percentage of overweight or obese women (20% in 1996 and 33% in 2013</w:t>
      </w:r>
      <w:r>
        <w:rPr>
          <w:rFonts w:ascii="Calibri" w:hAnsi="Calibri" w:cs="Calibri"/>
          <w:lang w:val="en-US"/>
        </w:rPr>
        <w:t xml:space="preserve"> respe</w:t>
      </w:r>
      <w:r w:rsidRPr="006D410D">
        <w:rPr>
          <w:rFonts w:ascii="Calibri" w:hAnsi="Calibri" w:cs="Calibri"/>
          <w:lang w:val="en-US"/>
        </w:rPr>
        <w:t xml:space="preserve">ctively </w:t>
      </w:r>
      <w:r w:rsidRPr="006D410D">
        <w:rPr>
          <w:rFonts w:ascii="Calibri" w:hAnsi="Calibri" w:cs="Calibri"/>
          <w:lang w:val="en-US"/>
        </w:rPr>
        <w:fldChar w:fldCharType="begin"/>
      </w:r>
      <w:r w:rsidRPr="006D410D">
        <w:rPr>
          <w:rFonts w:ascii="Calibri" w:hAnsi="Calibri" w:cs="Calibri"/>
          <w:lang w:val="en-US"/>
        </w:rPr>
        <w:instrText xml:space="preserve"> ADDIN EN.CITE &lt;EndNote&gt;&lt;Cite&gt;&lt;Author&gt;Mishra&lt;/Author&gt;&lt;Year&gt;2014&lt;/Year&gt;&lt;RecNum&gt;90&lt;/RecNum&gt;&lt;DisplayText&gt;(Mishra et al., 2014)&lt;/DisplayText&gt;&lt;record&gt;&lt;rec-number&gt;90&lt;/rec-number&gt;&lt;foreign-keys&gt;&lt;key app="EN" db-id="pwrrwxdaa2200me0xfkxz5fnzstf9pwaf9vt"&gt;90&lt;/key&gt;&lt;/foreign-keys&gt;&lt;ref-type name="Report"&gt;27&lt;/ref-type&gt;&lt;contributors&gt;&lt;authors&gt;&lt;author&gt;Mishra, G. &lt;/author&gt;&lt;author&gt;Loxton, D. &lt;/author&gt;&lt;author&gt;Anderson, A.&lt;/author&gt;&lt;author&gt;Hockey, R. &lt;/author&gt;&lt;author&gt;Powers, J. &lt;/author&gt;&lt;author&gt;Brown, W. &lt;/author&gt;&lt;author&gt;Dobson, A. &lt;/author&gt;&lt;author&gt;Duffy, L. &lt;/author&gt;&lt;author&gt;Graves, A. &lt;/author&gt;&lt;author&gt;Harris, M. &lt;/author&gt;&lt;author&gt;Harris, S. &lt;/author&gt;&lt;author&gt;Lucke, J. &lt;/author&gt;&lt;author&gt;McLaughlin, D. &lt;/author&gt;&lt;author&gt;Mooney, R. &lt;/author&gt;&lt;author&gt;Pachana, N. &lt;/author&gt;&lt;author&gt;Pease, S. &lt;/author&gt;&lt;author&gt;Tavener, M. &lt;/author&gt;&lt;author&gt;Thomson, C. &lt;/author&gt;&lt;author&gt;Tooth, L. &lt;/author&gt;&lt;author&gt;Townsend, N. &lt;/author&gt;&lt;author&gt;Tuckerman, R. &lt;/author&gt;&lt;author&gt;Byles, J.&lt;/author&gt;&lt;/authors&gt;&lt;/contributors&gt;&lt;titles&gt;&lt;title&gt;Health and wellbeing of women aged 18 to 23 in 2013 and 1996: Findings from the Australian Longitudinal Study on Women’s Health.&lt;/title&gt;&lt;/titles&gt;&lt;dates&gt;&lt;year&gt;2014&lt;/year&gt;&lt;/dates&gt;&lt;publisher&gt;Report prepared for the Australian Government Department of Health&lt;/publisher&gt;&lt;urls&gt;&lt;/urls&gt;&lt;/record&gt;&lt;/Cite&gt;&lt;/EndNote&gt;</w:instrText>
      </w:r>
      <w:r w:rsidRPr="006D410D">
        <w:rPr>
          <w:rFonts w:ascii="Calibri" w:hAnsi="Calibri" w:cs="Calibri"/>
          <w:lang w:val="en-US"/>
        </w:rPr>
        <w:fldChar w:fldCharType="separate"/>
      </w:r>
      <w:r w:rsidRPr="006D410D">
        <w:rPr>
          <w:rFonts w:ascii="Calibri" w:hAnsi="Calibri" w:cs="Calibri"/>
          <w:noProof/>
          <w:lang w:val="en-US"/>
        </w:rPr>
        <w:t>(</w:t>
      </w:r>
      <w:hyperlink w:anchor="_ENREF_66" w:tooltip="Mishra, 2014 #90" w:history="1">
        <w:r w:rsidR="002139DB" w:rsidRPr="006D410D">
          <w:rPr>
            <w:rFonts w:ascii="Calibri" w:hAnsi="Calibri" w:cs="Calibri"/>
            <w:noProof/>
            <w:lang w:val="en-US"/>
          </w:rPr>
          <w:t>Mishra et al., 2014</w:t>
        </w:r>
      </w:hyperlink>
      <w:r w:rsidRPr="006D410D">
        <w:rPr>
          <w:rFonts w:ascii="Calibri" w:hAnsi="Calibri" w:cs="Calibri"/>
          <w:noProof/>
          <w:lang w:val="en-US"/>
        </w:rPr>
        <w:t>)</w:t>
      </w:r>
      <w:r w:rsidRPr="006D410D">
        <w:rPr>
          <w:rFonts w:ascii="Calibri" w:hAnsi="Calibri" w:cs="Calibri"/>
          <w:lang w:val="en-US"/>
        </w:rPr>
        <w:fldChar w:fldCharType="end"/>
      </w:r>
      <w:r w:rsidRPr="006D410D">
        <w:rPr>
          <w:rFonts w:ascii="Calibri" w:hAnsi="Calibri" w:cs="Calibri"/>
        </w:rPr>
        <w:t>.</w:t>
      </w:r>
    </w:p>
    <w:p w14:paraId="657DBC3E" w14:textId="77777777" w:rsidR="001950AA" w:rsidRDefault="001950AA" w:rsidP="001950AA">
      <w:pPr>
        <w:rPr>
          <w:rFonts w:ascii="Calibri" w:hAnsi="Calibri" w:cs="Calibri"/>
        </w:rPr>
      </w:pPr>
    </w:p>
    <w:p w14:paraId="23AB9348" w14:textId="32B06AAD" w:rsidR="001950AA" w:rsidRDefault="000E2D78" w:rsidP="001950AA">
      <w:pPr>
        <w:rPr>
          <w:rFonts w:ascii="Calibri" w:hAnsi="Calibri" w:cs="Calibri"/>
        </w:rPr>
      </w:pPr>
      <w:r>
        <w:rPr>
          <w:rFonts w:ascii="Calibri" w:hAnsi="Calibri" w:cs="Calibri"/>
        </w:rPr>
        <w:fldChar w:fldCharType="begin"/>
      </w:r>
      <w:r>
        <w:rPr>
          <w:rFonts w:ascii="Calibri" w:hAnsi="Calibri" w:cs="Calibri"/>
        </w:rPr>
        <w:instrText xml:space="preserve"> REF _Ref419726576 \h </w:instrText>
      </w:r>
      <w:r>
        <w:rPr>
          <w:rFonts w:ascii="Calibri" w:hAnsi="Calibri" w:cs="Calibri"/>
        </w:rPr>
      </w:r>
      <w:r>
        <w:rPr>
          <w:rFonts w:ascii="Calibri" w:hAnsi="Calibri" w:cs="Calibri"/>
        </w:rPr>
        <w:fldChar w:fldCharType="separate"/>
      </w:r>
      <w:r w:rsidR="002B0B0C">
        <w:t xml:space="preserve">Figure </w:t>
      </w:r>
      <w:r w:rsidR="002B0B0C">
        <w:rPr>
          <w:noProof/>
        </w:rPr>
        <w:t>4</w:t>
      </w:r>
      <w:r w:rsidR="002B0B0C">
        <w:noBreakHyphen/>
      </w:r>
      <w:r w:rsidR="002B0B0C">
        <w:rPr>
          <w:noProof/>
        </w:rPr>
        <w:t>2</w:t>
      </w:r>
      <w:r>
        <w:rPr>
          <w:rFonts w:ascii="Calibri" w:hAnsi="Calibri" w:cs="Calibri"/>
        </w:rPr>
        <w:fldChar w:fldCharType="end"/>
      </w:r>
      <w:r>
        <w:rPr>
          <w:rFonts w:ascii="Calibri" w:hAnsi="Calibri" w:cs="Calibri"/>
        </w:rPr>
        <w:t xml:space="preserve"> </w:t>
      </w:r>
      <w:r w:rsidR="001950AA">
        <w:rPr>
          <w:rFonts w:ascii="Calibri" w:hAnsi="Calibri" w:cs="Calibri"/>
        </w:rPr>
        <w:t>shows how the percentages of women who are current smokers have changed over time among women in the 1973-78, 1946-51 and 1921-26 cohorts.  In 1996, smoking rates were highest among women in the 1973-78 cohort, and have declined over time. Smoking prevalence in 2013 for the 1989-95 cohort was 1</w:t>
      </w:r>
      <w:r w:rsidR="001950AA" w:rsidRPr="006D410D">
        <w:rPr>
          <w:rFonts w:ascii="Calibri" w:hAnsi="Calibri" w:cs="Calibri"/>
        </w:rPr>
        <w:t xml:space="preserve">9% </w:t>
      </w:r>
      <w:r w:rsidR="001950AA" w:rsidRPr="006D410D">
        <w:rPr>
          <w:rFonts w:ascii="Calibri" w:hAnsi="Calibri" w:cs="Calibri"/>
        </w:rPr>
        <w:fldChar w:fldCharType="begin"/>
      </w:r>
      <w:r w:rsidR="001950AA" w:rsidRPr="006D410D">
        <w:rPr>
          <w:rFonts w:ascii="Calibri" w:hAnsi="Calibri" w:cs="Calibri"/>
        </w:rPr>
        <w:instrText xml:space="preserve"> ADDIN EN.CITE &lt;EndNote&gt;&lt;Cite&gt;&lt;Author&gt;Mishra&lt;/Author&gt;&lt;Year&gt;2014&lt;/Year&gt;&lt;RecNum&gt;90&lt;/RecNum&gt;&lt;DisplayText&gt;(Mishra et al., 2014)&lt;/DisplayText&gt;&lt;record&gt;&lt;rec-number&gt;90&lt;/rec-number&gt;&lt;foreign-keys&gt;&lt;key app="EN" db-id="pwrrwxdaa2200me0xfkxz5fnzstf9pwaf9vt"&gt;90&lt;/key&gt;&lt;/foreign-keys&gt;&lt;ref-type name="Report"&gt;27&lt;/ref-type&gt;&lt;contributors&gt;&lt;authors&gt;&lt;author&gt;Mishra, G. &lt;/author&gt;&lt;author&gt;Loxton, D. &lt;/author&gt;&lt;author&gt;Anderson, A.&lt;/author&gt;&lt;author&gt;Hockey, R. &lt;/author&gt;&lt;author&gt;Powers, J. &lt;/author&gt;&lt;author&gt;Brown, W. &lt;/author&gt;&lt;author&gt;Dobson, A. &lt;/author&gt;&lt;author&gt;Duffy, L. &lt;/author&gt;&lt;author&gt;Graves, A. &lt;/author&gt;&lt;author&gt;Harris, M. &lt;/author&gt;&lt;author&gt;Harris, S. &lt;/author&gt;&lt;author&gt;Lucke, J. &lt;/author&gt;&lt;author&gt;McLaughlin, D. &lt;/author&gt;&lt;author&gt;Mooney, R. &lt;/author&gt;&lt;author&gt;Pachana, N. &lt;/author&gt;&lt;author&gt;Pease, S. &lt;/author&gt;&lt;author&gt;Tavener, M. &lt;/author&gt;&lt;author&gt;Thomson, C. &lt;/author&gt;&lt;author&gt;Tooth, L. &lt;/author&gt;&lt;author&gt;Townsend, N. &lt;/author&gt;&lt;author&gt;Tuckerman, R. &lt;/author&gt;&lt;author&gt;Byles, J.&lt;/author&gt;&lt;/authors&gt;&lt;/contributors&gt;&lt;titles&gt;&lt;title&gt;Health and wellbeing of women aged 18 to 23 in 2013 and 1996: Findings from the Australian Longitudinal Study on Women’s Health.&lt;/title&gt;&lt;/titles&gt;&lt;dates&gt;&lt;year&gt;2014&lt;/year&gt;&lt;/dates&gt;&lt;publisher&gt;Report prepared for the Australian Government Department of Health&lt;/publisher&gt;&lt;urls&gt;&lt;/urls&gt;&lt;/record&gt;&lt;/Cite&gt;&lt;/EndNote&gt;</w:instrText>
      </w:r>
      <w:r w:rsidR="001950AA" w:rsidRPr="006D410D">
        <w:rPr>
          <w:rFonts w:ascii="Calibri" w:hAnsi="Calibri" w:cs="Calibri"/>
        </w:rPr>
        <w:fldChar w:fldCharType="separate"/>
      </w:r>
      <w:r w:rsidR="001950AA" w:rsidRPr="006D410D">
        <w:rPr>
          <w:rFonts w:ascii="Calibri" w:hAnsi="Calibri" w:cs="Calibri"/>
          <w:noProof/>
        </w:rPr>
        <w:t>(</w:t>
      </w:r>
      <w:hyperlink w:anchor="_ENREF_66" w:tooltip="Mishra, 2014 #90" w:history="1">
        <w:r w:rsidR="002139DB" w:rsidRPr="006D410D">
          <w:rPr>
            <w:rFonts w:ascii="Calibri" w:hAnsi="Calibri" w:cs="Calibri"/>
            <w:noProof/>
          </w:rPr>
          <w:t>Mishra et al., 2014</w:t>
        </w:r>
      </w:hyperlink>
      <w:r w:rsidR="001950AA" w:rsidRPr="006D410D">
        <w:rPr>
          <w:rFonts w:ascii="Calibri" w:hAnsi="Calibri" w:cs="Calibri"/>
          <w:noProof/>
        </w:rPr>
        <w:t>)</w:t>
      </w:r>
      <w:r w:rsidR="001950AA" w:rsidRPr="006D410D">
        <w:rPr>
          <w:rFonts w:ascii="Calibri" w:hAnsi="Calibri" w:cs="Calibri"/>
        </w:rPr>
        <w:fldChar w:fldCharType="end"/>
      </w:r>
      <w:r w:rsidR="001950AA" w:rsidRPr="006D410D">
        <w:rPr>
          <w:rFonts w:ascii="Calibri" w:hAnsi="Calibri" w:cs="Calibri"/>
        </w:rPr>
        <w:t xml:space="preserve">. Smoking is one of the strongest risk factors for early death </w:t>
      </w:r>
      <w:r w:rsidR="001950AA" w:rsidRPr="006D410D">
        <w:rPr>
          <w:rFonts w:ascii="Calibri" w:hAnsi="Calibri" w:cs="Calibri"/>
        </w:rPr>
        <w:fldChar w:fldCharType="begin">
          <w:fldData xml:space="preserve">PEVuZE5vdGU+PENpdGU+PEF1dGhvcj5KYW1yb3ppazwvQXV0aG9yPjxZZWFyPjIwMTE8L1llYXI+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KYW1yb3ppazwvQXV0aG9yPjxZZWFyPjIwMTE8L1llYXI+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001950AA" w:rsidRPr="006D410D">
        <w:rPr>
          <w:rFonts w:ascii="Calibri" w:hAnsi="Calibri" w:cs="Calibri"/>
        </w:rPr>
      </w:r>
      <w:r w:rsidR="001950AA" w:rsidRPr="006D410D">
        <w:rPr>
          <w:rFonts w:ascii="Calibri" w:hAnsi="Calibri" w:cs="Calibri"/>
        </w:rPr>
        <w:fldChar w:fldCharType="separate"/>
      </w:r>
      <w:r w:rsidR="001950AA" w:rsidRPr="006D410D">
        <w:rPr>
          <w:rFonts w:ascii="Calibri" w:hAnsi="Calibri" w:cs="Calibri"/>
          <w:noProof/>
        </w:rPr>
        <w:t>(</w:t>
      </w:r>
      <w:hyperlink w:anchor="_ENREF_47" w:tooltip="Jamrozik, 2011 #91" w:history="1">
        <w:r w:rsidR="002139DB" w:rsidRPr="006D410D">
          <w:rPr>
            <w:rFonts w:ascii="Calibri" w:hAnsi="Calibri" w:cs="Calibri"/>
            <w:noProof/>
          </w:rPr>
          <w:t>Jamrozik et al., 2011</w:t>
        </w:r>
      </w:hyperlink>
      <w:r w:rsidR="001950AA" w:rsidRPr="006D410D">
        <w:rPr>
          <w:rFonts w:ascii="Calibri" w:hAnsi="Calibri" w:cs="Calibri"/>
          <w:noProof/>
        </w:rPr>
        <w:t>)</w:t>
      </w:r>
      <w:r w:rsidR="001950AA" w:rsidRPr="006D410D">
        <w:rPr>
          <w:rFonts w:ascii="Calibri" w:hAnsi="Calibri" w:cs="Calibri"/>
        </w:rPr>
        <w:fldChar w:fldCharType="end"/>
      </w:r>
      <w:r w:rsidR="001950AA" w:rsidRPr="006D410D">
        <w:rPr>
          <w:rFonts w:ascii="Calibri" w:hAnsi="Calibri" w:cs="Calibri"/>
        </w:rPr>
        <w:t>.</w:t>
      </w:r>
    </w:p>
    <w:p w14:paraId="5BFA1DFA" w14:textId="77777777" w:rsidR="00F500A2" w:rsidRDefault="00F500A2" w:rsidP="001950AA">
      <w:pPr>
        <w:rPr>
          <w:rFonts w:ascii="Calibri" w:hAnsi="Calibri" w:cs="Calibri"/>
        </w:rPr>
      </w:pPr>
    </w:p>
    <w:p w14:paraId="083DF532" w14:textId="7DF959A3" w:rsidR="001950AA" w:rsidRDefault="00DF3C68" w:rsidP="001950AA">
      <w:pPr>
        <w:rPr>
          <w:rFonts w:ascii="Calibri" w:hAnsi="Calibri" w:cs="Calibri"/>
        </w:rPr>
      </w:pPr>
      <w:r>
        <w:rPr>
          <w:noProof/>
          <w:lang w:eastAsia="en-AU"/>
        </w:rPr>
        <w:drawing>
          <wp:inline distT="0" distB="0" distL="0" distR="0" wp14:anchorId="61F0BE12" wp14:editId="6BB89C1E">
            <wp:extent cx="4366260" cy="327469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61428" cy="3271072"/>
                    </a:xfrm>
                    <a:prstGeom prst="rect">
                      <a:avLst/>
                    </a:prstGeom>
                    <a:noFill/>
                    <a:ln>
                      <a:noFill/>
                    </a:ln>
                  </pic:spPr>
                </pic:pic>
              </a:graphicData>
            </a:graphic>
          </wp:inline>
        </w:drawing>
      </w:r>
    </w:p>
    <w:p w14:paraId="11AE9A3B" w14:textId="242A1FB1" w:rsidR="00DF3C68" w:rsidRDefault="00DF3C68" w:rsidP="00DF3C68">
      <w:pPr>
        <w:pStyle w:val="Caption"/>
        <w:rPr>
          <w:rFonts w:ascii="Calibri" w:hAnsi="Calibri" w:cs="Calibri"/>
          <w:lang w:val="en-US"/>
        </w:rPr>
      </w:pPr>
      <w:bookmarkStart w:id="58" w:name="_Ref419726576"/>
      <w:bookmarkStart w:id="59" w:name="_Toc420570985"/>
      <w:bookmarkStart w:id="60" w:name="_Toc420656856"/>
      <w:bookmarkStart w:id="61" w:name="_Toc420656940"/>
      <w:r>
        <w:t xml:space="preserve">Figure </w:t>
      </w:r>
      <w:r w:rsidR="003274F4">
        <w:fldChar w:fldCharType="begin"/>
      </w:r>
      <w:r w:rsidR="003274F4">
        <w:instrText xml:space="preserve"> STYLEREF 1 \s </w:instrText>
      </w:r>
      <w:r w:rsidR="003274F4">
        <w:fldChar w:fldCharType="separate"/>
      </w:r>
      <w:r w:rsidR="002B0B0C">
        <w:rPr>
          <w:noProof/>
        </w:rPr>
        <w:t>4</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58"/>
      <w:r>
        <w:t>: Prevalence of smoking in each cohort (1973-78, 1946-51, 1921-26) at each survey.</w:t>
      </w:r>
      <w:bookmarkEnd w:id="59"/>
      <w:bookmarkEnd w:id="60"/>
      <w:bookmarkEnd w:id="61"/>
    </w:p>
    <w:p w14:paraId="22EE9C1C" w14:textId="77777777" w:rsidR="00F500A2" w:rsidRDefault="00F500A2">
      <w:pPr>
        <w:spacing w:before="0" w:after="0" w:line="240" w:lineRule="auto"/>
        <w:jc w:val="left"/>
      </w:pPr>
      <w:r>
        <w:br w:type="page"/>
      </w:r>
    </w:p>
    <w:p w14:paraId="725F8C1E" w14:textId="42A3C10D" w:rsidR="00DF3C68" w:rsidRDefault="00DF3C68" w:rsidP="00DF3C68">
      <w:r w:rsidRPr="00F83478">
        <w:lastRenderedPageBreak/>
        <w:t>Analysis of changes in smoking behaviour among women in the 1973-78 cohort show</w:t>
      </w:r>
      <w:r>
        <w:t>s</w:t>
      </w:r>
      <w:r w:rsidRPr="00F83478">
        <w:t xml:space="preserve"> that women who continue</w:t>
      </w:r>
      <w:r>
        <w:t>d</w:t>
      </w:r>
      <w:r w:rsidRPr="00F83478">
        <w:t xml:space="preserve"> to smoke from Survey 1 to Survey 4 were more likely to </w:t>
      </w:r>
      <w:r>
        <w:t xml:space="preserve">be </w:t>
      </w:r>
      <w:r w:rsidRPr="00F83478">
        <w:t xml:space="preserve">living in a rural or remote area and had lower educational attainment.  Getting married or being in a committed relationship was associated with quitting, remaining an ex-smoker and not </w:t>
      </w:r>
      <w:r>
        <w:t>starting to</w:t>
      </w:r>
      <w:r w:rsidRPr="00F83478">
        <w:t xml:space="preserve"> smok</w:t>
      </w:r>
      <w:r>
        <w:t>e</w:t>
      </w:r>
      <w:r w:rsidRPr="00F83478">
        <w:t>.  Smoking was also associated with other lifestyle factors</w:t>
      </w:r>
      <w:r>
        <w:t>,</w:t>
      </w:r>
      <w:r w:rsidRPr="00F83478">
        <w:t xml:space="preserve"> with physical activity levels </w:t>
      </w:r>
      <w:r>
        <w:t>also</w:t>
      </w:r>
      <w:r w:rsidRPr="00F83478">
        <w:t xml:space="preserve"> associated positively with remaining an ex-smoker</w:t>
      </w:r>
      <w:r>
        <w:t>. R</w:t>
      </w:r>
      <w:r w:rsidRPr="00F83478">
        <w:t xml:space="preserve">isky or high-risk drinking and illicit drug use </w:t>
      </w:r>
      <w:r>
        <w:t>predicted</w:t>
      </w:r>
      <w:r w:rsidRPr="00F83478">
        <w:t xml:space="preserve"> continued smoking, relapse</w:t>
      </w:r>
      <w:r>
        <w:t xml:space="preserve"> after quitting</w:t>
      </w:r>
      <w:r w:rsidRPr="00F83478">
        <w:t xml:space="preserve"> and smoking ado</w:t>
      </w:r>
      <w:r w:rsidRPr="006D410D">
        <w:t xml:space="preserve">ption </w:t>
      </w:r>
      <w:r w:rsidRPr="006D410D">
        <w:fldChar w:fldCharType="begin">
          <w:fldData xml:space="preserve">PEVuZE5vdGU+PENpdGU+PEF1dGhvcj5NY0Rlcm1vdHQ8L0F1dGhvcj48WWVhcj4yMDA5PC9ZZWFy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NDc4LTg3PC9wYWdlcz48dm9sdW1lPjEwNDwvdm9sdW1lPjxudW1iZXI+MzwvbnVt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</w:fldData>
        </w:fldChar>
      </w:r>
      <w:r w:rsidRPr="006D410D">
        <w:instrText xml:space="preserve"> ADDIN EN.CITE </w:instrText>
      </w:r>
      <w:r w:rsidRPr="006D410D">
        <w:fldChar w:fldCharType="begin">
          <w:fldData xml:space="preserve">PEVuZE5vdGU+PENpdGU+PEF1dGhvcj5NY0Rlcm1vdHQ8L0F1dGhvcj48WWVhcj4yMDA5PC9ZZWFy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NDc4LTg3PC9wYWdlcz48dm9sdW1lPjEwNDwvdm9sdW1lPjxudW1iZXI+MzwvbnVt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</w:fldData>
        </w:fldChar>
      </w:r>
      <w:r w:rsidRPr="006D410D">
        <w:instrText xml:space="preserve"> ADDIN EN.CITE.DATA </w:instrText>
      </w:r>
      <w:r w:rsidRPr="006D410D">
        <w:fldChar w:fldCharType="end"/>
      </w:r>
      <w:r w:rsidRPr="006D410D">
        <w:fldChar w:fldCharType="separate"/>
      </w:r>
      <w:r w:rsidRPr="006D410D">
        <w:rPr>
          <w:noProof/>
        </w:rPr>
        <w:t>(</w:t>
      </w:r>
      <w:hyperlink w:anchor="_ENREF_63" w:tooltip="McDermott, 2009 #92" w:history="1">
        <w:r w:rsidR="002139DB" w:rsidRPr="006D410D">
          <w:rPr>
            <w:noProof/>
          </w:rPr>
          <w:t>McDermott et al., 2009</w:t>
        </w:r>
      </w:hyperlink>
      <w:r w:rsidRPr="006D410D">
        <w:rPr>
          <w:noProof/>
        </w:rPr>
        <w:t>)</w:t>
      </w:r>
      <w:r w:rsidRPr="006D410D">
        <w:fldChar w:fldCharType="end"/>
      </w:r>
      <w:r w:rsidRPr="006D410D">
        <w:t>.</w:t>
      </w:r>
    </w:p>
    <w:p w14:paraId="1B024CEF" w14:textId="77777777" w:rsidR="000E2D78" w:rsidRPr="00F83478" w:rsidRDefault="000E2D78" w:rsidP="00DF3C68"/>
    <w:p w14:paraId="52B29CB2" w14:textId="4CECE348" w:rsidR="00DF3C68" w:rsidRDefault="00DF3C68" w:rsidP="00DF3C68">
      <w:pPr>
        <w:rPr>
          <w:rFonts w:ascii="Calibri" w:hAnsi="Calibri" w:cs="Calibri"/>
        </w:rPr>
      </w:pPr>
      <w:r>
        <w:rPr>
          <w:rFonts w:ascii="Calibri" w:hAnsi="Calibri" w:cs="Calibri"/>
        </w:rPr>
        <w:t xml:space="preserve">A study of changes in smoking and alcohol consumption among women in the 1973-78 cohort who were pregnant at Surveys 2, 3 or 4 shows that while </w:t>
      </w:r>
      <w:r w:rsidRPr="00571916">
        <w:rPr>
          <w:rFonts w:ascii="Calibri" w:hAnsi="Calibri" w:cs="Calibri"/>
        </w:rPr>
        <w:t xml:space="preserve">22% of women were concurrent drinkers and smokers before pregnancy, 73% decreased drinking and 72% decreased smoking during pregnancy (53% decreased both drinking and smoking). </w:t>
      </w:r>
      <w:r>
        <w:rPr>
          <w:rFonts w:ascii="Calibri" w:hAnsi="Calibri" w:cs="Calibri"/>
        </w:rPr>
        <w:t xml:space="preserve">Reduction in both drinking and smoking </w:t>
      </w:r>
      <w:r w:rsidRPr="00571916">
        <w:rPr>
          <w:rFonts w:ascii="Calibri" w:hAnsi="Calibri" w:cs="Calibri"/>
        </w:rPr>
        <w:t xml:space="preserve">was </w:t>
      </w:r>
      <w:r>
        <w:rPr>
          <w:rFonts w:ascii="Calibri" w:hAnsi="Calibri" w:cs="Calibri"/>
        </w:rPr>
        <w:t>more likely</w:t>
      </w:r>
      <w:r w:rsidRPr="00571916">
        <w:rPr>
          <w:rFonts w:ascii="Calibri" w:hAnsi="Calibri" w:cs="Calibri"/>
        </w:rPr>
        <w:t xml:space="preserve"> among women who had at least 12 years education </w:t>
      </w:r>
      <w:r>
        <w:rPr>
          <w:rFonts w:ascii="Calibri" w:hAnsi="Calibri" w:cs="Calibri"/>
        </w:rPr>
        <w:t xml:space="preserve">and women </w:t>
      </w:r>
      <w:r w:rsidRPr="00571916">
        <w:rPr>
          <w:rFonts w:ascii="Calibri" w:hAnsi="Calibri" w:cs="Calibri"/>
        </w:rPr>
        <w:t xml:space="preserve">who drank </w:t>
      </w:r>
      <w:r>
        <w:rPr>
          <w:rFonts w:ascii="Calibri" w:hAnsi="Calibri" w:cs="Calibri"/>
        </w:rPr>
        <w:t>less</w:t>
      </w:r>
      <w:r w:rsidRPr="00571916">
        <w:rPr>
          <w:rFonts w:ascii="Calibri" w:hAnsi="Calibri" w:cs="Calibri"/>
        </w:rPr>
        <w:t xml:space="preserve">, and </w:t>
      </w:r>
      <w:r>
        <w:rPr>
          <w:rFonts w:ascii="Calibri" w:hAnsi="Calibri" w:cs="Calibri"/>
        </w:rPr>
        <w:t>less likely</w:t>
      </w:r>
      <w:r w:rsidRPr="00571916">
        <w:rPr>
          <w:rFonts w:ascii="Calibri" w:hAnsi="Calibri" w:cs="Calibri"/>
        </w:rPr>
        <w:t xml:space="preserve"> among heavy smokers, </w:t>
      </w:r>
      <w:r>
        <w:rPr>
          <w:rFonts w:ascii="Calibri" w:hAnsi="Calibri" w:cs="Calibri"/>
        </w:rPr>
        <w:t>women who already had one child,</w:t>
      </w:r>
      <w:r w:rsidRPr="00571916">
        <w:rPr>
          <w:rFonts w:ascii="Calibri" w:hAnsi="Calibri" w:cs="Calibri"/>
        </w:rPr>
        <w:t xml:space="preserve"> and socially disadvantaged w</w:t>
      </w:r>
      <w:r w:rsidRPr="006D410D">
        <w:rPr>
          <w:rFonts w:ascii="Calibri" w:hAnsi="Calibri" w:cs="Calibri"/>
        </w:rPr>
        <w:t xml:space="preserve">omen </w:t>
      </w:r>
      <w:r w:rsidRPr="006D410D">
        <w:rPr>
          <w:rFonts w:ascii="Calibri" w:hAnsi="Calibri" w:cs="Calibri"/>
        </w:rPr>
        <w:fldChar w:fldCharType="begin">
          <w:fldData xml:space="preserve">PEVuZE5vdGU+PENpdGU+PEF1dGhvcj5Qb3dlcnM8L0F1dGhvcj48WWVhcj4yMDEzPC9ZZWFyPjxS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Qb3dlcnM8L0F1dGhvcj48WWVhcj4yMDEzPC9ZZWFyPjxS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Pr="006D410D">
        <w:rPr>
          <w:rFonts w:ascii="Calibri" w:hAnsi="Calibri" w:cs="Calibri"/>
        </w:rPr>
      </w:r>
      <w:r w:rsidRPr="006D410D">
        <w:rPr>
          <w:rFonts w:ascii="Calibri" w:hAnsi="Calibri" w:cs="Calibri"/>
        </w:rPr>
        <w:fldChar w:fldCharType="separate"/>
      </w:r>
      <w:r w:rsidRPr="006D410D">
        <w:rPr>
          <w:rFonts w:ascii="Calibri" w:hAnsi="Calibri" w:cs="Calibri"/>
          <w:noProof/>
        </w:rPr>
        <w:t>(</w:t>
      </w:r>
      <w:hyperlink w:anchor="_ENREF_80" w:tooltip="Powers, 2013 #93" w:history="1">
        <w:r w:rsidR="002139DB" w:rsidRPr="006D410D">
          <w:rPr>
            <w:rFonts w:ascii="Calibri" w:hAnsi="Calibri" w:cs="Calibri"/>
            <w:noProof/>
          </w:rPr>
          <w:t>Powers et al., 2013</w:t>
        </w:r>
      </w:hyperlink>
      <w:r w:rsidRPr="006D410D">
        <w:rPr>
          <w:rFonts w:ascii="Calibri" w:hAnsi="Calibri" w:cs="Calibri"/>
          <w:noProof/>
        </w:rPr>
        <w:t>)</w:t>
      </w:r>
      <w:r w:rsidRPr="006D410D">
        <w:rPr>
          <w:rFonts w:ascii="Calibri" w:hAnsi="Calibri" w:cs="Calibri"/>
        </w:rPr>
        <w:fldChar w:fldCharType="end"/>
      </w:r>
      <w:r w:rsidRPr="006D410D">
        <w:rPr>
          <w:rFonts w:ascii="Calibri" w:hAnsi="Calibri" w:cs="Calibri"/>
        </w:rPr>
        <w:t>.</w:t>
      </w:r>
      <w:r w:rsidRPr="00170859">
        <w:rPr>
          <w:rFonts w:ascii="Calibri" w:hAnsi="Calibri" w:cs="Calibri"/>
        </w:rPr>
        <w:t xml:space="preserve"> </w:t>
      </w:r>
    </w:p>
    <w:p w14:paraId="424E355B" w14:textId="77777777" w:rsidR="000E2D78" w:rsidRPr="00170859" w:rsidRDefault="000E2D78" w:rsidP="00DF3C68">
      <w:pPr>
        <w:rPr>
          <w:rFonts w:ascii="Calibri" w:hAnsi="Calibri" w:cs="Calibri"/>
        </w:rPr>
      </w:pPr>
    </w:p>
    <w:p w14:paraId="04FC39B9" w14:textId="70980170" w:rsidR="00F500A2" w:rsidRDefault="00DF3C68" w:rsidP="00DF3C68">
      <w:pPr>
        <w:rPr>
          <w:rFonts w:ascii="Calibri" w:hAnsi="Calibri" w:cs="Calibri"/>
        </w:rPr>
      </w:pPr>
      <w:r w:rsidRPr="009C1096">
        <w:rPr>
          <w:rFonts w:ascii="Calibri" w:hAnsi="Calibri" w:cs="Calibri"/>
        </w:rPr>
        <w:t xml:space="preserve">ALSWH data also show a strong association between smoking and depression among women in the 1973-78 cohort. This association appears to be bi-directional with women who are depressed being more like to smoke, and women who smoke being more likely to have poor mental </w:t>
      </w:r>
      <w:r w:rsidRPr="006D410D">
        <w:rPr>
          <w:rFonts w:ascii="Calibri" w:hAnsi="Calibri" w:cs="Calibri"/>
        </w:rPr>
        <w:t xml:space="preserve">health </w:t>
      </w:r>
      <w:r w:rsidRPr="006D410D">
        <w:rPr>
          <w:rFonts w:ascii="Calibri" w:hAnsi="Calibri" w:cs="Calibri"/>
        </w:rPr>
        <w:fldChar w:fldCharType="begin">
          <w:fldData xml:space="preserve">PEVuZE5vdGU+PENpdGU+PEF1dGhvcj5MZXVuZzwvQXV0aG9yPjxZZWFyPjIwMTI8L1llYXI+PFJl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MZXVuZzwvQXV0aG9yPjxZZWFyPjIwMTI8L1llYXI+PFJl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Pr="006D410D">
        <w:rPr>
          <w:rFonts w:ascii="Calibri" w:hAnsi="Calibri" w:cs="Calibri"/>
        </w:rPr>
      </w:r>
      <w:r w:rsidRPr="006D410D">
        <w:rPr>
          <w:rFonts w:ascii="Calibri" w:hAnsi="Calibri" w:cs="Calibri"/>
        </w:rPr>
        <w:fldChar w:fldCharType="separate"/>
      </w:r>
      <w:r w:rsidRPr="006D410D">
        <w:rPr>
          <w:rFonts w:ascii="Calibri" w:hAnsi="Calibri" w:cs="Calibri"/>
          <w:noProof/>
        </w:rPr>
        <w:t>(</w:t>
      </w:r>
      <w:hyperlink w:anchor="_ENREF_52" w:tooltip="Leung, 2012 #94" w:history="1">
        <w:r w:rsidR="002139DB" w:rsidRPr="006D410D">
          <w:rPr>
            <w:rFonts w:ascii="Calibri" w:hAnsi="Calibri" w:cs="Calibri"/>
            <w:noProof/>
          </w:rPr>
          <w:t>Leung et al., 2012</w:t>
        </w:r>
      </w:hyperlink>
      <w:r w:rsidRPr="006D410D">
        <w:rPr>
          <w:rFonts w:ascii="Calibri" w:hAnsi="Calibri" w:cs="Calibri"/>
          <w:noProof/>
        </w:rPr>
        <w:t>)</w:t>
      </w:r>
      <w:r w:rsidRPr="006D410D">
        <w:rPr>
          <w:rFonts w:ascii="Calibri" w:hAnsi="Calibri" w:cs="Calibri"/>
        </w:rPr>
        <w:fldChar w:fldCharType="end"/>
      </w:r>
      <w:r w:rsidRPr="006D410D">
        <w:rPr>
          <w:rFonts w:ascii="Calibri" w:hAnsi="Calibri" w:cs="Calibri"/>
        </w:rPr>
        <w:t>.</w:t>
      </w:r>
    </w:p>
    <w:p w14:paraId="4521A569" w14:textId="77777777" w:rsidR="00F500A2" w:rsidRDefault="00F500A2">
      <w:pPr>
        <w:spacing w:before="0" w:after="0" w:line="240" w:lineRule="auto"/>
        <w:jc w:val="left"/>
        <w:rPr>
          <w:rFonts w:ascii="Calibri" w:hAnsi="Calibri" w:cs="Calibri"/>
        </w:rPr>
      </w:pPr>
      <w:r>
        <w:rPr>
          <w:rFonts w:ascii="Calibri" w:hAnsi="Calibri" w:cs="Calibri"/>
        </w:rPr>
        <w:br w:type="page"/>
      </w:r>
    </w:p>
    <w:p w14:paraId="787883A1" w14:textId="77777777" w:rsidR="00DF3C68" w:rsidRDefault="00DF3C68" w:rsidP="00DF3C68">
      <w:pPr>
        <w:rPr>
          <w:rFonts w:ascii="Calibri" w:hAnsi="Calibri" w:cs="Calibri"/>
        </w:rPr>
      </w:pPr>
    </w:p>
    <w:p w14:paraId="11BFB0FB" w14:textId="77777777" w:rsidR="00DF3C68" w:rsidRDefault="00DF3C68" w:rsidP="00DF3C68">
      <w:pPr>
        <w:rPr>
          <w:rStyle w:val="Strong"/>
          <w:rFonts w:cs="Times New Roman"/>
          <w:b w:val="0"/>
          <w:shd w:val="clear" w:color="auto" w:fill="FFFFFF"/>
        </w:rPr>
      </w:pPr>
      <w:r>
        <w:rPr>
          <w:noProof/>
          <w:lang w:eastAsia="en-AU"/>
        </w:rPr>
        <w:drawing>
          <wp:inline distT="0" distB="0" distL="0" distR="0" wp14:anchorId="38404D07" wp14:editId="15D7E036">
            <wp:extent cx="5270500" cy="3952875"/>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01F53F64" w14:textId="4CEB8BF3" w:rsidR="00DF3C68" w:rsidRDefault="00DF3C68" w:rsidP="00DF3C68">
      <w:pPr>
        <w:pStyle w:val="Caption"/>
      </w:pPr>
      <w:bookmarkStart w:id="62" w:name="_Ref419726845"/>
      <w:bookmarkStart w:id="63" w:name="_Toc420570986"/>
      <w:bookmarkStart w:id="64" w:name="_Toc420656857"/>
      <w:bookmarkStart w:id="65" w:name="_Toc420656941"/>
      <w:r>
        <w:t xml:space="preserve">Figure </w:t>
      </w:r>
      <w:r w:rsidR="003274F4">
        <w:fldChar w:fldCharType="begin"/>
      </w:r>
      <w:r w:rsidR="003274F4">
        <w:instrText xml:space="preserve"> STYLEREF 1 \s </w:instrText>
      </w:r>
      <w:r w:rsidR="003274F4">
        <w:fldChar w:fldCharType="separate"/>
      </w:r>
      <w:r w:rsidR="002B0B0C">
        <w:rPr>
          <w:noProof/>
        </w:rPr>
        <w:t>4</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bookmarkEnd w:id="62"/>
      <w:r>
        <w:t>: Physical activity levels in each cohort (1973-78, 1946-51, 1921-26) at each survey.</w:t>
      </w:r>
      <w:bookmarkEnd w:id="63"/>
      <w:bookmarkEnd w:id="64"/>
      <w:bookmarkEnd w:id="65"/>
      <w:r>
        <w:t xml:space="preserve"> </w:t>
      </w:r>
    </w:p>
    <w:p w14:paraId="388D8744" w14:textId="0843CFA8" w:rsidR="00DF3C68" w:rsidRDefault="00DF3C68" w:rsidP="00DF3C68">
      <w:pPr>
        <w:rPr>
          <w:rStyle w:val="Strong"/>
          <w:rFonts w:cs="Times New Roman"/>
          <w:b w:val="0"/>
          <w:shd w:val="clear" w:color="auto" w:fill="FFFFFF"/>
        </w:rPr>
      </w:pPr>
      <w:r>
        <w:rPr>
          <w:rStyle w:val="Strong"/>
          <w:rFonts w:cs="Times New Roman"/>
          <w:b w:val="0"/>
          <w:shd w:val="clear" w:color="auto" w:fill="FFFFFF"/>
        </w:rPr>
        <w:t>Physical activity levels are shown in</w:t>
      </w:r>
      <w:r w:rsidR="000E2D78">
        <w:rPr>
          <w:rStyle w:val="Strong"/>
          <w:rFonts w:cs="Times New Roman"/>
          <w:b w:val="0"/>
          <w:shd w:val="clear" w:color="auto" w:fill="FFFFFF"/>
        </w:rPr>
        <w:t xml:space="preserve"> </w:t>
      </w:r>
      <w:r w:rsidR="000E2D78">
        <w:rPr>
          <w:rStyle w:val="Strong"/>
          <w:rFonts w:cs="Times New Roman"/>
          <w:b w:val="0"/>
          <w:shd w:val="clear" w:color="auto" w:fill="FFFFFF"/>
        </w:rPr>
        <w:fldChar w:fldCharType="begin"/>
      </w:r>
      <w:r w:rsidR="000E2D78">
        <w:rPr>
          <w:rStyle w:val="Strong"/>
          <w:rFonts w:cs="Times New Roman"/>
          <w:b w:val="0"/>
          <w:shd w:val="clear" w:color="auto" w:fill="FFFFFF"/>
        </w:rPr>
        <w:instrText xml:space="preserve"> REF _Ref419726845 \h </w:instrText>
      </w:r>
      <w:r w:rsidR="000E2D78">
        <w:rPr>
          <w:rStyle w:val="Strong"/>
          <w:rFonts w:cs="Times New Roman"/>
          <w:b w:val="0"/>
          <w:shd w:val="clear" w:color="auto" w:fill="FFFFFF"/>
        </w:rPr>
      </w:r>
      <w:r w:rsidR="000E2D78">
        <w:rPr>
          <w:rStyle w:val="Strong"/>
          <w:rFonts w:cs="Times New Roman"/>
          <w:b w:val="0"/>
          <w:shd w:val="clear" w:color="auto" w:fill="FFFFFF"/>
        </w:rPr>
        <w:fldChar w:fldCharType="separate"/>
      </w:r>
      <w:r w:rsidR="002B0B0C">
        <w:t xml:space="preserve">Figure </w:t>
      </w:r>
      <w:r w:rsidR="002B0B0C">
        <w:rPr>
          <w:noProof/>
        </w:rPr>
        <w:t>4</w:t>
      </w:r>
      <w:r w:rsidR="002B0B0C">
        <w:noBreakHyphen/>
      </w:r>
      <w:r w:rsidR="002B0B0C">
        <w:rPr>
          <w:noProof/>
        </w:rPr>
        <w:t>3</w:t>
      </w:r>
      <w:r w:rsidR="000E2D78">
        <w:rPr>
          <w:rStyle w:val="Strong"/>
          <w:rFonts w:cs="Times New Roman"/>
          <w:b w:val="0"/>
          <w:shd w:val="clear" w:color="auto" w:fill="FFFFFF"/>
        </w:rPr>
        <w:fldChar w:fldCharType="end"/>
      </w:r>
      <w:r w:rsidR="00F500A2">
        <w:rPr>
          <w:rStyle w:val="Strong"/>
          <w:rFonts w:cs="Times New Roman"/>
          <w:b w:val="0"/>
          <w:shd w:val="clear" w:color="auto" w:fill="FFFFFF"/>
        </w:rPr>
        <w:t>.</w:t>
      </w:r>
      <w:r>
        <w:rPr>
          <w:rStyle w:val="Strong"/>
          <w:rFonts w:cs="Times New Roman"/>
          <w:b w:val="0"/>
          <w:shd w:val="clear" w:color="auto" w:fill="FFFFFF"/>
        </w:rPr>
        <w:t xml:space="preserve">  At Survey 1, there are few differences in activity levels between </w:t>
      </w:r>
      <w:r w:rsidR="00CB4B54">
        <w:rPr>
          <w:rStyle w:val="Strong"/>
          <w:rFonts w:cs="Times New Roman"/>
          <w:b w:val="0"/>
          <w:shd w:val="clear" w:color="auto" w:fill="FFFFFF"/>
        </w:rPr>
        <w:t xml:space="preserve">the </w:t>
      </w:r>
      <w:r>
        <w:rPr>
          <w:rStyle w:val="Strong"/>
          <w:rFonts w:cs="Times New Roman"/>
          <w:b w:val="0"/>
          <w:shd w:val="clear" w:color="auto" w:fill="FFFFFF"/>
        </w:rPr>
        <w:t>1973-78 and 1946-51 cohorts, but the proportion of women with higher levels of physical activity increases in the 1946-51 cohort over time. Physical activity levels are lowest in the 1921-26 cohort, and decrease as the women age.</w:t>
      </w:r>
    </w:p>
    <w:p w14:paraId="550F5159" w14:textId="77777777" w:rsidR="000E2D78" w:rsidRDefault="000E2D78" w:rsidP="00DF3C68">
      <w:pPr>
        <w:rPr>
          <w:rStyle w:val="Strong"/>
          <w:rFonts w:cs="Times New Roman"/>
          <w:b w:val="0"/>
          <w:shd w:val="clear" w:color="auto" w:fill="FFFFFF"/>
        </w:rPr>
      </w:pPr>
    </w:p>
    <w:p w14:paraId="288B0E6E" w14:textId="40F38D72" w:rsidR="00DF3C68" w:rsidRDefault="00DF3C68" w:rsidP="00DF3C68">
      <w:pPr>
        <w:rPr>
          <w:rStyle w:val="Strong"/>
          <w:rFonts w:cs="Times New Roman"/>
          <w:b w:val="0"/>
          <w:shd w:val="clear" w:color="auto" w:fill="FFFFFF"/>
        </w:rPr>
      </w:pPr>
      <w:r>
        <w:rPr>
          <w:rStyle w:val="Strong"/>
          <w:rFonts w:cs="Times New Roman"/>
          <w:b w:val="0"/>
          <w:shd w:val="clear" w:color="auto" w:fill="FFFFFF"/>
        </w:rPr>
        <w:t>W</w:t>
      </w:r>
      <w:r w:rsidRPr="00C27848">
        <w:rPr>
          <w:rStyle w:val="Strong"/>
          <w:rFonts w:cs="Times New Roman"/>
          <w:b w:val="0"/>
          <w:shd w:val="clear" w:color="auto" w:fill="FFFFFF"/>
        </w:rPr>
        <w:t xml:space="preserve">omen in </w:t>
      </w:r>
      <w:r>
        <w:rPr>
          <w:rStyle w:val="Strong"/>
          <w:rFonts w:cs="Times New Roman"/>
          <w:b w:val="0"/>
          <w:shd w:val="clear" w:color="auto" w:fill="FFFFFF"/>
        </w:rPr>
        <w:t>the 1989-95 cohort</w:t>
      </w:r>
      <w:r w:rsidRPr="00FA5F61">
        <w:rPr>
          <w:rFonts w:ascii="Calibri" w:hAnsi="Calibri" w:cs="Calibri"/>
          <w:lang w:val="en-US"/>
        </w:rPr>
        <w:t xml:space="preserve"> </w:t>
      </w:r>
      <w:r w:rsidRPr="00C27848">
        <w:rPr>
          <w:rStyle w:val="Strong"/>
          <w:rFonts w:cs="Times New Roman"/>
          <w:b w:val="0"/>
          <w:shd w:val="clear" w:color="auto" w:fill="FFFFFF"/>
        </w:rPr>
        <w:t xml:space="preserve">were more physically active than </w:t>
      </w:r>
      <w:r>
        <w:rPr>
          <w:rStyle w:val="Strong"/>
          <w:rFonts w:cs="Times New Roman"/>
          <w:b w:val="0"/>
          <w:shd w:val="clear" w:color="auto" w:fill="FFFFFF"/>
        </w:rPr>
        <w:t xml:space="preserve">women in </w:t>
      </w:r>
      <w:r w:rsidRPr="00C27848">
        <w:rPr>
          <w:rStyle w:val="Strong"/>
          <w:rFonts w:cs="Times New Roman"/>
          <w:b w:val="0"/>
          <w:shd w:val="clear" w:color="auto" w:fill="FFFFFF"/>
        </w:rPr>
        <w:t>the same</w:t>
      </w:r>
      <w:r>
        <w:rPr>
          <w:rStyle w:val="Strong"/>
          <w:rFonts w:cs="Times New Roman"/>
          <w:b w:val="0"/>
          <w:shd w:val="clear" w:color="auto" w:fill="FFFFFF"/>
        </w:rPr>
        <w:t xml:space="preserve"> </w:t>
      </w:r>
      <w:r w:rsidRPr="00C27848">
        <w:rPr>
          <w:rStyle w:val="Strong"/>
          <w:rFonts w:cs="Times New Roman"/>
          <w:b w:val="0"/>
          <w:shd w:val="clear" w:color="auto" w:fill="FFFFFF"/>
        </w:rPr>
        <w:t>age group in 2000 (Survey 2 of the 1973-78 cohort). Only 30% of women in 2013 were in the</w:t>
      </w:r>
      <w:r>
        <w:rPr>
          <w:rStyle w:val="Strong"/>
          <w:rFonts w:cs="Times New Roman"/>
          <w:b w:val="0"/>
          <w:shd w:val="clear" w:color="auto" w:fill="FFFFFF"/>
        </w:rPr>
        <w:t xml:space="preserve"> </w:t>
      </w:r>
      <w:r w:rsidRPr="00C27848">
        <w:rPr>
          <w:rStyle w:val="Strong"/>
          <w:rFonts w:cs="Times New Roman"/>
          <w:b w:val="0"/>
          <w:shd w:val="clear" w:color="auto" w:fill="FFFFFF"/>
        </w:rPr>
        <w:t>inactive or low physical activity catego</w:t>
      </w:r>
      <w:r>
        <w:rPr>
          <w:rStyle w:val="Strong"/>
          <w:rFonts w:cs="Times New Roman"/>
          <w:b w:val="0"/>
          <w:shd w:val="clear" w:color="auto" w:fill="FFFFFF"/>
        </w:rPr>
        <w:t xml:space="preserve">ries, compared with 41% in </w:t>
      </w:r>
      <w:r w:rsidRPr="006D410D">
        <w:rPr>
          <w:rStyle w:val="Strong"/>
          <w:rFonts w:cs="Times New Roman"/>
          <w:b w:val="0"/>
          <w:shd w:val="clear" w:color="auto" w:fill="FFFFFF"/>
        </w:rPr>
        <w:t xml:space="preserve">2000 </w:t>
      </w:r>
      <w:r w:rsidRPr="006D410D">
        <w:rPr>
          <w:rStyle w:val="Strong"/>
          <w:rFonts w:cs="Times New Roman"/>
          <w:b w:val="0"/>
          <w:shd w:val="clear" w:color="auto" w:fill="FFFFFF"/>
        </w:rPr>
        <w:fldChar w:fldCharType="begin"/>
      </w:r>
      <w:r w:rsidRPr="006D410D">
        <w:rPr>
          <w:rStyle w:val="Strong"/>
          <w:rFonts w:cs="Times New Roman"/>
          <w:b w:val="0"/>
          <w:shd w:val="clear" w:color="auto" w:fill="FFFFFF"/>
        </w:rPr>
        <w:instrText xml:space="preserve"> ADDIN EN.CITE &lt;EndNote&gt;&lt;Cite&gt;&lt;Author&gt;Mishra&lt;/Author&gt;&lt;Year&gt;2014&lt;/Year&gt;&lt;RecNum&gt;90&lt;/RecNum&gt;&lt;DisplayText&gt;(Mishra et al., 2014)&lt;/DisplayText&gt;&lt;record&gt;&lt;rec-number&gt;90&lt;/rec-number&gt;&lt;foreign-keys&gt;&lt;key app="EN" db-id="pwrrwxdaa2200me0xfkxz5fnzstf9pwaf9vt"&gt;90&lt;/key&gt;&lt;/foreign-keys&gt;&lt;ref-type name="Report"&gt;27&lt;/ref-type&gt;&lt;contributors&gt;&lt;authors&gt;&lt;author&gt;Mishra, G. &lt;/author&gt;&lt;author&gt;Loxton, D. &lt;/author&gt;&lt;author&gt;Anderson, A.&lt;/author&gt;&lt;author&gt;Hockey, R. &lt;/author&gt;&lt;author&gt;Powers, J. &lt;/author&gt;&lt;author&gt;Brown, W. &lt;/author&gt;&lt;author&gt;Dobson, A. &lt;/author&gt;&lt;author&gt;Duffy, L. &lt;/author&gt;&lt;author&gt;Graves, A. &lt;/author&gt;&lt;author&gt;Harris, M. &lt;/author&gt;&lt;author&gt;Harris, S. &lt;/author&gt;&lt;author&gt;Lucke, J. &lt;/author&gt;&lt;author&gt;McLaughlin, D. &lt;/author&gt;&lt;author&gt;Mooney, R. &lt;/author&gt;&lt;author&gt;Pachana, N. &lt;/author&gt;&lt;author&gt;Pease, S. &lt;/author&gt;&lt;author&gt;Tavener, M. &lt;/author&gt;&lt;author&gt;Thomson, C. &lt;/author&gt;&lt;author&gt;Tooth, L. &lt;/author&gt;&lt;author&gt;Townsend, N. &lt;/author&gt;&lt;author&gt;Tuckerman, R. &lt;/author&gt;&lt;author&gt;Byles, J.&lt;/author&gt;&lt;/authors&gt;&lt;/contributors&gt;&lt;titles&gt;&lt;title&gt;Health and wellbeing of women aged 18 to 23 in 2013 and 1996: Findings from the Australian Longitudinal Study on Women’s Health.&lt;/title&gt;&lt;/titles&gt;&lt;dates&gt;&lt;year&gt;2014&lt;/year&gt;&lt;/dates&gt;&lt;publisher&gt;Report prepared for the Australian Government Department of Health&lt;/publisher&gt;&lt;urls&gt;&lt;/urls&gt;&lt;/record&gt;&lt;/Cite&gt;&lt;/EndNote&gt;</w:instrText>
      </w:r>
      <w:r w:rsidRPr="006D410D">
        <w:rPr>
          <w:rStyle w:val="Strong"/>
          <w:rFonts w:cs="Times New Roman"/>
          <w:b w:val="0"/>
          <w:shd w:val="clear" w:color="auto" w:fill="FFFFFF"/>
        </w:rPr>
        <w:fldChar w:fldCharType="separate"/>
      </w:r>
      <w:r w:rsidRPr="006D410D">
        <w:rPr>
          <w:rStyle w:val="Strong"/>
          <w:rFonts w:cs="Times New Roman"/>
          <w:b w:val="0"/>
          <w:noProof/>
          <w:shd w:val="clear" w:color="auto" w:fill="FFFFFF"/>
        </w:rPr>
        <w:t>(</w:t>
      </w:r>
      <w:hyperlink w:anchor="_ENREF_66" w:tooltip="Mishra, 2014 #90" w:history="1">
        <w:r w:rsidR="002139DB" w:rsidRPr="006D410D">
          <w:rPr>
            <w:rStyle w:val="Strong"/>
            <w:rFonts w:cs="Times New Roman"/>
            <w:b w:val="0"/>
            <w:noProof/>
            <w:shd w:val="clear" w:color="auto" w:fill="FFFFFF"/>
          </w:rPr>
          <w:t>Mishra et al., 2014</w:t>
        </w:r>
      </w:hyperlink>
      <w:r w:rsidRPr="006D410D">
        <w:rPr>
          <w:rStyle w:val="Strong"/>
          <w:rFonts w:cs="Times New Roman"/>
          <w:b w:val="0"/>
          <w:noProof/>
          <w:shd w:val="clear" w:color="auto" w:fill="FFFFFF"/>
        </w:rPr>
        <w:t>)</w:t>
      </w:r>
      <w:r w:rsidRPr="006D410D">
        <w:rPr>
          <w:rStyle w:val="Strong"/>
          <w:rFonts w:cs="Times New Roman"/>
          <w:b w:val="0"/>
          <w:shd w:val="clear" w:color="auto" w:fill="FFFFFF"/>
        </w:rPr>
        <w:fldChar w:fldCharType="end"/>
      </w:r>
      <w:r w:rsidRPr="006D410D">
        <w:rPr>
          <w:rFonts w:ascii="Calibri" w:hAnsi="Calibri" w:cs="Calibri"/>
        </w:rPr>
        <w:t>.</w:t>
      </w:r>
    </w:p>
    <w:p w14:paraId="79B54A74" w14:textId="77777777" w:rsidR="00DF3C68" w:rsidRDefault="00DF3C68" w:rsidP="00DF3C68">
      <w:pPr>
        <w:rPr>
          <w:rStyle w:val="Strong"/>
          <w:rFonts w:cs="Times New Roman"/>
          <w:b w:val="0"/>
          <w:shd w:val="clear" w:color="auto" w:fill="FFFFFF"/>
        </w:rPr>
      </w:pPr>
    </w:p>
    <w:p w14:paraId="3AF642B2" w14:textId="77777777" w:rsidR="00DF3C68" w:rsidRDefault="00DF3C68" w:rsidP="00DF3C68">
      <w:pPr>
        <w:rPr>
          <w:rStyle w:val="Strong"/>
          <w:rFonts w:cs="Times New Roman"/>
          <w:b w:val="0"/>
          <w:shd w:val="clear" w:color="auto" w:fill="FFFFFF"/>
        </w:rPr>
      </w:pPr>
    </w:p>
    <w:p w14:paraId="14697890" w14:textId="77777777" w:rsidR="00DF3C68" w:rsidRDefault="00DF3C68" w:rsidP="00DF3C68">
      <w:pPr>
        <w:rPr>
          <w:rStyle w:val="Strong"/>
          <w:rFonts w:cs="Times New Roman"/>
          <w:b w:val="0"/>
          <w:shd w:val="clear" w:color="auto" w:fill="FFFFFF"/>
        </w:rPr>
      </w:pPr>
      <w:r>
        <w:rPr>
          <w:noProof/>
          <w:lang w:eastAsia="en-AU"/>
        </w:rPr>
        <w:lastRenderedPageBreak/>
        <w:drawing>
          <wp:inline distT="0" distB="0" distL="0" distR="0" wp14:anchorId="15C122DB" wp14:editId="2D62D79E">
            <wp:extent cx="5270500" cy="3952875"/>
            <wp:effectExtent l="0" t="0" r="635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2D42F43F" w14:textId="27519D54" w:rsidR="00DF3C68" w:rsidRDefault="00DF3C68" w:rsidP="00DF3C68">
      <w:pPr>
        <w:pStyle w:val="Caption"/>
      </w:pPr>
      <w:bookmarkStart w:id="66" w:name="_Ref419726694"/>
      <w:bookmarkStart w:id="67" w:name="_Toc420570987"/>
      <w:bookmarkStart w:id="68" w:name="_Toc420656858"/>
      <w:bookmarkStart w:id="69" w:name="_Toc420656942"/>
      <w:r>
        <w:t xml:space="preserve">Figure </w:t>
      </w:r>
      <w:r w:rsidR="003274F4">
        <w:fldChar w:fldCharType="begin"/>
      </w:r>
      <w:r w:rsidR="003274F4">
        <w:instrText xml:space="preserve"> STYLEREF 1 \s </w:instrText>
      </w:r>
      <w:r w:rsidR="003274F4">
        <w:fldChar w:fldCharType="separate"/>
      </w:r>
      <w:r w:rsidR="002B0B0C">
        <w:rPr>
          <w:noProof/>
        </w:rPr>
        <w:t>4</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bookmarkEnd w:id="66"/>
      <w:r>
        <w:t>: Difficulty managing on income in each cohort (1973-78, 1946-51, 1921-26) at each survey.</w:t>
      </w:r>
      <w:bookmarkEnd w:id="67"/>
      <w:bookmarkEnd w:id="68"/>
      <w:bookmarkEnd w:id="69"/>
      <w:r>
        <w:t xml:space="preserve"> </w:t>
      </w:r>
    </w:p>
    <w:p w14:paraId="7E3C76FA" w14:textId="77777777" w:rsidR="000E2D78" w:rsidRDefault="000E2D78" w:rsidP="00DF3C68">
      <w:pPr>
        <w:rPr>
          <w:rStyle w:val="Strong"/>
          <w:rFonts w:cs="Times New Roman"/>
          <w:b w:val="0"/>
          <w:shd w:val="clear" w:color="auto" w:fill="FFFFFF"/>
        </w:rPr>
      </w:pPr>
    </w:p>
    <w:p w14:paraId="7CA0D6BF" w14:textId="7FDDE238" w:rsidR="00DF3C68" w:rsidRDefault="000E2D78" w:rsidP="00DF3C68">
      <w:pPr>
        <w:rPr>
          <w:rStyle w:val="Strong"/>
          <w:rFonts w:cs="Times New Roman"/>
          <w:b w:val="0"/>
          <w:shd w:val="clear" w:color="auto" w:fill="FFFFFF"/>
        </w:rPr>
      </w:pPr>
      <w:r>
        <w:rPr>
          <w:rStyle w:val="Strong"/>
          <w:rFonts w:cs="Times New Roman"/>
          <w:b w:val="0"/>
          <w:shd w:val="clear" w:color="auto" w:fill="FFFFFF"/>
        </w:rPr>
        <w:fldChar w:fldCharType="begin"/>
      </w:r>
      <w:r>
        <w:rPr>
          <w:rStyle w:val="Strong"/>
          <w:rFonts w:cs="Times New Roman"/>
          <w:b w:val="0"/>
          <w:shd w:val="clear" w:color="auto" w:fill="FFFFFF"/>
        </w:rPr>
        <w:instrText xml:space="preserve"> REF _Ref419726694 \h </w:instrText>
      </w:r>
      <w:r>
        <w:rPr>
          <w:rStyle w:val="Strong"/>
          <w:rFonts w:cs="Times New Roman"/>
          <w:b w:val="0"/>
          <w:shd w:val="clear" w:color="auto" w:fill="FFFFFF"/>
        </w:rPr>
      </w:r>
      <w:r>
        <w:rPr>
          <w:rStyle w:val="Strong"/>
          <w:rFonts w:cs="Times New Roman"/>
          <w:b w:val="0"/>
          <w:shd w:val="clear" w:color="auto" w:fill="FFFFFF"/>
        </w:rPr>
        <w:fldChar w:fldCharType="separate"/>
      </w:r>
      <w:r w:rsidR="002B0B0C">
        <w:t xml:space="preserve">Figure </w:t>
      </w:r>
      <w:r w:rsidR="002B0B0C">
        <w:rPr>
          <w:noProof/>
        </w:rPr>
        <w:t>4</w:t>
      </w:r>
      <w:r w:rsidR="002B0B0C">
        <w:noBreakHyphen/>
      </w:r>
      <w:r w:rsidR="002B0B0C">
        <w:rPr>
          <w:noProof/>
        </w:rPr>
        <w:t>4</w:t>
      </w:r>
      <w:r>
        <w:rPr>
          <w:rStyle w:val="Strong"/>
          <w:rFonts w:cs="Times New Roman"/>
          <w:b w:val="0"/>
          <w:shd w:val="clear" w:color="auto" w:fill="FFFFFF"/>
        </w:rPr>
        <w:fldChar w:fldCharType="end"/>
      </w:r>
      <w:r>
        <w:rPr>
          <w:rStyle w:val="Strong"/>
          <w:rFonts w:cs="Times New Roman"/>
          <w:b w:val="0"/>
          <w:shd w:val="clear" w:color="auto" w:fill="FFFFFF"/>
        </w:rPr>
        <w:t xml:space="preserve"> </w:t>
      </w:r>
      <w:r w:rsidR="00DF3C68">
        <w:rPr>
          <w:rStyle w:val="Strong"/>
          <w:rFonts w:cs="Times New Roman"/>
          <w:b w:val="0"/>
          <w:shd w:val="clear" w:color="auto" w:fill="FFFFFF"/>
        </w:rPr>
        <w:t xml:space="preserve">shows women’s ratings of difficulty managing on income. Women in the 1973-78 and 1946-51 cohort reported the greatest difficulty managing on income, and women in the 1921-26 cohort report the least difficulty. In both the 1946-51 and 1921-26 cohorts, difficulty managing on income was less at each survey. </w:t>
      </w:r>
    </w:p>
    <w:p w14:paraId="78213A01" w14:textId="77777777" w:rsidR="000E2D78" w:rsidRDefault="000E2D78" w:rsidP="00DF3C68">
      <w:pPr>
        <w:rPr>
          <w:lang w:val="en-US" w:eastAsia="en-AU"/>
        </w:rPr>
      </w:pPr>
    </w:p>
    <w:p w14:paraId="415B50A0" w14:textId="0ABC5EDC" w:rsidR="00DF3C68" w:rsidRPr="005F14F0" w:rsidRDefault="00DF3C68" w:rsidP="00DF3C68">
      <w:pPr>
        <w:rPr>
          <w:rStyle w:val="Strong"/>
          <w:rFonts w:ascii="Times New Roman" w:eastAsiaTheme="minorEastAsia" w:hAnsi="Times New Roman" w:cs="Times New Roman"/>
          <w:b w:val="0"/>
          <w:bCs w:val="0"/>
          <w:sz w:val="23"/>
          <w:szCs w:val="23"/>
          <w:lang w:val="en-US" w:eastAsia="en-AU"/>
        </w:rPr>
      </w:pPr>
      <w:r>
        <w:rPr>
          <w:lang w:val="en-US" w:eastAsia="en-AU"/>
        </w:rPr>
        <w:t xml:space="preserve">A higher percentage of women in the 1989-95 cohort (aged 18 to 23 in 2013) reported having some level of difficulty managing on their income compared with women in the same age group in 1996 (61% and 51% respectively) </w:t>
      </w:r>
      <w:r w:rsidRPr="006D410D">
        <w:rPr>
          <w:lang w:val="en-US" w:eastAsia="en-AU"/>
        </w:rPr>
        <w:fldChar w:fldCharType="begin"/>
      </w:r>
      <w:r w:rsidRPr="006D410D">
        <w:rPr>
          <w:lang w:val="en-US" w:eastAsia="en-AU"/>
        </w:rPr>
        <w:instrText xml:space="preserve"> ADDIN EN.CITE &lt;EndNote&gt;&lt;Cite&gt;&lt;Author&gt;Mishra&lt;/Author&gt;&lt;Year&gt;2014&lt;/Year&gt;&lt;RecNum&gt;90&lt;/RecNum&gt;&lt;DisplayText&gt;(Mishra et al., 2014)&lt;/DisplayText&gt;&lt;record&gt;&lt;rec-number&gt;90&lt;/rec-number&gt;&lt;foreign-keys&gt;&lt;key app="EN" db-id="pwrrwxdaa2200me0xfkxz5fnzstf9pwaf9vt"&gt;90&lt;/key&gt;&lt;/foreign-keys&gt;&lt;ref-type name="Report"&gt;27&lt;/ref-type&gt;&lt;contributors&gt;&lt;authors&gt;&lt;author&gt;Mishra, G. &lt;/author&gt;&lt;author&gt;Loxton, D. &lt;/author&gt;&lt;author&gt;Anderson, A.&lt;/author&gt;&lt;author&gt;Hockey, R. &lt;/author&gt;&lt;author&gt;Powers, J. &lt;/author&gt;&lt;author&gt;Brown, W. &lt;/author&gt;&lt;author&gt;Dobson, A. &lt;/author&gt;&lt;author&gt;Duffy, L. &lt;/author&gt;&lt;author&gt;Graves, A. &lt;/author&gt;&lt;author&gt;Harris, M. &lt;/author&gt;&lt;author&gt;Harris, S. &lt;/author&gt;&lt;author&gt;Lucke, J. &lt;/author&gt;&lt;author&gt;McLaughlin, D. &lt;/author&gt;&lt;author&gt;Mooney, R. &lt;/author&gt;&lt;author&gt;Pachana, N. &lt;/author&gt;&lt;author&gt;Pease, S. &lt;/author&gt;&lt;author&gt;Tavener, M. &lt;/author&gt;&lt;author&gt;Thomson, C. &lt;/author&gt;&lt;author&gt;Tooth, L. &lt;/author&gt;&lt;author&gt;Townsend, N. &lt;/author&gt;&lt;author&gt;Tuckerman, R. &lt;/author&gt;&lt;author&gt;Byles, J.&lt;/author&gt;&lt;/authors&gt;&lt;/contributors&gt;&lt;titles&gt;&lt;title&gt;Health and wellbeing of women aged 18 to 23 in 2013 and 1996: Findings from the Australian Longitudinal Study on Women’s Health.&lt;/title&gt;&lt;/titles&gt;&lt;dates&gt;&lt;year&gt;2014&lt;/year&gt;&lt;/dates&gt;&lt;publisher&gt;Report prepared for the Australian Government Department of Health&lt;/publisher&gt;&lt;urls&gt;&lt;/urls&gt;&lt;/record&gt;&lt;/Cite&gt;&lt;/EndNote&gt;</w:instrText>
      </w:r>
      <w:r w:rsidRPr="006D410D">
        <w:rPr>
          <w:lang w:val="en-US" w:eastAsia="en-AU"/>
        </w:rPr>
        <w:fldChar w:fldCharType="separate"/>
      </w:r>
      <w:r w:rsidRPr="006D410D">
        <w:rPr>
          <w:noProof/>
          <w:lang w:val="en-US" w:eastAsia="en-AU"/>
        </w:rPr>
        <w:t>(</w:t>
      </w:r>
      <w:hyperlink w:anchor="_ENREF_66" w:tooltip="Mishra, 2014 #90" w:history="1">
        <w:r w:rsidR="002139DB" w:rsidRPr="006D410D">
          <w:rPr>
            <w:noProof/>
            <w:lang w:val="en-US" w:eastAsia="en-AU"/>
          </w:rPr>
          <w:t>Mishra et al., 2014</w:t>
        </w:r>
      </w:hyperlink>
      <w:r w:rsidRPr="006D410D">
        <w:rPr>
          <w:noProof/>
          <w:lang w:val="en-US" w:eastAsia="en-AU"/>
        </w:rPr>
        <w:t>)</w:t>
      </w:r>
      <w:r w:rsidRPr="006D410D">
        <w:rPr>
          <w:lang w:val="en-US" w:eastAsia="en-AU"/>
        </w:rPr>
        <w:fldChar w:fldCharType="end"/>
      </w:r>
      <w:r w:rsidRPr="006D410D">
        <w:rPr>
          <w:rFonts w:ascii="Calibri" w:hAnsi="Calibri" w:cs="Calibri"/>
        </w:rPr>
        <w:t>.</w:t>
      </w:r>
    </w:p>
    <w:p w14:paraId="6730F20C" w14:textId="77777777" w:rsidR="00DF3C68" w:rsidRDefault="00DF3C68" w:rsidP="00DF3C68">
      <w:pPr>
        <w:spacing w:before="0" w:after="0" w:line="240" w:lineRule="auto"/>
        <w:jc w:val="left"/>
        <w:rPr>
          <w:rFonts w:ascii="Calibri" w:hAnsi="Calibri" w:cs="Calibri"/>
          <w:b/>
        </w:rPr>
      </w:pPr>
      <w:r>
        <w:rPr>
          <w:rFonts w:ascii="Calibri" w:hAnsi="Calibri" w:cs="Calibri"/>
          <w:b/>
        </w:rPr>
        <w:br w:type="page"/>
      </w:r>
    </w:p>
    <w:p w14:paraId="34959186" w14:textId="6E3EBFDE" w:rsidR="00A515BE" w:rsidRPr="00370318" w:rsidRDefault="00A515BE" w:rsidP="00A515BE">
      <w:pPr>
        <w:pStyle w:val="Heading1"/>
        <w:numPr>
          <w:ilvl w:val="0"/>
          <w:numId w:val="3"/>
        </w:numPr>
        <w:rPr>
          <w:rFonts w:cs="Times New Roman"/>
        </w:rPr>
      </w:pPr>
      <w:bookmarkStart w:id="70" w:name="_Toc426447324"/>
      <w:bookmarkStart w:id="71" w:name="_Toc426447737"/>
      <w:r w:rsidRPr="00370318">
        <w:lastRenderedPageBreak/>
        <w:t xml:space="preserve">Arthritis </w:t>
      </w:r>
      <w:r>
        <w:t>and musculoskeletal conditions</w:t>
      </w:r>
      <w:bookmarkEnd w:id="70"/>
      <w:bookmarkEnd w:id="71"/>
    </w:p>
    <w:p w14:paraId="68FC8F9A" w14:textId="77777777" w:rsidR="00A515BE" w:rsidRDefault="00A515BE" w:rsidP="00A515BE">
      <w:pPr>
        <w:rPr>
          <w:rFonts w:cs="Times New Roman"/>
        </w:rPr>
      </w:pPr>
    </w:p>
    <w:p w14:paraId="3C1E038D" w14:textId="13FB26BD" w:rsidR="00A515BE" w:rsidRPr="00676C88" w:rsidRDefault="00A515BE" w:rsidP="00A515BE">
      <w:r w:rsidRPr="00676C88">
        <w:t>Art</w:t>
      </w:r>
      <w:r w:rsidRPr="005938F2">
        <w:t>hritis is one of a group of musculoskeletal conditions (including back problems and osteoporosis) which affect more than a quarter of the population</w:t>
      </w:r>
      <w:r w:rsidR="000E2D78">
        <w:t xml:space="preserve"> </w:t>
      </w:r>
      <w:r w:rsidR="000E2D78">
        <w:fldChar w:fldCharType="begin"/>
      </w:r>
      <w:r w:rsidR="000E2D78">
        <w:instrText xml:space="preserve"> ADDIN EN.CITE &lt;EndNote&gt;&lt;Cite&gt;&lt;Author&gt;AIHW&lt;/Author&gt;&lt;Year&gt;2014&lt;/Year&gt;&lt;RecNum&gt;30&lt;/RecNum&gt;&lt;DisplayText&gt;(AIHW, 2014b)&lt;/DisplayText&gt;&lt;record&gt;&lt;rec-number&gt;30&lt;/rec-number&gt;&lt;foreign-keys&gt;&lt;key app="EN" db-id="pwrrwxdaa2200me0xfkxz5fnzstf9pwaf9vt"&gt;30&lt;/key&gt;&lt;/foreign-keys&gt;&lt;ref-type name="Report"&gt;27&lt;/ref-type&gt;&lt;contributors&gt;&lt;authors&gt;&lt;author&gt;AIHW,&lt;/author&gt;&lt;/authors&gt;&lt;/contributors&gt;&lt;titles&gt;&lt;title&gt;Cardiovascular disease, diabetes and chronic kidney disease: Australian facts: prevalence and incidence. Cardiovascular, diabetes and chronic kidney disease series no. 2. Cat. no. CDK 2&lt;/title&gt;&lt;/titles&gt;&lt;dates&gt;&lt;year&gt;2014&lt;/year&gt;&lt;/dates&gt;&lt;pub-location&gt;Canberra&lt;/pub-location&gt;&lt;publisher&gt;AIHW&lt;/publisher&gt;&lt;urls&gt;&lt;/urls&gt;&lt;/record&gt;&lt;/Cite&gt;&lt;/EndNote&gt;</w:instrText>
      </w:r>
      <w:r w:rsidR="000E2D78">
        <w:fldChar w:fldCharType="separate"/>
      </w:r>
      <w:r w:rsidR="000E2D78">
        <w:rPr>
          <w:noProof/>
        </w:rPr>
        <w:t>(</w:t>
      </w:r>
      <w:hyperlink w:anchor="_ENREF_5" w:tooltip="AIHW, 2014 #30" w:history="1">
        <w:r w:rsidR="002139DB">
          <w:rPr>
            <w:noProof/>
          </w:rPr>
          <w:t>AIHW, 2014b</w:t>
        </w:r>
      </w:hyperlink>
      <w:r w:rsidR="000E2D78">
        <w:rPr>
          <w:noProof/>
        </w:rPr>
        <w:t>)</w:t>
      </w:r>
      <w:r w:rsidR="000E2D78">
        <w:fldChar w:fldCharType="end"/>
      </w:r>
      <w:r w:rsidRPr="005938F2">
        <w:t xml:space="preserve">. In the Australian Health Survey 2011-12, around 3.3 million people reported having arthritis. The overall prevalence was 14.8%, but prevalence was higher in women than men (17.7% compared with 11.8%), and increased with age </w:t>
      </w:r>
      <w:r w:rsidRPr="005938F2">
        <w:fldChar w:fldCharType="begin"/>
      </w:r>
      <w:r w:rsidRPr="005938F2">
        <w:instrText xml:space="preserve"> ADDIN EN.CITE &lt;EndNote&gt;&lt;Cite&gt;&lt;Author&gt;Australian Health Survey&lt;/Author&gt;&lt;Year&gt;2012&lt;/Year&gt;&lt;RecNum&gt;73&lt;/RecNum&gt;&lt;DisplayText&gt;(Australian Health Survey, 2012b)&lt;/DisplayText&gt;&lt;record&gt;&lt;rec-number&gt;73&lt;/rec-number&gt;&lt;foreign-keys&gt;&lt;key app="EN" db-id="pwrrwxdaa2200me0xfkxz5fnzstf9pwaf9vt"&gt;73&lt;/key&gt;&lt;/foreign-keys&gt;&lt;ref-type name="Web Page"&gt;12&lt;/ref-type&gt;&lt;contributors&gt;&lt;authors&gt;&lt;author&gt;Australian Health Survey, &lt;/author&gt;&lt;/authors&gt;&lt;/contributors&gt;&lt;titles&gt;&lt;title&gt;First Results, 2011-12, Arthritis and osteoporosis&lt;/title&gt;&lt;/titles&gt;&lt;volume&gt;2015&lt;/volume&gt;&lt;number&gt;25 March&lt;/number&gt;&lt;dates&gt;&lt;year&gt;2012&lt;/year&gt;&lt;/dates&gt;&lt;pub-location&gt;Canberra&lt;/pub-location&gt;&lt;publisher&gt;ABS&lt;/publisher&gt;&lt;urls&gt;&lt;related-urls&gt;&lt;url&gt;http://www.abs.gov.au/ausstats/abs@.nsf/Lookup/by%20Subject/4338.0~2011-13~Main%20Features~Arthritis%20and%20osteoporosis~27&lt;/url&gt;&lt;/related-urls&gt;&lt;/urls&gt;&lt;/record&gt;&lt;/Cite&gt;&lt;/EndNote&gt;</w:instrText>
      </w:r>
      <w:r w:rsidRPr="005938F2">
        <w:fldChar w:fldCharType="separate"/>
      </w:r>
      <w:r w:rsidRPr="005938F2">
        <w:rPr>
          <w:noProof/>
        </w:rPr>
        <w:t>(</w:t>
      </w:r>
      <w:hyperlink w:anchor="_ENREF_9" w:tooltip="Australian Health Survey, 2012 #73" w:history="1">
        <w:r w:rsidR="002139DB" w:rsidRPr="005938F2">
          <w:rPr>
            <w:noProof/>
          </w:rPr>
          <w:t>Australian Health Survey, 2012b</w:t>
        </w:r>
      </w:hyperlink>
      <w:r w:rsidRPr="005938F2">
        <w:rPr>
          <w:noProof/>
        </w:rPr>
        <w:t>)</w:t>
      </w:r>
      <w:r w:rsidRPr="005938F2">
        <w:fldChar w:fldCharType="end"/>
      </w:r>
      <w:r w:rsidRPr="005938F2">
        <w:t xml:space="preserve">.  At ages 75 years and over, </w:t>
      </w:r>
      <w:r w:rsidR="000E2D78">
        <w:t>60</w:t>
      </w:r>
      <w:r w:rsidRPr="005938F2">
        <w:t>% of women had arthritis compared with 42.3% of men. Among people with arthritis, more than half (</w:t>
      </w:r>
      <w:r w:rsidR="000E2D78">
        <w:t>56</w:t>
      </w:r>
      <w:r w:rsidRPr="005938F2">
        <w:t>%) had osteoarthritis</w:t>
      </w:r>
      <w:r w:rsidR="000E2D78">
        <w:t xml:space="preserve"> (OA)</w:t>
      </w:r>
      <w:r w:rsidRPr="005938F2">
        <w:t>, 13.6% had rheumatoid arthritis</w:t>
      </w:r>
      <w:r w:rsidR="000E2D78">
        <w:t xml:space="preserve"> (RA)</w:t>
      </w:r>
      <w:r w:rsidRPr="005938F2">
        <w:t xml:space="preserve">, and 37.3% had an unspecified type of arthritis. Some people had more than one type of arthritis. Both OA and </w:t>
      </w:r>
      <w:r w:rsidR="000E2D78">
        <w:t>RA</w:t>
      </w:r>
      <w:r w:rsidRPr="005938F2">
        <w:t xml:space="preserve"> result in pain and reduced physical functioning, but they have very different aetiologies.</w:t>
      </w:r>
      <w:r w:rsidRPr="00676C88">
        <w:t xml:space="preserve">  </w:t>
      </w:r>
    </w:p>
    <w:p w14:paraId="667B14AF" w14:textId="77777777" w:rsidR="00A515BE" w:rsidRDefault="00A515BE" w:rsidP="00A515BE">
      <w:pPr>
        <w:rPr>
          <w:rFonts w:cs="Times New Roman"/>
        </w:rPr>
      </w:pPr>
    </w:p>
    <w:p w14:paraId="1AD55CF6" w14:textId="339EAACF" w:rsidR="00A515BE" w:rsidRPr="005938F2" w:rsidRDefault="00A515BE" w:rsidP="00A515BE">
      <w:pPr>
        <w:rPr>
          <w:rFonts w:cs="Times New Roman"/>
        </w:rPr>
      </w:pPr>
      <w:r>
        <w:rPr>
          <w:rFonts w:cs="Times New Roman"/>
        </w:rPr>
        <w:t>Osteoarthritis</w:t>
      </w:r>
      <w:r w:rsidRPr="00370318">
        <w:rPr>
          <w:rFonts w:cs="Times New Roman"/>
        </w:rPr>
        <w:t xml:space="preserve"> is a degenerative joint condition, caused by a breakdown of the synovial cartilage, and mostly affects the hands, spine, hips, knees and ankles.  </w:t>
      </w:r>
      <w:r>
        <w:rPr>
          <w:rFonts w:cs="Times New Roman"/>
        </w:rPr>
        <w:t>A</w:t>
      </w:r>
      <w:r w:rsidRPr="00370318">
        <w:rPr>
          <w:rFonts w:cs="Times New Roman"/>
        </w:rPr>
        <w:t xml:space="preserve">ge is the strongest risk factor for the development of </w:t>
      </w:r>
      <w:r>
        <w:rPr>
          <w:rFonts w:cs="Times New Roman"/>
        </w:rPr>
        <w:t>osteoarthritis</w:t>
      </w:r>
      <w:r w:rsidRPr="00370318">
        <w:rPr>
          <w:rFonts w:cs="Times New Roman"/>
        </w:rPr>
        <w:t xml:space="preserve">, followed by being overweight, physical inactivity, </w:t>
      </w:r>
      <w:r>
        <w:rPr>
          <w:rFonts w:cs="Times New Roman"/>
        </w:rPr>
        <w:t xml:space="preserve">and </w:t>
      </w:r>
      <w:r w:rsidRPr="00370318">
        <w:rPr>
          <w:rFonts w:cs="Times New Roman"/>
        </w:rPr>
        <w:t>joint trauma or repetitive joint loading tasks, such as kneeling and squatting</w:t>
      </w:r>
      <w:r>
        <w:rPr>
          <w:rFonts w:cs="Times New Roman"/>
        </w:rPr>
        <w:t>.</w:t>
      </w:r>
      <w:r w:rsidRPr="00370318">
        <w:rPr>
          <w:rFonts w:cs="Times New Roman"/>
        </w:rPr>
        <w:t xml:space="preserve"> </w:t>
      </w:r>
      <w:r>
        <w:rPr>
          <w:rFonts w:cs="Times New Roman"/>
        </w:rPr>
        <w:t xml:space="preserve">Diagnosis of osteoarthritis is usually confirmed by </w:t>
      </w:r>
      <w:r w:rsidRPr="00370318">
        <w:t>X-ra</w:t>
      </w:r>
      <w:r w:rsidRPr="005938F2">
        <w:t xml:space="preserve">ys, which typically reveal loss of cartilage, bone spurs, and in extreme cases, bone on bone friction </w:t>
      </w:r>
      <w:r w:rsidRPr="005938F2">
        <w:fldChar w:fldCharType="begin"/>
      </w:r>
      <w:r w:rsidR="00824739">
        <w:instrText xml:space="preserve"> ADDIN EN.CITE &lt;EndNote&gt;&lt;Cite&gt;&lt;Author&gt;Sinusas&lt;/Author&gt;&lt;Year&gt;2012&lt;/Year&gt;&lt;RecNum&gt;74&lt;/RecNum&gt;&lt;DisplayText&gt;(Sinusas, 2012)&lt;/DisplayText&gt;&lt;record&gt;&lt;rec-number&gt;74&lt;/rec-number&gt;&lt;foreign-keys&gt;&lt;key app="EN" db-id="pwrrwxdaa2200me0xfkxz5fnzstf9pwaf9vt"&gt;74&lt;/key&gt;&lt;/foreign-keys&gt;&lt;ref-type name="Journal Article"&gt;17&lt;/ref-type&gt;&lt;contributors&gt;&lt;authors&gt;&lt;author&gt;Sinusas, K.&lt;/author&gt;&lt;/authors&gt;&lt;/contributors&gt;&lt;auth-address&gt;Middlesex Hospital, Middletown, CT, USA. ksinusas@midhosp.org&lt;/auth-address&gt;&lt;titles&gt;&lt;title&gt;Osteoarthritis: diagnosis and treatment&lt;/title&gt;&lt;secondary-title&gt;American Family Physician&lt;/secondary-title&gt;&lt;alt-title&gt;Am Fam Physician&lt;/alt-title&gt;&lt;/titles&gt;&lt;periodical&gt;&lt;full-title&gt;American family physician&lt;/full-title&gt;&lt;abbr-1&gt;Am Fam Physician&lt;/abbr-1&gt;&lt;/periodical&gt;&lt;alt-periodical&gt;&lt;full-title&gt;American family physician&lt;/full-title&gt;&lt;abbr-1&gt;Am Fam Physician&lt;/abbr-1&gt;&lt;/alt-periodical&gt;&lt;pages&gt;49-56&lt;/pages&gt;&lt;volume&gt;85&lt;/volume&gt;&lt;number&gt;1&lt;/number&gt;&lt;edition&gt;2012/01/11&lt;/edition&gt;&lt;keywords&gt;&lt;keyword&gt;Anti-Inflammatory Agents, Non-Steroidal/*therapeutic use&lt;/keyword&gt;&lt;keyword&gt;Arthralgia/diagnosis/etiology/therapy&lt;/keyword&gt;&lt;keyword&gt;Humans&lt;/keyword&gt;&lt;keyword&gt;*Osteoarthritis/complications/diagnosis/therapy&lt;/keyword&gt;&lt;keyword&gt;Pain Measurement&lt;/keyword&gt;&lt;keyword&gt;Physical Examination/*methods&lt;/keyword&gt;&lt;/keywords&gt;&lt;dates&gt;&lt;year&gt;2012&lt;/year&gt;&lt;pub-dates&gt;&lt;date&gt;Jan 1&lt;/date&gt;&lt;/pub-dates&gt;&lt;/dates&gt;&lt;isbn&gt;1532-0650 (Electronic)&amp;#xD;0002-838X (Linking)&lt;/isbn&gt;&lt;accession-num&gt;22230308&lt;/accession-num&gt;&lt;work-type&gt;Review&lt;/work-type&gt;&lt;urls&gt;&lt;related-urls&gt;&lt;url&gt;http://www.ncbi.nlm.nih.gov/pubmed/22230308&lt;/url&gt;&lt;/related-urls&gt;&lt;/urls&gt;&lt;language&gt;eng&lt;/language&gt;&lt;/record&gt;&lt;/Cite&gt;&lt;/EndNote&gt;</w:instrText>
      </w:r>
      <w:r w:rsidRPr="005938F2">
        <w:fldChar w:fldCharType="separate"/>
      </w:r>
      <w:r w:rsidRPr="005938F2">
        <w:rPr>
          <w:noProof/>
        </w:rPr>
        <w:t>(</w:t>
      </w:r>
      <w:hyperlink w:anchor="_ENREF_87" w:tooltip="Sinusas, 2012 #74" w:history="1">
        <w:r w:rsidR="002139DB" w:rsidRPr="005938F2">
          <w:rPr>
            <w:noProof/>
          </w:rPr>
          <w:t>Sinusas, 2012</w:t>
        </w:r>
      </w:hyperlink>
      <w:r w:rsidRPr="005938F2">
        <w:rPr>
          <w:noProof/>
        </w:rPr>
        <w:t>)</w:t>
      </w:r>
      <w:r w:rsidRPr="005938F2">
        <w:fldChar w:fldCharType="end"/>
      </w:r>
      <w:r w:rsidRPr="005938F2">
        <w:t xml:space="preserve">.  </w:t>
      </w:r>
    </w:p>
    <w:p w14:paraId="065C059D" w14:textId="77777777" w:rsidR="00A515BE" w:rsidRPr="005938F2" w:rsidRDefault="00A515BE" w:rsidP="00A515BE"/>
    <w:p w14:paraId="13500D03" w14:textId="629332D6" w:rsidR="00A515BE" w:rsidRDefault="00A515BE" w:rsidP="00A515BE">
      <w:r w:rsidRPr="005938F2">
        <w:rPr>
          <w:rFonts w:cs="Times New Roman"/>
        </w:rPr>
        <w:t xml:space="preserve">In contrast, rheumatoid arthritis is an autoimmune disorder which affects the synovial tissues, causing joint pain, swelling and stiffness, mostly in the hands </w:t>
      </w:r>
      <w:r w:rsidRPr="005938F2">
        <w:rPr>
          <w:rFonts w:cs="Times New Roman"/>
        </w:rPr>
        <w:fldChar w:fldCharType="begin"/>
      </w:r>
      <w:r w:rsidR="00824739">
        <w:rPr>
          <w:rFonts w:cs="Times New Roman"/>
        </w:rPr>
        <w:instrText xml:space="preserve"> ADDIN EN.CITE &lt;EndNote&gt;&lt;Cite&gt;&lt;Author&gt;McInnes&lt;/Author&gt;&lt;Year&gt;2011&lt;/Year&gt;&lt;RecNum&gt;75&lt;/RecNum&gt;&lt;DisplayText&gt;(McInnes and Schett, 2011)&lt;/DisplayText&gt;&lt;record&gt;&lt;rec-number&gt;75&lt;/rec-number&gt;&lt;foreign-keys&gt;&lt;key app="EN" db-id="pwrrwxdaa2200me0xfkxz5fnzstf9pwaf9vt"&gt;75&lt;/key&gt;&lt;/foreign-keys&gt;&lt;ref-type name="Journal Article"&gt;17&lt;/ref-type&gt;&lt;contributors&gt;&lt;authors&gt;&lt;author&gt;McInnes, I. B.&lt;/author&gt;&lt;author&gt;Schett, G.&lt;/author&gt;&lt;/authors&gt;&lt;/contributors&gt;&lt;auth-address&gt;College of Medical, Veterinary, and Life Sciences, University of Glasgow, Glasgow, United Kingdom. iain.mcinnes@glasgow.ac.uk&lt;/auth-address&gt;&lt;titles&gt;&lt;title&gt;The pathogenesis of rheumatoid arthritis&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2205-19&lt;/pages&gt;&lt;volume&gt;365&lt;/volume&gt;&lt;number&gt;23&lt;/number&gt;&lt;edition&gt;2011/12/14&lt;/edition&gt;&lt;keywords&gt;&lt;keyword&gt;Antirheumatic Agents/therapeutic use&lt;/keyword&gt;&lt;keyword&gt;Arthritis, Rheumatoid/complications/*etiology/immunology/therapy&lt;/keyword&gt;&lt;keyword&gt;Gene-Environment Interaction&lt;/keyword&gt;&lt;keyword&gt;Humans&lt;/keyword&gt;&lt;/keywords&gt;&lt;dates&gt;&lt;year&gt;2011&lt;/year&gt;&lt;pub-dates&gt;&lt;date&gt;Dec 8&lt;/date&gt;&lt;/pub-dates&gt;&lt;/dates&gt;&lt;isbn&gt;1533-4406 (Electronic)&amp;#xD;0028-4793 (Linking)&lt;/isbn&gt;&lt;accession-num&gt;22150039&lt;/accession-num&gt;&lt;work-type&gt;Review&lt;/work-type&gt;&lt;urls&gt;&lt;related-urls&gt;&lt;url&gt;http://www.ncbi.nlm.nih.gov/pubmed/22150039&lt;/url&gt;&lt;/related-urls&gt;&lt;/urls&gt;&lt;electronic-resource-num&gt;10.1056/NEJMra1004965&amp;#xD;10.7748/phc2011.11.21.9.29.c8797&lt;/electronic-resource-num&gt;&lt;language&gt;eng&lt;/language&gt;&lt;/record&gt;&lt;/Cite&gt;&lt;/EndNote&gt;</w:instrText>
      </w:r>
      <w:r w:rsidRPr="005938F2">
        <w:rPr>
          <w:rFonts w:cs="Times New Roman"/>
        </w:rPr>
        <w:fldChar w:fldCharType="separate"/>
      </w:r>
      <w:r w:rsidRPr="005938F2">
        <w:rPr>
          <w:rFonts w:cs="Times New Roman"/>
          <w:noProof/>
        </w:rPr>
        <w:t>(</w:t>
      </w:r>
      <w:hyperlink w:anchor="_ENREF_64" w:tooltip="McInnes, 2011 #75" w:history="1">
        <w:r w:rsidR="002139DB" w:rsidRPr="005938F2">
          <w:rPr>
            <w:rFonts w:cs="Times New Roman"/>
            <w:noProof/>
          </w:rPr>
          <w:t>McInnes and Schett, 2011</w:t>
        </w:r>
      </w:hyperlink>
      <w:r w:rsidRPr="005938F2">
        <w:rPr>
          <w:rFonts w:cs="Times New Roman"/>
          <w:noProof/>
        </w:rPr>
        <w:t>)</w:t>
      </w:r>
      <w:r w:rsidRPr="005938F2">
        <w:rPr>
          <w:rFonts w:cs="Times New Roman"/>
        </w:rPr>
        <w:fldChar w:fldCharType="end"/>
      </w:r>
      <w:r w:rsidRPr="005938F2">
        <w:rPr>
          <w:rFonts w:cs="Times New Roman"/>
        </w:rPr>
        <w:t>. D</w:t>
      </w:r>
      <w:r w:rsidRPr="005938F2">
        <w:t>iagnosis is based on: morning stiffness which lasts for more than 30 m</w:t>
      </w:r>
      <w:r w:rsidRPr="00370318">
        <w:t xml:space="preserve">inutes, more than </w:t>
      </w:r>
      <w:r>
        <w:t>three</w:t>
      </w:r>
      <w:r w:rsidRPr="00370318">
        <w:t xml:space="preserve"> tender and swollen joint areas and systemic flu-like features and fatigue.  Blood tests </w:t>
      </w:r>
      <w:r>
        <w:t>are used to confirm the diagnosis, based on tests for specific antibodies.</w:t>
      </w:r>
    </w:p>
    <w:p w14:paraId="010FEFAE" w14:textId="77777777" w:rsidR="00A515BE" w:rsidRDefault="00A515BE" w:rsidP="00A515BE">
      <w:pPr>
        <w:rPr>
          <w:rFonts w:eastAsia="Times New Roman" w:cs="Times New Roman"/>
          <w:lang w:eastAsia="en-AU"/>
        </w:rPr>
      </w:pPr>
    </w:p>
    <w:p w14:paraId="5B6A938B" w14:textId="77777777" w:rsidR="00A515BE" w:rsidRDefault="00A515BE" w:rsidP="00A515BE">
      <w:pPr>
        <w:rPr>
          <w:rFonts w:eastAsia="Times New Roman" w:cs="Times New Roman"/>
          <w:lang w:eastAsia="en-AU"/>
        </w:rPr>
      </w:pPr>
      <w:r>
        <w:rPr>
          <w:rFonts w:eastAsia="Times New Roman" w:cs="Times New Roman"/>
          <w:lang w:eastAsia="en-AU"/>
        </w:rPr>
        <w:t xml:space="preserve">To date, ALSWH work relating to arthritis has examined the role of behavioural and psychosocial variables in the aetiology of arthritis, symptoms of arthritis and the impact of arthritis on functioning and quality of life, and health care use. </w:t>
      </w:r>
    </w:p>
    <w:p w14:paraId="22AB1138" w14:textId="77777777" w:rsidR="00A515BE" w:rsidRDefault="00A515BE" w:rsidP="00A515BE">
      <w:pPr>
        <w:rPr>
          <w:rFonts w:eastAsia="Times New Roman" w:cs="Times New Roman"/>
          <w:lang w:eastAsia="en-AU"/>
        </w:rPr>
      </w:pPr>
    </w:p>
    <w:p w14:paraId="17C0487E" w14:textId="77777777" w:rsidR="00A515BE" w:rsidRDefault="00A515BE" w:rsidP="00A515BE">
      <w:pPr>
        <w:pStyle w:val="Heading2"/>
        <w:numPr>
          <w:ilvl w:val="1"/>
          <w:numId w:val="3"/>
        </w:numPr>
      </w:pPr>
      <w:bookmarkStart w:id="72" w:name="_Toc426447325"/>
      <w:bookmarkStart w:id="73" w:name="_Toc426447738"/>
      <w:r>
        <w:t>Women and a</w:t>
      </w:r>
      <w:r w:rsidRPr="004A43F0">
        <w:t>rthritis</w:t>
      </w:r>
      <w:bookmarkEnd w:id="72"/>
      <w:bookmarkEnd w:id="73"/>
    </w:p>
    <w:p w14:paraId="46A9D7A0" w14:textId="376E5605" w:rsidR="00A515BE" w:rsidRPr="00182C90" w:rsidRDefault="00A515BE" w:rsidP="00A515BE">
      <w:pPr>
        <w:rPr>
          <w:rFonts w:cs="Times New Roman"/>
        </w:rPr>
      </w:pPr>
      <w:r>
        <w:rPr>
          <w:rFonts w:cs="Times New Roman"/>
        </w:rPr>
        <w:t>W</w:t>
      </w:r>
      <w:r w:rsidRPr="00182C90">
        <w:rPr>
          <w:rFonts w:cs="Times New Roman"/>
        </w:rPr>
        <w:t>omen are more likely to be affected by arthritis than m</w:t>
      </w:r>
      <w:r w:rsidRPr="005938F2">
        <w:rPr>
          <w:rFonts w:cs="Times New Roman"/>
        </w:rPr>
        <w:t xml:space="preserve">en </w:t>
      </w:r>
      <w:r w:rsidRPr="005938F2">
        <w:rPr>
          <w:rFonts w:cs="Times New Roman"/>
        </w:rPr>
        <w:fldChar w:fldCharType="begin"/>
      </w:r>
      <w:r w:rsidR="00824739">
        <w:rPr>
          <w:rFonts w:cs="Times New Roman"/>
        </w:rPr>
        <w:instrText xml:space="preserve"> ADDIN EN.CITE &lt;EndNote&gt;&lt;Cite&gt;&lt;Author&gt;Zhang&lt;/Author&gt;&lt;Year&gt;2010&lt;/Year&gt;&lt;RecNum&gt;76&lt;/RecNum&gt;&lt;DisplayText&gt;(Zhang and Jordan, 2010)&lt;/DisplayText&gt;&lt;record&gt;&lt;rec-number&gt;76&lt;/rec-number&gt;&lt;foreign-keys&gt;&lt;key app="EN" db-id="pwrrwxdaa2200me0xfkxz5fnzstf9pwaf9vt"&gt;76&lt;/key&gt;&lt;/foreign-keys&gt;&lt;ref-type name="Journal Article"&gt;17&lt;/ref-type&gt;&lt;contributors&gt;&lt;authors&gt;&lt;author&gt;Zhang, Y.&lt;/author&gt;&lt;author&gt;Jordan, J. M.&lt;/author&gt;&lt;/authors&gt;&lt;/contributors&gt;&lt;auth-address&gt;Boston University School of Medicine, MA 02118, USA. yuqing@bu.edu&lt;/auth-address&gt;&lt;titles&gt;&lt;title&gt;Epidemiology of osteoarthritis&lt;/title&gt;&lt;secondary-title&gt;Clinics in Geriatric Medicine&lt;/secondary-title&gt;&lt;alt-title&gt;Clin Geriatr Med&lt;/alt-title&gt;&lt;/titles&gt;&lt;periodical&gt;&lt;full-title&gt;Clinics in geriatric medicine&lt;/full-title&gt;&lt;abbr-1&gt;Clin Geriatr Med&lt;/abbr-1&gt;&lt;/periodical&gt;&lt;alt-periodical&gt;&lt;full-title&gt;Clinics in geriatric medicine&lt;/full-title&gt;&lt;abbr-1&gt;Clin Geriatr Med&lt;/abbr-1&gt;&lt;/alt-periodical&gt;&lt;pages&gt;355-69&lt;/pages&gt;&lt;volume&gt;26&lt;/volume&gt;&lt;number&gt;3&lt;/number&gt;&lt;edition&gt;2010/08/12&lt;/edition&gt;&lt;keywords&gt;&lt;keyword&gt;Age Factors&lt;/keyword&gt;&lt;keyword&gt;Humans&lt;/keyword&gt;&lt;keyword&gt;Incidence&lt;/keyword&gt;&lt;keyword&gt;Osteoarthritis/*epidemiology&lt;/keyword&gt;&lt;keyword&gt;Prevalence&lt;/keyword&gt;&lt;keyword&gt;Risk Factors&lt;/keyword&gt;&lt;keyword&gt;Sex Factors&lt;/keyword&gt;&lt;keyword&gt;United States/epidemiology&lt;/keyword&gt;&lt;/keywords&gt;&lt;dates&gt;&lt;year&gt;2010&lt;/year&gt;&lt;pub-dates&gt;&lt;date&gt;Aug&lt;/date&gt;&lt;/pub-dates&gt;&lt;/dates&gt;&lt;isbn&gt;1879-8853 (Electronic)&amp;#xD;0749-0690 (Linking)&lt;/isbn&gt;&lt;accession-num&gt;20699159&lt;/accession-num&gt;&lt;work-type&gt;Review&lt;/work-type&gt;&lt;urls&gt;&lt;related-urls&gt;&lt;url&gt;http://www.ncbi.nlm.nih.gov/pubmed/20699159&lt;/url&gt;&lt;/related-urls&gt;&lt;/urls&gt;&lt;custom2&gt;2920533&lt;/custom2&gt;&lt;electronic-resource-num&gt;10.1016/j.cger.2010.03.001&lt;/electronic-resource-num&gt;&lt;language&gt;eng&lt;/language&gt;&lt;/record&gt;&lt;/Cite&gt;&lt;/EndNote&gt;</w:instrText>
      </w:r>
      <w:r w:rsidRPr="005938F2">
        <w:rPr>
          <w:rFonts w:cs="Times New Roman"/>
        </w:rPr>
        <w:fldChar w:fldCharType="separate"/>
      </w:r>
      <w:r w:rsidRPr="005938F2">
        <w:rPr>
          <w:rFonts w:cs="Times New Roman"/>
          <w:noProof/>
        </w:rPr>
        <w:t>(</w:t>
      </w:r>
      <w:hyperlink w:anchor="_ENREF_103" w:tooltip="Zhang, 2010 #76" w:history="1">
        <w:r w:rsidR="002139DB" w:rsidRPr="005938F2">
          <w:rPr>
            <w:rFonts w:cs="Times New Roman"/>
            <w:noProof/>
          </w:rPr>
          <w:t>Zhang and Jordan, 2010</w:t>
        </w:r>
      </w:hyperlink>
      <w:r w:rsidRPr="005938F2">
        <w:rPr>
          <w:rFonts w:cs="Times New Roman"/>
          <w:noProof/>
        </w:rPr>
        <w:t>)</w:t>
      </w:r>
      <w:r w:rsidRPr="005938F2">
        <w:rPr>
          <w:rFonts w:cs="Times New Roman"/>
        </w:rPr>
        <w:fldChar w:fldCharType="end"/>
      </w:r>
      <w:r w:rsidRPr="005938F2">
        <w:rPr>
          <w:rFonts w:cs="Times New Roman"/>
        </w:rPr>
        <w:t>, and osteoarthritis particular affects women more severely and at more sites. Women</w:t>
      </w:r>
      <w:r w:rsidRPr="00182C90">
        <w:rPr>
          <w:rFonts w:cs="Times New Roman"/>
        </w:rPr>
        <w:t xml:space="preserve"> with arthritis also account for more health</w:t>
      </w:r>
      <w:r w:rsidR="00B72C2F">
        <w:rPr>
          <w:rFonts w:cs="Times New Roman"/>
        </w:rPr>
        <w:t xml:space="preserve"> </w:t>
      </w:r>
      <w:r w:rsidRPr="00182C90">
        <w:rPr>
          <w:rFonts w:cs="Times New Roman"/>
        </w:rPr>
        <w:t xml:space="preserve">care utilisation than men with arthritis, and health expenditure on arthritis and musculoskeletal conditions </w:t>
      </w:r>
      <w:r>
        <w:rPr>
          <w:rFonts w:cs="Times New Roman"/>
        </w:rPr>
        <w:t>is</w:t>
      </w:r>
      <w:r w:rsidRPr="00182C90">
        <w:rPr>
          <w:rFonts w:cs="Times New Roman"/>
        </w:rPr>
        <w:t xml:space="preserve"> around 30% higher for women </w:t>
      </w:r>
      <w:r>
        <w:rPr>
          <w:rFonts w:cs="Times New Roman"/>
        </w:rPr>
        <w:t>than</w:t>
      </w:r>
      <w:r w:rsidRPr="00182C90">
        <w:rPr>
          <w:rFonts w:cs="Times New Roman"/>
        </w:rPr>
        <w:t xml:space="preserve"> men.</w:t>
      </w:r>
    </w:p>
    <w:p w14:paraId="7CC1E465" w14:textId="77777777" w:rsidR="00A515BE" w:rsidRDefault="00A515BE" w:rsidP="00A515BE">
      <w:pPr>
        <w:rPr>
          <w:rFonts w:cs="Times New Roman"/>
        </w:rPr>
      </w:pPr>
    </w:p>
    <w:p w14:paraId="5806354C" w14:textId="77777777" w:rsidR="00A515BE" w:rsidRPr="005E0792" w:rsidRDefault="00A515BE" w:rsidP="00A515BE">
      <w:pPr>
        <w:pStyle w:val="Heading2"/>
        <w:numPr>
          <w:ilvl w:val="1"/>
          <w:numId w:val="3"/>
        </w:numPr>
      </w:pPr>
      <w:bookmarkStart w:id="74" w:name="_Toc426447326"/>
      <w:bookmarkStart w:id="75" w:name="_Toc426447739"/>
      <w:r w:rsidRPr="005E0792">
        <w:lastRenderedPageBreak/>
        <w:t>Ascertainment of arthritis in ALSWH</w:t>
      </w:r>
      <w:bookmarkEnd w:id="74"/>
      <w:bookmarkEnd w:id="75"/>
    </w:p>
    <w:p w14:paraId="013791B6" w14:textId="6B4BDB1D" w:rsidR="00A515BE" w:rsidRDefault="00A515BE" w:rsidP="00A515BE">
      <w:pPr>
        <w:rPr>
          <w:rFonts w:ascii="Calibri" w:hAnsi="Calibri" w:cs="Calibri"/>
          <w:lang w:val="en-US"/>
        </w:rPr>
      </w:pPr>
      <w:r w:rsidRPr="005E0792">
        <w:rPr>
          <w:rFonts w:ascii="Calibri" w:hAnsi="Calibri" w:cs="Calibri"/>
          <w:lang w:val="en-US"/>
        </w:rPr>
        <w:t xml:space="preserve">The 1946-51 cohort was asked about arthritis in each survey from 2001 (Survey 3) to 2013 (Survey 7).  The 1921-26 cohort was asked about arthritis in each survey from 1999 (Survey 2) to 2011 (Survey 6).  In earlier surveys there was one question about all forms of arthritis, but since 2005 women have been asked to respond separately to questions about diagnosis with </w:t>
      </w:r>
      <w:r>
        <w:rPr>
          <w:rFonts w:ascii="Calibri" w:hAnsi="Calibri" w:cs="Calibri"/>
          <w:lang w:val="en-US"/>
        </w:rPr>
        <w:t>osteoarthritis or rheumatoid arthritis</w:t>
      </w:r>
      <w:r w:rsidRPr="005E0792">
        <w:rPr>
          <w:rFonts w:ascii="Calibri" w:hAnsi="Calibri" w:cs="Calibri"/>
          <w:lang w:val="en-US"/>
        </w:rPr>
        <w:t xml:space="preserve">. </w:t>
      </w:r>
      <w:r>
        <w:rPr>
          <w:rFonts w:ascii="Calibri" w:hAnsi="Calibri" w:cs="Calibri"/>
          <w:lang w:val="en-US"/>
        </w:rPr>
        <w:t xml:space="preserve">  (Se</w:t>
      </w:r>
      <w:r w:rsidRPr="00374D81">
        <w:rPr>
          <w:rFonts w:ascii="Calibri" w:hAnsi="Calibri" w:cs="Calibri"/>
          <w:lang w:val="en-US"/>
        </w:rPr>
        <w:t xml:space="preserve">e Appendix </w:t>
      </w:r>
      <w:r w:rsidR="00DF767B" w:rsidRPr="00374D81">
        <w:rPr>
          <w:rFonts w:ascii="Calibri" w:hAnsi="Calibri" w:cs="Calibri"/>
          <w:lang w:val="en-US"/>
        </w:rPr>
        <w:t>B</w:t>
      </w:r>
      <w:r w:rsidRPr="00374D81">
        <w:rPr>
          <w:rFonts w:ascii="Calibri" w:hAnsi="Calibri" w:cs="Calibri"/>
          <w:lang w:val="en-US"/>
        </w:rPr>
        <w:t>)</w:t>
      </w:r>
    </w:p>
    <w:p w14:paraId="4BDD9236" w14:textId="77777777" w:rsidR="00A515BE" w:rsidRDefault="00A515BE" w:rsidP="00A515BE">
      <w:pPr>
        <w:rPr>
          <w:rFonts w:ascii="Calibri" w:hAnsi="Calibri" w:cs="Calibri"/>
          <w:lang w:val="en-US"/>
        </w:rPr>
      </w:pPr>
    </w:p>
    <w:p w14:paraId="0E3F0A12" w14:textId="77777777" w:rsidR="00A515BE" w:rsidRDefault="00A515BE" w:rsidP="00A515BE">
      <w:pPr>
        <w:rPr>
          <w:rFonts w:ascii="Calibri" w:hAnsi="Calibri" w:cs="Calibri"/>
          <w:lang w:val="en-US"/>
        </w:rPr>
      </w:pPr>
      <w:r>
        <w:rPr>
          <w:rFonts w:ascii="Calibri" w:hAnsi="Calibri" w:cs="Calibri"/>
          <w:lang w:val="en-US"/>
        </w:rPr>
        <w:t>The prevalence of arthritis was ascertained from the question:</w:t>
      </w:r>
    </w:p>
    <w:p w14:paraId="23721B6C" w14:textId="77777777" w:rsidR="00A515BE" w:rsidRDefault="00A515BE" w:rsidP="00A515BE">
      <w:pPr>
        <w:rPr>
          <w:rFonts w:ascii="Calibri" w:hAnsi="Calibri" w:cs="Calibri"/>
          <w:lang w:val="en-US"/>
        </w:rPr>
      </w:pPr>
    </w:p>
    <w:p w14:paraId="6B92D1A1" w14:textId="77777777" w:rsidR="00A515BE" w:rsidRDefault="00A515BE" w:rsidP="00A515BE">
      <w:pPr>
        <w:ind w:firstLine="720"/>
        <w:rPr>
          <w:rFonts w:ascii="Calibri" w:hAnsi="Calibri" w:cs="Calibri"/>
          <w:lang w:val="en-US"/>
        </w:rPr>
      </w:pPr>
      <w:r>
        <w:rPr>
          <w:rFonts w:ascii="Calibri" w:hAnsi="Calibri" w:cs="Calibri"/>
          <w:lang w:val="en-US"/>
        </w:rPr>
        <w:t>“Have you ever been told by a doctor that you have arthritis”</w:t>
      </w:r>
    </w:p>
    <w:p w14:paraId="7A80EDB1" w14:textId="77777777" w:rsidR="00A515BE" w:rsidRDefault="00A515BE" w:rsidP="00A515BE">
      <w:pPr>
        <w:ind w:firstLine="720"/>
        <w:rPr>
          <w:rFonts w:ascii="Calibri" w:hAnsi="Calibri" w:cs="Calibri"/>
          <w:lang w:val="en-US"/>
        </w:rPr>
      </w:pPr>
    </w:p>
    <w:p w14:paraId="3F2BA832" w14:textId="77777777" w:rsidR="00A515BE" w:rsidRDefault="00A515BE" w:rsidP="00A515BE">
      <w:pPr>
        <w:rPr>
          <w:rFonts w:ascii="Calibri" w:hAnsi="Calibri" w:cs="Calibri"/>
          <w:lang w:val="en-US"/>
        </w:rPr>
      </w:pPr>
      <w:r>
        <w:rPr>
          <w:rFonts w:ascii="Calibri" w:hAnsi="Calibri" w:cs="Calibri"/>
          <w:lang w:val="en-US"/>
        </w:rPr>
        <w:t>New cases of arthritis were ascertained at subsequent surveys by asking:</w:t>
      </w:r>
    </w:p>
    <w:p w14:paraId="08E05A9D" w14:textId="77777777" w:rsidR="00A515BE" w:rsidRDefault="00A515BE" w:rsidP="00A515BE">
      <w:pPr>
        <w:rPr>
          <w:rFonts w:ascii="Calibri" w:hAnsi="Calibri" w:cs="Calibri"/>
          <w:lang w:val="en-US"/>
        </w:rPr>
      </w:pPr>
    </w:p>
    <w:p w14:paraId="2200E159" w14:textId="77777777" w:rsidR="00A515BE" w:rsidRDefault="00A515BE" w:rsidP="00A515BE">
      <w:pPr>
        <w:ind w:firstLine="720"/>
        <w:rPr>
          <w:rFonts w:ascii="Calibri" w:hAnsi="Calibri" w:cs="Calibri"/>
          <w:lang w:val="en-US"/>
        </w:rPr>
      </w:pPr>
      <w:r>
        <w:rPr>
          <w:rFonts w:ascii="Calibri" w:hAnsi="Calibri" w:cs="Calibri"/>
          <w:lang w:val="en-US"/>
        </w:rPr>
        <w:t>“In the last three years have you been diagnosed or treated for arthritis?”</w:t>
      </w:r>
    </w:p>
    <w:p w14:paraId="16D1E289" w14:textId="77777777" w:rsidR="00A515BE" w:rsidRDefault="00A515BE" w:rsidP="00A515BE">
      <w:pPr>
        <w:widowControl w:val="0"/>
        <w:autoSpaceDE w:val="0"/>
        <w:autoSpaceDN w:val="0"/>
        <w:adjustRightInd w:val="0"/>
        <w:spacing w:before="0" w:after="0"/>
        <w:rPr>
          <w:rFonts w:ascii="Calibri" w:hAnsi="Calibri" w:cs="Calibri"/>
          <w:lang w:val="en-US"/>
        </w:rPr>
      </w:pPr>
    </w:p>
    <w:p w14:paraId="0CEC5506" w14:textId="7153B36F" w:rsidR="00A515BE" w:rsidRDefault="00A515BE" w:rsidP="00A515BE">
      <w:pPr>
        <w:widowControl w:val="0"/>
        <w:autoSpaceDE w:val="0"/>
        <w:autoSpaceDN w:val="0"/>
        <w:adjustRightInd w:val="0"/>
        <w:spacing w:before="0" w:after="0"/>
        <w:rPr>
          <w:rFonts w:cs="Times New Roman"/>
        </w:rPr>
      </w:pPr>
      <w:r w:rsidRPr="00A642A3">
        <w:rPr>
          <w:rFonts w:cs="Times New Roman"/>
        </w:rPr>
        <w:t xml:space="preserve">Most epidemiological </w:t>
      </w:r>
      <w:r w:rsidRPr="005938F2">
        <w:rPr>
          <w:rFonts w:cs="Times New Roman"/>
        </w:rPr>
        <w:t>studies of arthritis use some variant of this question to ascertain arthritis, particularly for prevalence studie</w:t>
      </w:r>
      <w:r w:rsidRPr="00374D81">
        <w:rPr>
          <w:rFonts w:cs="Times New Roman"/>
        </w:rPr>
        <w:t xml:space="preserve">s </w:t>
      </w:r>
      <w:r w:rsidRPr="00374D81">
        <w:rPr>
          <w:rFonts w:cs="Times New Roman"/>
        </w:rPr>
        <w:fldChar w:fldCharType="begin"/>
      </w:r>
      <w:r w:rsidRPr="00374D81">
        <w:rPr>
          <w:rFonts w:cs="Times New Roman"/>
        </w:rPr>
        <w:instrText xml:space="preserve"> ADDIN EN.CITE &lt;EndNote&gt;&lt;Cite&gt;&lt;Author&gt;Lo &lt;/Author&gt;&lt;Year&gt;Under review&lt;/Year&gt;&lt;RecNum&gt;77&lt;/RecNum&gt;&lt;DisplayText&gt;(Lo  et al., Under review-b)&lt;/DisplayText&gt;&lt;record&gt;&lt;rec-number&gt;77&lt;/rec-number&gt;&lt;foreign-keys&gt;&lt;key app="EN" db-id="pwrrwxdaa2200me0xfkxz5fnzstf9pwaf9vt"&gt;77&lt;/key&gt;&lt;/foreign-keys&gt;&lt;ref-type name="Journal Article"&gt;17&lt;/ref-type&gt;&lt;contributors&gt;&lt;authors&gt;&lt;author&gt;Lo ,T. &lt;/author&gt;&lt;author&gt;Parkinson, L.&lt;/author&gt;&lt;author&gt;Cunich, M. &lt;/author&gt;&lt;author&gt;Byles, J. &lt;/author&gt;&lt;/authors&gt;&lt;/contributors&gt;&lt;titles&gt;&lt;title&gt;What are the most commonly used case-definitions of arthritis? A systematic review of international epidemiological studies of arthritis from 2005-2011&lt;/title&gt;&lt;/titles&gt;&lt;dates&gt;&lt;year&gt;Under review&lt;/year&gt;&lt;/dates&gt;&lt;urls&gt;&lt;/urls&gt;&lt;/record&gt;&lt;/Cite&gt;&lt;/EndNote&gt;</w:instrText>
      </w:r>
      <w:r w:rsidRPr="00374D81">
        <w:rPr>
          <w:rFonts w:cs="Times New Roman"/>
        </w:rPr>
        <w:fldChar w:fldCharType="separate"/>
      </w:r>
      <w:r w:rsidRPr="00374D81">
        <w:rPr>
          <w:rFonts w:cs="Times New Roman"/>
          <w:noProof/>
        </w:rPr>
        <w:t>(</w:t>
      </w:r>
      <w:hyperlink w:anchor="_ENREF_56" w:tooltip="Lo , Under review #77" w:history="1">
        <w:r w:rsidR="002139DB" w:rsidRPr="00374D81">
          <w:rPr>
            <w:rFonts w:cs="Times New Roman"/>
            <w:noProof/>
          </w:rPr>
          <w:t>Lo  et al., Under review-b</w:t>
        </w:r>
      </w:hyperlink>
      <w:r w:rsidRPr="00374D81">
        <w:rPr>
          <w:rFonts w:cs="Times New Roman"/>
          <w:noProof/>
        </w:rPr>
        <w:t>)</w:t>
      </w:r>
      <w:r w:rsidRPr="00374D81">
        <w:rPr>
          <w:rFonts w:cs="Times New Roman"/>
        </w:rPr>
        <w:fldChar w:fldCharType="end"/>
      </w:r>
      <w:r w:rsidRPr="00374D81">
        <w:rPr>
          <w:rFonts w:cs="Times New Roman"/>
        </w:rPr>
        <w:t>.  Howe</w:t>
      </w:r>
      <w:r w:rsidRPr="005938F2">
        <w:rPr>
          <w:rFonts w:cs="Times New Roman"/>
        </w:rPr>
        <w:t xml:space="preserve">ver, as for all chronic conditions, self-reported arthritis may suffer from recall error.  Validation studies have shown that there is good agreement between self-report data and medical records, and a recent review has concluded that the accuracy of self-reported osteoarthritis and rheumatoid arthritis is acceptable for large-scale studies in which rheumatologist examination is not feasible </w:t>
      </w:r>
      <w:r w:rsidRPr="005938F2">
        <w:rPr>
          <w:rFonts w:cs="Times New Roman"/>
        </w:rPr>
        <w:fldChar w:fldCharType="begin">
          <w:fldData xml:space="preserve">PEVuZE5vdGU+PENpdGU+PEF1dGhvcj5QZWV0ZXJzPC9BdXRob3I+PFllYXI+MjAxNTwvWWVhcj48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</w:fldData>
        </w:fldChar>
      </w:r>
      <w:r w:rsidR="00824739">
        <w:rPr>
          <w:rFonts w:cs="Times New Roman"/>
        </w:rPr>
        <w:instrText xml:space="preserve"> ADDIN EN.CITE </w:instrText>
      </w:r>
      <w:r w:rsidR="00824739">
        <w:rPr>
          <w:rFonts w:cs="Times New Roman"/>
        </w:rPr>
        <w:fldChar w:fldCharType="begin">
          <w:fldData xml:space="preserve">PEVuZE5vdGU+PENpdGU+PEF1dGhvcj5QZWV0ZXJzPC9BdXRob3I+PFllYXI+MjAxNTwvWWVhcj48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</w:fldData>
        </w:fldChar>
      </w:r>
      <w:r w:rsidR="00824739">
        <w:rPr>
          <w:rFonts w:cs="Times New Roman"/>
        </w:rPr>
        <w:instrText xml:space="preserve"> ADDIN EN.CITE.DATA </w:instrText>
      </w:r>
      <w:r w:rsidR="00824739">
        <w:rPr>
          <w:rFonts w:cs="Times New Roman"/>
        </w:rPr>
      </w:r>
      <w:r w:rsidR="00824739">
        <w:rPr>
          <w:rFonts w:cs="Times New Roman"/>
        </w:rPr>
        <w:fldChar w:fldCharType="end"/>
      </w:r>
      <w:r w:rsidRPr="005938F2">
        <w:rPr>
          <w:rFonts w:cs="Times New Roman"/>
        </w:rPr>
      </w:r>
      <w:r w:rsidRPr="005938F2">
        <w:rPr>
          <w:rFonts w:cs="Times New Roman"/>
        </w:rPr>
        <w:fldChar w:fldCharType="separate"/>
      </w:r>
      <w:r w:rsidRPr="005938F2">
        <w:rPr>
          <w:rFonts w:cs="Times New Roman"/>
          <w:noProof/>
        </w:rPr>
        <w:t>(</w:t>
      </w:r>
      <w:hyperlink w:anchor="_ENREF_76" w:tooltip="Peeters, 2015 #78" w:history="1">
        <w:r w:rsidR="002139DB" w:rsidRPr="005938F2">
          <w:rPr>
            <w:rFonts w:cs="Times New Roman"/>
            <w:noProof/>
          </w:rPr>
          <w:t>Peeters et al., 2015b</w:t>
        </w:r>
      </w:hyperlink>
      <w:r w:rsidRPr="005938F2">
        <w:rPr>
          <w:rFonts w:cs="Times New Roman"/>
          <w:noProof/>
        </w:rPr>
        <w:t>)</w:t>
      </w:r>
      <w:r w:rsidRPr="005938F2">
        <w:rPr>
          <w:rFonts w:cs="Times New Roman"/>
        </w:rPr>
        <w:fldChar w:fldCharType="end"/>
      </w:r>
      <w:r w:rsidRPr="005938F2">
        <w:rPr>
          <w:rFonts w:cs="Times New Roman"/>
        </w:rPr>
        <w:t xml:space="preserve">. To assess the validity of self-reported arthritis in ALSHW, a sample of women from the 1946-51 cohort of ALSWH were asked detailed questions about diagnosed arthritis and musculoskeletal symptoms.  In this survey there was good agreement between self-reported arthritis and musculoskeletal symptoms </w:t>
      </w:r>
      <w:r w:rsidRPr="005938F2">
        <w:rPr>
          <w:rFonts w:cs="Times New Roman"/>
        </w:rPr>
        <w:fldChar w:fldCharType="begin"/>
      </w:r>
      <w:r w:rsidRPr="005938F2">
        <w:rPr>
          <w:rFonts w:cs="Times New Roman"/>
        </w:rPr>
        <w:instrText xml:space="preserve"> ADDIN EN.CITE &lt;EndNote&gt;&lt;Cite&gt;&lt;Author&gt;Lo &lt;/Author&gt;&lt;Year&gt;Under review&lt;/Year&gt;&lt;RecNum&gt;79&lt;/RecNum&gt;&lt;DisplayText&gt;(Lo  et al., Under review-a)&lt;/DisplayText&gt;&lt;record&gt;&lt;rec-number&gt;79&lt;/rec-number&gt;&lt;foreign-keys&gt;&lt;key app="EN" db-id="pwrrwxdaa2200me0xfkxz5fnzstf9pwaf9vt"&gt;79&lt;/key&gt;&lt;/foreign-keys&gt;&lt;ref-type name="Journal Article"&gt;17&lt;/ref-type&gt;&lt;contributors&gt;&lt;authors&gt;&lt;author&gt;Lo ,T. &lt;/author&gt;&lt;author&gt;Parkinson, L.&lt;/author&gt;&lt;author&gt;Cunich, M. &lt;/author&gt;&lt;author&gt;Byles, J. &lt;/author&gt;&lt;/authors&gt;&lt;/contributors&gt;&lt;titles&gt;&lt;title&gt;Good agreement between self-reported arthritis and musculoskeletal symptoms in older women&lt;/title&gt;&lt;/titles&gt;&lt;dates&gt;&lt;year&gt;Under review&lt;/year&gt;&lt;/dates&gt;&lt;urls&gt;&lt;/urls&gt;&lt;/record&gt;&lt;/Cite&gt;&lt;/EndNote&gt;</w:instrText>
      </w:r>
      <w:r w:rsidRPr="005938F2">
        <w:rPr>
          <w:rFonts w:cs="Times New Roman"/>
        </w:rPr>
        <w:fldChar w:fldCharType="separate"/>
      </w:r>
      <w:r w:rsidRPr="005938F2">
        <w:rPr>
          <w:rFonts w:cs="Times New Roman"/>
          <w:noProof/>
        </w:rPr>
        <w:t>(</w:t>
      </w:r>
      <w:hyperlink w:anchor="_ENREF_55" w:tooltip="Lo , Under review #79" w:history="1">
        <w:r w:rsidR="002139DB" w:rsidRPr="005938F2">
          <w:rPr>
            <w:rFonts w:cs="Times New Roman"/>
            <w:noProof/>
          </w:rPr>
          <w:t>Lo  et al., Under review-a</w:t>
        </w:r>
      </w:hyperlink>
      <w:r w:rsidRPr="005938F2">
        <w:rPr>
          <w:rFonts w:cs="Times New Roman"/>
          <w:noProof/>
        </w:rPr>
        <w:t>)</w:t>
      </w:r>
      <w:r w:rsidRPr="005938F2">
        <w:rPr>
          <w:rFonts w:cs="Times New Roman"/>
        </w:rPr>
        <w:fldChar w:fldCharType="end"/>
      </w:r>
      <w:r w:rsidRPr="005938F2">
        <w:rPr>
          <w:rFonts w:cs="Times New Roman"/>
        </w:rPr>
        <w:t xml:space="preserve">. There is also good agreement between ALSWH women’s reports of arthritis-related surgeries, including hip and knee replacements, and hospital records </w:t>
      </w:r>
      <w:r w:rsidRPr="005938F2">
        <w:rPr>
          <w:rFonts w:cs="Times New Roman"/>
        </w:rPr>
        <w:fldChar w:fldCharType="begin">
          <w:fldData xml:space="preserve">PEVuZE5vdGU+PENpdGU+PEF1dGhvcj5QYXJraW5zb248L0F1dGhvcj48WWVhcj4yMDEzPC9ZZWFy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</w:fldData>
        </w:fldChar>
      </w:r>
      <w:r w:rsidR="00824739">
        <w:rPr>
          <w:rFonts w:cs="Times New Roman"/>
        </w:rPr>
        <w:instrText xml:space="preserve"> ADDIN EN.CITE </w:instrText>
      </w:r>
      <w:r w:rsidR="00824739">
        <w:rPr>
          <w:rFonts w:cs="Times New Roman"/>
        </w:rPr>
        <w:fldChar w:fldCharType="begin">
          <w:fldData xml:space="preserve">PEVuZE5vdGU+PENpdGU+PEF1dGhvcj5QYXJraW5zb248L0F1dGhvcj48WWVhcj4yMDEzPC9ZZWFy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</w:fldData>
        </w:fldChar>
      </w:r>
      <w:r w:rsidR="00824739">
        <w:rPr>
          <w:rFonts w:cs="Times New Roman"/>
        </w:rPr>
        <w:instrText xml:space="preserve"> ADDIN EN.CITE.DATA </w:instrText>
      </w:r>
      <w:r w:rsidR="00824739">
        <w:rPr>
          <w:rFonts w:cs="Times New Roman"/>
        </w:rPr>
      </w:r>
      <w:r w:rsidR="00824739">
        <w:rPr>
          <w:rFonts w:cs="Times New Roman"/>
        </w:rPr>
        <w:fldChar w:fldCharType="end"/>
      </w:r>
      <w:r w:rsidRPr="005938F2">
        <w:rPr>
          <w:rFonts w:cs="Times New Roman"/>
        </w:rPr>
      </w:r>
      <w:r w:rsidRPr="005938F2">
        <w:rPr>
          <w:rFonts w:cs="Times New Roman"/>
        </w:rPr>
        <w:fldChar w:fldCharType="separate"/>
      </w:r>
      <w:r w:rsidRPr="005938F2">
        <w:rPr>
          <w:rFonts w:cs="Times New Roman"/>
          <w:noProof/>
        </w:rPr>
        <w:t>(</w:t>
      </w:r>
      <w:hyperlink w:anchor="_ENREF_70" w:tooltip="Parkinson, 2013 #3" w:history="1">
        <w:r w:rsidR="002139DB" w:rsidRPr="005938F2">
          <w:rPr>
            <w:rFonts w:cs="Times New Roman"/>
            <w:noProof/>
          </w:rPr>
          <w:t>Parkinson et al., 2013</w:t>
        </w:r>
      </w:hyperlink>
      <w:r w:rsidRPr="005938F2">
        <w:rPr>
          <w:rFonts w:cs="Times New Roman"/>
          <w:noProof/>
        </w:rPr>
        <w:t>)</w:t>
      </w:r>
      <w:r w:rsidRPr="005938F2">
        <w:rPr>
          <w:rFonts w:cs="Times New Roman"/>
        </w:rPr>
        <w:fldChar w:fldCharType="end"/>
      </w:r>
      <w:r w:rsidRPr="005938F2">
        <w:rPr>
          <w:rFonts w:cs="Times New Roman"/>
        </w:rPr>
        <w:t>.</w:t>
      </w:r>
    </w:p>
    <w:p w14:paraId="618683F2" w14:textId="77777777" w:rsidR="00A515BE" w:rsidRDefault="00A515BE" w:rsidP="00A515BE">
      <w:pPr>
        <w:widowControl w:val="0"/>
        <w:autoSpaceDE w:val="0"/>
        <w:autoSpaceDN w:val="0"/>
        <w:adjustRightInd w:val="0"/>
        <w:spacing w:before="0" w:after="0"/>
        <w:rPr>
          <w:rFonts w:cs="Times New Roman"/>
        </w:rPr>
      </w:pPr>
    </w:p>
    <w:p w14:paraId="0080C0AC" w14:textId="3B355D27" w:rsidR="00A515BE" w:rsidRDefault="00A515BE" w:rsidP="00A515BE">
      <w:pPr>
        <w:rPr>
          <w:rFonts w:ascii="Calibri" w:hAnsi="Calibri" w:cs="Calibri"/>
          <w:lang w:val="en-US"/>
        </w:rPr>
      </w:pPr>
      <w:r>
        <w:t>In this report we consider arthritis to be an enduring condition, so if a woman reports arthritis on one survey she is considered to always have arthritis.  In ALSWH, around half the women who report arthritis on one survey will not repor</w:t>
      </w:r>
      <w:r w:rsidRPr="005938F2">
        <w:t xml:space="preserve">t arthritis on a subsequent survey. Our research has shown that this inconsistent reporting of arthritis reflects fluctuations in symptoms and functioning rather than reporting errors </w:t>
      </w:r>
      <w:r w:rsidRPr="005938F2">
        <w:fldChar w:fldCharType="begin">
          <w:fldData xml:space="preserve">PEVuZE5vdGU+PENpdGU+PEF1dGhvcj5QZWV0ZXJzPC9BdXRob3I+PFllYXI+MjAxMzwvWWVhcj48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</w:fldData>
        </w:fldChar>
      </w:r>
      <w:r w:rsidR="00824739">
        <w:instrText xml:space="preserve"> ADDIN EN.CITE </w:instrText>
      </w:r>
      <w:r w:rsidR="00824739">
        <w:fldChar w:fldCharType="begin">
          <w:fldData xml:space="preserve">PEVuZE5vdGU+PENpdGU+PEF1dGhvcj5QZWV0ZXJzPC9BdXRob3I+PFllYXI+MjAxMzwvWWVhcj48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</w:fldData>
        </w:fldChar>
      </w:r>
      <w:r w:rsidR="00824739">
        <w:instrText xml:space="preserve"> ADDIN EN.CITE.DATA </w:instrText>
      </w:r>
      <w:r w:rsidR="00824739">
        <w:fldChar w:fldCharType="end"/>
      </w:r>
      <w:r w:rsidRPr="005938F2">
        <w:fldChar w:fldCharType="separate"/>
      </w:r>
      <w:r w:rsidRPr="005938F2">
        <w:rPr>
          <w:noProof/>
        </w:rPr>
        <w:t>(</w:t>
      </w:r>
      <w:hyperlink w:anchor="_ENREF_74" w:tooltip="Peeters, 2013 #80" w:history="1">
        <w:r w:rsidR="002139DB" w:rsidRPr="005938F2">
          <w:rPr>
            <w:noProof/>
          </w:rPr>
          <w:t>Peeters et al., 2013</w:t>
        </w:r>
      </w:hyperlink>
      <w:r w:rsidRPr="005938F2">
        <w:rPr>
          <w:noProof/>
        </w:rPr>
        <w:t>)</w:t>
      </w:r>
      <w:r w:rsidRPr="005938F2">
        <w:fldChar w:fldCharType="end"/>
      </w:r>
      <w:r w:rsidRPr="005938F2">
        <w:t>.  Considering arthritis as prevalent only when the woman has symptoms, and not also</w:t>
      </w:r>
      <w:r>
        <w:t xml:space="preserve"> counting well controlled disease, would underestimate the prevalence of this condition.</w:t>
      </w:r>
      <w:r>
        <w:rPr>
          <w:rFonts w:ascii="Calibri" w:hAnsi="Calibri" w:cs="Calibri"/>
          <w:lang w:val="en-US"/>
        </w:rPr>
        <w:br w:type="page"/>
      </w:r>
    </w:p>
    <w:p w14:paraId="666C2D38" w14:textId="77777777" w:rsidR="00A515BE" w:rsidRPr="00FB22DB" w:rsidRDefault="00A515BE" w:rsidP="00A515BE">
      <w:pPr>
        <w:pStyle w:val="Heading2"/>
        <w:numPr>
          <w:ilvl w:val="1"/>
          <w:numId w:val="3"/>
        </w:numPr>
      </w:pPr>
      <w:bookmarkStart w:id="76" w:name="_Toc426447327"/>
      <w:bookmarkStart w:id="77" w:name="_Toc426447740"/>
      <w:r w:rsidRPr="00FB22DB">
        <w:lastRenderedPageBreak/>
        <w:t>Prevalence of arthritis</w:t>
      </w:r>
      <w:bookmarkEnd w:id="76"/>
      <w:bookmarkEnd w:id="77"/>
      <w:r w:rsidRPr="00FB22DB">
        <w:t xml:space="preserve"> </w:t>
      </w:r>
    </w:p>
    <w:p w14:paraId="5F0FBA06" w14:textId="3C766FF0" w:rsidR="00A515BE" w:rsidRDefault="00A515BE" w:rsidP="00A515BE">
      <w:r>
        <w:t xml:space="preserve">Arthritis is one of the most common chronic conditions reported by women in </w:t>
      </w:r>
      <w:r w:rsidR="000956F3">
        <w:t>ALSWH</w:t>
      </w:r>
      <w:r>
        <w:t>.  The 1921-26 cohort were first asked about arthritis at Survey 2 in 1999, when the women were aged 73-78 years.  At that time around four in ten women (40.8%) reported they had arthritis.  The prevalence of arthritis in this cohort increased to around 70% over the next 12 years (See</w:t>
      </w:r>
      <w:r w:rsidR="000956F3">
        <w:t xml:space="preserve"> </w:t>
      </w:r>
      <w:r w:rsidR="000956F3">
        <w:fldChar w:fldCharType="begin"/>
      </w:r>
      <w:r w:rsidR="000956F3">
        <w:instrText xml:space="preserve"> REF _Ref419726995 \h </w:instrText>
      </w:r>
      <w:r w:rsidR="000956F3">
        <w:fldChar w:fldCharType="separate"/>
      </w:r>
      <w:r w:rsidR="002B0B0C">
        <w:t xml:space="preserve">Figure </w:t>
      </w:r>
      <w:r w:rsidR="002B0B0C">
        <w:rPr>
          <w:noProof/>
        </w:rPr>
        <w:t>5</w:t>
      </w:r>
      <w:r w:rsidR="002B0B0C">
        <w:noBreakHyphen/>
      </w:r>
      <w:r w:rsidR="002B0B0C">
        <w:rPr>
          <w:noProof/>
        </w:rPr>
        <w:t>1</w:t>
      </w:r>
      <w:r w:rsidR="000956F3">
        <w:fldChar w:fldCharType="end"/>
      </w:r>
      <w:r>
        <w:t xml:space="preserve">).  </w:t>
      </w:r>
    </w:p>
    <w:p w14:paraId="025F1727" w14:textId="49B62827" w:rsidR="00A515BE" w:rsidRDefault="00A515BE" w:rsidP="00A515BE">
      <w:r>
        <w:t xml:space="preserve">Women in the 1946-51 cohort were first asked about arthritis at Survey 3 in 2000, when were aged 50-55 years. At that time around one in five women (21.5%) reported they had been diagnosed with arthritis.  By 2013 (Survey 7, age 62-67), the prevalence had increased to 51.3%.  This prevalence estimate was 10.5% higher than the prevalence in the 1921-26 cohort at age 73-78 (40.8%).  By 2011 (Survey 6, age 85-90), the prevalence of arthritis was </w:t>
      </w:r>
      <w:r w:rsidR="00CB4B54">
        <w:t>70</w:t>
      </w:r>
      <w:r>
        <w:t>%.</w:t>
      </w:r>
    </w:p>
    <w:p w14:paraId="6A08A68C" w14:textId="77777777" w:rsidR="00A515BE" w:rsidRPr="00C17F29" w:rsidRDefault="00A515BE" w:rsidP="00A515BE">
      <w:r>
        <w:rPr>
          <w:noProof/>
          <w:lang w:eastAsia="en-AU"/>
        </w:rPr>
        <w:drawing>
          <wp:inline distT="0" distB="0" distL="0" distR="0" wp14:anchorId="30118423" wp14:editId="2B070D28">
            <wp:extent cx="5727700" cy="4295775"/>
            <wp:effectExtent l="0" t="0" r="635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8EA2F5C" w14:textId="449F0ECF" w:rsidR="00A515BE" w:rsidRPr="00F90C54" w:rsidRDefault="00A515BE" w:rsidP="00A515BE">
      <w:pPr>
        <w:pStyle w:val="Caption"/>
      </w:pPr>
      <w:bookmarkStart w:id="78" w:name="_Ref419726995"/>
      <w:bookmarkStart w:id="79" w:name="_Toc420570988"/>
      <w:bookmarkStart w:id="80" w:name="_Toc420656859"/>
      <w:bookmarkStart w:id="81" w:name="_Toc420656943"/>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w:t>
      </w:r>
      <w:r w:rsidR="003274F4">
        <w:rPr>
          <w:noProof/>
        </w:rPr>
        <w:fldChar w:fldCharType="end"/>
      </w:r>
      <w:bookmarkEnd w:id="78"/>
      <w:r>
        <w:t xml:space="preserve">: </w:t>
      </w:r>
      <w:r w:rsidRPr="00F90C54">
        <w:t>Prevalence of arthritis, Surveys 3-7 for the 1946-51 cohort and Surveys 2-6 for the 1921-26 cohort.</w:t>
      </w:r>
      <w:bookmarkEnd w:id="79"/>
      <w:bookmarkEnd w:id="80"/>
      <w:bookmarkEnd w:id="81"/>
      <w:r w:rsidRPr="00F90C54">
        <w:t xml:space="preserve">  </w:t>
      </w:r>
    </w:p>
    <w:p w14:paraId="7B27C8D7" w14:textId="1E574925" w:rsidR="00A515BE" w:rsidRDefault="00A515BE" w:rsidP="00A515BE">
      <w:r>
        <w:t>The pr</w:t>
      </w:r>
      <w:r w:rsidRPr="00C83E01">
        <w:t xml:space="preserve">evalence estimates in these two ALSWH cohorts are similar to those in the Australian Health Survey (2011-12), which found that the prevalence of arthritis (including osteoarthritis, rheumatoid arthritis, and other forms of arthritis) was 22.8% in women aged 45-54, 40.4% for age 55-64, 54.7 for 65-74 year olds, and </w:t>
      </w:r>
      <w:r w:rsidR="000956F3">
        <w:t>60</w:t>
      </w:r>
      <w:r w:rsidRPr="00C83E01">
        <w:t xml:space="preserve">% among women aged over 80 </w:t>
      </w:r>
      <w:r w:rsidRPr="00C83E01">
        <w:fldChar w:fldCharType="begin"/>
      </w:r>
      <w:r w:rsidRPr="00C83E01">
        <w:instrText xml:space="preserve"> ADDIN EN.CITE &lt;EndNote&gt;&lt;Cite&gt;&lt;Author&gt;Australian Health Survey&lt;/Author&gt;&lt;Year&gt;2012&lt;/Year&gt;&lt;RecNum&gt;73&lt;/RecNum&gt;&lt;DisplayText&gt;(Australian Health Survey, 2012b)&lt;/DisplayText&gt;&lt;record&gt;&lt;rec-number&gt;73&lt;/rec-number&gt;&lt;foreign-keys&gt;&lt;key app="EN" db-id="pwrrwxdaa2200me0xfkxz5fnzstf9pwaf9vt"&gt;73&lt;/key&gt;&lt;/foreign-keys&gt;&lt;ref-type name="Web Page"&gt;12&lt;/ref-type&gt;&lt;contributors&gt;&lt;authors&gt;&lt;author&gt;Australian Health Survey, &lt;/author&gt;&lt;/authors&gt;&lt;/contributors&gt;&lt;titles&gt;&lt;title&gt;First Results, 2011-12, Arthritis and osteoporosis&lt;/title&gt;&lt;/titles&gt;&lt;volume&gt;2015&lt;/volume&gt;&lt;number&gt;25 March&lt;/number&gt;&lt;dates&gt;&lt;year&gt;2012&lt;/year&gt;&lt;/dates&gt;&lt;pub-location&gt;Canberra&lt;/pub-location&gt;&lt;publisher&gt;ABS&lt;/publisher&gt;&lt;urls&gt;&lt;related-urls&gt;&lt;url&gt;http://www.abs.gov.au/ausstats/abs@.nsf/Lookup/by%20Subject/4338.0~2011-13~Main%20Features~Arthritis%20and%20osteoporosis~27&lt;/url&gt;&lt;/related-urls&gt;&lt;/urls&gt;&lt;/record&gt;&lt;/Cite&gt;&lt;/EndNote&gt;</w:instrText>
      </w:r>
      <w:r w:rsidRPr="00C83E01">
        <w:fldChar w:fldCharType="separate"/>
      </w:r>
      <w:r w:rsidRPr="00C83E01">
        <w:rPr>
          <w:noProof/>
        </w:rPr>
        <w:t>(</w:t>
      </w:r>
      <w:hyperlink w:anchor="_ENREF_9" w:tooltip="Australian Health Survey, 2012 #73" w:history="1">
        <w:r w:rsidR="002139DB" w:rsidRPr="00C83E01">
          <w:rPr>
            <w:noProof/>
          </w:rPr>
          <w:t>Australian Health Survey, 2012b</w:t>
        </w:r>
      </w:hyperlink>
      <w:r w:rsidRPr="00C83E01">
        <w:rPr>
          <w:noProof/>
        </w:rPr>
        <w:t>)</w:t>
      </w:r>
      <w:r w:rsidRPr="00C83E01">
        <w:fldChar w:fldCharType="end"/>
      </w:r>
      <w:r w:rsidRPr="00C83E01">
        <w:t>.</w:t>
      </w:r>
      <w:r>
        <w:t xml:space="preserve">  </w:t>
      </w:r>
    </w:p>
    <w:p w14:paraId="537ED532" w14:textId="77777777" w:rsidR="00A515BE" w:rsidRPr="00FB22DB" w:rsidRDefault="00A515BE" w:rsidP="00A515BE">
      <w:pPr>
        <w:pStyle w:val="Heading2"/>
        <w:numPr>
          <w:ilvl w:val="1"/>
          <w:numId w:val="3"/>
        </w:numPr>
      </w:pPr>
      <w:bookmarkStart w:id="82" w:name="_Toc426447328"/>
      <w:bookmarkStart w:id="83" w:name="_Toc426447741"/>
      <w:r>
        <w:lastRenderedPageBreak/>
        <w:t>Incidence</w:t>
      </w:r>
      <w:r w:rsidRPr="00FB22DB">
        <w:t xml:space="preserve"> of arthritis</w:t>
      </w:r>
      <w:bookmarkEnd w:id="82"/>
      <w:bookmarkEnd w:id="83"/>
      <w:r w:rsidRPr="00FB22DB">
        <w:t xml:space="preserve"> </w:t>
      </w:r>
    </w:p>
    <w:p w14:paraId="43C5B3E8" w14:textId="6A9FDF82" w:rsidR="00A515BE" w:rsidRDefault="000956F3" w:rsidP="00A515BE">
      <w:pPr>
        <w:ind w:right="379"/>
      </w:pPr>
      <w:r>
        <w:fldChar w:fldCharType="begin"/>
      </w:r>
      <w:r>
        <w:instrText xml:space="preserve"> REF _Ref419727144 \h </w:instrText>
      </w:r>
      <w:r>
        <w:fldChar w:fldCharType="separate"/>
      </w:r>
      <w:r w:rsidR="002B0B0C">
        <w:t xml:space="preserve">Figure </w:t>
      </w:r>
      <w:r w:rsidR="002B0B0C">
        <w:rPr>
          <w:noProof/>
        </w:rPr>
        <w:t>5</w:t>
      </w:r>
      <w:r w:rsidR="002B0B0C">
        <w:noBreakHyphen/>
      </w:r>
      <w:r w:rsidR="002B0B0C">
        <w:rPr>
          <w:noProof/>
        </w:rPr>
        <w:t>2</w:t>
      </w:r>
      <w:r>
        <w:fldChar w:fldCharType="end"/>
      </w:r>
      <w:r>
        <w:t xml:space="preserve"> </w:t>
      </w:r>
      <w:r w:rsidR="00A515BE">
        <w:t>shows the percentages of women who had prevalent arthritis at Survey 3 in the 1946-51 cohort, and Survey 2 in the 19</w:t>
      </w:r>
      <w:r w:rsidR="00374D81">
        <w:t>21-26</w:t>
      </w:r>
      <w:r w:rsidR="00A515BE">
        <w:t xml:space="preserve"> cohort, and the percentages of women with first reported arthritis on a subsequent survey (incident cases).  These new cases add to the cumulative prevalence at each survey.</w:t>
      </w:r>
    </w:p>
    <w:p w14:paraId="1293B5D5" w14:textId="77777777" w:rsidR="00A515BE" w:rsidRDefault="00A515BE" w:rsidP="00A515BE">
      <w:pPr>
        <w:ind w:right="379"/>
      </w:pPr>
    </w:p>
    <w:p w14:paraId="47B36B18" w14:textId="77777777" w:rsidR="00A515BE" w:rsidRDefault="00A515BE" w:rsidP="00A515BE">
      <w:pPr>
        <w:ind w:right="379"/>
      </w:pPr>
      <w:r>
        <w:rPr>
          <w:noProof/>
          <w:lang w:eastAsia="en-AU"/>
        </w:rPr>
        <w:drawing>
          <wp:inline distT="0" distB="0" distL="0" distR="0" wp14:anchorId="48907439" wp14:editId="68C78D7D">
            <wp:extent cx="5727700" cy="4293986"/>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4293986"/>
                    </a:xfrm>
                    <a:prstGeom prst="rect">
                      <a:avLst/>
                    </a:prstGeom>
                    <a:noFill/>
                    <a:ln>
                      <a:noFill/>
                    </a:ln>
                  </pic:spPr>
                </pic:pic>
              </a:graphicData>
            </a:graphic>
          </wp:inline>
        </w:drawing>
      </w:r>
    </w:p>
    <w:p w14:paraId="492052D5" w14:textId="6C526373" w:rsidR="00A515BE" w:rsidRDefault="00A515BE" w:rsidP="00A515BE">
      <w:pPr>
        <w:pStyle w:val="Caption"/>
      </w:pPr>
      <w:bookmarkStart w:id="84" w:name="_Ref419727144"/>
      <w:bookmarkStart w:id="85" w:name="_Toc420570989"/>
      <w:bookmarkStart w:id="86" w:name="_Toc420656860"/>
      <w:bookmarkStart w:id="87" w:name="_Toc420656944"/>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84"/>
      <w:r>
        <w:t>: Prevalent and incident cases of arthritis, Surveys 3-7 for the 1946-51 cohort and Surveys 2-6 for the 1921-26 cohort.</w:t>
      </w:r>
      <w:bookmarkEnd w:id="85"/>
      <w:bookmarkEnd w:id="86"/>
      <w:bookmarkEnd w:id="87"/>
    </w:p>
    <w:p w14:paraId="3D784F9F" w14:textId="77777777" w:rsidR="000956F3" w:rsidRPr="000956F3" w:rsidRDefault="000956F3" w:rsidP="000956F3"/>
    <w:p w14:paraId="13C9314C" w14:textId="77777777" w:rsidR="00A515BE" w:rsidRDefault="00A515BE" w:rsidP="00A515BE">
      <w:pPr>
        <w:pStyle w:val="Heading2"/>
        <w:numPr>
          <w:ilvl w:val="1"/>
          <w:numId w:val="3"/>
        </w:numPr>
      </w:pPr>
      <w:bookmarkStart w:id="88" w:name="_Toc426447329"/>
      <w:bookmarkStart w:id="89" w:name="_Toc426447742"/>
      <w:r>
        <w:t>Factors associated with arthritis</w:t>
      </w:r>
      <w:bookmarkEnd w:id="88"/>
      <w:bookmarkEnd w:id="89"/>
    </w:p>
    <w:p w14:paraId="2695BAB8" w14:textId="77777777" w:rsidR="00A515BE" w:rsidRDefault="00A515BE" w:rsidP="00A515BE">
      <w:r>
        <w:t>Apart from age and gender, and some genetic factors, the major risk factors for arthritis include overweight and obesity and risk of joint damage.  These potentially modifiable risk factors may also vary according to area of residence and according to socioeconomic status.</w:t>
      </w:r>
    </w:p>
    <w:p w14:paraId="5928EBCD" w14:textId="77777777" w:rsidR="00A515BE" w:rsidRDefault="00A515BE" w:rsidP="00A515BE">
      <w:pPr>
        <w:pStyle w:val="Heading3"/>
        <w:numPr>
          <w:ilvl w:val="2"/>
          <w:numId w:val="3"/>
        </w:numPr>
      </w:pPr>
      <w:bookmarkStart w:id="90" w:name="_Toc426447330"/>
      <w:bookmarkStart w:id="91" w:name="_Toc426447743"/>
      <w:r>
        <w:lastRenderedPageBreak/>
        <w:t>Area of residence</w:t>
      </w:r>
      <w:bookmarkEnd w:id="90"/>
      <w:bookmarkEnd w:id="91"/>
      <w:r>
        <w:t xml:space="preserve"> </w:t>
      </w:r>
    </w:p>
    <w:p w14:paraId="11EAF1D7" w14:textId="77777777" w:rsidR="00A515BE" w:rsidRDefault="00A515BE" w:rsidP="00A515BE">
      <w:r>
        <w:rPr>
          <w:noProof/>
          <w:lang w:eastAsia="en-AU"/>
        </w:rPr>
        <w:drawing>
          <wp:inline distT="0" distB="0" distL="0" distR="0" wp14:anchorId="4A8BEBFF" wp14:editId="74E96B94">
            <wp:extent cx="4572000" cy="60985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2000" cy="6098540"/>
                    </a:xfrm>
                    <a:prstGeom prst="rect">
                      <a:avLst/>
                    </a:prstGeom>
                    <a:noFill/>
                    <a:ln>
                      <a:noFill/>
                    </a:ln>
                  </pic:spPr>
                </pic:pic>
              </a:graphicData>
            </a:graphic>
          </wp:inline>
        </w:drawing>
      </w:r>
    </w:p>
    <w:p w14:paraId="7D4C7AD3" w14:textId="3F460929" w:rsidR="00A515BE" w:rsidRDefault="00A515BE" w:rsidP="00A515BE">
      <w:pPr>
        <w:pStyle w:val="Caption"/>
      </w:pPr>
      <w:bookmarkStart w:id="92" w:name="_Toc420570990"/>
      <w:bookmarkStart w:id="93" w:name="_Toc420656861"/>
      <w:bookmarkStart w:id="94" w:name="_Toc420656945"/>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r>
        <w:t xml:space="preserve">: </w:t>
      </w:r>
      <w:r>
        <w:rPr>
          <w:noProof/>
        </w:rPr>
        <w:t>Prevalent and incident cases of arthritis, Surveys 3-7 for the 1946-51 cohort and Survey</w:t>
      </w:r>
      <w:r w:rsidR="00CB4B54">
        <w:rPr>
          <w:noProof/>
        </w:rPr>
        <w:t>s</w:t>
      </w:r>
      <w:r>
        <w:rPr>
          <w:noProof/>
        </w:rPr>
        <w:t xml:space="preserve"> 2-6 for the 1921-26 cohort, according to area of residence at Survey 1.</w:t>
      </w:r>
      <w:bookmarkEnd w:id="92"/>
      <w:bookmarkEnd w:id="93"/>
      <w:bookmarkEnd w:id="94"/>
    </w:p>
    <w:p w14:paraId="2281DB9F" w14:textId="77777777" w:rsidR="00C91118" w:rsidRDefault="00C91118" w:rsidP="00A515BE"/>
    <w:p w14:paraId="7A10F9EB" w14:textId="70B9453B" w:rsidR="000956F3" w:rsidRDefault="00A515BE" w:rsidP="00A515BE">
      <w:r>
        <w:t>In the 1946-51 cohort, women who were living in remote areas at Survey 1 were least likely to report arthritis by Survey 7 (44.3% prevalence, age 62-67).  In contrast, in the 1921-26 cohort, those living in major cities (prevalence 72.6% at Survey 6) and remote areas (74.4%) were more likely to report arthritis at Survey 6 (compared with regional areas).</w:t>
      </w:r>
    </w:p>
    <w:p w14:paraId="0EA1CBB8" w14:textId="77777777" w:rsidR="000956F3" w:rsidRDefault="000956F3">
      <w:pPr>
        <w:spacing w:before="0" w:after="0" w:line="240" w:lineRule="auto"/>
        <w:jc w:val="left"/>
      </w:pPr>
      <w:r>
        <w:br w:type="page"/>
      </w:r>
    </w:p>
    <w:p w14:paraId="48A064AB" w14:textId="00C7BD02" w:rsidR="00A515BE" w:rsidRDefault="00A515BE" w:rsidP="00A515BE">
      <w:pPr>
        <w:pStyle w:val="Heading3"/>
        <w:numPr>
          <w:ilvl w:val="2"/>
          <w:numId w:val="3"/>
        </w:numPr>
      </w:pPr>
      <w:bookmarkStart w:id="95" w:name="_Toc426447331"/>
      <w:bookmarkStart w:id="96" w:name="_Toc426447744"/>
      <w:r>
        <w:lastRenderedPageBreak/>
        <w:t>Highest educational qualification</w:t>
      </w:r>
      <w:bookmarkEnd w:id="95"/>
      <w:bookmarkEnd w:id="96"/>
    </w:p>
    <w:p w14:paraId="4C42D05B" w14:textId="77777777" w:rsidR="00A515BE" w:rsidRDefault="00A515BE" w:rsidP="00A515BE"/>
    <w:p w14:paraId="3A4023E7" w14:textId="77777777" w:rsidR="00A515BE" w:rsidRDefault="00A515BE" w:rsidP="00A515BE">
      <w:r>
        <w:rPr>
          <w:noProof/>
          <w:lang w:eastAsia="en-AU"/>
        </w:rPr>
        <w:drawing>
          <wp:inline distT="0" distB="0" distL="0" distR="0" wp14:anchorId="39D0F3B8" wp14:editId="2022A35A">
            <wp:extent cx="4572000" cy="60985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2000" cy="6098540"/>
                    </a:xfrm>
                    <a:prstGeom prst="rect">
                      <a:avLst/>
                    </a:prstGeom>
                    <a:noFill/>
                    <a:ln>
                      <a:noFill/>
                    </a:ln>
                  </pic:spPr>
                </pic:pic>
              </a:graphicData>
            </a:graphic>
          </wp:inline>
        </w:drawing>
      </w:r>
    </w:p>
    <w:p w14:paraId="49AE1D86" w14:textId="2FBE15D5" w:rsidR="00A515BE" w:rsidRDefault="00A515BE" w:rsidP="00A515BE">
      <w:pPr>
        <w:pStyle w:val="Caption"/>
      </w:pPr>
      <w:bookmarkStart w:id="97" w:name="_Ref419727228"/>
      <w:bookmarkStart w:id="98" w:name="_Toc420570991"/>
      <w:bookmarkStart w:id="99" w:name="_Toc420656862"/>
      <w:bookmarkStart w:id="100" w:name="_Toc420656946"/>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bookmarkEnd w:id="97"/>
      <w:r>
        <w:t xml:space="preserve">: </w:t>
      </w:r>
      <w:r>
        <w:rPr>
          <w:noProof/>
        </w:rPr>
        <w:t>Prevalent and incident cases of arthritis, Surveys 3-7 for the 1946-51 cohort and Survey</w:t>
      </w:r>
      <w:r w:rsidR="00CB4B54">
        <w:rPr>
          <w:noProof/>
        </w:rPr>
        <w:t>s</w:t>
      </w:r>
      <w:r>
        <w:rPr>
          <w:noProof/>
        </w:rPr>
        <w:t xml:space="preserve"> 2-6 for the 1921-26 cohort, according to highest educational qualification.</w:t>
      </w:r>
      <w:bookmarkEnd w:id="98"/>
      <w:bookmarkEnd w:id="99"/>
      <w:bookmarkEnd w:id="100"/>
    </w:p>
    <w:p w14:paraId="37AF77E5" w14:textId="77777777" w:rsidR="00A515BE" w:rsidRDefault="00A515BE" w:rsidP="00A515BE"/>
    <w:p w14:paraId="61975A57" w14:textId="633C0E58" w:rsidR="00A515BE" w:rsidRPr="004529ED" w:rsidRDefault="00A515BE" w:rsidP="00A515BE">
      <w:r w:rsidRPr="004529ED">
        <w:t>Relationships between education level and arthritis are shown in</w:t>
      </w:r>
      <w:r w:rsidR="000956F3">
        <w:t xml:space="preserve"> </w:t>
      </w:r>
      <w:r w:rsidR="000956F3">
        <w:fldChar w:fldCharType="begin"/>
      </w:r>
      <w:r w:rsidR="000956F3">
        <w:instrText xml:space="preserve"> REF _Ref419727228 \h </w:instrText>
      </w:r>
      <w:r w:rsidR="000956F3">
        <w:fldChar w:fldCharType="separate"/>
      </w:r>
      <w:r w:rsidR="002B0B0C">
        <w:t xml:space="preserve">Figure </w:t>
      </w:r>
      <w:r w:rsidR="002B0B0C">
        <w:rPr>
          <w:noProof/>
        </w:rPr>
        <w:t>5</w:t>
      </w:r>
      <w:r w:rsidR="002B0B0C">
        <w:noBreakHyphen/>
      </w:r>
      <w:r w:rsidR="002B0B0C">
        <w:rPr>
          <w:noProof/>
        </w:rPr>
        <w:t>4</w:t>
      </w:r>
      <w:r w:rsidR="000956F3">
        <w:fldChar w:fldCharType="end"/>
      </w:r>
      <w:r>
        <w:t xml:space="preserve">  There were no clear associations between education and arthritis prevalence, but women with less than Year 12 education (1946-51</w:t>
      </w:r>
      <w:r w:rsidR="00374D81">
        <w:t xml:space="preserve"> cohort</w:t>
      </w:r>
      <w:r>
        <w:t>, 54.5%; 1921-26</w:t>
      </w:r>
      <w:r w:rsidR="00374D81">
        <w:t xml:space="preserve"> cohort</w:t>
      </w:r>
      <w:r>
        <w:t>, 70.7%) and those with a certificate/diploma (51.4% and 71.5% respectively) were slightly more likely to report arthritis than women in the other education categories, in both cohorts.  Education levels are associated with other risk factors for arthritis, particularly overweight and obesity.</w:t>
      </w:r>
    </w:p>
    <w:p w14:paraId="51170A36" w14:textId="77777777" w:rsidR="00A515BE" w:rsidRPr="0072778E" w:rsidRDefault="00A515BE" w:rsidP="00A515BE">
      <w:pPr>
        <w:pStyle w:val="Heading3"/>
        <w:numPr>
          <w:ilvl w:val="2"/>
          <w:numId w:val="3"/>
        </w:numPr>
      </w:pPr>
      <w:bookmarkStart w:id="101" w:name="_Toc426447332"/>
      <w:bookmarkStart w:id="102" w:name="_Toc426447745"/>
      <w:r>
        <w:lastRenderedPageBreak/>
        <w:t>Difficulty managing on income</w:t>
      </w:r>
      <w:bookmarkEnd w:id="101"/>
      <w:bookmarkEnd w:id="102"/>
    </w:p>
    <w:p w14:paraId="7BEF9A1F" w14:textId="77777777" w:rsidR="00A515BE" w:rsidRDefault="00A515BE" w:rsidP="00A515BE">
      <w:pPr>
        <w:rPr>
          <w:b/>
        </w:rPr>
      </w:pPr>
    </w:p>
    <w:p w14:paraId="31F895AB" w14:textId="77777777" w:rsidR="00A515BE" w:rsidRPr="0072778E" w:rsidRDefault="00A515BE" w:rsidP="00A515BE">
      <w:pPr>
        <w:rPr>
          <w:b/>
        </w:rPr>
      </w:pPr>
      <w:r>
        <w:rPr>
          <w:noProof/>
          <w:lang w:eastAsia="en-AU"/>
        </w:rPr>
        <w:drawing>
          <wp:inline distT="0" distB="0" distL="0" distR="0" wp14:anchorId="6BE16E70" wp14:editId="4256A81D">
            <wp:extent cx="4572000" cy="60985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000" cy="6098540"/>
                    </a:xfrm>
                    <a:prstGeom prst="rect">
                      <a:avLst/>
                    </a:prstGeom>
                    <a:noFill/>
                    <a:ln>
                      <a:noFill/>
                    </a:ln>
                  </pic:spPr>
                </pic:pic>
              </a:graphicData>
            </a:graphic>
          </wp:inline>
        </w:drawing>
      </w:r>
    </w:p>
    <w:p w14:paraId="28928515" w14:textId="2A586B2A" w:rsidR="00A515BE" w:rsidRDefault="00A515BE" w:rsidP="00A515BE">
      <w:pPr>
        <w:pStyle w:val="Caption"/>
      </w:pPr>
      <w:bookmarkStart w:id="103" w:name="_Toc420570992"/>
      <w:bookmarkStart w:id="104" w:name="_Toc420656863"/>
      <w:bookmarkStart w:id="105" w:name="_Toc420656947"/>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r>
        <w:t xml:space="preserve">: </w:t>
      </w:r>
      <w:r>
        <w:rPr>
          <w:noProof/>
        </w:rPr>
        <w:t xml:space="preserve">Prevalent and </w:t>
      </w:r>
      <w:r w:rsidR="00F2739F">
        <w:rPr>
          <w:noProof/>
        </w:rPr>
        <w:t xml:space="preserve">incident </w:t>
      </w:r>
      <w:r>
        <w:rPr>
          <w:noProof/>
        </w:rPr>
        <w:t>cases of arthritis, Surveys 3-7 for the 1946-51 cohort and Survey</w:t>
      </w:r>
      <w:r w:rsidR="00CB4B54">
        <w:rPr>
          <w:noProof/>
        </w:rPr>
        <w:t>s</w:t>
      </w:r>
      <w:r>
        <w:rPr>
          <w:noProof/>
        </w:rPr>
        <w:t xml:space="preserve"> 2-6 for the 1921-26 cohort, accoring to difficulty managing on income.</w:t>
      </w:r>
      <w:bookmarkEnd w:id="103"/>
      <w:bookmarkEnd w:id="104"/>
      <w:bookmarkEnd w:id="105"/>
    </w:p>
    <w:p w14:paraId="180846CE" w14:textId="68F61933" w:rsidR="00DF767B" w:rsidRDefault="00A515BE" w:rsidP="00A515BE">
      <w:r w:rsidRPr="008716A0">
        <w:t xml:space="preserve">There </w:t>
      </w:r>
      <w:r>
        <w:t>is</w:t>
      </w:r>
      <w:r w:rsidRPr="008716A0">
        <w:t xml:space="preserve"> a clear </w:t>
      </w:r>
      <w:r>
        <w:t>relationship between arthritis and income, with women who report most difficulty managing their income more likely to report arthritis.  This difference was evident at the first survey and has persisted over time.  In the older cohort, the prevalence of arthritis at Survey 6, when the women were 85-90 years old, was 82.5% in those who reported that it was impossible to manage on their income.</w:t>
      </w:r>
    </w:p>
    <w:p w14:paraId="4431B6F5" w14:textId="77777777" w:rsidR="00DF767B" w:rsidRDefault="00DF767B">
      <w:pPr>
        <w:spacing w:before="0" w:after="0" w:line="240" w:lineRule="auto"/>
        <w:jc w:val="left"/>
      </w:pPr>
      <w:r>
        <w:br w:type="page"/>
      </w:r>
    </w:p>
    <w:p w14:paraId="3DC69CB6" w14:textId="77777777" w:rsidR="00075E05" w:rsidRDefault="00075E05" w:rsidP="00075E05">
      <w:pPr>
        <w:pStyle w:val="Heading3"/>
        <w:numPr>
          <w:ilvl w:val="2"/>
          <w:numId w:val="31"/>
        </w:numPr>
        <w:spacing w:after="40" w:line="240" w:lineRule="auto"/>
      </w:pPr>
      <w:bookmarkStart w:id="106" w:name="_Toc426447333"/>
      <w:bookmarkStart w:id="107" w:name="_Toc426447746"/>
      <w:r>
        <w:lastRenderedPageBreak/>
        <w:t>Body Mass Index</w:t>
      </w:r>
      <w:bookmarkEnd w:id="106"/>
      <w:bookmarkEnd w:id="107"/>
    </w:p>
    <w:p w14:paraId="0776CD75" w14:textId="77777777" w:rsidR="00075E05" w:rsidRPr="00E9102A" w:rsidRDefault="00075E05" w:rsidP="00075E05"/>
    <w:p w14:paraId="73B4C516" w14:textId="77777777" w:rsidR="00075E05" w:rsidRPr="00F25C2D" w:rsidRDefault="00075E05" w:rsidP="00075E05">
      <w:pPr>
        <w:spacing w:after="40" w:line="240" w:lineRule="auto"/>
      </w:pPr>
      <w:r>
        <w:rPr>
          <w:noProof/>
          <w:lang w:eastAsia="en-AU"/>
        </w:rPr>
        <w:drawing>
          <wp:inline distT="0" distB="0" distL="0" distR="0" wp14:anchorId="6FEB36B5" wp14:editId="2D9EC05B">
            <wp:extent cx="4572000" cy="5992586"/>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5992586"/>
                    </a:xfrm>
                    <a:prstGeom prst="rect">
                      <a:avLst/>
                    </a:prstGeom>
                    <a:noFill/>
                    <a:ln>
                      <a:noFill/>
                    </a:ln>
                  </pic:spPr>
                </pic:pic>
              </a:graphicData>
            </a:graphic>
          </wp:inline>
        </w:drawing>
      </w:r>
    </w:p>
    <w:p w14:paraId="78F9D70C" w14:textId="3FA35AB4" w:rsidR="00075E05" w:rsidRDefault="00075E05" w:rsidP="00075E05">
      <w:pPr>
        <w:pStyle w:val="Caption"/>
        <w:spacing w:after="40"/>
      </w:pPr>
      <w:bookmarkStart w:id="108" w:name="_Toc420570993"/>
      <w:bookmarkStart w:id="109" w:name="_Toc420656864"/>
      <w:bookmarkStart w:id="110" w:name="_Toc420656948"/>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6</w:t>
      </w:r>
      <w:r w:rsidR="003274F4">
        <w:rPr>
          <w:noProof/>
        </w:rPr>
        <w:fldChar w:fldCharType="end"/>
      </w:r>
      <w:r>
        <w:t xml:space="preserve">: </w:t>
      </w:r>
      <w:r>
        <w:rPr>
          <w:noProof/>
        </w:rPr>
        <w:t>Prevalent and incident cases of arthritis, Surveys 3-7 for the 1946-51 cohort and Survey</w:t>
      </w:r>
      <w:r w:rsidR="00CB4B54">
        <w:rPr>
          <w:noProof/>
        </w:rPr>
        <w:t>s</w:t>
      </w:r>
      <w:r>
        <w:rPr>
          <w:noProof/>
        </w:rPr>
        <w:t xml:space="preserve"> 2-6 for the 1921-26 cohort, according to BMI category.</w:t>
      </w:r>
      <w:bookmarkEnd w:id="108"/>
      <w:bookmarkEnd w:id="109"/>
      <w:bookmarkEnd w:id="110"/>
      <w:r>
        <w:rPr>
          <w:noProof/>
        </w:rPr>
        <w:t xml:space="preserve"> </w:t>
      </w:r>
    </w:p>
    <w:p w14:paraId="3D4400DA" w14:textId="77777777" w:rsidR="000956F3" w:rsidRDefault="000956F3" w:rsidP="000956F3">
      <w:pPr>
        <w:spacing w:line="240" w:lineRule="auto"/>
      </w:pPr>
    </w:p>
    <w:p w14:paraId="23BBE385" w14:textId="698CD885" w:rsidR="00075E05" w:rsidRDefault="00075E05" w:rsidP="00075E05">
      <w:r>
        <w:t>In both cohorts, initial estimates of the prevalence of arthritis were lowest in underweight and healthy weight women (with little difference between these two BMI categories), and highest in obese women.  Over time, a clear ‘dose-response’ pattern has emerged, with the lowest prevalence in underweight women (</w:t>
      </w:r>
      <w:r w:rsidR="00374D81">
        <w:t>35</w:t>
      </w:r>
      <w:r>
        <w:t xml:space="preserve">% of the 1946-51 cohort and </w:t>
      </w:r>
      <w:r w:rsidR="00374D81">
        <w:t>58</w:t>
      </w:r>
      <w:r>
        <w:t>% of the 1921-26 cohort) and the highest in obese women (65.7% and 80.8% respectively).</w:t>
      </w:r>
    </w:p>
    <w:p w14:paraId="7A14180A" w14:textId="77777777" w:rsidR="00075E05" w:rsidRDefault="00075E05" w:rsidP="00075E05">
      <w:r>
        <w:t xml:space="preserve">In all analyses of ALSWH data, BMI is the most powerful predictor of arthritis risk.  This strong association, and the higher BMI among the 1946-56 cohort (than in the 1921-26 </w:t>
      </w:r>
      <w:r>
        <w:lastRenderedPageBreak/>
        <w:t xml:space="preserve">cohort), suggests that the prevalence of arthritis will also be much higher among the 1946-51 cohort when they are older.  The overall prevalence in the 1946-51 cohort at Survey 7 (age 62-67) was already higher than it was in the 1921-26 cohort at Survey 2 when they were 73-78 years old </w:t>
      </w:r>
      <w:r w:rsidRPr="003C00A5">
        <w:t>(see Section 5.3).</w:t>
      </w:r>
    </w:p>
    <w:p w14:paraId="49BAD8D9" w14:textId="77777777" w:rsidR="00DF767B" w:rsidRDefault="00DF767B" w:rsidP="000956F3">
      <w:pPr>
        <w:spacing w:line="240" w:lineRule="auto"/>
      </w:pPr>
    </w:p>
    <w:p w14:paraId="27D0F733" w14:textId="77777777" w:rsidR="00A515BE" w:rsidRDefault="00A515BE" w:rsidP="00A515BE">
      <w:pPr>
        <w:pStyle w:val="Heading3"/>
        <w:numPr>
          <w:ilvl w:val="2"/>
          <w:numId w:val="5"/>
        </w:numPr>
      </w:pPr>
      <w:bookmarkStart w:id="111" w:name="_Toc426447334"/>
      <w:bookmarkStart w:id="112" w:name="_Toc426447747"/>
      <w:r w:rsidRPr="00015155">
        <w:t>Smoking</w:t>
      </w:r>
      <w:bookmarkEnd w:id="111"/>
      <w:bookmarkEnd w:id="112"/>
    </w:p>
    <w:p w14:paraId="16A823CA" w14:textId="77777777" w:rsidR="00A515BE" w:rsidRDefault="00A515BE" w:rsidP="00A515BE">
      <w:r>
        <w:rPr>
          <w:noProof/>
          <w:lang w:eastAsia="en-AU"/>
        </w:rPr>
        <w:drawing>
          <wp:inline distT="0" distB="0" distL="0" distR="0" wp14:anchorId="117C29E5" wp14:editId="635FE2FF">
            <wp:extent cx="4572000" cy="60985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6098540"/>
                    </a:xfrm>
                    <a:prstGeom prst="rect">
                      <a:avLst/>
                    </a:prstGeom>
                    <a:noFill/>
                    <a:ln>
                      <a:noFill/>
                    </a:ln>
                  </pic:spPr>
                </pic:pic>
              </a:graphicData>
            </a:graphic>
          </wp:inline>
        </w:drawing>
      </w:r>
    </w:p>
    <w:p w14:paraId="662EDD2A" w14:textId="78DB792A" w:rsidR="00A515BE" w:rsidRDefault="00A515BE" w:rsidP="00A515BE">
      <w:pPr>
        <w:pStyle w:val="Caption"/>
      </w:pPr>
      <w:bookmarkStart w:id="113" w:name="_Toc420570994"/>
      <w:bookmarkStart w:id="114" w:name="_Toc420656865"/>
      <w:bookmarkStart w:id="115" w:name="_Toc420656949"/>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7</w:t>
      </w:r>
      <w:r w:rsidR="003274F4">
        <w:rPr>
          <w:noProof/>
        </w:rPr>
        <w:fldChar w:fldCharType="end"/>
      </w:r>
      <w:r>
        <w:t xml:space="preserve">: </w:t>
      </w:r>
      <w:r>
        <w:rPr>
          <w:noProof/>
        </w:rPr>
        <w:t>Prevalent and incident cases of arthritis, Surveys 3-7 for the 1946-51 cohort and Survey</w:t>
      </w:r>
      <w:r w:rsidR="00CB4B54">
        <w:rPr>
          <w:noProof/>
        </w:rPr>
        <w:t>s</w:t>
      </w:r>
      <w:r>
        <w:rPr>
          <w:noProof/>
        </w:rPr>
        <w:t xml:space="preserve"> 2-6 for the 1921-26 cohort, according to smoking status.</w:t>
      </w:r>
      <w:bookmarkEnd w:id="113"/>
      <w:bookmarkEnd w:id="114"/>
      <w:bookmarkEnd w:id="115"/>
    </w:p>
    <w:p w14:paraId="2EE7900A" w14:textId="0D6EEB08" w:rsidR="00A515BE" w:rsidRDefault="00A515BE" w:rsidP="00A515BE">
      <w:r>
        <w:t xml:space="preserve">In the 1946-51 cohort, arthritis prevalence was lowest among non-smokers at every survey.  In contrast, in the 1921-26 cohort the prevalence was lowest among current smokers, both </w:t>
      </w:r>
      <w:r>
        <w:lastRenderedPageBreak/>
        <w:t xml:space="preserve">at Survey 3 (37.5%) and at Survey 6 (66.7%).  Smoking is not a known risk-factor for arthritis, but there is some evidence that </w:t>
      </w:r>
      <w:r w:rsidRPr="00C83E01">
        <w:t xml:space="preserve">smoking may protect against arthritis, through nicotine-related metabolic changes that may inhibit joint degeneration </w:t>
      </w:r>
      <w:r w:rsidRPr="00C83E01">
        <w:fldChar w:fldCharType="begin"/>
      </w:r>
      <w:r w:rsidR="00824739">
        <w:instrText xml:space="preserve"> ADDIN EN.CITE &lt;EndNote&gt;&lt;Cite&gt;&lt;Author&gt;Hui&lt;/Author&gt;&lt;Year&gt;2011&lt;/Year&gt;&lt;RecNum&gt;81&lt;/RecNum&gt;&lt;DisplayText&gt;(Hui et al., 2011)&lt;/DisplayText&gt;&lt;record&gt;&lt;rec-number&gt;81&lt;/rec-number&gt;&lt;foreign-keys&gt;&lt;key app="EN" db-id="pwrrwxdaa2200me0xfkxz5fnzstf9pwaf9vt"&gt;81&lt;/key&gt;&lt;/foreign-keys&gt;&lt;ref-type name="Journal Article"&gt;17&lt;/ref-type&gt;&lt;contributors&gt;&lt;authors&gt;&lt;author&gt;Hui, M.&lt;/author&gt;&lt;author&gt;Doherty, M.&lt;/author&gt;&lt;author&gt;Zhang, W.&lt;/author&gt;&lt;/authors&gt;&lt;/contributors&gt;&lt;auth-address&gt;Academic Rheumatology, University of Nottingham, UK.&lt;/auth-address&gt;&lt;titles&gt;&lt;title&gt;Does smoking protect against osteoarthritis? Meta-analysis of observational studies&lt;/title&gt;&lt;secondary-title&gt;Annals of the Rheumatic Diseases&lt;/secondary-title&gt;&lt;alt-title&gt;Ann Rheum Dis&lt;/alt-title&gt;&lt;/titles&gt;&lt;periodical&gt;&lt;full-title&gt;Annals of the rheumatic diseases&lt;/full-title&gt;&lt;abbr-1&gt;Ann Rheum Dis&lt;/abbr-1&gt;&lt;/periodical&gt;&lt;alt-periodical&gt;&lt;full-title&gt;Annals of the rheumatic diseases&lt;/full-title&gt;&lt;abbr-1&gt;Ann Rheum Dis&lt;/abbr-1&gt;&lt;/alt-periodical&gt;&lt;pages&gt;1231-7&lt;/pages&gt;&lt;volume&gt;70&lt;/volume&gt;&lt;number&gt;7&lt;/number&gt;&lt;edition&gt;2011/04/09&lt;/edition&gt;&lt;keywords&gt;&lt;keyword&gt;Adult&lt;/keyword&gt;&lt;keyword&gt;Aged&lt;/keyword&gt;&lt;keyword&gt;Female&lt;/keyword&gt;&lt;keyword&gt;Humans&lt;/keyword&gt;&lt;keyword&gt;Male&lt;/keyword&gt;&lt;keyword&gt;Middle Aged&lt;/keyword&gt;&lt;keyword&gt;Osteoarthritis/*epidemiology/*prevention &amp;amp; control&lt;/keyword&gt;&lt;keyword&gt;Publication Bias&lt;/keyword&gt;&lt;keyword&gt;Research Design&lt;/keyword&gt;&lt;keyword&gt;Selection Bias&lt;/keyword&gt;&lt;keyword&gt;Smoking/*epidemiology&lt;/keyword&gt;&lt;/keywords&gt;&lt;dates&gt;&lt;year&gt;2011&lt;/year&gt;&lt;pub-dates&gt;&lt;date&gt;Jul&lt;/date&gt;&lt;/pub-dates&gt;&lt;/dates&gt;&lt;isbn&gt;1468-2060 (Electronic)&amp;#xD;0003-4967 (Linking)&lt;/isbn&gt;&lt;accession-num&gt;21474488&lt;/accession-num&gt;&lt;work-type&gt;Meta-Analysis&amp;#xD;Review&lt;/work-type&gt;&lt;urls&gt;&lt;related-urls&gt;&lt;url&gt;http://www.ncbi.nlm.nih.gov/pubmed/21474488&lt;/url&gt;&lt;/related-urls&gt;&lt;/urls&gt;&lt;electronic-resource-num&gt;10.1136/ard.2010.142323&lt;/electronic-resource-num&gt;&lt;language&gt;eng&lt;/language&gt;&lt;/record&gt;&lt;/Cite&gt;&lt;/EndNote&gt;</w:instrText>
      </w:r>
      <w:r w:rsidRPr="00C83E01">
        <w:fldChar w:fldCharType="separate"/>
      </w:r>
      <w:r w:rsidRPr="00C83E01">
        <w:rPr>
          <w:noProof/>
        </w:rPr>
        <w:t>(</w:t>
      </w:r>
      <w:hyperlink w:anchor="_ENREF_41" w:tooltip="Hui, 2011 #81" w:history="1">
        <w:r w:rsidR="002139DB" w:rsidRPr="00C83E01">
          <w:rPr>
            <w:noProof/>
          </w:rPr>
          <w:t>Hui et al., 2011</w:t>
        </w:r>
      </w:hyperlink>
      <w:r w:rsidRPr="00C83E01">
        <w:rPr>
          <w:noProof/>
        </w:rPr>
        <w:t>)</w:t>
      </w:r>
      <w:r w:rsidRPr="00C83E01">
        <w:fldChar w:fldCharType="end"/>
      </w:r>
      <w:r w:rsidRPr="00C83E01">
        <w:t>. The higher prevalence and incidence of arthritis among smokers in the 1946-51 cohort likely reflects overall poorer health and health risk behaviours rather than a direct association between smoking and arthritis. It should also be noted that few women fr</w:t>
      </w:r>
      <w:r>
        <w:t>om the 1921-26 cohort who were smokers at Survey 1 survived to Survey 6.</w:t>
      </w:r>
    </w:p>
    <w:p w14:paraId="0AD62675" w14:textId="77777777" w:rsidR="00A515BE" w:rsidRDefault="00A515BE" w:rsidP="000956F3">
      <w:pPr>
        <w:spacing w:line="240" w:lineRule="auto"/>
      </w:pPr>
    </w:p>
    <w:p w14:paraId="548E1285" w14:textId="77777777" w:rsidR="00A515BE" w:rsidRDefault="00A515BE" w:rsidP="00A515BE">
      <w:pPr>
        <w:pStyle w:val="Heading3"/>
        <w:numPr>
          <w:ilvl w:val="2"/>
          <w:numId w:val="3"/>
        </w:numPr>
      </w:pPr>
      <w:bookmarkStart w:id="116" w:name="_Toc426447335"/>
      <w:bookmarkStart w:id="117" w:name="_Toc426447748"/>
      <w:r w:rsidRPr="001357AE">
        <w:t xml:space="preserve">Physical </w:t>
      </w:r>
      <w:r>
        <w:t>a</w:t>
      </w:r>
      <w:r w:rsidRPr="001357AE">
        <w:t>ctivity</w:t>
      </w:r>
      <w:bookmarkEnd w:id="116"/>
      <w:bookmarkEnd w:id="117"/>
    </w:p>
    <w:p w14:paraId="6969651C" w14:textId="77777777" w:rsidR="00A515BE" w:rsidRDefault="00A515BE" w:rsidP="00A515BE">
      <w:r>
        <w:rPr>
          <w:noProof/>
          <w:lang w:eastAsia="en-AU"/>
        </w:rPr>
        <w:drawing>
          <wp:inline distT="0" distB="0" distL="0" distR="0" wp14:anchorId="2C0381E5" wp14:editId="1D9B0078">
            <wp:extent cx="4572000" cy="60985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6098540"/>
                    </a:xfrm>
                    <a:prstGeom prst="rect">
                      <a:avLst/>
                    </a:prstGeom>
                    <a:noFill/>
                    <a:ln>
                      <a:noFill/>
                    </a:ln>
                  </pic:spPr>
                </pic:pic>
              </a:graphicData>
            </a:graphic>
          </wp:inline>
        </w:drawing>
      </w:r>
    </w:p>
    <w:p w14:paraId="0B58D97D" w14:textId="16C42EEE" w:rsidR="00A515BE" w:rsidRDefault="00A515BE" w:rsidP="00A515BE">
      <w:pPr>
        <w:pStyle w:val="Caption"/>
      </w:pPr>
      <w:bookmarkStart w:id="118" w:name="_Toc420570995"/>
      <w:bookmarkStart w:id="119" w:name="_Toc420656866"/>
      <w:bookmarkStart w:id="120" w:name="_Toc420656950"/>
      <w:r>
        <w:t xml:space="preserve">Figure </w:t>
      </w:r>
      <w:r w:rsidR="003274F4">
        <w:fldChar w:fldCharType="begin"/>
      </w:r>
      <w:r w:rsidR="003274F4">
        <w:instrText xml:space="preserve"> </w:instrText>
      </w:r>
      <w:r w:rsidR="003274F4">
        <w:instrText xml:space="preserve">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8</w:t>
      </w:r>
      <w:r w:rsidR="003274F4">
        <w:rPr>
          <w:noProof/>
        </w:rPr>
        <w:fldChar w:fldCharType="end"/>
      </w:r>
      <w:r>
        <w:t xml:space="preserve">: </w:t>
      </w:r>
      <w:r>
        <w:rPr>
          <w:noProof/>
        </w:rPr>
        <w:t>Prevalent and incident cases of arthritis, Surveys 3-7 for the 1946-51 cohort and Survey</w:t>
      </w:r>
      <w:r w:rsidR="00CB4B54">
        <w:rPr>
          <w:noProof/>
        </w:rPr>
        <w:t>s</w:t>
      </w:r>
      <w:r>
        <w:rPr>
          <w:noProof/>
        </w:rPr>
        <w:t xml:space="preserve"> 2-6 for the 1921-26 cohort, according to level of physical activity.</w:t>
      </w:r>
      <w:bookmarkEnd w:id="118"/>
      <w:bookmarkEnd w:id="119"/>
      <w:bookmarkEnd w:id="120"/>
      <w:r>
        <w:rPr>
          <w:noProof/>
        </w:rPr>
        <w:t xml:space="preserve"> </w:t>
      </w:r>
    </w:p>
    <w:p w14:paraId="6A9C3C9E" w14:textId="78DB1D3B" w:rsidR="00A515BE" w:rsidRDefault="00A515BE" w:rsidP="00A515BE">
      <w:r>
        <w:lastRenderedPageBreak/>
        <w:t>In the 1946-51 cohort arthritis prevalence was highest in the inactive women at Survey 3 (24.7%) and this pattern persisted to Survey 7, when the prevalence was 7% higher in the inactive (56.5%) than in the moderately active women (49.5%).  In the 1921-26 cohort, the prevalence was highest in low active (44%) and inactive women (</w:t>
      </w:r>
      <w:r w:rsidR="003C00A5">
        <w:t>48</w:t>
      </w:r>
      <w:r>
        <w:t>%) at Survey 3, and this pattern also persisted over time.  By Survey 6 (age 85-90), prevalence was lowest in the high active group (6</w:t>
      </w:r>
      <w:r w:rsidR="003C00A5">
        <w:t>4</w:t>
      </w:r>
      <w:r>
        <w:t>%), and highest in the inactive women (7</w:t>
      </w:r>
      <w:r w:rsidR="003C00A5">
        <w:t>6</w:t>
      </w:r>
      <w:r>
        <w:t xml:space="preserve">%). </w:t>
      </w:r>
    </w:p>
    <w:p w14:paraId="06CE59AF" w14:textId="77777777" w:rsidR="00A515BE" w:rsidRDefault="00A515BE" w:rsidP="00A515BE"/>
    <w:p w14:paraId="355351B6" w14:textId="2721F182" w:rsidR="00A515BE" w:rsidRPr="00C83E01" w:rsidRDefault="00A515BE" w:rsidP="00A515BE">
      <w:r>
        <w:t>Detailed analyses of d</w:t>
      </w:r>
      <w:r w:rsidRPr="00C83E01">
        <w:t xml:space="preserve">ata for women 1946-51 showed that those who reported moderate levels of physical activity in one survey were less likely to report the onset of stiff and painful joints in the following survey </w:t>
      </w:r>
      <w:r w:rsidRPr="00C83E01">
        <w:fldChar w:fldCharType="begin">
          <w:fldData xml:space="preserve">PEVuZE5vdGU+PENpdGU+PEF1dGhvcj5IZWVzY2g8L0F1dGhvcj48WWVhcj4yMDA3PC9ZZWFyPjxS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</w:fldData>
        </w:fldChar>
      </w:r>
      <w:r w:rsidR="00824739">
        <w:instrText xml:space="preserve"> ADDIN EN.CITE </w:instrText>
      </w:r>
      <w:r w:rsidR="00824739">
        <w:fldChar w:fldCharType="begin">
          <w:fldData xml:space="preserve">PEVuZE5vdGU+PENpdGU+PEF1dGhvcj5IZWVzY2g8L0F1dGhvcj48WWVhcj4yMDA3PC9ZZWFyPjxS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</w:fldData>
        </w:fldChar>
      </w:r>
      <w:r w:rsidR="00824739">
        <w:instrText xml:space="preserve"> ADDIN EN.CITE.DATA </w:instrText>
      </w:r>
      <w:r w:rsidR="00824739">
        <w:fldChar w:fldCharType="end"/>
      </w:r>
      <w:r w:rsidRPr="00C83E01">
        <w:fldChar w:fldCharType="separate"/>
      </w:r>
      <w:r w:rsidRPr="00C83E01">
        <w:rPr>
          <w:noProof/>
        </w:rPr>
        <w:t>(</w:t>
      </w:r>
      <w:hyperlink w:anchor="_ENREF_36" w:tooltip="Heesch, 2007 #82" w:history="1">
        <w:r w:rsidR="002139DB" w:rsidRPr="00C83E01">
          <w:rPr>
            <w:noProof/>
          </w:rPr>
          <w:t>Heesch et al., 2007</w:t>
        </w:r>
      </w:hyperlink>
      <w:r w:rsidRPr="00C83E01">
        <w:rPr>
          <w:noProof/>
        </w:rPr>
        <w:t>)</w:t>
      </w:r>
      <w:r w:rsidRPr="00C83E01">
        <w:fldChar w:fldCharType="end"/>
      </w:r>
      <w:r w:rsidRPr="00C83E01">
        <w:t>.  The same effect was seen for the older women.  However, while there was a clear dose-response relationship between physical activity and arthritis symptoms in both cohorts, this effect was moderated by other factors, including BMI.</w:t>
      </w:r>
    </w:p>
    <w:p w14:paraId="5872835D" w14:textId="77777777" w:rsidR="00A515BE" w:rsidRPr="00C83E01" w:rsidRDefault="00A515BE" w:rsidP="00A515BE"/>
    <w:p w14:paraId="3C26753B" w14:textId="071FF587" w:rsidR="00A515BE" w:rsidRPr="00C83E01" w:rsidRDefault="00A515BE" w:rsidP="00A515BE">
      <w:r w:rsidRPr="00C83E01">
        <w:t xml:space="preserve">Further analysis of data from the 1921-26 cohort assessed longitudinal relationships between physical activity and arthritis across Surveys 2 to 4 (1999 to 2005).  The researchers found that women who reported moderate levels of physical activity (75-150 minutes/week) had lower odds of having arthritis than women with low levels of activity.  There was no additional benefit from higher levels of physical activity.  Importantly, women who reported walking as their only physical also had reduced odds of developing arthritis during this period </w:t>
      </w:r>
      <w:r w:rsidRPr="00C83E01">
        <w:fldChar w:fldCharType="begin">
          <w:fldData xml:space="preserve">PEVuZE5vdGU+PENpdGU+PEF1dGhvcj5IZWVzY2g8L0F1dGhvcj48WWVhcj4yMDA4PC9ZZWFyPjxS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=
</w:fldData>
        </w:fldChar>
      </w:r>
      <w:r w:rsidR="00824739">
        <w:instrText xml:space="preserve"> ADDIN EN.CITE </w:instrText>
      </w:r>
      <w:r w:rsidR="00824739">
        <w:fldChar w:fldCharType="begin">
          <w:fldData xml:space="preserve">PEVuZE5vdGU+PENpdGU+PEF1dGhvcj5IZWVzY2g8L0F1dGhvcj48WWVhcj4yMDA4PC9ZZWFyPjxS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=
</w:fldData>
        </w:fldChar>
      </w:r>
      <w:r w:rsidR="00824739">
        <w:instrText xml:space="preserve"> ADDIN EN.CITE.DATA </w:instrText>
      </w:r>
      <w:r w:rsidR="00824739">
        <w:fldChar w:fldCharType="end"/>
      </w:r>
      <w:r w:rsidRPr="00C83E01">
        <w:fldChar w:fldCharType="separate"/>
      </w:r>
      <w:r w:rsidRPr="00C83E01">
        <w:rPr>
          <w:noProof/>
        </w:rPr>
        <w:t>(</w:t>
      </w:r>
      <w:hyperlink w:anchor="_ENREF_35" w:tooltip="Heesch, 2008 #83" w:history="1">
        <w:r w:rsidR="002139DB" w:rsidRPr="00C83E01">
          <w:rPr>
            <w:noProof/>
          </w:rPr>
          <w:t>Heesch et al., 2008</w:t>
        </w:r>
      </w:hyperlink>
      <w:r w:rsidRPr="00C83E01">
        <w:rPr>
          <w:noProof/>
        </w:rPr>
        <w:t>)</w:t>
      </w:r>
      <w:r w:rsidRPr="00C83E01">
        <w:fldChar w:fldCharType="end"/>
      </w:r>
      <w:r w:rsidRPr="00C83E01">
        <w:t xml:space="preserve">. </w:t>
      </w:r>
    </w:p>
    <w:p w14:paraId="2A6C283C" w14:textId="77777777" w:rsidR="00A515BE" w:rsidRPr="00C83E01" w:rsidRDefault="00A515BE" w:rsidP="00A515BE"/>
    <w:p w14:paraId="12504A6F" w14:textId="6E90F05D" w:rsidR="00A515BE" w:rsidRPr="00A7458C" w:rsidRDefault="00A515BE" w:rsidP="00A515BE">
      <w:r w:rsidRPr="00C83E01">
        <w:t xml:space="preserve">A more recent paper has examined the effects of longer term ‘exposure’ to physical activity (from 1998 to 2004), on development of arthritis-related symptoms from 2007 to 2010.  Using data from the 1946-51 cohort, Dr Geeske Peeters and colleagues (from the University of Queensland and the Utrecht University Medical Centre) found that women who accumulated moderate or high levels of physical activity were about 30% less likely to develop arthritis symptoms, than those who reported no physical activity.  Relationships between physical activity and arthritis were stronger in 2001-2004, when the women were age 52-58, than in earlier surveys.  One potential explanation for this differential effect is that the trophic effects of dynamic loading (from activity) on cartilage is particularly important for protecting against arthritis in post-menopausal women, who would have less protection from circulating levels of oestrogen than younger women </w:t>
      </w:r>
      <w:r w:rsidRPr="00C83E01">
        <w:fldChar w:fldCharType="begin">
          <w:fldData xml:space="preserve">PEVuZE5vdGU+PENpdGU+PEF1dGhvcj5QZWV0ZXJzPC9BdXRob3I+PFllYXI+MjAxNTwvWWVhcj48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</w:fldData>
        </w:fldChar>
      </w:r>
      <w:r w:rsidR="00824739">
        <w:instrText xml:space="preserve"> ADDIN EN.CITE </w:instrText>
      </w:r>
      <w:r w:rsidR="00824739">
        <w:fldChar w:fldCharType="begin">
          <w:fldData xml:space="preserve">PEVuZE5vdGU+PENpdGU+PEF1dGhvcj5QZWV0ZXJzPC9BdXRob3I+PFllYXI+MjAxNTwvWWVhcj48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</w:fldData>
        </w:fldChar>
      </w:r>
      <w:r w:rsidR="00824739">
        <w:instrText xml:space="preserve"> ADDIN EN.CITE.DATA </w:instrText>
      </w:r>
      <w:r w:rsidR="00824739">
        <w:fldChar w:fldCharType="end"/>
      </w:r>
      <w:r w:rsidRPr="00C83E01">
        <w:fldChar w:fldCharType="separate"/>
      </w:r>
      <w:r w:rsidRPr="00C83E01">
        <w:rPr>
          <w:noProof/>
        </w:rPr>
        <w:t>(</w:t>
      </w:r>
      <w:hyperlink w:anchor="_ENREF_76" w:tooltip="Peeters, 2015 #78" w:history="1">
        <w:r w:rsidR="002139DB" w:rsidRPr="00C83E01">
          <w:rPr>
            <w:noProof/>
          </w:rPr>
          <w:t>Peeters et al., 2015b</w:t>
        </w:r>
      </w:hyperlink>
      <w:r w:rsidRPr="00C83E01">
        <w:rPr>
          <w:noProof/>
        </w:rPr>
        <w:t>)</w:t>
      </w:r>
      <w:r w:rsidRPr="00C83E01">
        <w:fldChar w:fldCharType="end"/>
      </w:r>
      <w:r w:rsidRPr="00C83E01">
        <w:t>.</w:t>
      </w:r>
    </w:p>
    <w:p w14:paraId="2D44467D" w14:textId="22F8727E" w:rsidR="00DF767B" w:rsidRDefault="00DF767B">
      <w:pPr>
        <w:spacing w:before="0" w:after="0" w:line="240" w:lineRule="auto"/>
        <w:jc w:val="left"/>
        <w:rPr>
          <w:b/>
          <w:bCs/>
          <w:noProof/>
          <w:szCs w:val="18"/>
        </w:rPr>
      </w:pPr>
      <w:r>
        <w:rPr>
          <w:noProof/>
        </w:rPr>
        <w:br w:type="page"/>
      </w:r>
    </w:p>
    <w:p w14:paraId="2F50EBCC" w14:textId="77777777" w:rsidR="00A515BE" w:rsidRPr="00AB7462" w:rsidRDefault="00A515BE" w:rsidP="00A515BE">
      <w:pPr>
        <w:pStyle w:val="Heading2"/>
      </w:pPr>
      <w:bookmarkStart w:id="121" w:name="_Toc426447336"/>
      <w:bookmarkStart w:id="122" w:name="_Toc426447749"/>
      <w:r>
        <w:lastRenderedPageBreak/>
        <w:t>Other f</w:t>
      </w:r>
      <w:r w:rsidRPr="00AB7462">
        <w:t>actors associated with arthritis</w:t>
      </w:r>
      <w:bookmarkEnd w:id="121"/>
      <w:bookmarkEnd w:id="122"/>
    </w:p>
    <w:p w14:paraId="4E72C866" w14:textId="77777777" w:rsidR="00A515BE" w:rsidRPr="00DF767B" w:rsidRDefault="00A515BE" w:rsidP="00A515BE">
      <w:pPr>
        <w:rPr>
          <w:b/>
          <w:i/>
        </w:rPr>
      </w:pPr>
      <w:r w:rsidRPr="00DF767B">
        <w:rPr>
          <w:b/>
          <w:i/>
        </w:rPr>
        <w:t>Psychosocial factors</w:t>
      </w:r>
    </w:p>
    <w:p w14:paraId="247EE259" w14:textId="19647FAE" w:rsidR="00A515BE" w:rsidRDefault="00A515BE" w:rsidP="00A515BE">
      <w:pPr>
        <w:rPr>
          <w:rFonts w:cs="Times New Roman"/>
          <w:color w:val="131413"/>
        </w:rPr>
      </w:pPr>
      <w:r>
        <w:t>ALS</w:t>
      </w:r>
      <w:r w:rsidRPr="00C83E01">
        <w:t xml:space="preserve">WH data have been used to examine the relative importance of psychosocial factors as risk factors for arthritis for women from the ALSWH 1946-1951 cohort. In these analyses, stress has been found to be strongly associated with arthritis in both cross-sectional </w:t>
      </w:r>
      <w:r w:rsidRPr="00C83E01">
        <w:fldChar w:fldCharType="begin">
          <w:fldData xml:space="preserve">PEVuZE5vdGU+PENpdGU+PEF1dGhvcj5IYXJyaXM8L0F1dGhvcj48WWVhcj4yMDEyPC9ZZWFyPjxS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</w:fldData>
        </w:fldChar>
      </w:r>
      <w:r w:rsidR="00824739">
        <w:instrText xml:space="preserve"> ADDIN EN.CITE </w:instrText>
      </w:r>
      <w:r w:rsidR="00824739">
        <w:fldChar w:fldCharType="begin">
          <w:fldData xml:space="preserve">PEVuZE5vdGU+PENpdGU+PEF1dGhvcj5IYXJyaXM8L0F1dGhvcj48WWVhcj4yMDEyPC9ZZWFyPjxS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</w:fldData>
        </w:fldChar>
      </w:r>
      <w:r w:rsidR="00824739">
        <w:instrText xml:space="preserve"> ADDIN EN.CITE.DATA </w:instrText>
      </w:r>
      <w:r w:rsidR="00824739">
        <w:fldChar w:fldCharType="end"/>
      </w:r>
      <w:r w:rsidRPr="00C83E01">
        <w:fldChar w:fldCharType="separate"/>
      </w:r>
      <w:r w:rsidRPr="00C83E01">
        <w:rPr>
          <w:noProof/>
        </w:rPr>
        <w:t>(</w:t>
      </w:r>
      <w:hyperlink w:anchor="_ENREF_33" w:tooltip="Harris, 2012 #84" w:history="1">
        <w:r w:rsidR="002139DB" w:rsidRPr="00C83E01">
          <w:rPr>
            <w:noProof/>
          </w:rPr>
          <w:t>Harris et al., 2012</w:t>
        </w:r>
      </w:hyperlink>
      <w:r w:rsidRPr="00C83E01">
        <w:rPr>
          <w:noProof/>
        </w:rPr>
        <w:t>)</w:t>
      </w:r>
      <w:r w:rsidRPr="00C83E01">
        <w:fldChar w:fldCharType="end"/>
      </w:r>
      <w:r w:rsidRPr="00C83E01">
        <w:t xml:space="preserve"> and longitudinal analyses </w:t>
      </w:r>
      <w:r w:rsidRPr="00C83E01">
        <w:fldChar w:fldCharType="begin">
          <w:fldData xml:space="preserve">PEVuZE5vdGU+PENpdGU+PEF1dGhvcj5IYXJyaXM8L0F1dGhvcj48WWVhcj4yMDEzPC9ZZWFyPjxS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</w:fldData>
        </w:fldChar>
      </w:r>
      <w:r w:rsidR="00824739">
        <w:instrText xml:space="preserve"> ADDIN EN.CITE </w:instrText>
      </w:r>
      <w:r w:rsidR="00824739">
        <w:fldChar w:fldCharType="begin">
          <w:fldData xml:space="preserve">PEVuZE5vdGU+PENpdGU+PEF1dGhvcj5IYXJyaXM8L0F1dGhvcj48WWVhcj4yMDEzPC9ZZWFyPjxS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</w:fldData>
        </w:fldChar>
      </w:r>
      <w:r w:rsidR="00824739">
        <w:instrText xml:space="preserve"> ADDIN EN.CITE.DATA </w:instrText>
      </w:r>
      <w:r w:rsidR="00824739">
        <w:fldChar w:fldCharType="end"/>
      </w:r>
      <w:r w:rsidRPr="00C83E01">
        <w:fldChar w:fldCharType="separate"/>
      </w:r>
      <w:r w:rsidRPr="00C83E01">
        <w:rPr>
          <w:noProof/>
        </w:rPr>
        <w:t>(</w:t>
      </w:r>
      <w:hyperlink w:anchor="_ENREF_34" w:tooltip="Harris, 2013 #85" w:history="1">
        <w:r w:rsidR="002139DB" w:rsidRPr="00C83E01">
          <w:rPr>
            <w:noProof/>
          </w:rPr>
          <w:t>Harris et al., 2013</w:t>
        </w:r>
      </w:hyperlink>
      <w:r w:rsidRPr="00C83E01">
        <w:rPr>
          <w:noProof/>
        </w:rPr>
        <w:t>)</w:t>
      </w:r>
      <w:r w:rsidRPr="00C83E01">
        <w:fldChar w:fldCharType="end"/>
      </w:r>
      <w:r w:rsidRPr="00C83E01">
        <w:t xml:space="preserve">. </w:t>
      </w:r>
      <w:r w:rsidRPr="00C83E01">
        <w:rPr>
          <w:rFonts w:cs="Times New Roman"/>
        </w:rPr>
        <w:t>The longitudinal nature of ALSWH data allowed the employment of sophisticated statistical techniques to examine the temporal (cause and effect) nature of the re</w:t>
      </w:r>
      <w:r w:rsidRPr="0018294A">
        <w:rPr>
          <w:rFonts w:cs="Times New Roman"/>
        </w:rPr>
        <w:t>lationship</w:t>
      </w:r>
      <w:r>
        <w:rPr>
          <w:rFonts w:cs="Times New Roman"/>
        </w:rPr>
        <w:t xml:space="preserve">s between psychosocial factors and risk of arthritis. </w:t>
      </w:r>
      <w:r w:rsidRPr="0018294A">
        <w:rPr>
          <w:rFonts w:cs="Times New Roman"/>
        </w:rPr>
        <w:t xml:space="preserve"> This study found that perceived stress was a strong risk factor for arthritis, and conferred a greater risk than that of obesity, </w:t>
      </w:r>
      <w:r>
        <w:rPr>
          <w:rFonts w:cs="Times New Roman"/>
        </w:rPr>
        <w:t xml:space="preserve">which is </w:t>
      </w:r>
      <w:r w:rsidRPr="0018294A">
        <w:rPr>
          <w:rFonts w:cs="Times New Roman"/>
        </w:rPr>
        <w:t xml:space="preserve">a known modifiable risk factor. </w:t>
      </w:r>
      <w:r>
        <w:rPr>
          <w:rFonts w:cs="Times New Roman"/>
        </w:rPr>
        <w:t xml:space="preserve"> </w:t>
      </w:r>
      <w:r w:rsidRPr="0018294A">
        <w:rPr>
          <w:rFonts w:cs="Times New Roman"/>
        </w:rPr>
        <w:t>In particular, when the time-lag approach was applied, a dose-response was found</w:t>
      </w:r>
      <w:r>
        <w:rPr>
          <w:rFonts w:cs="Times New Roman"/>
        </w:rPr>
        <w:t xml:space="preserve">; </w:t>
      </w:r>
      <w:r w:rsidRPr="0018294A">
        <w:rPr>
          <w:rFonts w:cs="Times New Roman"/>
        </w:rPr>
        <w:t>with women with moderate/high levels of stress experiencing a 2.4-fold increase in the odds of reporting arthritis three years later (i.e.</w:t>
      </w:r>
      <w:r>
        <w:rPr>
          <w:rFonts w:cs="Times New Roman"/>
        </w:rPr>
        <w:t>,</w:t>
      </w:r>
      <w:r w:rsidRPr="0018294A">
        <w:rPr>
          <w:rFonts w:cs="Times New Roman"/>
        </w:rPr>
        <w:t xml:space="preserve"> at the next survey). </w:t>
      </w:r>
      <w:r>
        <w:rPr>
          <w:rFonts w:cs="Times New Roman"/>
        </w:rPr>
        <w:t xml:space="preserve"> P</w:t>
      </w:r>
      <w:r w:rsidRPr="0018294A">
        <w:rPr>
          <w:rFonts w:cs="Times New Roman"/>
        </w:rPr>
        <w:t>sychological factors such as perceived stress should be considered alongside other modifiable risk factor</w:t>
      </w:r>
      <w:r>
        <w:rPr>
          <w:rFonts w:cs="Times New Roman"/>
        </w:rPr>
        <w:t>s</w:t>
      </w:r>
      <w:r w:rsidRPr="0018294A">
        <w:rPr>
          <w:rFonts w:cs="Times New Roman"/>
        </w:rPr>
        <w:t xml:space="preserve"> for arthritis </w:t>
      </w:r>
      <w:r w:rsidRPr="0018294A">
        <w:rPr>
          <w:rFonts w:cs="Times New Roman"/>
          <w:color w:val="131413"/>
        </w:rPr>
        <w:t>in public health primary prevention approaches.</w:t>
      </w:r>
    </w:p>
    <w:p w14:paraId="32BE3C63" w14:textId="77777777" w:rsidR="00A515BE" w:rsidRDefault="00A515BE" w:rsidP="00A515BE">
      <w:pPr>
        <w:rPr>
          <w:rFonts w:cs="Times New Roman"/>
        </w:rPr>
      </w:pPr>
      <w:r>
        <w:rPr>
          <w:rFonts w:cs="Times New Roman"/>
        </w:rPr>
        <w:t xml:space="preserve">Depression </w:t>
      </w:r>
      <w:r w:rsidRPr="0018294A">
        <w:rPr>
          <w:rFonts w:cs="Times New Roman"/>
        </w:rPr>
        <w:t xml:space="preserve">also </w:t>
      </w:r>
      <w:r>
        <w:rPr>
          <w:rFonts w:cs="Times New Roman"/>
        </w:rPr>
        <w:t>affected</w:t>
      </w:r>
      <w:r w:rsidRPr="0018294A">
        <w:rPr>
          <w:rFonts w:cs="Times New Roman"/>
        </w:rPr>
        <w:t xml:space="preserve"> risk </w:t>
      </w:r>
      <w:r>
        <w:rPr>
          <w:rFonts w:cs="Times New Roman"/>
        </w:rPr>
        <w:t>of</w:t>
      </w:r>
      <w:r w:rsidRPr="0018294A">
        <w:rPr>
          <w:rFonts w:cs="Times New Roman"/>
        </w:rPr>
        <w:t xml:space="preserve"> arthritis onset</w:t>
      </w:r>
      <w:r>
        <w:rPr>
          <w:rFonts w:cs="Times New Roman"/>
        </w:rPr>
        <w:t xml:space="preserve">, but </w:t>
      </w:r>
      <w:r w:rsidRPr="0018294A">
        <w:rPr>
          <w:rFonts w:cs="Times New Roman"/>
        </w:rPr>
        <w:t xml:space="preserve">anxiety did not. This </w:t>
      </w:r>
      <w:r>
        <w:rPr>
          <w:rFonts w:cs="Times New Roman"/>
        </w:rPr>
        <w:t xml:space="preserve">result </w:t>
      </w:r>
      <w:r w:rsidRPr="0018294A">
        <w:rPr>
          <w:rFonts w:cs="Times New Roman"/>
        </w:rPr>
        <w:t xml:space="preserve">suggests that anxiety </w:t>
      </w:r>
      <w:r>
        <w:rPr>
          <w:rFonts w:cs="Times New Roman"/>
        </w:rPr>
        <w:t xml:space="preserve">may be </w:t>
      </w:r>
      <w:r w:rsidRPr="0018294A">
        <w:rPr>
          <w:rFonts w:cs="Times New Roman"/>
        </w:rPr>
        <w:t>a consequence of arthritis</w:t>
      </w:r>
      <w:r>
        <w:rPr>
          <w:rFonts w:cs="Times New Roman"/>
        </w:rPr>
        <w:t xml:space="preserve">, rather than a determinant.  </w:t>
      </w:r>
    </w:p>
    <w:p w14:paraId="471F6374" w14:textId="22B42C77" w:rsidR="00DF767B" w:rsidRDefault="00DF767B">
      <w:pPr>
        <w:spacing w:before="0" w:after="0" w:line="240" w:lineRule="auto"/>
        <w:jc w:val="left"/>
      </w:pPr>
      <w:r>
        <w:br w:type="page"/>
      </w:r>
    </w:p>
    <w:p w14:paraId="1A37298B" w14:textId="77777777" w:rsidR="00A515BE" w:rsidRDefault="00A515BE" w:rsidP="00A515BE">
      <w:pPr>
        <w:pStyle w:val="Heading2"/>
        <w:numPr>
          <w:ilvl w:val="1"/>
          <w:numId w:val="3"/>
        </w:numPr>
      </w:pPr>
      <w:bookmarkStart w:id="123" w:name="_Toc426447337"/>
      <w:bookmarkStart w:id="124" w:name="_Toc426447750"/>
      <w:r>
        <w:lastRenderedPageBreak/>
        <w:t>Arthritis and health related quality of life</w:t>
      </w:r>
      <w:bookmarkEnd w:id="123"/>
      <w:bookmarkEnd w:id="124"/>
    </w:p>
    <w:p w14:paraId="5818D04B" w14:textId="77777777" w:rsidR="00DF767B" w:rsidRDefault="00DF767B" w:rsidP="00A515BE">
      <w:pPr>
        <w:widowControl w:val="0"/>
        <w:autoSpaceDE w:val="0"/>
        <w:autoSpaceDN w:val="0"/>
        <w:adjustRightInd w:val="0"/>
      </w:pPr>
    </w:p>
    <w:p w14:paraId="556BC4B9" w14:textId="10AE9C0E" w:rsidR="00A515BE" w:rsidRDefault="005566BD" w:rsidP="00A515BE">
      <w:pPr>
        <w:widowControl w:val="0"/>
        <w:autoSpaceDE w:val="0"/>
        <w:autoSpaceDN w:val="0"/>
        <w:adjustRightInd w:val="0"/>
      </w:pPr>
      <w:r>
        <w:fldChar w:fldCharType="begin"/>
      </w:r>
      <w:r>
        <w:instrText xml:space="preserve"> REF _Ref419727468 \h </w:instrText>
      </w:r>
      <w:r>
        <w:fldChar w:fldCharType="separate"/>
      </w:r>
      <w:r w:rsidR="002B0B0C">
        <w:t xml:space="preserve">Figure </w:t>
      </w:r>
      <w:r w:rsidR="002B0B0C">
        <w:rPr>
          <w:noProof/>
        </w:rPr>
        <w:t>5</w:t>
      </w:r>
      <w:r w:rsidR="002B0B0C">
        <w:noBreakHyphen/>
      </w:r>
      <w:r w:rsidR="002B0B0C">
        <w:rPr>
          <w:noProof/>
        </w:rPr>
        <w:t>9</w:t>
      </w:r>
      <w:r>
        <w:fldChar w:fldCharType="end"/>
      </w:r>
      <w:r>
        <w:t xml:space="preserve"> </w:t>
      </w:r>
      <w:r w:rsidR="00A515BE" w:rsidRPr="00BF128E">
        <w:t xml:space="preserve">shows the changing physical function scores for women who ever reported </w:t>
      </w:r>
      <w:r w:rsidR="00A515BE">
        <w:t>arthritis (on any survey), compared to those who have never reported this condition</w:t>
      </w:r>
      <w:r w:rsidR="00A515BE" w:rsidRPr="00BF128E">
        <w:t xml:space="preserve">. </w:t>
      </w:r>
    </w:p>
    <w:p w14:paraId="15A57950" w14:textId="77777777" w:rsidR="005566BD" w:rsidRDefault="005566BD" w:rsidP="00A515BE">
      <w:pPr>
        <w:widowControl w:val="0"/>
        <w:autoSpaceDE w:val="0"/>
        <w:autoSpaceDN w:val="0"/>
        <w:adjustRightInd w:val="0"/>
      </w:pPr>
    </w:p>
    <w:p w14:paraId="2266D8F5" w14:textId="77777777" w:rsidR="00A515BE" w:rsidRPr="0081570E" w:rsidRDefault="00A515BE" w:rsidP="00A515BE">
      <w:pPr>
        <w:ind w:left="360"/>
        <w:rPr>
          <w:i/>
        </w:rPr>
      </w:pPr>
      <w:r>
        <w:rPr>
          <w:noProof/>
          <w:lang w:eastAsia="en-AU"/>
        </w:rPr>
        <w:drawing>
          <wp:inline distT="0" distB="0" distL="0" distR="0" wp14:anchorId="5E6DB0A4" wp14:editId="311E747F">
            <wp:extent cx="6260123" cy="4293435"/>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60275" cy="4293539"/>
                    </a:xfrm>
                    <a:prstGeom prst="rect">
                      <a:avLst/>
                    </a:prstGeom>
                    <a:noFill/>
                    <a:ln>
                      <a:noFill/>
                    </a:ln>
                  </pic:spPr>
                </pic:pic>
              </a:graphicData>
            </a:graphic>
          </wp:inline>
        </w:drawing>
      </w:r>
    </w:p>
    <w:p w14:paraId="5E9DEA1F" w14:textId="461EB99A" w:rsidR="00A515BE" w:rsidRDefault="00A515BE" w:rsidP="00A515BE">
      <w:pPr>
        <w:pStyle w:val="Caption"/>
        <w:rPr>
          <w:noProof/>
        </w:rPr>
      </w:pPr>
      <w:bookmarkStart w:id="125" w:name="_Ref419727468"/>
      <w:bookmarkStart w:id="126" w:name="_Toc420570996"/>
      <w:bookmarkStart w:id="127" w:name="_Toc420656867"/>
      <w:bookmarkStart w:id="128" w:name="_Toc420656951"/>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9</w:t>
      </w:r>
      <w:r w:rsidR="003274F4">
        <w:rPr>
          <w:noProof/>
        </w:rPr>
        <w:fldChar w:fldCharType="end"/>
      </w:r>
      <w:bookmarkEnd w:id="125"/>
      <w:r>
        <w:t xml:space="preserve">: </w:t>
      </w:r>
      <w:r>
        <w:rPr>
          <w:noProof/>
        </w:rPr>
        <w:t>Physical function scores at each survey for women who have ever reported arthritis (on any survey), and women</w:t>
      </w:r>
      <w:r w:rsidRPr="00BF128E">
        <w:rPr>
          <w:noProof/>
        </w:rPr>
        <w:t xml:space="preserve"> who have never reported </w:t>
      </w:r>
      <w:r>
        <w:rPr>
          <w:noProof/>
        </w:rPr>
        <w:t>arthritis, Surveys 1-7 (1946-51 cohort) and Surveys 1-6 (1921-26 cohort)</w:t>
      </w:r>
      <w:r w:rsidRPr="00BF128E">
        <w:rPr>
          <w:noProof/>
        </w:rPr>
        <w:t>.</w:t>
      </w:r>
      <w:bookmarkEnd w:id="126"/>
      <w:bookmarkEnd w:id="127"/>
      <w:bookmarkEnd w:id="128"/>
    </w:p>
    <w:p w14:paraId="6B2B8D29" w14:textId="77777777" w:rsidR="00A515BE" w:rsidRPr="00AF2BCC" w:rsidRDefault="00A515BE" w:rsidP="00A515BE"/>
    <w:p w14:paraId="00D35F4D" w14:textId="77777777" w:rsidR="00A515BE" w:rsidRDefault="00A515BE" w:rsidP="00A515BE">
      <w:r>
        <w:rPr>
          <w:noProof/>
          <w:lang w:eastAsia="en-AU"/>
        </w:rPr>
        <w:lastRenderedPageBreak/>
        <w:drawing>
          <wp:inline distT="0" distB="0" distL="0" distR="0" wp14:anchorId="7867FBB5" wp14:editId="48304B36">
            <wp:extent cx="5727700" cy="4293539"/>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7700" cy="4293539"/>
                    </a:xfrm>
                    <a:prstGeom prst="rect">
                      <a:avLst/>
                    </a:prstGeom>
                    <a:noFill/>
                    <a:ln>
                      <a:noFill/>
                    </a:ln>
                  </pic:spPr>
                </pic:pic>
              </a:graphicData>
            </a:graphic>
          </wp:inline>
        </w:drawing>
      </w:r>
    </w:p>
    <w:p w14:paraId="47FBB4C2" w14:textId="14C9E941" w:rsidR="00A515BE" w:rsidRDefault="00A515BE" w:rsidP="00A515BE">
      <w:pPr>
        <w:pStyle w:val="Caption"/>
        <w:rPr>
          <w:noProof/>
        </w:rPr>
      </w:pPr>
      <w:bookmarkStart w:id="129" w:name="_Ref419727528"/>
      <w:bookmarkStart w:id="130" w:name="_Toc420570997"/>
      <w:bookmarkStart w:id="131" w:name="_Toc420656868"/>
      <w:bookmarkStart w:id="132" w:name="_Toc420656952"/>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0</w:t>
      </w:r>
      <w:r w:rsidR="003274F4">
        <w:rPr>
          <w:noProof/>
        </w:rPr>
        <w:fldChar w:fldCharType="end"/>
      </w:r>
      <w:bookmarkEnd w:id="129"/>
      <w:r>
        <w:t xml:space="preserve">: </w:t>
      </w:r>
      <w:r>
        <w:rPr>
          <w:noProof/>
        </w:rPr>
        <w:t xml:space="preserve">Mental health </w:t>
      </w:r>
      <w:r w:rsidRPr="00BF128E">
        <w:rPr>
          <w:noProof/>
        </w:rPr>
        <w:t xml:space="preserve">scores at each survey for women </w:t>
      </w:r>
      <w:r>
        <w:rPr>
          <w:noProof/>
        </w:rPr>
        <w:t>have ever reported arthritis (on any survey), and women</w:t>
      </w:r>
      <w:r w:rsidRPr="00BF128E">
        <w:rPr>
          <w:noProof/>
        </w:rPr>
        <w:t xml:space="preserve"> who have never reported </w:t>
      </w:r>
      <w:r>
        <w:rPr>
          <w:noProof/>
        </w:rPr>
        <w:t>arthritis, Surveys 1-7 (1946-51 cohort) and Surveys 1-6 (1921-26 cohort)</w:t>
      </w:r>
      <w:r w:rsidRPr="00BF128E">
        <w:rPr>
          <w:noProof/>
        </w:rPr>
        <w:t>.</w:t>
      </w:r>
      <w:bookmarkEnd w:id="130"/>
      <w:bookmarkEnd w:id="131"/>
      <w:bookmarkEnd w:id="132"/>
    </w:p>
    <w:p w14:paraId="1045AFD2" w14:textId="77777777" w:rsidR="005566BD" w:rsidRDefault="005566BD" w:rsidP="00A515BE">
      <w:pPr>
        <w:spacing w:before="160"/>
      </w:pPr>
    </w:p>
    <w:p w14:paraId="1E5261A1" w14:textId="6E0E8F5D" w:rsidR="00A515BE" w:rsidRPr="00C83E01" w:rsidRDefault="00A515BE" w:rsidP="00A515BE">
      <w:pPr>
        <w:spacing w:before="160"/>
      </w:pPr>
      <w:r>
        <w:t xml:space="preserve">Women in both the 1946-51 and 1921-26 cohorts who reported arthritis at any time had significantly lower physical and mental well-being scores at every survey.  The markedly lower physical health scores observed in women with arthritis are not surprising, as older </w:t>
      </w:r>
      <w:r w:rsidRPr="0018294A">
        <w:t xml:space="preserve">women (aged 65 </w:t>
      </w:r>
      <w:r w:rsidRPr="00C83E01">
        <w:t xml:space="preserve">and over) with arthritis are known to experience significant functional limitations, which are greater than those seen in their male counterparts of the same age </w:t>
      </w:r>
      <w:r w:rsidRPr="00C83E01">
        <w:fldChar w:fldCharType="begin">
          <w:fldData xml:space="preserve">PEVuZE5vdGU+PENpdGU+PEF1dGhvcj5EdW5sb3A8L0F1dGhvcj48WWVhcj4yMDA1PC9ZZWFyPjxS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</w:fldData>
        </w:fldChar>
      </w:r>
      <w:r w:rsidRPr="00C83E01">
        <w:instrText xml:space="preserve"> ADDIN EN.CITE </w:instrText>
      </w:r>
      <w:r w:rsidRPr="00C83E01">
        <w:fldChar w:fldCharType="begin">
          <w:fldData xml:space="preserve">PEVuZE5vdGU+PENpdGU+PEF1dGhvcj5EdW5sb3A8L0F1dGhvcj48WWVhcj4yMDA1PC9ZZWFyPjxS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</w:fldData>
        </w:fldChar>
      </w:r>
      <w:r w:rsidRPr="00C83E01">
        <w:instrText xml:space="preserve"> ADDIN EN.CITE.DATA </w:instrText>
      </w:r>
      <w:r w:rsidRPr="00C83E01">
        <w:fldChar w:fldCharType="end"/>
      </w:r>
      <w:r w:rsidRPr="00C83E01">
        <w:fldChar w:fldCharType="separate"/>
      </w:r>
      <w:r w:rsidRPr="00C83E01">
        <w:rPr>
          <w:noProof/>
        </w:rPr>
        <w:t>(</w:t>
      </w:r>
      <w:hyperlink w:anchor="_ENREF_26" w:tooltip="Dunlop, 2005 #1" w:history="1">
        <w:r w:rsidR="002139DB" w:rsidRPr="00C83E01">
          <w:rPr>
            <w:noProof/>
          </w:rPr>
          <w:t>Dunlop et al., 2005</w:t>
        </w:r>
      </w:hyperlink>
      <w:r w:rsidRPr="00C83E01">
        <w:rPr>
          <w:noProof/>
        </w:rPr>
        <w:t>)</w:t>
      </w:r>
      <w:r w:rsidRPr="00C83E01">
        <w:fldChar w:fldCharType="end"/>
      </w:r>
      <w:r w:rsidRPr="00C83E01">
        <w:t xml:space="preserve">.  The lower mental health scores in </w:t>
      </w:r>
      <w:r w:rsidR="005566BD">
        <w:fldChar w:fldCharType="begin"/>
      </w:r>
      <w:r w:rsidR="005566BD">
        <w:instrText xml:space="preserve"> REF _Ref419727528 \h </w:instrText>
      </w:r>
      <w:r w:rsidR="005566BD">
        <w:fldChar w:fldCharType="separate"/>
      </w:r>
      <w:r w:rsidR="002B0B0C">
        <w:t xml:space="preserve">Figure </w:t>
      </w:r>
      <w:r w:rsidR="002B0B0C">
        <w:rPr>
          <w:noProof/>
        </w:rPr>
        <w:t>5</w:t>
      </w:r>
      <w:r w:rsidR="002B0B0C">
        <w:noBreakHyphen/>
      </w:r>
      <w:r w:rsidR="002B0B0C">
        <w:rPr>
          <w:noProof/>
        </w:rPr>
        <w:t>10</w:t>
      </w:r>
      <w:r w:rsidR="005566BD">
        <w:fldChar w:fldCharType="end"/>
      </w:r>
      <w:r w:rsidR="005566BD">
        <w:t xml:space="preserve"> </w:t>
      </w:r>
      <w:r w:rsidRPr="00C83E01">
        <w:t xml:space="preserve">are also in line with other research which shows that  women with arthritis are more at risk of depressive and anxiety symptoms than the general population </w:t>
      </w:r>
      <w:r w:rsidRPr="00C83E01">
        <w:fldChar w:fldCharType="begin"/>
      </w:r>
      <w:r w:rsidRPr="00C83E01">
        <w:instrText xml:space="preserve"> ADDIN EN.CITE &lt;EndNote&gt;&lt;Cite&gt;&lt;Author&gt;Eberhardt&lt;/Author&gt;&lt;Year&gt;1993&lt;/Year&gt;&lt;RecNum&gt;2&lt;/RecNum&gt;&lt;DisplayText&gt;(Eberhardt et al., 1993)&lt;/DisplayText&gt;&lt;record&gt;&lt;rec-number&gt;2&lt;/rec-number&gt;&lt;foreign-keys&gt;&lt;key app="EN" db-id="wsep0szepvs9z3ee2d7xrps9vdre05dda22t"&gt;2&lt;/key&gt;&lt;/foreign-keys&gt;&lt;ref-type name="Journal Article"&gt;17&lt;/ref-type&gt;&lt;contributors&gt;&lt;authors&gt;&lt;author&gt;Eberhardt, K.&lt;/author&gt;&lt;author&gt;Larsson, B. M.&lt;/author&gt;&lt;author&gt;Nived, K.&lt;/author&gt;&lt;/authors&gt;&lt;/contributors&gt;&lt;auth-address&gt;Department of Rheumatology, Lund University Hospital, Sweden.&lt;/auth-address&gt;&lt;titles&gt;&lt;title&gt;Early rheumatoid arthritis--some social, economical, and psychological aspects&lt;/title&gt;&lt;secondary-title&gt;Scandinavian Journal of Rheumatology&lt;/secondary-title&gt;&lt;alt-title&gt;Scand J Rheumatol&lt;/alt-title&gt;&lt;/titles&gt;&lt;pages&gt;119-23&lt;/pages&gt;&lt;volume&gt;22&lt;/volume&gt;&lt;number&gt;3&lt;/number&gt;&lt;edition&gt;1993/01/01&lt;/edition&gt;&lt;keywords&gt;&lt;keyword&gt;Activities of Daily Living&lt;/keyword&gt;&lt;keyword&gt;Adult&lt;/keyword&gt;&lt;keyword&gt;Aged&lt;/keyword&gt;&lt;keyword&gt;Arthritis, Rheumatoid/*economics/epidemiology/*psychology&lt;/keyword&gt;&lt;keyword&gt;Disability Evaluation&lt;/keyword&gt;&lt;keyword&gt;Female&lt;/keyword&gt;&lt;keyword&gt;Follow-Up Studies&lt;/keyword&gt;&lt;keyword&gt;Humans&lt;/keyword&gt;&lt;keyword&gt;Male&lt;/keyword&gt;&lt;keyword&gt;Middle Aged&lt;/keyword&gt;&lt;keyword&gt;Pain Measurement&lt;/keyword&gt;&lt;keyword&gt;Prospective Studies&lt;/keyword&gt;&lt;keyword&gt;Regression Analysis&lt;/keyword&gt;&lt;keyword&gt;Socioeconomic Factors&lt;/keyword&gt;&lt;keyword&gt;Time Factors&lt;/keyword&gt;&lt;/keywords&gt;&lt;dates&gt;&lt;year&gt;1993&lt;/year&gt;&lt;/dates&gt;&lt;isbn&gt;0300-9742 (Print)&amp;#xD;0300-9742 (Linking)&lt;/isbn&gt;&lt;accession-num&gt;8316772&lt;/accession-num&gt;&lt;work-type&gt;Research Support, Non-U.S. Gov&amp;apos;t&lt;/work-type&gt;&lt;urls&gt;&lt;related-urls&gt;&lt;url&gt;http://www.ncbi.nlm.nih.gov/pubmed/8316772&lt;/url&gt;&lt;/related-urls&gt;&lt;/urls&gt;&lt;language&gt;eng&lt;/language&gt;&lt;/record&gt;&lt;/Cite&gt;&lt;/EndNote&gt;</w:instrText>
      </w:r>
      <w:r w:rsidRPr="00C83E01">
        <w:fldChar w:fldCharType="separate"/>
      </w:r>
      <w:r w:rsidRPr="00C83E01">
        <w:rPr>
          <w:noProof/>
        </w:rPr>
        <w:t>(</w:t>
      </w:r>
      <w:hyperlink w:anchor="_ENREF_27" w:tooltip="Eberhardt, 1993 #2" w:history="1">
        <w:r w:rsidR="002139DB" w:rsidRPr="00C83E01">
          <w:rPr>
            <w:noProof/>
          </w:rPr>
          <w:t>Eberhardt et al., 1993</w:t>
        </w:r>
      </w:hyperlink>
      <w:r w:rsidRPr="00C83E01">
        <w:rPr>
          <w:noProof/>
        </w:rPr>
        <w:t>)</w:t>
      </w:r>
      <w:r w:rsidRPr="00C83E01">
        <w:fldChar w:fldCharType="end"/>
      </w:r>
      <w:r w:rsidRPr="00C83E01">
        <w:t xml:space="preserve">.  </w:t>
      </w:r>
    </w:p>
    <w:p w14:paraId="597812B0" w14:textId="77777777" w:rsidR="00A515BE" w:rsidRPr="00C83E01" w:rsidRDefault="00A515BE" w:rsidP="00A515BE"/>
    <w:p w14:paraId="6E71C26D" w14:textId="45E072B4" w:rsidR="00A515BE" w:rsidRPr="00AB7462" w:rsidRDefault="00A515BE" w:rsidP="00A515BE">
      <w:r w:rsidRPr="00C83E01">
        <w:t xml:space="preserve">Using data from the 1921-1926 cohort, Parkinson et al. </w:t>
      </w:r>
      <w:r w:rsidRPr="00C83E01">
        <w:fldChar w:fldCharType="begin"/>
      </w:r>
      <w:r w:rsidRPr="00C83E01">
        <w:instrText xml:space="preserve"> ADDIN EN.CITE &lt;EndNote&gt;&lt;Cite&gt;&lt;Author&gt;Parkinson&lt;/Author&gt;&lt;Year&gt;2010&lt;/Year&gt;&lt;RecNum&gt;3&lt;/RecNum&gt;&lt;DisplayText&gt;(Parkinson et al., 2010)&lt;/DisplayText&gt;&lt;record&gt;&lt;rec-number&gt;3&lt;/rec-number&gt;&lt;foreign-keys&gt;&lt;key app="EN" db-id="wsep0szepvs9z3ee2d7xrps9vdre05dda22t"&gt;3&lt;/key&gt;&lt;/foreign-keys&gt;&lt;ref-type name="Journal Article"&gt;17&lt;/ref-type&gt;&lt;contributors&gt;&lt;authors&gt;&lt;author&gt;Parkinson, L.&lt;/author&gt;&lt;author&gt;Gibson, R.&lt;/author&gt;&lt;author&gt;Robinson, I.&lt;/author&gt;&lt;author&gt;Byles, J.&lt;/author&gt;&lt;/authors&gt;&lt;/contributors&gt;&lt;auth-address&gt;Research Centre for Gender, Health and Ageing, Faculty of Health, University of Newcastle, Newcastle, New South Wales, Australia. lynne.parkinson@newcastle.edu.au&lt;/auth-address&gt;&lt;titles&gt;&lt;title&gt;Older women and arthritis: tracking impact over time&lt;/title&gt;&lt;secondary-title&gt;Australasian Journal on Ageing &lt;/secondary-title&gt;&lt;alt-title&gt;Australas J Ageing&lt;/alt-title&gt;&lt;/titles&gt;&lt;pages&gt;155-60&lt;/pages&gt;&lt;volume&gt;29&lt;/volume&gt;&lt;number&gt;4&lt;/number&gt;&lt;edition&gt;2010/12/15&lt;/edition&gt;&lt;keywords&gt;&lt;keyword&gt;Aged&lt;/keyword&gt;&lt;keyword&gt;Aged, 80 and over&lt;/keyword&gt;&lt;keyword&gt;Arthritis/drug therapy/*epidemiology/psychology&lt;/keyword&gt;&lt;keyword&gt;Female&lt;/keyword&gt;&lt;keyword&gt;Humans&lt;/keyword&gt;&lt;keyword&gt;Incidence&lt;/keyword&gt;&lt;keyword&gt;Prevalence&lt;/keyword&gt;&lt;keyword&gt;Quality of Life&lt;/keyword&gt;&lt;/keywords&gt;&lt;dates&gt;&lt;year&gt;2010&lt;/year&gt;&lt;pub-dates&gt;&lt;date&gt;Dec&lt;/date&gt;&lt;/pub-dates&gt;&lt;/dates&gt;&lt;isbn&gt;1741-6612 (Electronic)&amp;#xD;1440-6381 (Linking)&lt;/isbn&gt;&lt;accession-num&gt;21143360&lt;/accession-num&gt;&lt;work-type&gt;Research Support, Non-U.S. Gov&amp;apos;t&lt;/work-type&gt;&lt;urls&gt;&lt;related-urls&gt;&lt;url&gt;http://www.ncbi.nlm.nih.gov/pubmed/21143360&lt;/url&gt;&lt;/related-urls&gt;&lt;/urls&gt;&lt;electronic-resource-num&gt;10.1111/j.1741-6612.2010.00422.x&lt;/electronic-resource-num&gt;&lt;language&gt;eng&lt;/language&gt;&lt;/record&gt;&lt;/Cite&gt;&lt;/EndNote&gt;</w:instrText>
      </w:r>
      <w:r w:rsidRPr="00C83E01">
        <w:fldChar w:fldCharType="separate"/>
      </w:r>
      <w:r w:rsidRPr="00C83E01">
        <w:rPr>
          <w:noProof/>
        </w:rPr>
        <w:t>(</w:t>
      </w:r>
      <w:hyperlink w:anchor="_ENREF_72" w:tooltip="Parkinson, 2010 #3" w:history="1">
        <w:r w:rsidR="002139DB" w:rsidRPr="00C83E01">
          <w:rPr>
            <w:noProof/>
          </w:rPr>
          <w:t>Parkinson et al., 2010</w:t>
        </w:r>
      </w:hyperlink>
      <w:r w:rsidRPr="00C83E01">
        <w:rPr>
          <w:noProof/>
        </w:rPr>
        <w:t>)</w:t>
      </w:r>
      <w:r w:rsidRPr="00C83E01">
        <w:fldChar w:fldCharType="end"/>
      </w:r>
      <w:r>
        <w:t xml:space="preserve"> have shown that </w:t>
      </w:r>
      <w:r w:rsidRPr="0018294A">
        <w:t>arthritis ha</w:t>
      </w:r>
      <w:r>
        <w:t>s</w:t>
      </w:r>
      <w:r w:rsidRPr="0018294A">
        <w:t xml:space="preserve"> a significant impact on health-related quality of life over a nine year period. </w:t>
      </w:r>
      <w:r>
        <w:t xml:space="preserve"> </w:t>
      </w:r>
      <w:r w:rsidRPr="0018294A">
        <w:t xml:space="preserve">Women with </w:t>
      </w:r>
      <w:r>
        <w:t>prevalent (reported at Survey 2)</w:t>
      </w:r>
      <w:r w:rsidRPr="0018294A">
        <w:t xml:space="preserve"> or incident </w:t>
      </w:r>
      <w:r>
        <w:t xml:space="preserve">(reported after Survey 2) </w:t>
      </w:r>
      <w:r w:rsidRPr="0018294A">
        <w:t xml:space="preserve">arthritis </w:t>
      </w:r>
      <w:r>
        <w:t>had lower scores on all</w:t>
      </w:r>
      <w:r w:rsidRPr="0018294A">
        <w:t xml:space="preserve"> the physical domains of the SF-36 </w:t>
      </w:r>
      <w:r>
        <w:t>than</w:t>
      </w:r>
      <w:r w:rsidRPr="0018294A">
        <w:t xml:space="preserve"> women without arthritis</w:t>
      </w:r>
      <w:r>
        <w:t>; in particular</w:t>
      </w:r>
      <w:r w:rsidRPr="0018294A">
        <w:t>, physical functioning and pain levels for those with incident arthritis deteriorated over time</w:t>
      </w:r>
      <w:r>
        <w:t>,</w:t>
      </w:r>
      <w:r w:rsidRPr="0018294A">
        <w:t xml:space="preserve"> in line with those with prevalent arthritis. </w:t>
      </w:r>
      <w:r>
        <w:t xml:space="preserve"> </w:t>
      </w:r>
      <w:r w:rsidRPr="0018294A">
        <w:t xml:space="preserve">These older women however </w:t>
      </w:r>
      <w:r w:rsidRPr="0018294A">
        <w:lastRenderedPageBreak/>
        <w:t xml:space="preserve">appeared to be more resilient to the effects of arthritis on their mental health. </w:t>
      </w:r>
      <w:r>
        <w:t xml:space="preserve"> </w:t>
      </w:r>
      <w:r w:rsidRPr="0018294A">
        <w:t>Although lower score</w:t>
      </w:r>
      <w:r>
        <w:t>s</w:t>
      </w:r>
      <w:r w:rsidRPr="0018294A">
        <w:t xml:space="preserve"> were reported over time for existing and incident arthritis, </w:t>
      </w:r>
      <w:r>
        <w:t xml:space="preserve">mental health scores of women </w:t>
      </w:r>
      <w:r w:rsidRPr="0018294A">
        <w:t>with incident arthritis were not significantly different</w:t>
      </w:r>
      <w:r>
        <w:t xml:space="preserve"> from those in women without arthri</w:t>
      </w:r>
      <w:r w:rsidRPr="00C83E01">
        <w:t xml:space="preserve">tis </w:t>
      </w:r>
      <w:r w:rsidRPr="00C83E01">
        <w:fldChar w:fldCharType="begin"/>
      </w:r>
      <w:r w:rsidRPr="00C83E01">
        <w:instrText xml:space="preserve"> ADDIN EN.CITE &lt;EndNote&gt;&lt;Cite&gt;&lt;Author&gt;Parkinson&lt;/Author&gt;&lt;Year&gt;2010&lt;/Year&gt;&lt;RecNum&gt;3&lt;/RecNum&gt;&lt;DisplayText&gt;(Parkinson et al., 2010)&lt;/DisplayText&gt;&lt;record&gt;&lt;rec-number&gt;3&lt;/rec-number&gt;&lt;foreign-keys&gt;&lt;key app="EN" db-id="wsep0szepvs9z3ee2d7xrps9vdre05dda22t"&gt;3&lt;/key&gt;&lt;/foreign-keys&gt;&lt;ref-type name="Journal Article"&gt;17&lt;/ref-type&gt;&lt;contributors&gt;&lt;authors&gt;&lt;author&gt;Parkinson, L.&lt;/author&gt;&lt;author&gt;Gibson, R.&lt;/author&gt;&lt;author&gt;Robinson, I.&lt;/author&gt;&lt;author&gt;Byles, J.&lt;/author&gt;&lt;/authors&gt;&lt;/contributors&gt;&lt;auth-address&gt;Research Centre for Gender, Health and Ageing, Faculty of Health, University of Newcastle, Newcastle, New South Wales, Australia. lynne.parkinson@newcastle.edu.au&lt;/auth-address&gt;&lt;titles&gt;&lt;title&gt;Older women and arthritis: tracking impact over time&lt;/title&gt;&lt;secondary-title&gt;Australasian Journal on Ageing &lt;/secondary-title&gt;&lt;alt-title&gt;Australas J Ageing&lt;/alt-title&gt;&lt;/titles&gt;&lt;pages&gt;155-60&lt;/pages&gt;&lt;volume&gt;29&lt;/volume&gt;&lt;number&gt;4&lt;/number&gt;&lt;edition&gt;2010/12/15&lt;/edition&gt;&lt;keywords&gt;&lt;keyword&gt;Aged&lt;/keyword&gt;&lt;keyword&gt;Aged, 80 and over&lt;/keyword&gt;&lt;keyword&gt;Arthritis/drug therapy/*epidemiology/psychology&lt;/keyword&gt;&lt;keyword&gt;Female&lt;/keyword&gt;&lt;keyword&gt;Humans&lt;/keyword&gt;&lt;keyword&gt;Incidence&lt;/keyword&gt;&lt;keyword&gt;Prevalence&lt;/keyword&gt;&lt;keyword&gt;Quality of Life&lt;/keyword&gt;&lt;/keywords&gt;&lt;dates&gt;&lt;year&gt;2010&lt;/year&gt;&lt;pub-dates&gt;&lt;date&gt;Dec&lt;/date&gt;&lt;/pub-dates&gt;&lt;/dates&gt;&lt;isbn&gt;1741-6612 (Electronic)&amp;#xD;1440-6381 (Linking)&lt;/isbn&gt;&lt;accession-num&gt;21143360&lt;/accession-num&gt;&lt;work-type&gt;Research Support, Non-U.S. Gov&amp;apos;t&lt;/work-type&gt;&lt;urls&gt;&lt;related-urls&gt;&lt;url&gt;http://www.ncbi.nlm.nih.gov/pubmed/21143360&lt;/url&gt;&lt;/related-urls&gt;&lt;/urls&gt;&lt;electronic-resource-num&gt;10.1111/j.1741-6612.2010.00422.x&lt;/electronic-resource-num&gt;&lt;language&gt;eng&lt;/language&gt;&lt;/record&gt;&lt;/Cite&gt;&lt;/EndNote&gt;</w:instrText>
      </w:r>
      <w:r w:rsidRPr="00C83E01">
        <w:fldChar w:fldCharType="separate"/>
      </w:r>
      <w:r w:rsidRPr="00C83E01">
        <w:rPr>
          <w:noProof/>
        </w:rPr>
        <w:t>(</w:t>
      </w:r>
      <w:hyperlink w:anchor="_ENREF_72" w:tooltip="Parkinson, 2010 #3" w:history="1">
        <w:r w:rsidR="002139DB" w:rsidRPr="00C83E01">
          <w:rPr>
            <w:noProof/>
          </w:rPr>
          <w:t>Parkinson et al., 2010</w:t>
        </w:r>
      </w:hyperlink>
      <w:r w:rsidRPr="00C83E01">
        <w:rPr>
          <w:noProof/>
        </w:rPr>
        <w:t>)</w:t>
      </w:r>
      <w:r w:rsidRPr="00C83E01">
        <w:fldChar w:fldCharType="end"/>
      </w:r>
      <w:r w:rsidRPr="00C83E01">
        <w:t>.</w:t>
      </w:r>
      <w:r>
        <w:t xml:space="preserve">  </w:t>
      </w:r>
    </w:p>
    <w:p w14:paraId="1D3CBD4C" w14:textId="77777777" w:rsidR="00A515BE" w:rsidRDefault="00A515BE" w:rsidP="00A515BE"/>
    <w:p w14:paraId="3E36BD17" w14:textId="77777777" w:rsidR="00A515BE" w:rsidRDefault="00A515BE" w:rsidP="00A515BE">
      <w:pPr>
        <w:pStyle w:val="Heading2"/>
        <w:numPr>
          <w:ilvl w:val="1"/>
          <w:numId w:val="3"/>
        </w:numPr>
      </w:pPr>
      <w:bookmarkStart w:id="133" w:name="_Toc426447338"/>
      <w:bookmarkStart w:id="134" w:name="_Toc426447751"/>
      <w:r>
        <w:t>Use of health services by women who report arthritis</w:t>
      </w:r>
      <w:bookmarkEnd w:id="133"/>
      <w:bookmarkEnd w:id="134"/>
    </w:p>
    <w:p w14:paraId="1E0B1086" w14:textId="3D488066" w:rsidR="00A515BE" w:rsidRPr="00F07634" w:rsidRDefault="005566BD" w:rsidP="00A515BE">
      <w:r>
        <w:fldChar w:fldCharType="begin"/>
      </w:r>
      <w:r>
        <w:instrText xml:space="preserve"> REF _Ref419727556 \h </w:instrText>
      </w:r>
      <w:r>
        <w:fldChar w:fldCharType="separate"/>
      </w:r>
      <w:r w:rsidR="002B0B0C">
        <w:t xml:space="preserve">Figure </w:t>
      </w:r>
      <w:r w:rsidR="002B0B0C">
        <w:rPr>
          <w:noProof/>
        </w:rPr>
        <w:t>5</w:t>
      </w:r>
      <w:r w:rsidR="002B0B0C">
        <w:noBreakHyphen/>
      </w:r>
      <w:r w:rsidR="002B0B0C">
        <w:rPr>
          <w:noProof/>
        </w:rPr>
        <w:t>11</w:t>
      </w:r>
      <w:r>
        <w:fldChar w:fldCharType="end"/>
      </w:r>
      <w:r>
        <w:t xml:space="preserve"> </w:t>
      </w:r>
      <w:r w:rsidR="00A515BE" w:rsidRPr="00F07634">
        <w:t>show</w:t>
      </w:r>
      <w:r w:rsidR="00A515BE">
        <w:t>s</w:t>
      </w:r>
      <w:r w:rsidR="00A515BE" w:rsidRPr="00F07634">
        <w:t xml:space="preserve"> the mean number of general </w:t>
      </w:r>
      <w:r w:rsidR="00A515BE">
        <w:t xml:space="preserve">practice </w:t>
      </w:r>
      <w:r w:rsidR="00A515BE" w:rsidRPr="00F07634">
        <w:t xml:space="preserve">visits each year for women who have </w:t>
      </w:r>
      <w:r w:rsidR="00A515BE">
        <w:t>e</w:t>
      </w:r>
      <w:r w:rsidR="00A515BE" w:rsidRPr="00F07634">
        <w:t xml:space="preserve">ver reported arthritis, and for those </w:t>
      </w:r>
      <w:r w:rsidR="00A515BE">
        <w:t>who have never reported arthritis</w:t>
      </w:r>
      <w:r w:rsidR="00A515BE" w:rsidRPr="00F07634">
        <w:t xml:space="preserve">. </w:t>
      </w:r>
      <w:r w:rsidR="00A515BE">
        <w:t xml:space="preserve"> The data show consistently higher use of general practice services by women who ever reported arthritis.</w:t>
      </w:r>
    </w:p>
    <w:p w14:paraId="2985A3EC" w14:textId="77777777" w:rsidR="00A515BE" w:rsidRPr="00F07634" w:rsidRDefault="00A515BE" w:rsidP="00A515BE"/>
    <w:p w14:paraId="06EE53E7" w14:textId="77777777" w:rsidR="00A515BE" w:rsidRDefault="00A515BE" w:rsidP="00A515BE">
      <w:r>
        <w:rPr>
          <w:noProof/>
          <w:lang w:eastAsia="en-AU"/>
        </w:rPr>
        <w:drawing>
          <wp:inline distT="0" distB="0" distL="0" distR="0" wp14:anchorId="7FC22537" wp14:editId="561A9D93">
            <wp:extent cx="5727700" cy="4293539"/>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4293539"/>
                    </a:xfrm>
                    <a:prstGeom prst="rect">
                      <a:avLst/>
                    </a:prstGeom>
                    <a:noFill/>
                    <a:ln>
                      <a:noFill/>
                    </a:ln>
                  </pic:spPr>
                </pic:pic>
              </a:graphicData>
            </a:graphic>
          </wp:inline>
        </w:drawing>
      </w:r>
    </w:p>
    <w:p w14:paraId="536DA437" w14:textId="15C5D0B7" w:rsidR="00A515BE" w:rsidRDefault="00A515BE" w:rsidP="00A515BE">
      <w:pPr>
        <w:pStyle w:val="Caption"/>
        <w:rPr>
          <w:noProof/>
        </w:rPr>
      </w:pPr>
      <w:bookmarkStart w:id="135" w:name="_Ref419727556"/>
      <w:bookmarkStart w:id="136" w:name="_Toc420570998"/>
      <w:bookmarkStart w:id="137" w:name="_Toc420656869"/>
      <w:bookmarkStart w:id="138" w:name="_Toc420656953"/>
      <w:r>
        <w:t xml:space="preserve">Figur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1</w:t>
      </w:r>
      <w:r w:rsidR="003274F4">
        <w:rPr>
          <w:noProof/>
        </w:rPr>
        <w:fldChar w:fldCharType="end"/>
      </w:r>
      <w:bookmarkEnd w:id="135"/>
      <w:r>
        <w:t xml:space="preserve">: </w:t>
      </w:r>
      <w:r>
        <w:rPr>
          <w:noProof/>
        </w:rPr>
        <w:t>Number of general practice visits</w:t>
      </w:r>
      <w:r w:rsidRPr="00BF128E">
        <w:rPr>
          <w:noProof/>
        </w:rPr>
        <w:t xml:space="preserve"> at each survey for women </w:t>
      </w:r>
      <w:r>
        <w:rPr>
          <w:noProof/>
        </w:rPr>
        <w:t>who have ever reported arthritis (on any survey), and women</w:t>
      </w:r>
      <w:r w:rsidRPr="00BF128E">
        <w:rPr>
          <w:noProof/>
        </w:rPr>
        <w:t xml:space="preserve"> who have never reported </w:t>
      </w:r>
      <w:r>
        <w:rPr>
          <w:noProof/>
        </w:rPr>
        <w:t>arthritis, Surveys 1-7 (1946-51 cohort) and Surveys 1-6 (1921-26 cohort)</w:t>
      </w:r>
      <w:r w:rsidRPr="00BF128E">
        <w:rPr>
          <w:noProof/>
        </w:rPr>
        <w:t>.</w:t>
      </w:r>
      <w:bookmarkEnd w:id="136"/>
      <w:bookmarkEnd w:id="137"/>
      <w:bookmarkEnd w:id="138"/>
    </w:p>
    <w:p w14:paraId="3DFD8CF0" w14:textId="77777777" w:rsidR="006D60B6" w:rsidRDefault="006D60B6" w:rsidP="00A515BE"/>
    <w:p w14:paraId="0D0D8266" w14:textId="2E5B4001" w:rsidR="006D60B6" w:rsidRDefault="00A25D67" w:rsidP="006D60B6">
      <w:r>
        <w:t xml:space="preserve">Consistent with the higher use of general practice services, costs for both MBS and PBS services are higher for women who had ever reported arthritis. </w:t>
      </w:r>
      <w:r w:rsidR="00805B90">
        <w:t>MBS costs for w</w:t>
      </w:r>
      <w:r>
        <w:t xml:space="preserve">omen from the 1946-51 cohort with arthritis </w:t>
      </w:r>
      <w:r w:rsidR="00805B90">
        <w:t xml:space="preserve">were almost </w:t>
      </w:r>
      <w:r w:rsidR="00F521EC">
        <w:t>5</w:t>
      </w:r>
      <w:r w:rsidR="00805B90">
        <w:t xml:space="preserve">0% higher </w:t>
      </w:r>
      <w:r>
        <w:t xml:space="preserve">and PBS </w:t>
      </w:r>
      <w:r w:rsidR="00805B90">
        <w:t xml:space="preserve">costs </w:t>
      </w:r>
      <w:r w:rsidR="00F521EC">
        <w:t xml:space="preserve">more than </w:t>
      </w:r>
      <w:r w:rsidR="00805B90">
        <w:t xml:space="preserve">60% </w:t>
      </w:r>
      <w:r w:rsidR="00805B90">
        <w:lastRenderedPageBreak/>
        <w:t xml:space="preserve">higher </w:t>
      </w:r>
      <w:r>
        <w:t xml:space="preserve">than </w:t>
      </w:r>
      <w:r w:rsidR="00F521EC">
        <w:t xml:space="preserve">for </w:t>
      </w:r>
      <w:r>
        <w:t xml:space="preserve">women who did not have arthritis. As would be expected, </w:t>
      </w:r>
      <w:r w:rsidR="00805B90">
        <w:t xml:space="preserve">all </w:t>
      </w:r>
      <w:r>
        <w:t xml:space="preserve">women in the 1921-26 cohort used more MBS and PBS services than the younger cohort, but the cost discrepancy between women with and without arthritis remained apparent. </w:t>
      </w:r>
    </w:p>
    <w:p w14:paraId="60AF9E57" w14:textId="77777777" w:rsidR="00D4262E" w:rsidRDefault="00D4262E" w:rsidP="006D60B6"/>
    <w:p w14:paraId="27318969" w14:textId="4A9C18ED" w:rsidR="00D4262E" w:rsidRDefault="00D4262E" w:rsidP="00D4262E">
      <w:pPr>
        <w:rPr>
          <w:rFonts w:cs="Times New Roman"/>
        </w:rPr>
      </w:pPr>
      <w:r>
        <w:t xml:space="preserve">Moreover, there was a large variation in costs among older women with arthritis, with costs for </w:t>
      </w:r>
      <w:r w:rsidRPr="006E091B">
        <w:rPr>
          <w:rFonts w:cs="Times New Roman"/>
        </w:rPr>
        <w:t xml:space="preserve">women with arthritis who lived in an urban area </w:t>
      </w:r>
      <w:r>
        <w:rPr>
          <w:rFonts w:cs="Times New Roman"/>
        </w:rPr>
        <w:t>being</w:t>
      </w:r>
      <w:r w:rsidRPr="006E091B">
        <w:rPr>
          <w:rFonts w:cs="Times New Roman"/>
        </w:rPr>
        <w:t xml:space="preserve"> $975 higher on average per year (</w:t>
      </w:r>
      <w:r w:rsidRPr="006E091B">
        <w:rPr>
          <w:rFonts w:cs="Times New Roman"/>
          <w:i/>
        </w:rPr>
        <w:t>P</w:t>
      </w:r>
      <w:r w:rsidRPr="006E091B">
        <w:rPr>
          <w:rFonts w:cs="Times New Roman"/>
        </w:rPr>
        <w:t xml:space="preserve"> &lt; 0.001) compared to those who lived in a rural or remote area; women with DVA health insurance coverage incurred on average a $3,313 increase in the annual health</w:t>
      </w:r>
      <w:r w:rsidR="00B72C2F">
        <w:rPr>
          <w:rFonts w:cs="Times New Roman"/>
        </w:rPr>
        <w:t xml:space="preserve"> </w:t>
      </w:r>
      <w:r w:rsidRPr="006E091B">
        <w:rPr>
          <w:rFonts w:cs="Times New Roman"/>
        </w:rPr>
        <w:t>care cost (</w:t>
      </w:r>
      <w:r w:rsidRPr="006E091B">
        <w:rPr>
          <w:rFonts w:cs="Times New Roman"/>
          <w:i/>
        </w:rPr>
        <w:t>P</w:t>
      </w:r>
      <w:r w:rsidRPr="006E091B">
        <w:rPr>
          <w:rFonts w:cs="Times New Roman"/>
        </w:rPr>
        <w:t xml:space="preserve"> &lt; 0.001) compared to those without this cover; women with private hospital insurance had $897 more in government </w:t>
      </w:r>
      <w:r>
        <w:rPr>
          <w:rFonts w:cs="Times New Roman"/>
        </w:rPr>
        <w:t>subsidized</w:t>
      </w:r>
      <w:r w:rsidRPr="006E091B">
        <w:rPr>
          <w:rFonts w:cs="Times New Roman"/>
        </w:rPr>
        <w:t xml:space="preserve"> health</w:t>
      </w:r>
      <w:r w:rsidR="00B72C2F">
        <w:rPr>
          <w:rFonts w:cs="Times New Roman"/>
        </w:rPr>
        <w:t xml:space="preserve"> </w:t>
      </w:r>
      <w:r w:rsidRPr="006E091B">
        <w:rPr>
          <w:rFonts w:cs="Times New Roman"/>
        </w:rPr>
        <w:t>care (</w:t>
      </w:r>
      <w:r w:rsidRPr="006E091B">
        <w:rPr>
          <w:rFonts w:cs="Times New Roman"/>
          <w:i/>
        </w:rPr>
        <w:t>P</w:t>
      </w:r>
      <w:r w:rsidRPr="006E091B">
        <w:rPr>
          <w:rFonts w:cs="Times New Roman"/>
        </w:rPr>
        <w:t xml:space="preserve"> &lt; 0.001) than those without this cover; and </w:t>
      </w:r>
      <w:r>
        <w:rPr>
          <w:rFonts w:cs="Times New Roman"/>
        </w:rPr>
        <w:t>w</w:t>
      </w:r>
      <w:r w:rsidRPr="006E091B">
        <w:rPr>
          <w:rFonts w:cs="Times New Roman"/>
        </w:rPr>
        <w:t>omen with arthritis who were single had $708 lower health</w:t>
      </w:r>
      <w:r w:rsidR="00B72C2F">
        <w:rPr>
          <w:rFonts w:cs="Times New Roman"/>
        </w:rPr>
        <w:t xml:space="preserve"> </w:t>
      </w:r>
      <w:r w:rsidRPr="006E091B">
        <w:rPr>
          <w:rFonts w:cs="Times New Roman"/>
        </w:rPr>
        <w:t>care cost on average per year (</w:t>
      </w:r>
      <w:r w:rsidRPr="006E091B">
        <w:rPr>
          <w:rFonts w:cs="Times New Roman"/>
          <w:i/>
        </w:rPr>
        <w:t>P</w:t>
      </w:r>
      <w:r w:rsidRPr="006E091B">
        <w:rPr>
          <w:rFonts w:cs="Times New Roman"/>
        </w:rPr>
        <w:t xml:space="preserve"> = 0.033) compared to those who were married or in a </w:t>
      </w:r>
      <w:r w:rsidRPr="006E091B">
        <w:rPr>
          <w:rFonts w:cs="Times New Roman"/>
          <w:i/>
        </w:rPr>
        <w:t>de facto</w:t>
      </w:r>
      <w:r>
        <w:rPr>
          <w:rFonts w:cs="Times New Roman"/>
        </w:rPr>
        <w:t xml:space="preserve"> relationship.</w:t>
      </w:r>
      <w:r w:rsidRPr="006E091B">
        <w:rPr>
          <w:rFonts w:cs="Times New Roman"/>
        </w:rPr>
        <w:t xml:space="preserve"> </w:t>
      </w:r>
      <w:r>
        <w:rPr>
          <w:rFonts w:cs="Times New Roman"/>
        </w:rPr>
        <w:t>E</w:t>
      </w:r>
      <w:r w:rsidRPr="006E091B">
        <w:rPr>
          <w:rFonts w:cs="Times New Roman"/>
        </w:rPr>
        <w:t xml:space="preserve">ach additional comorbid condition in women with arthritis, increased </w:t>
      </w:r>
      <w:r>
        <w:rPr>
          <w:rFonts w:cs="Times New Roman"/>
        </w:rPr>
        <w:t>costs by an average of</w:t>
      </w:r>
      <w:r w:rsidRPr="006E091B">
        <w:rPr>
          <w:rFonts w:cs="Times New Roman"/>
        </w:rPr>
        <w:t xml:space="preserve"> $427 (</w:t>
      </w:r>
      <w:r w:rsidRPr="006E091B">
        <w:rPr>
          <w:rFonts w:cs="Times New Roman"/>
          <w:i/>
        </w:rPr>
        <w:t>P</w:t>
      </w:r>
      <w:r>
        <w:rPr>
          <w:rFonts w:cs="Times New Roman"/>
        </w:rPr>
        <w:t xml:space="preserve"> &lt; 0.001),</w:t>
      </w:r>
      <w:r w:rsidRPr="006E091B">
        <w:rPr>
          <w:rFonts w:cs="Times New Roman"/>
        </w:rPr>
        <w:t xml:space="preserve"> </w:t>
      </w:r>
      <w:r>
        <w:rPr>
          <w:rFonts w:cs="Times New Roman"/>
        </w:rPr>
        <w:t>and</w:t>
      </w:r>
      <w:r w:rsidRPr="006E091B">
        <w:rPr>
          <w:rFonts w:cs="Times New Roman"/>
        </w:rPr>
        <w:t xml:space="preserve"> each </w:t>
      </w:r>
      <w:r>
        <w:rPr>
          <w:rFonts w:cs="Times New Roman"/>
        </w:rPr>
        <w:t xml:space="preserve">unit </w:t>
      </w:r>
      <w:r w:rsidRPr="006E091B">
        <w:rPr>
          <w:rFonts w:cs="Times New Roman"/>
        </w:rPr>
        <w:t>increase in the SF-36 PCS score (i.e.</w:t>
      </w:r>
      <w:r>
        <w:rPr>
          <w:rFonts w:cs="Times New Roman"/>
        </w:rPr>
        <w:t>,</w:t>
      </w:r>
      <w:r w:rsidRPr="006E091B">
        <w:rPr>
          <w:rFonts w:cs="Times New Roman"/>
        </w:rPr>
        <w:t xml:space="preserve"> better physical health-related quality of life) decreased </w:t>
      </w:r>
      <w:r>
        <w:rPr>
          <w:rFonts w:cs="Times New Roman"/>
        </w:rPr>
        <w:t xml:space="preserve">costs </w:t>
      </w:r>
      <w:r w:rsidRPr="006E091B">
        <w:rPr>
          <w:rFonts w:cs="Times New Roman"/>
        </w:rPr>
        <w:t>by $51 (</w:t>
      </w:r>
      <w:r w:rsidRPr="006E091B">
        <w:rPr>
          <w:rFonts w:cs="Times New Roman"/>
          <w:i/>
        </w:rPr>
        <w:t>P</w:t>
      </w:r>
      <w:r w:rsidRPr="006E091B">
        <w:rPr>
          <w:rFonts w:cs="Times New Roman"/>
        </w:rPr>
        <w:t xml:space="preserve"> &lt; 0.001)</w:t>
      </w:r>
      <w:r w:rsidR="005566BD">
        <w:rPr>
          <w:rFonts w:cs="Times New Roman"/>
        </w:rPr>
        <w:fldChar w:fldCharType="begin"/>
      </w:r>
      <w:r w:rsidR="005566BD">
        <w:rPr>
          <w:rFonts w:cs="Times New Roman"/>
        </w:rPr>
        <w:instrText xml:space="preserve"> ADDIN EN.CITE &lt;EndNote&gt;&lt;Cite&gt;&lt;Author&gt;Lo&lt;/Author&gt;&lt;Year&gt;2015&lt;/Year&gt;&lt;RecNum&gt;116&lt;/RecNum&gt;&lt;DisplayText&gt;(Lo et al., 2015)&lt;/DisplayText&gt;&lt;record&gt;&lt;rec-number&gt;116&lt;/rec-number&gt;&lt;foreign-keys&gt;&lt;key app="EN" db-id="pwrrwxdaa2200me0xfkxz5fnzstf9pwaf9vt"&gt;116&lt;/key&gt;&lt;/foreign-keys&gt;&lt;ref-type name="Journal Article"&gt;17&lt;/ref-type&gt;&lt;contributors&gt;&lt;authors&gt;&lt;author&gt;Lo, T&lt;/author&gt;&lt;author&gt;Parkinson, L&lt;/author&gt;&lt;author&gt;Cunich, M&lt;/author&gt;&lt;author&gt;Byles, J&lt;/author&gt;&lt;/authors&gt;&lt;/contributors&gt;&lt;titles&gt;&lt;title&gt;Factors associated with higher healthcare costs in individuals living with arthritis: evidence from the quantile regression approach.&lt;/title&gt;&lt;secondary-title&gt;Expert Review of Pharmacoeconomics and Outcomes Research&lt;/secondary-title&gt;&lt;/titles&gt;&lt;periodical&gt;&lt;full-title&gt;Expert Review of Pharmacoeconomics and Outcomes Research&lt;/full-title&gt;&lt;/periodical&gt;&lt;pages&gt;1-9&lt;/pages&gt;&lt;volume&gt;20&lt;/volume&gt;&lt;edition&gt;April 2015&lt;/edition&gt;&lt;dates&gt;&lt;year&gt;2015&lt;/year&gt;&lt;/dates&gt;&lt;urls&gt;&lt;/urls&gt;&lt;/record&gt;&lt;/Cite&gt;&lt;/EndNote&gt;</w:instrText>
      </w:r>
      <w:r w:rsidR="005566BD">
        <w:rPr>
          <w:rFonts w:cs="Times New Roman"/>
        </w:rPr>
        <w:fldChar w:fldCharType="separate"/>
      </w:r>
      <w:r w:rsidR="005566BD">
        <w:rPr>
          <w:rFonts w:cs="Times New Roman"/>
          <w:noProof/>
        </w:rPr>
        <w:t>(</w:t>
      </w:r>
      <w:hyperlink w:anchor="_ENREF_54" w:tooltip="Lo, 2015 #116" w:history="1">
        <w:r w:rsidR="002139DB">
          <w:rPr>
            <w:rFonts w:cs="Times New Roman"/>
            <w:noProof/>
          </w:rPr>
          <w:t>Lo et al., 2015</w:t>
        </w:r>
      </w:hyperlink>
      <w:r w:rsidR="005566BD">
        <w:rPr>
          <w:rFonts w:cs="Times New Roman"/>
          <w:noProof/>
        </w:rPr>
        <w:t>)</w:t>
      </w:r>
      <w:r w:rsidR="005566BD">
        <w:rPr>
          <w:rFonts w:cs="Times New Roman"/>
        </w:rPr>
        <w:fldChar w:fldCharType="end"/>
      </w:r>
      <w:r w:rsidR="005566BD">
        <w:rPr>
          <w:rFonts w:cs="Times New Roman"/>
        </w:rPr>
        <w:t>.</w:t>
      </w:r>
    </w:p>
    <w:p w14:paraId="7D433B1C" w14:textId="77777777" w:rsidR="00A25D67" w:rsidRDefault="00A25D67" w:rsidP="006D60B6"/>
    <w:p w14:paraId="34ABE8ED" w14:textId="5E43B2D2" w:rsidR="00605DEE" w:rsidRDefault="005566BD" w:rsidP="005566BD">
      <w:pPr>
        <w:pStyle w:val="Caption"/>
        <w:keepNext/>
      </w:pPr>
      <w:bookmarkStart w:id="139" w:name="_Toc420571067"/>
      <w:bookmarkStart w:id="140" w:name="_Toc420657242"/>
      <w:r>
        <w:t xml:space="preserve">Table </w:t>
      </w:r>
      <w:r w:rsidR="003274F4">
        <w:fldChar w:fldCharType="begin"/>
      </w:r>
      <w:r w:rsidR="003274F4">
        <w:instrText xml:space="preserve"> STYLEREF 1 \s </w:instrText>
      </w:r>
      <w:r w:rsidR="003274F4">
        <w:fldChar w:fldCharType="separate"/>
      </w:r>
      <w:r w:rsidR="002B0B0C">
        <w:rPr>
          <w:noProof/>
        </w:rPr>
        <w:t>5</w:t>
      </w:r>
      <w:r w:rsidR="003274F4">
        <w:rPr>
          <w:noProof/>
        </w:rPr>
        <w:fldChar w:fldCharType="end"/>
      </w:r>
      <w:r>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r>
        <w:t xml:space="preserve"> </w:t>
      </w:r>
      <w:r w:rsidR="00605DEE">
        <w:t>Comparison of costs for MBS and PBS uptake in women who have never reported arthritis and those who have reported arthritis, mean cost ($) 2013 (the most recent year that data are available).</w:t>
      </w:r>
      <w:bookmarkEnd w:id="139"/>
      <w:bookmarkEnd w:id="140"/>
    </w:p>
    <w:tbl>
      <w:tblPr>
        <w:tblStyle w:val="TableGrid"/>
        <w:tblW w:w="0" w:type="auto"/>
        <w:tblLook w:val="04A0" w:firstRow="1" w:lastRow="0" w:firstColumn="1" w:lastColumn="0" w:noHBand="0" w:noVBand="1"/>
      </w:tblPr>
      <w:tblGrid>
        <w:gridCol w:w="1127"/>
        <w:gridCol w:w="1319"/>
        <w:gridCol w:w="1319"/>
        <w:gridCol w:w="1319"/>
        <w:gridCol w:w="1319"/>
        <w:gridCol w:w="1319"/>
        <w:gridCol w:w="1320"/>
      </w:tblGrid>
      <w:tr w:rsidR="006D60B6" w:rsidRPr="00D65F5B" w14:paraId="1363489A" w14:textId="77777777" w:rsidTr="009830FF">
        <w:tc>
          <w:tcPr>
            <w:tcW w:w="1127" w:type="dxa"/>
          </w:tcPr>
          <w:p w14:paraId="50858562" w14:textId="77777777" w:rsidR="006D60B6" w:rsidRPr="00D65F5B" w:rsidRDefault="006D60B6" w:rsidP="006D60B6">
            <w:pPr>
              <w:rPr>
                <w:b/>
              </w:rPr>
            </w:pPr>
          </w:p>
        </w:tc>
        <w:tc>
          <w:tcPr>
            <w:tcW w:w="2638" w:type="dxa"/>
            <w:gridSpan w:val="2"/>
          </w:tcPr>
          <w:p w14:paraId="2D5AD4D3" w14:textId="77777777" w:rsidR="006D60B6" w:rsidRPr="00D65F5B" w:rsidRDefault="006D60B6" w:rsidP="006D60B6">
            <w:pPr>
              <w:rPr>
                <w:b/>
              </w:rPr>
            </w:pPr>
            <w:r w:rsidRPr="00D65F5B">
              <w:rPr>
                <w:b/>
              </w:rPr>
              <w:t>1973-78 cohort</w:t>
            </w:r>
          </w:p>
        </w:tc>
        <w:tc>
          <w:tcPr>
            <w:tcW w:w="2638" w:type="dxa"/>
            <w:gridSpan w:val="2"/>
          </w:tcPr>
          <w:p w14:paraId="10A35C6D" w14:textId="77777777" w:rsidR="006D60B6" w:rsidRPr="00D65F5B" w:rsidRDefault="006D60B6" w:rsidP="006D60B6">
            <w:pPr>
              <w:rPr>
                <w:b/>
              </w:rPr>
            </w:pPr>
            <w:r w:rsidRPr="00D65F5B">
              <w:rPr>
                <w:b/>
              </w:rPr>
              <w:t>1946-51 cohort</w:t>
            </w:r>
          </w:p>
        </w:tc>
        <w:tc>
          <w:tcPr>
            <w:tcW w:w="2639" w:type="dxa"/>
            <w:gridSpan w:val="2"/>
          </w:tcPr>
          <w:p w14:paraId="661D76CB" w14:textId="77777777" w:rsidR="006D60B6" w:rsidRPr="00D65F5B" w:rsidRDefault="006D60B6" w:rsidP="006D60B6">
            <w:pPr>
              <w:rPr>
                <w:b/>
              </w:rPr>
            </w:pPr>
            <w:r w:rsidRPr="00D65F5B">
              <w:rPr>
                <w:b/>
              </w:rPr>
              <w:t>1921-26 cohort</w:t>
            </w:r>
          </w:p>
        </w:tc>
      </w:tr>
      <w:tr w:rsidR="006D60B6" w:rsidRPr="00D65F5B" w14:paraId="51D425E3" w14:textId="77777777" w:rsidTr="009830FF">
        <w:tc>
          <w:tcPr>
            <w:tcW w:w="1127" w:type="dxa"/>
          </w:tcPr>
          <w:p w14:paraId="62E50346" w14:textId="77777777" w:rsidR="006D60B6" w:rsidRPr="00D65F5B" w:rsidRDefault="006D60B6" w:rsidP="006D60B6">
            <w:pPr>
              <w:rPr>
                <w:b/>
              </w:rPr>
            </w:pPr>
          </w:p>
        </w:tc>
        <w:tc>
          <w:tcPr>
            <w:tcW w:w="1319" w:type="dxa"/>
          </w:tcPr>
          <w:p w14:paraId="06BB91A4" w14:textId="77777777" w:rsidR="006D60B6" w:rsidRPr="00D65F5B" w:rsidRDefault="006D60B6" w:rsidP="006D60B6">
            <w:pPr>
              <w:rPr>
                <w:b/>
              </w:rPr>
            </w:pPr>
            <w:r w:rsidRPr="00D65F5B">
              <w:rPr>
                <w:b/>
              </w:rPr>
              <w:t>MBS</w:t>
            </w:r>
          </w:p>
        </w:tc>
        <w:tc>
          <w:tcPr>
            <w:tcW w:w="1319" w:type="dxa"/>
          </w:tcPr>
          <w:p w14:paraId="64CEE1B2" w14:textId="77777777" w:rsidR="006D60B6" w:rsidRPr="00D65F5B" w:rsidRDefault="006D60B6" w:rsidP="006D60B6">
            <w:pPr>
              <w:rPr>
                <w:b/>
              </w:rPr>
            </w:pPr>
            <w:r w:rsidRPr="00D65F5B">
              <w:rPr>
                <w:b/>
              </w:rPr>
              <w:t>PBS</w:t>
            </w:r>
          </w:p>
        </w:tc>
        <w:tc>
          <w:tcPr>
            <w:tcW w:w="1319" w:type="dxa"/>
          </w:tcPr>
          <w:p w14:paraId="6FB54E71" w14:textId="77777777" w:rsidR="006D60B6" w:rsidRPr="00D65F5B" w:rsidRDefault="006D60B6" w:rsidP="006D60B6">
            <w:pPr>
              <w:rPr>
                <w:b/>
              </w:rPr>
            </w:pPr>
            <w:r w:rsidRPr="00D65F5B">
              <w:rPr>
                <w:b/>
              </w:rPr>
              <w:t>MBS</w:t>
            </w:r>
          </w:p>
        </w:tc>
        <w:tc>
          <w:tcPr>
            <w:tcW w:w="1319" w:type="dxa"/>
          </w:tcPr>
          <w:p w14:paraId="198F2AA8" w14:textId="77777777" w:rsidR="006D60B6" w:rsidRPr="00D65F5B" w:rsidRDefault="006D60B6" w:rsidP="006D60B6">
            <w:pPr>
              <w:rPr>
                <w:b/>
              </w:rPr>
            </w:pPr>
            <w:r w:rsidRPr="00D65F5B">
              <w:rPr>
                <w:b/>
              </w:rPr>
              <w:t>PBS</w:t>
            </w:r>
          </w:p>
        </w:tc>
        <w:tc>
          <w:tcPr>
            <w:tcW w:w="1319" w:type="dxa"/>
          </w:tcPr>
          <w:p w14:paraId="24642E33" w14:textId="77777777" w:rsidR="006D60B6" w:rsidRPr="00D65F5B" w:rsidRDefault="006D60B6" w:rsidP="006D60B6">
            <w:pPr>
              <w:rPr>
                <w:b/>
              </w:rPr>
            </w:pPr>
            <w:r w:rsidRPr="00D65F5B">
              <w:rPr>
                <w:b/>
              </w:rPr>
              <w:t>MBS</w:t>
            </w:r>
          </w:p>
        </w:tc>
        <w:tc>
          <w:tcPr>
            <w:tcW w:w="1320" w:type="dxa"/>
          </w:tcPr>
          <w:p w14:paraId="324D12BA" w14:textId="77777777" w:rsidR="006D60B6" w:rsidRPr="00D65F5B" w:rsidRDefault="006D60B6" w:rsidP="006D60B6">
            <w:pPr>
              <w:rPr>
                <w:b/>
              </w:rPr>
            </w:pPr>
            <w:r w:rsidRPr="00D65F5B">
              <w:rPr>
                <w:b/>
              </w:rPr>
              <w:t>PBS</w:t>
            </w:r>
          </w:p>
        </w:tc>
      </w:tr>
      <w:tr w:rsidR="006D60B6" w14:paraId="3232C3DB" w14:textId="77777777" w:rsidTr="009830FF">
        <w:tc>
          <w:tcPr>
            <w:tcW w:w="1127" w:type="dxa"/>
          </w:tcPr>
          <w:p w14:paraId="52BE57C5" w14:textId="77777777" w:rsidR="006D60B6" w:rsidRPr="00D65F5B" w:rsidRDefault="006D60B6" w:rsidP="006D60B6">
            <w:pPr>
              <w:rPr>
                <w:b/>
              </w:rPr>
            </w:pPr>
            <w:r w:rsidRPr="00D65F5B">
              <w:rPr>
                <w:b/>
              </w:rPr>
              <w:t>Never</w:t>
            </w:r>
          </w:p>
        </w:tc>
        <w:tc>
          <w:tcPr>
            <w:tcW w:w="1319" w:type="dxa"/>
          </w:tcPr>
          <w:p w14:paraId="6B3A0664" w14:textId="77777777" w:rsidR="006D60B6" w:rsidRDefault="006D60B6" w:rsidP="006D60B6"/>
        </w:tc>
        <w:tc>
          <w:tcPr>
            <w:tcW w:w="1319" w:type="dxa"/>
          </w:tcPr>
          <w:p w14:paraId="2C1424C3" w14:textId="77777777" w:rsidR="006D60B6" w:rsidRDefault="006D60B6" w:rsidP="006D60B6"/>
        </w:tc>
        <w:tc>
          <w:tcPr>
            <w:tcW w:w="1319" w:type="dxa"/>
          </w:tcPr>
          <w:p w14:paraId="1BD31F30" w14:textId="6DCCA7A8" w:rsidR="006D60B6" w:rsidRDefault="006D60B6" w:rsidP="006D60B6">
            <w:r>
              <w:t>1</w:t>
            </w:r>
            <w:r w:rsidR="009830FF">
              <w:t>,</w:t>
            </w:r>
            <w:r>
              <w:t>422</w:t>
            </w:r>
          </w:p>
        </w:tc>
        <w:tc>
          <w:tcPr>
            <w:tcW w:w="1319" w:type="dxa"/>
          </w:tcPr>
          <w:p w14:paraId="0D603FD2" w14:textId="77777777" w:rsidR="006D60B6" w:rsidRDefault="006D60B6" w:rsidP="006D60B6">
            <w:r>
              <w:t>553</w:t>
            </w:r>
          </w:p>
        </w:tc>
        <w:tc>
          <w:tcPr>
            <w:tcW w:w="1319" w:type="dxa"/>
          </w:tcPr>
          <w:p w14:paraId="407D046D" w14:textId="0C4C3D1F" w:rsidR="006D60B6" w:rsidRDefault="006D60B6" w:rsidP="006D60B6">
            <w:r>
              <w:t>2</w:t>
            </w:r>
            <w:r w:rsidR="009830FF">
              <w:t>,</w:t>
            </w:r>
            <w:r>
              <w:t>586</w:t>
            </w:r>
          </w:p>
        </w:tc>
        <w:tc>
          <w:tcPr>
            <w:tcW w:w="1320" w:type="dxa"/>
          </w:tcPr>
          <w:p w14:paraId="171F98BA" w14:textId="63D18149" w:rsidR="006D60B6" w:rsidRDefault="006D60B6" w:rsidP="006D60B6">
            <w:r>
              <w:t>1</w:t>
            </w:r>
            <w:r w:rsidR="009830FF">
              <w:t>,</w:t>
            </w:r>
            <w:r>
              <w:t>308</w:t>
            </w:r>
          </w:p>
        </w:tc>
      </w:tr>
      <w:tr w:rsidR="006D60B6" w14:paraId="43A46A61" w14:textId="77777777" w:rsidTr="009830FF">
        <w:tc>
          <w:tcPr>
            <w:tcW w:w="1127" w:type="dxa"/>
          </w:tcPr>
          <w:p w14:paraId="60906972" w14:textId="77777777" w:rsidR="006D60B6" w:rsidRPr="00D65F5B" w:rsidRDefault="006D60B6" w:rsidP="006D60B6">
            <w:pPr>
              <w:rPr>
                <w:b/>
              </w:rPr>
            </w:pPr>
            <w:r w:rsidRPr="00D65F5B">
              <w:rPr>
                <w:b/>
              </w:rPr>
              <w:t>Ever</w:t>
            </w:r>
          </w:p>
        </w:tc>
        <w:tc>
          <w:tcPr>
            <w:tcW w:w="1319" w:type="dxa"/>
          </w:tcPr>
          <w:p w14:paraId="1F2A1FCB" w14:textId="77777777" w:rsidR="006D60B6" w:rsidRDefault="006D60B6" w:rsidP="006D60B6"/>
        </w:tc>
        <w:tc>
          <w:tcPr>
            <w:tcW w:w="1319" w:type="dxa"/>
          </w:tcPr>
          <w:p w14:paraId="2E127F5F" w14:textId="77777777" w:rsidR="006D60B6" w:rsidRDefault="006D60B6" w:rsidP="006D60B6"/>
        </w:tc>
        <w:tc>
          <w:tcPr>
            <w:tcW w:w="1319" w:type="dxa"/>
          </w:tcPr>
          <w:p w14:paraId="16AD2413" w14:textId="5F48CB1F" w:rsidR="006D60B6" w:rsidRDefault="006D60B6" w:rsidP="006D60B6">
            <w:r>
              <w:t>2</w:t>
            </w:r>
            <w:r w:rsidR="009830FF">
              <w:t>,</w:t>
            </w:r>
            <w:r>
              <w:t>080</w:t>
            </w:r>
          </w:p>
        </w:tc>
        <w:tc>
          <w:tcPr>
            <w:tcW w:w="1319" w:type="dxa"/>
          </w:tcPr>
          <w:p w14:paraId="0B4DA819" w14:textId="77777777" w:rsidR="006D60B6" w:rsidRDefault="006D60B6" w:rsidP="006D60B6">
            <w:r>
              <w:t>916</w:t>
            </w:r>
          </w:p>
        </w:tc>
        <w:tc>
          <w:tcPr>
            <w:tcW w:w="1319" w:type="dxa"/>
          </w:tcPr>
          <w:p w14:paraId="3D368D97" w14:textId="06A53E1B" w:rsidR="006D60B6" w:rsidRDefault="006D60B6" w:rsidP="006D60B6">
            <w:r>
              <w:t>2</w:t>
            </w:r>
            <w:r w:rsidR="009830FF">
              <w:t>,</w:t>
            </w:r>
            <w:r>
              <w:t>883</w:t>
            </w:r>
          </w:p>
        </w:tc>
        <w:tc>
          <w:tcPr>
            <w:tcW w:w="1320" w:type="dxa"/>
          </w:tcPr>
          <w:p w14:paraId="70E2B0C5" w14:textId="7759C21B" w:rsidR="006D60B6" w:rsidRDefault="006D60B6" w:rsidP="006D60B6">
            <w:r>
              <w:t>1</w:t>
            </w:r>
            <w:r w:rsidR="009830FF">
              <w:t>,</w:t>
            </w:r>
            <w:r>
              <w:t>548</w:t>
            </w:r>
          </w:p>
        </w:tc>
      </w:tr>
    </w:tbl>
    <w:p w14:paraId="4314B917" w14:textId="77777777" w:rsidR="006D60B6" w:rsidRDefault="006D60B6" w:rsidP="00A515BE"/>
    <w:p w14:paraId="3041B44A" w14:textId="239DF38A" w:rsidR="00A515BE" w:rsidRDefault="00A515BE" w:rsidP="00A515BE">
      <w:r w:rsidRPr="00871655">
        <w:t xml:space="preserve">Several detailed </w:t>
      </w:r>
      <w:r>
        <w:t>analyses are currently underway to assess the health care use by women with arthritis. These analyses look specifically at hip and knee replacement using linked data from the national joint replacement registri</w:t>
      </w:r>
      <w:r w:rsidRPr="00C83E01">
        <w:t xml:space="preserve">es (Peeters et al., work in progress), the use of general practitioner and other health services in the periods before and after diagnosis of incident arthritis (Parkinson et al., work in progress), and the total </w:t>
      </w:r>
      <w:r>
        <w:t>M</w:t>
      </w:r>
      <w:r w:rsidRPr="00C83E01">
        <w:t>edicare and pharmaceutical costs for women with arthritis</w:t>
      </w:r>
      <w:r w:rsidR="003C00A5">
        <w:t xml:space="preserve"> </w:t>
      </w:r>
      <w:r w:rsidR="009830FF">
        <w:fldChar w:fldCharType="begin"/>
      </w:r>
      <w:r w:rsidR="009830FF">
        <w:instrText xml:space="preserve"> ADDIN EN.CITE &lt;EndNote&gt;&lt;Cite&gt;&lt;Author&gt;Lo&lt;/Author&gt;&lt;Year&gt;2015&lt;/Year&gt;&lt;RecNum&gt;116&lt;/RecNum&gt;&lt;DisplayText&gt;(Lo et al., 2015)&lt;/DisplayText&gt;&lt;record&gt;&lt;rec-number&gt;116&lt;/rec-number&gt;&lt;foreign-keys&gt;&lt;key app="EN" db-id="pwrrwxdaa2200me0xfkxz5fnzstf9pwaf9vt"&gt;116&lt;/key&gt;&lt;/foreign-keys&gt;&lt;ref-type name="Journal Article"&gt;17&lt;/ref-type&gt;&lt;contributors&gt;&lt;authors&gt;&lt;author&gt;Lo, T&lt;/author&gt;&lt;author&gt;Parkinson, L&lt;/author&gt;&lt;author&gt;Cunich, M&lt;/author&gt;&lt;author&gt;Byles, J&lt;/author&gt;&lt;/authors&gt;&lt;/contributors&gt;&lt;titles&gt;&lt;title&gt;Factors associated with higher healthcare costs in individuals living with arthritis: evidence from the quantile regression approach.&lt;/title&gt;&lt;secondary-title&gt;Expert Review of Pharmacoeconomics and Outcomes Research&lt;/secondary-title&gt;&lt;/titles&gt;&lt;periodical&gt;&lt;full-title&gt;Expert Review of Pharmacoeconomics and Outcomes Research&lt;/full-title&gt;&lt;/periodical&gt;&lt;pages&gt;1-9&lt;/pages&gt;&lt;volume&gt;20&lt;/volume&gt;&lt;edition&gt;April 2015&lt;/edition&gt;&lt;dates&gt;&lt;year&gt;2015&lt;/year&gt;&lt;/dates&gt;&lt;urls&gt;&lt;/urls&gt;&lt;/record&gt;&lt;/Cite&gt;&lt;/EndNote&gt;</w:instrText>
      </w:r>
      <w:r w:rsidR="009830FF">
        <w:fldChar w:fldCharType="separate"/>
      </w:r>
      <w:r w:rsidR="009830FF">
        <w:rPr>
          <w:noProof/>
        </w:rPr>
        <w:t>(</w:t>
      </w:r>
      <w:hyperlink w:anchor="_ENREF_54" w:tooltip="Lo, 2015 #116" w:history="1">
        <w:r w:rsidR="002139DB">
          <w:rPr>
            <w:noProof/>
          </w:rPr>
          <w:t>Lo et al., 2015</w:t>
        </w:r>
      </w:hyperlink>
      <w:r w:rsidR="009830FF">
        <w:rPr>
          <w:noProof/>
        </w:rPr>
        <w:t>)</w:t>
      </w:r>
      <w:r w:rsidR="009830FF">
        <w:fldChar w:fldCharType="end"/>
      </w:r>
      <w:r w:rsidRPr="00C83E01">
        <w:t>.</w:t>
      </w:r>
    </w:p>
    <w:p w14:paraId="63AE47FB" w14:textId="77777777" w:rsidR="00A515BE" w:rsidRDefault="00A515BE" w:rsidP="00A515BE">
      <w:pPr>
        <w:spacing w:before="0" w:after="0" w:line="240" w:lineRule="auto"/>
      </w:pPr>
    </w:p>
    <w:p w14:paraId="300C64DE" w14:textId="53EB342C" w:rsidR="00A515BE" w:rsidRDefault="00A515BE" w:rsidP="00A515BE">
      <w:r>
        <w:t xml:space="preserve">ALSWH data and linked PBS data provided </w:t>
      </w:r>
      <w:r w:rsidRPr="00EE086D">
        <w:t>a rare opportunity to examine individual consumer medicine use following the withdrawal of rofecoxib</w:t>
      </w:r>
      <w:r>
        <w:t xml:space="preserve"> for the treatment of arthritis,</w:t>
      </w:r>
      <w:r w:rsidRPr="00EE086D">
        <w:t xml:space="preserve"> and issuing of safety warnings on the COX-2 class of medicines</w:t>
      </w:r>
      <w:r>
        <w:t xml:space="preserve">. This study showed that women who had been consistent users of </w:t>
      </w:r>
      <w:r w:rsidRPr="00EE086D">
        <w:t>rofecoxib</w:t>
      </w:r>
      <w:r>
        <w:t xml:space="preserve"> switched to another COX-2 medicine. </w:t>
      </w:r>
      <w:r w:rsidRPr="00EE086D">
        <w:t>This finding suggests that the issues leading to the</w:t>
      </w:r>
      <w:r>
        <w:t xml:space="preserve"> </w:t>
      </w:r>
      <w:r w:rsidRPr="00EE086D">
        <w:t xml:space="preserve">discrediting of rofecoxib were not seen as </w:t>
      </w:r>
      <w:r w:rsidRPr="00EE086D">
        <w:lastRenderedPageBreak/>
        <w:t>a COX-2 class effect by prescribers to this high use</w:t>
      </w:r>
      <w:r>
        <w:t xml:space="preserve"> </w:t>
      </w:r>
      <w:r w:rsidRPr="00EE086D">
        <w:t>group of consume</w:t>
      </w:r>
      <w:r w:rsidRPr="00C83E01">
        <w:t xml:space="preserve">rs </w:t>
      </w:r>
      <w:r w:rsidRPr="00C83E01">
        <w:fldChar w:fldCharType="begin">
          <w:fldData xml:space="preserve">PEVuZE5vdGU+PENpdGU+PEF1dGhvcj5QYXJraW5zb248L0F1dGhvcj48WWVhcj4yMDExPC9ZZWFy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</w:fldData>
        </w:fldChar>
      </w:r>
      <w:r w:rsidR="00824739">
        <w:instrText xml:space="preserve"> ADDIN EN.CITE </w:instrText>
      </w:r>
      <w:r w:rsidR="00824739">
        <w:fldChar w:fldCharType="begin">
          <w:fldData xml:space="preserve">PEVuZE5vdGU+PENpdGU+PEF1dGhvcj5QYXJraW5zb248L0F1dGhvcj48WWVhcj4yMDExPC9ZZWFy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</w:fldData>
        </w:fldChar>
      </w:r>
      <w:r w:rsidR="00824739">
        <w:instrText xml:space="preserve"> ADDIN EN.CITE.DATA </w:instrText>
      </w:r>
      <w:r w:rsidR="00824739">
        <w:fldChar w:fldCharType="end"/>
      </w:r>
      <w:r w:rsidRPr="00C83E01">
        <w:fldChar w:fldCharType="separate"/>
      </w:r>
      <w:r w:rsidRPr="00C83E01">
        <w:rPr>
          <w:noProof/>
        </w:rPr>
        <w:t>(</w:t>
      </w:r>
      <w:hyperlink w:anchor="_ENREF_71" w:tooltip="Parkinson, 2011 #89" w:history="1">
        <w:r w:rsidR="002139DB" w:rsidRPr="00C83E01">
          <w:rPr>
            <w:noProof/>
          </w:rPr>
          <w:t>Parkinson et al., 2011</w:t>
        </w:r>
      </w:hyperlink>
      <w:r w:rsidRPr="00C83E01">
        <w:rPr>
          <w:noProof/>
        </w:rPr>
        <w:t>)</w:t>
      </w:r>
      <w:r w:rsidRPr="00C83E01">
        <w:fldChar w:fldCharType="end"/>
      </w:r>
      <w:r w:rsidRPr="00C83E01">
        <w:t>.</w:t>
      </w:r>
    </w:p>
    <w:p w14:paraId="668655B7" w14:textId="77777777" w:rsidR="00A515BE" w:rsidRDefault="00A515BE" w:rsidP="00A515BE"/>
    <w:p w14:paraId="4A9328BE" w14:textId="65D65524" w:rsidR="00A515BE" w:rsidRDefault="00A515BE" w:rsidP="00A515BE">
      <w:r w:rsidRPr="00CF2DE9">
        <w:t xml:space="preserve">Previous studies have suggested that statins may prevent development of osteoarthritis and have anti-inflammatory effects. </w:t>
      </w:r>
      <w:r>
        <w:t xml:space="preserve">Analysis of data for women in the 1946-51 cohort did not find any association between use of statins and new joint pain/stiffness. </w:t>
      </w:r>
      <w:r w:rsidRPr="00CF2DE9">
        <w:t xml:space="preserve">Pravastatin and atorvastatin were associated with poor physical functioning, </w:t>
      </w:r>
      <w:r>
        <w:t>and</w:t>
      </w:r>
      <w:r w:rsidRPr="00CF2DE9">
        <w:t xml:space="preserve"> atorvastatin was also associated with poor </w:t>
      </w:r>
      <w:r>
        <w:t>self-rated health</w:t>
      </w:r>
      <w:r w:rsidRPr="00CF2DE9">
        <w:t xml:space="preserve">. </w:t>
      </w:r>
      <w:r>
        <w:t>However these associations</w:t>
      </w:r>
      <w:r w:rsidRPr="00CF2DE9">
        <w:t xml:space="preserve"> were mostly explained by </w:t>
      </w:r>
      <w:r>
        <w:t>other fa</w:t>
      </w:r>
      <w:r w:rsidRPr="00C83E01">
        <w:t xml:space="preserve">ctors </w:t>
      </w:r>
      <w:r w:rsidRPr="00C83E01">
        <w:fldChar w:fldCharType="begin"/>
      </w:r>
      <w:r w:rsidR="00824739">
        <w:instrText xml:space="preserve"> ADDIN EN.CITE &lt;EndNote&gt;&lt;Cite&gt;&lt;Author&gt;Peeters&lt;/Author&gt;&lt;Year&gt;2015&lt;/Year&gt;&lt;RecNum&gt;88&lt;/RecNum&gt;&lt;DisplayText&gt;(Peeters et al., 2015a)&lt;/DisplayText&gt;&lt;record&gt;&lt;rec-number&gt;88&lt;/rec-number&gt;&lt;foreign-keys&gt;&lt;key app="EN" db-id="pwrrwxdaa2200me0xfkxz5fnzstf9pwaf9vt"&gt;88&lt;/key&gt;&lt;/foreign-keys&gt;&lt;ref-type name="Journal Article"&gt;17&lt;/ref-type&gt;&lt;contributors&gt;&lt;authors&gt;&lt;author&gt;Peeters, G.&lt;/author&gt;&lt;author&gt;Tett, S. E.&lt;/author&gt;&lt;author&gt;Conaghan, P. G.&lt;/author&gt;&lt;author&gt;Mishra, G. D.&lt;/author&gt;&lt;author&gt;Dobson, A. J.&lt;/author&gt;&lt;/authors&gt;&lt;/contributors&gt;&lt;auth-address&gt;The University of Queensland, Brisbane, Queensland, Australia.&lt;/auth-address&gt;&lt;titles&gt;&lt;title&gt;Is statin use associated with new joint-related symptoms, physical function, and quality of life? Results from two population-based cohorts of women&lt;/title&gt;&lt;secondary-title&gt;Arthritis Care &amp;amp; Research&lt;/secondary-title&gt;&lt;alt-title&gt;Arthritis Care Res (Hoboken)&lt;/alt-title&gt;&lt;/titles&gt;&lt;periodical&gt;&lt;full-title&gt;Arthritis care &amp;amp; research&lt;/full-title&gt;&lt;abbr-1&gt;Arthritis Care Res (Hoboken)&lt;/abbr-1&gt;&lt;/periodical&gt;&lt;alt-periodical&gt;&lt;full-title&gt;Arthritis care &amp;amp; research&lt;/full-title&gt;&lt;abbr-1&gt;Arthritis Care Res (Hoboken)&lt;/abbr-1&gt;&lt;/alt-periodical&gt;&lt;pages&gt;13-20&lt;/pages&gt;&lt;volume&gt;67&lt;/volume&gt;&lt;number&gt;1&lt;/number&gt;&lt;edition&gt;2014/06/27&lt;/edition&gt;&lt;dates&gt;&lt;year&gt;2015&lt;/year&gt;&lt;pub-dates&gt;&lt;date&gt;Jan&lt;/date&gt;&lt;/pub-dates&gt;&lt;/dates&gt;&lt;isbn&gt;2151-4658 (Electronic)&amp;#xD;2151-464X (Linking)&lt;/isbn&gt;&lt;accession-num&gt;24964875&lt;/accession-num&gt;&lt;work-type&gt;Research Support, Non-U.S. Gov&amp;apos;t&lt;/work-type&gt;&lt;urls&gt;&lt;related-urls&gt;&lt;url&gt;http://www.ncbi.nlm.nih.gov/pubmed/24964875&lt;/url&gt;&lt;/related-urls&gt;&lt;/urls&gt;&lt;electronic-resource-num&gt;10.1002/acr.22389&lt;/electronic-resource-num&gt;&lt;language&gt;eng&lt;/language&gt;&lt;/record&gt;&lt;/Cite&gt;&lt;/EndNote&gt;</w:instrText>
      </w:r>
      <w:r w:rsidRPr="00C83E01">
        <w:fldChar w:fldCharType="separate"/>
      </w:r>
      <w:r w:rsidRPr="00C83E01">
        <w:rPr>
          <w:noProof/>
        </w:rPr>
        <w:t>(</w:t>
      </w:r>
      <w:hyperlink w:anchor="_ENREF_75" w:tooltip="Peeters, 2015 #88" w:history="1">
        <w:r w:rsidR="002139DB" w:rsidRPr="00C83E01">
          <w:rPr>
            <w:noProof/>
          </w:rPr>
          <w:t>Peeters et al., 2015a</w:t>
        </w:r>
      </w:hyperlink>
      <w:r w:rsidRPr="00C83E01">
        <w:rPr>
          <w:noProof/>
        </w:rPr>
        <w:t>)</w:t>
      </w:r>
      <w:r w:rsidRPr="00C83E01">
        <w:fldChar w:fldCharType="end"/>
      </w:r>
      <w:r w:rsidRPr="00C83E01">
        <w:t>.</w:t>
      </w:r>
    </w:p>
    <w:p w14:paraId="722739CB" w14:textId="77777777" w:rsidR="009830FF" w:rsidRDefault="009830FF" w:rsidP="00A515BE"/>
    <w:p w14:paraId="26CDD22E"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141" w:name="_Toc426447339"/>
      <w:bookmarkStart w:id="142" w:name="_Toc426447752"/>
      <w:r w:rsidRPr="00BF128E">
        <w:rPr>
          <w:rFonts w:ascii="Calibri" w:eastAsia="MS Gothic" w:hAnsi="Calibri" w:cs="Calibri"/>
          <w:b/>
          <w:bCs/>
          <w:sz w:val="26"/>
          <w:szCs w:val="26"/>
        </w:rPr>
        <w:t xml:space="preserve">Summary </w:t>
      </w:r>
      <w:r>
        <w:rPr>
          <w:rFonts w:ascii="Calibri" w:eastAsia="MS Gothic" w:hAnsi="Calibri" w:cs="Calibri"/>
          <w:b/>
          <w:bCs/>
          <w:sz w:val="26"/>
          <w:szCs w:val="26"/>
        </w:rPr>
        <w:t>points</w:t>
      </w:r>
      <w:bookmarkEnd w:id="141"/>
      <w:bookmarkEnd w:id="142"/>
    </w:p>
    <w:p w14:paraId="4105040E" w14:textId="7F491EDF" w:rsidR="00A515BE" w:rsidRDefault="00A515BE" w:rsidP="00A515BE">
      <w:pPr>
        <w:pStyle w:val="ListParagraph"/>
        <w:numPr>
          <w:ilvl w:val="0"/>
          <w:numId w:val="15"/>
        </w:numPr>
      </w:pPr>
      <w:r>
        <w:t>Arthritis is one of the most common conditions reported by women in ALSWH</w:t>
      </w:r>
      <w:r w:rsidR="00CB4B54">
        <w:t>.</w:t>
      </w:r>
    </w:p>
    <w:p w14:paraId="787962A7" w14:textId="33325CFB" w:rsidR="00A515BE" w:rsidRDefault="00A515BE" w:rsidP="00A515BE">
      <w:pPr>
        <w:pStyle w:val="ListParagraph"/>
        <w:numPr>
          <w:ilvl w:val="0"/>
          <w:numId w:val="15"/>
        </w:numPr>
      </w:pPr>
      <w:r>
        <w:t>Arthritis is more common among women with greater difficulty managing on income</w:t>
      </w:r>
      <w:r w:rsidR="00CB4B54">
        <w:t>.</w:t>
      </w:r>
    </w:p>
    <w:p w14:paraId="63CA8B24" w14:textId="2E25C859" w:rsidR="00A515BE" w:rsidRDefault="00A515BE" w:rsidP="00A515BE">
      <w:pPr>
        <w:pStyle w:val="ListParagraph"/>
        <w:numPr>
          <w:ilvl w:val="0"/>
          <w:numId w:val="15"/>
        </w:numPr>
      </w:pPr>
      <w:r>
        <w:t>Arthritis is strongly associated with higher Body Mass Index</w:t>
      </w:r>
      <w:r w:rsidR="00CB4B54">
        <w:t>.</w:t>
      </w:r>
    </w:p>
    <w:p w14:paraId="6C48C243" w14:textId="7A83DCE3" w:rsidR="00A515BE" w:rsidRDefault="00A515BE" w:rsidP="00A515BE">
      <w:pPr>
        <w:pStyle w:val="ListParagraph"/>
        <w:numPr>
          <w:ilvl w:val="0"/>
          <w:numId w:val="15"/>
        </w:numPr>
      </w:pPr>
      <w:r>
        <w:t>Arthritis is strongly associated with lower levels of Physical Activity</w:t>
      </w:r>
      <w:r w:rsidR="00CB4B54">
        <w:t>.</w:t>
      </w:r>
    </w:p>
    <w:p w14:paraId="3E516A8B" w14:textId="2FBDF983" w:rsidR="00A515BE" w:rsidRDefault="00A515BE" w:rsidP="00A515BE">
      <w:pPr>
        <w:pStyle w:val="ListParagraph"/>
        <w:numPr>
          <w:ilvl w:val="0"/>
          <w:numId w:val="15"/>
        </w:numPr>
      </w:pPr>
      <w:r>
        <w:t>Stress and depression may play a role in development of arthritis</w:t>
      </w:r>
      <w:r w:rsidR="00CB4B54">
        <w:t>.</w:t>
      </w:r>
    </w:p>
    <w:p w14:paraId="5471270B" w14:textId="2619D29C" w:rsidR="00A515BE" w:rsidRDefault="00A515BE" w:rsidP="00A515BE">
      <w:pPr>
        <w:pStyle w:val="ListParagraph"/>
        <w:numPr>
          <w:ilvl w:val="0"/>
          <w:numId w:val="15"/>
        </w:numPr>
      </w:pPr>
      <w:r>
        <w:t>Anxiety is associated with arthritis</w:t>
      </w:r>
      <w:r w:rsidR="00CB4B54">
        <w:t>.</w:t>
      </w:r>
    </w:p>
    <w:p w14:paraId="13F3B4F4" w14:textId="77777777" w:rsidR="00A515BE" w:rsidRDefault="00A515BE" w:rsidP="00A515BE">
      <w:pPr>
        <w:pStyle w:val="ListParagraph"/>
        <w:numPr>
          <w:ilvl w:val="0"/>
          <w:numId w:val="15"/>
        </w:numPr>
      </w:pPr>
      <w:r>
        <w:t>Women with arthritis have worse physical function and mental health scores.</w:t>
      </w:r>
    </w:p>
    <w:p w14:paraId="0771B3F5" w14:textId="536F6430" w:rsidR="00A515BE" w:rsidRDefault="00A515BE" w:rsidP="00A515BE">
      <w:pPr>
        <w:pStyle w:val="ListParagraph"/>
        <w:numPr>
          <w:ilvl w:val="0"/>
          <w:numId w:val="15"/>
        </w:numPr>
      </w:pPr>
      <w:r>
        <w:t>Women with arthritis have greater use of general practice services than women without arthritis.</w:t>
      </w:r>
    </w:p>
    <w:p w14:paraId="1490C705" w14:textId="3C106EAA" w:rsidR="00805B90" w:rsidRDefault="00805B90" w:rsidP="00805B90">
      <w:pPr>
        <w:pStyle w:val="ListParagraph"/>
        <w:numPr>
          <w:ilvl w:val="0"/>
          <w:numId w:val="15"/>
        </w:numPr>
      </w:pPr>
      <w:r>
        <w:t xml:space="preserve">MBS costs for women from the 1946-51 cohort with arthritis were almost </w:t>
      </w:r>
      <w:r w:rsidR="00F521EC">
        <w:t>5</w:t>
      </w:r>
      <w:r>
        <w:t>0% higher and PBS costs</w:t>
      </w:r>
      <w:r w:rsidR="00F521EC">
        <w:t xml:space="preserve"> more than</w:t>
      </w:r>
      <w:r>
        <w:t xml:space="preserve"> 60% higher than </w:t>
      </w:r>
      <w:r w:rsidR="00F521EC">
        <w:t xml:space="preserve">for </w:t>
      </w:r>
      <w:r>
        <w:t xml:space="preserve">women who did not have arthritis. As would be expected, all women in the 1921-26 cohort used more MBS and PBS services than the younger cohort, but the cost discrepancy between women with and without arthritis remained apparent. </w:t>
      </w:r>
    </w:p>
    <w:p w14:paraId="784BF206" w14:textId="77777777" w:rsidR="00805B90" w:rsidRDefault="00805B90" w:rsidP="00805B90">
      <w:pPr>
        <w:pStyle w:val="ListParagraph"/>
        <w:ind w:left="360"/>
      </w:pPr>
    </w:p>
    <w:p w14:paraId="736363EB" w14:textId="77777777" w:rsidR="00A515BE" w:rsidRDefault="00A515BE">
      <w:pPr>
        <w:spacing w:before="0" w:after="0" w:line="240" w:lineRule="auto"/>
        <w:jc w:val="left"/>
      </w:pPr>
      <w:r>
        <w:br w:type="page"/>
      </w:r>
    </w:p>
    <w:p w14:paraId="79D5CFF9" w14:textId="77777777" w:rsidR="00A515BE" w:rsidRPr="00BF128E" w:rsidRDefault="00A515BE" w:rsidP="00A515BE">
      <w:pPr>
        <w:pStyle w:val="Heading1"/>
      </w:pPr>
      <w:bookmarkStart w:id="143" w:name="_Toc426447340"/>
      <w:bookmarkStart w:id="144" w:name="_Toc426447753"/>
      <w:r w:rsidRPr="00BF128E">
        <w:lastRenderedPageBreak/>
        <w:t>Asthma</w:t>
      </w:r>
      <w:bookmarkEnd w:id="143"/>
      <w:bookmarkEnd w:id="144"/>
      <w:r w:rsidRPr="00BF128E">
        <w:t xml:space="preserve"> </w:t>
      </w:r>
    </w:p>
    <w:p w14:paraId="1A988D2E" w14:textId="77777777" w:rsidR="00A515BE" w:rsidRPr="00BF128E" w:rsidRDefault="00A515BE" w:rsidP="00A515BE"/>
    <w:p w14:paraId="696CCBA4" w14:textId="77777777" w:rsidR="00A515BE" w:rsidRPr="0076212D" w:rsidRDefault="00A515BE" w:rsidP="00A515BE">
      <w:r w:rsidRPr="0076212D">
        <w:t xml:space="preserve">Asthma is a chronic inflammatory condition of the airways which is associated with episodes of wheezing, breathlessness and tightness in the chest due to narrowing of the airways and excess mucous production. The causes of asthma are not well understood, although genetic predisposition as well as environmental and lifestyle factors may play a role. Asthma can be triggered by viral infections, exposure to allergens and tobacco smoke or other air pollutants, exercise, and some chemicals or additives in foods. The impact of asthma can vary from mild symptoms, which cause few problems, to severe and persistent wheezing and shortness of breath, which may be life threatening. </w:t>
      </w:r>
    </w:p>
    <w:p w14:paraId="0DCD39AF" w14:textId="77777777" w:rsidR="00A515BE" w:rsidRPr="0076212D" w:rsidRDefault="00A515BE" w:rsidP="00A515BE"/>
    <w:p w14:paraId="152A9FA8" w14:textId="486A7462" w:rsidR="00A515BE" w:rsidRPr="00BF128E" w:rsidRDefault="00A515BE" w:rsidP="00A515BE">
      <w:r w:rsidRPr="0076212D">
        <w:t xml:space="preserve">Australia has a particularly high prevalence of asthma, with 19% of adults reporting they have ever had asthma, and around 10% had current asthma </w:t>
      </w:r>
      <w:r w:rsidRPr="0076212D">
        <w:fldChar w:fldCharType="begin"/>
      </w:r>
      <w:r w:rsidRPr="0076212D">
        <w:instrText xml:space="preserve"> ADDIN EN.CITE &lt;EndNote&gt;&lt;Cite&gt;&lt;Author&gt;AIHW&lt;/Author&gt;&lt;Year&gt;2011&lt;/Year&gt;&lt;RecNum&gt;52&lt;/RecNum&gt;&lt;DisplayText&gt;(AIHW, 2011)&lt;/DisplayText&gt;&lt;record&gt;&lt;rec-number&gt;52&lt;/rec-number&gt;&lt;foreign-keys&gt;&lt;key app="EN" db-id="pwrrwxdaa2200me0xfkxz5fnzstf9pwaf9vt"&gt;52&lt;/key&gt;&lt;/foreign-keys&gt;&lt;ref-type name="Report"&gt;27&lt;/ref-type&gt;&lt;contributors&gt;&lt;authors&gt;&lt;author&gt;AIHW,&lt;/author&gt;&lt;/authors&gt;&lt;/contributors&gt;&lt;titles&gt;&lt;title&gt;Asthma in Australia 2011: with a focus chapter on chronic obstructive pulmonary disease. Asthma series no. 4. Cat. no. ACM 22.&lt;/title&gt;&lt;/titles&gt;&lt;dates&gt;&lt;year&gt;2011&lt;/year&gt;&lt;/dates&gt;&lt;pub-location&gt;Canberra&lt;/pub-location&gt;&lt;publisher&gt;AIHW&lt;/publisher&gt;&lt;urls&gt;&lt;/urls&gt;&lt;/record&gt;&lt;/Cite&gt;&lt;/EndNote&gt;</w:instrText>
      </w:r>
      <w:r w:rsidRPr="0076212D">
        <w:fldChar w:fldCharType="separate"/>
      </w:r>
      <w:r w:rsidRPr="0076212D">
        <w:rPr>
          <w:noProof/>
        </w:rPr>
        <w:t>(</w:t>
      </w:r>
      <w:hyperlink w:anchor="_ENREF_1" w:tooltip="AIHW, 2011 #52" w:history="1">
        <w:r w:rsidR="002139DB" w:rsidRPr="0076212D">
          <w:rPr>
            <w:noProof/>
          </w:rPr>
          <w:t>AIHW, 2011</w:t>
        </w:r>
      </w:hyperlink>
      <w:r w:rsidRPr="0076212D">
        <w:rPr>
          <w:noProof/>
        </w:rPr>
        <w:t>)</w:t>
      </w:r>
      <w:r w:rsidRPr="0076212D">
        <w:fldChar w:fldCharType="end"/>
      </w:r>
      <w:r w:rsidRPr="0076212D">
        <w:t xml:space="preserve">. Asthma rates have been increasing over time, and asthma has been identified as a national health priority. The lifetime prevalence of asthma in adults is higher among women than men, particularly after 75 years of age, and women have a higher risk of asthma-related death </w:t>
      </w:r>
      <w:r w:rsidRPr="0076212D">
        <w:fldChar w:fldCharType="begin">
          <w:fldData xml:space="preserve">PEVuZE5vdGU+PENpdGU+PEF1dGhvcj5HaWJzb248L0F1dGhvcj48WWVhcj4yMDEwPC9ZZWFyPjxS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4MDMtMTM8L3Bh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</w:fldData>
        </w:fldChar>
      </w:r>
      <w:r w:rsidRPr="0076212D">
        <w:instrText xml:space="preserve"> ADDIN EN.CITE </w:instrText>
      </w:r>
      <w:r w:rsidRPr="0076212D">
        <w:fldChar w:fldCharType="begin">
          <w:fldData xml:space="preserve">PEVuZE5vdGU+PENpdGU+PEF1dGhvcj5HaWJzb248L0F1dGhvcj48WWVhcj4yMDEwPC9ZZWFyPjxS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4MDMtMTM8L3Bh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</w:fldData>
        </w:fldChar>
      </w:r>
      <w:r w:rsidRPr="0076212D">
        <w:instrText xml:space="preserve"> ADDIN EN.CITE.DATA </w:instrText>
      </w:r>
      <w:r w:rsidRPr="0076212D">
        <w:fldChar w:fldCharType="end"/>
      </w:r>
      <w:r w:rsidRPr="0076212D">
        <w:fldChar w:fldCharType="separate"/>
      </w:r>
      <w:r w:rsidRPr="0076212D">
        <w:rPr>
          <w:noProof/>
        </w:rPr>
        <w:t>(</w:t>
      </w:r>
      <w:hyperlink w:anchor="_ENREF_29" w:tooltip="Gibson, 2010 #53" w:history="1">
        <w:r w:rsidR="002139DB" w:rsidRPr="0076212D">
          <w:rPr>
            <w:noProof/>
          </w:rPr>
          <w:t>Gibson et al., 2010</w:t>
        </w:r>
      </w:hyperlink>
      <w:r w:rsidRPr="0076212D">
        <w:rPr>
          <w:noProof/>
        </w:rPr>
        <w:t>)</w:t>
      </w:r>
      <w:r w:rsidRPr="0076212D">
        <w:fldChar w:fldCharType="end"/>
      </w:r>
      <w:r w:rsidRPr="0076212D">
        <w:t>.</w:t>
      </w:r>
      <w:r w:rsidRPr="00BF128E">
        <w:t xml:space="preserve"> </w:t>
      </w:r>
      <w:r>
        <w:t xml:space="preserve"> </w:t>
      </w:r>
    </w:p>
    <w:p w14:paraId="1F3BA289" w14:textId="77777777" w:rsidR="00A515BE" w:rsidRPr="00BF128E" w:rsidRDefault="00A515BE" w:rsidP="00A515BE"/>
    <w:p w14:paraId="4DD72594" w14:textId="1D4DCCE4" w:rsidR="00A515BE" w:rsidRPr="0076212D" w:rsidRDefault="00A515BE" w:rsidP="00A515BE">
      <w:r w:rsidRPr="0076212D">
        <w:t xml:space="preserve">The prevalence of asthma also varies with age. Asthma and related symptoms such as wheeze are very common among children aged less than three years, with 17% of children in the Longitudinal Study of Australian Children experiencing asthma or wheeze by age three. By age 4-5 years 24% of the children had asthma or wheeze at some time. However many people who had asthma at this early age will not have asthma later in life, although more severe childhood asthma is likely to persist into adulthood. Adults with asthma can also experience remission of their condition, with ten year remission rates of up to 20% </w:t>
      </w:r>
      <w:r w:rsidRPr="0076212D">
        <w:fldChar w:fldCharType="begin">
          <w:fldData xml:space="preserve">PEVuZE5vdGU+PENpdGU+PEF1dGhvcj5Ib2xtPC9BdXRob3I+PFllYXI+MjAwNzwvWWVhcj48UmVj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</w:fldData>
        </w:fldChar>
      </w:r>
      <w:r w:rsidR="00824739">
        <w:instrText xml:space="preserve"> ADDIN EN.CITE </w:instrText>
      </w:r>
      <w:r w:rsidR="00824739">
        <w:fldChar w:fldCharType="begin">
          <w:fldData xml:space="preserve">PEVuZE5vdGU+PENpdGU+PEF1dGhvcj5Ib2xtPC9BdXRob3I+PFllYXI+MjAwNzwvWWVhcj48UmVj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</w:fldData>
        </w:fldChar>
      </w:r>
      <w:r w:rsidR="00824739">
        <w:instrText xml:space="preserve"> ADDIN EN.CITE.DATA </w:instrText>
      </w:r>
      <w:r w:rsidR="00824739">
        <w:fldChar w:fldCharType="end"/>
      </w:r>
      <w:r w:rsidRPr="0076212D">
        <w:fldChar w:fldCharType="separate"/>
      </w:r>
      <w:r w:rsidRPr="0076212D">
        <w:rPr>
          <w:noProof/>
        </w:rPr>
        <w:t>(</w:t>
      </w:r>
      <w:hyperlink w:anchor="_ENREF_39" w:tooltip="Holm, 2007 #54" w:history="1">
        <w:r w:rsidR="002139DB" w:rsidRPr="0076212D">
          <w:rPr>
            <w:noProof/>
          </w:rPr>
          <w:t>Holm et al., 2007</w:t>
        </w:r>
      </w:hyperlink>
      <w:r w:rsidRPr="0076212D">
        <w:rPr>
          <w:noProof/>
        </w:rPr>
        <w:t>)</w:t>
      </w:r>
      <w:r w:rsidRPr="0076212D">
        <w:fldChar w:fldCharType="end"/>
      </w:r>
      <w:r w:rsidRPr="0076212D">
        <w:t>.</w:t>
      </w:r>
    </w:p>
    <w:p w14:paraId="51C9875D" w14:textId="77777777" w:rsidR="00A515BE" w:rsidRPr="0076212D" w:rsidRDefault="00A515BE" w:rsidP="00A515BE"/>
    <w:p w14:paraId="3B5AEA81" w14:textId="27E56E00" w:rsidR="00A515BE" w:rsidRPr="00BF128E" w:rsidRDefault="00A515BE" w:rsidP="00A515BE">
      <w:r w:rsidRPr="0076212D">
        <w:t xml:space="preserve">In the Australian Health Study 2011-12, 11.5% of women aged 45-54 reported asthma. Asthma was also reported by around 12% of women in the 55-64 age group, and around 13% of women aged 65 years and older </w:t>
      </w:r>
      <w:r w:rsidRPr="0076212D">
        <w:fldChar w:fldCharType="begin"/>
      </w:r>
      <w:r w:rsidRPr="0076212D">
        <w:instrText xml:space="preserve"> ADDIN EN.CITE &lt;EndNote&gt;&lt;Cite&gt;&lt;Author&gt;Australian Health Survey&lt;/Author&gt;&lt;Year&gt;2012&lt;/Year&gt;&lt;RecNum&gt;55&lt;/RecNum&gt;&lt;DisplayText&gt;(Australian Health Survey, 2012a)&lt;/DisplayText&gt;&lt;record&gt;&lt;rec-number&gt;55&lt;/rec-number&gt;&lt;foreign-keys&gt;&lt;key app="EN" db-id="pwrrwxdaa2200me0xfkxz5fnzstf9pwaf9vt"&gt;55&lt;/key&gt;&lt;/foreign-keys&gt;&lt;ref-type name="Web Page"&gt;12&lt;/ref-type&gt;&lt;contributors&gt;&lt;authors&gt;&lt;author&gt;Australian Health Survey, &lt;/author&gt;&lt;/authors&gt;&lt;/contributors&gt;&lt;titles&gt;&lt;title&gt;First Results, 2011-12 , Asthma&lt;/title&gt;&lt;/titles&gt;&lt;volume&gt;2015&lt;/volume&gt;&lt;number&gt;25 March&lt;/number&gt;&lt;dates&gt;&lt;year&gt;2012&lt;/year&gt;&lt;/dates&gt;&lt;pub-location&gt;Canberra&lt;/pub-location&gt;&lt;publisher&gt;ABS&lt;/publisher&gt;&lt;urls&gt;&lt;related-urls&gt;&lt;url&gt;http://www.abs.gov.au/ausstats/abs@.nsf/Lookup/by%20Subject/4338.0~2011-13~Main%20Features~Asthma~15&lt;/url&gt;&lt;/related-urls&gt;&lt;/urls&gt;&lt;/record&gt;&lt;/Cite&gt;&lt;/EndNote&gt;</w:instrText>
      </w:r>
      <w:r w:rsidRPr="0076212D">
        <w:fldChar w:fldCharType="separate"/>
      </w:r>
      <w:r w:rsidRPr="0076212D">
        <w:rPr>
          <w:noProof/>
        </w:rPr>
        <w:t>(</w:t>
      </w:r>
      <w:hyperlink w:anchor="_ENREF_8" w:tooltip="Australian Health Survey, 2012 #55" w:history="1">
        <w:r w:rsidR="002139DB" w:rsidRPr="0076212D">
          <w:rPr>
            <w:noProof/>
          </w:rPr>
          <w:t>Australian Health Survey, 2012a</w:t>
        </w:r>
      </w:hyperlink>
      <w:r w:rsidRPr="0076212D">
        <w:rPr>
          <w:noProof/>
        </w:rPr>
        <w:t>)</w:t>
      </w:r>
      <w:r w:rsidRPr="0076212D">
        <w:fldChar w:fldCharType="end"/>
      </w:r>
      <w:r w:rsidRPr="0076212D">
        <w:t>.</w:t>
      </w:r>
    </w:p>
    <w:p w14:paraId="29E32A09" w14:textId="77777777" w:rsidR="00A515BE" w:rsidRPr="00BF128E" w:rsidRDefault="00A515BE" w:rsidP="00A515BE"/>
    <w:p w14:paraId="0AD06693"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145" w:name="_Toc426447341"/>
      <w:bookmarkStart w:id="146" w:name="_Toc426447754"/>
      <w:r w:rsidRPr="00BF128E">
        <w:rPr>
          <w:rFonts w:ascii="Calibri" w:eastAsia="MS Gothic" w:hAnsi="Calibri" w:cs="Calibri"/>
          <w:b/>
          <w:bCs/>
          <w:sz w:val="26"/>
          <w:szCs w:val="26"/>
        </w:rPr>
        <w:t>Women and asthma</w:t>
      </w:r>
      <w:bookmarkEnd w:id="145"/>
      <w:bookmarkEnd w:id="146"/>
    </w:p>
    <w:p w14:paraId="77FBDDEE" w14:textId="4DF19AEA" w:rsidR="00A515BE" w:rsidRPr="00BF128E" w:rsidRDefault="00A515BE" w:rsidP="00A515BE">
      <w:r w:rsidRPr="00BF128E">
        <w:t xml:space="preserve">The higher prevalence of asthma in women may occur as a consequence of sex-based </w:t>
      </w:r>
      <w:r w:rsidRPr="0076212D">
        <w:t xml:space="preserve">biological differences, including different pulmonary development in utero and in childhood, differences in adult lung function, and differences in immuno-responsiveness. Reproductive factors such as menarche, pregnancy, use of hormonal contraceptives, use of hormonal therapy, and the menopause have been shown to play a role </w:t>
      </w:r>
      <w:r w:rsidRPr="0076212D">
        <w:fldChar w:fldCharType="begin">
          <w:fldData xml:space="preserve">PEVuZE5vdGU+PENpdGU+PEF1dGhvcj5NYWNzYWxpPC9BdXRob3I+PFllYXI+MjAwOTwvWWVhcj48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</w:fldData>
        </w:fldChar>
      </w:r>
      <w:r w:rsidR="00824739">
        <w:instrText xml:space="preserve"> ADDIN EN.CITE </w:instrText>
      </w:r>
      <w:r w:rsidR="00824739">
        <w:fldChar w:fldCharType="begin">
          <w:fldData xml:space="preserve">PEVuZE5vdGU+PENpdGU+PEF1dGhvcj5NYWNzYWxpPC9BdXRob3I+PFllYXI+MjAwOTwvWWVhcj48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</w:fldData>
        </w:fldChar>
      </w:r>
      <w:r w:rsidR="00824739">
        <w:instrText xml:space="preserve"> ADDIN EN.CITE.DATA </w:instrText>
      </w:r>
      <w:r w:rsidR="00824739">
        <w:fldChar w:fldCharType="end"/>
      </w:r>
      <w:r w:rsidRPr="0076212D">
        <w:fldChar w:fldCharType="separate"/>
      </w:r>
      <w:r w:rsidRPr="0076212D">
        <w:rPr>
          <w:noProof/>
        </w:rPr>
        <w:t>(</w:t>
      </w:r>
      <w:hyperlink w:anchor="_ENREF_60" w:tooltip="Macsali, 2009 #56" w:history="1">
        <w:r w:rsidR="002139DB" w:rsidRPr="0076212D">
          <w:rPr>
            <w:noProof/>
          </w:rPr>
          <w:t>Macsali et al., 2009</w:t>
        </w:r>
      </w:hyperlink>
      <w:r w:rsidRPr="0076212D">
        <w:rPr>
          <w:noProof/>
        </w:rPr>
        <w:t xml:space="preserve">, </w:t>
      </w:r>
      <w:hyperlink w:anchor="_ENREF_61" w:tooltip="Macsali, 2011 #57" w:history="1">
        <w:r w:rsidR="002139DB" w:rsidRPr="0076212D">
          <w:rPr>
            <w:noProof/>
          </w:rPr>
          <w:t xml:space="preserve">Macsali </w:t>
        </w:r>
        <w:r w:rsidR="002139DB" w:rsidRPr="0076212D">
          <w:rPr>
            <w:noProof/>
          </w:rPr>
          <w:lastRenderedPageBreak/>
          <w:t>et al., 2011</w:t>
        </w:r>
      </w:hyperlink>
      <w:r w:rsidRPr="0076212D">
        <w:rPr>
          <w:noProof/>
        </w:rPr>
        <w:t xml:space="preserve">, </w:t>
      </w:r>
      <w:hyperlink w:anchor="_ENREF_11" w:tooltip="Barr, 2004 #58" w:history="1">
        <w:r w:rsidR="002139DB" w:rsidRPr="0076212D">
          <w:rPr>
            <w:noProof/>
          </w:rPr>
          <w:t>Barr et al., 2004</w:t>
        </w:r>
      </w:hyperlink>
      <w:r w:rsidRPr="0076212D">
        <w:rPr>
          <w:noProof/>
        </w:rPr>
        <w:t>)</w:t>
      </w:r>
      <w:r w:rsidRPr="0076212D">
        <w:fldChar w:fldCharType="end"/>
      </w:r>
      <w:r w:rsidRPr="0076212D">
        <w:t xml:space="preserve">. Obesity has also been identified as a risk factor for asthma </w:t>
      </w:r>
      <w:r w:rsidRPr="0076212D">
        <w:fldChar w:fldCharType="begin">
          <w:fldData xml:space="preserve">PEVuZE5vdGU+PENpdGU+PEF1dGhvcj5Wb248L0F1dGhvcj48WWVhcj4yMDA5PC9ZZWFyPjxSZWNO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ODg5LTkzPC9wYWdlcz48dm9sdW1lPjY0PC92b2x1bWU+PG51bWJlcj4xMDwv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</w:fldData>
        </w:fldChar>
      </w:r>
      <w:r w:rsidRPr="0076212D">
        <w:instrText xml:space="preserve"> ADDIN EN.CITE </w:instrText>
      </w:r>
      <w:r w:rsidRPr="0076212D">
        <w:fldChar w:fldCharType="begin">
          <w:fldData xml:space="preserve">PEVuZE5vdGU+PENpdGU+PEF1dGhvcj5Wb248L0F1dGhvcj48WWVhcj4yMDA5PC9ZZWFyPjxSZWNO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ODg5LTkzPC9wYWdlcz48dm9sdW1lPjY0PC92b2x1bWU+PG51bWJlcj4xMDwv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</w:fldData>
        </w:fldChar>
      </w:r>
      <w:r w:rsidRPr="0076212D">
        <w:instrText xml:space="preserve"> ADDIN EN.CITE.DATA </w:instrText>
      </w:r>
      <w:r w:rsidRPr="0076212D">
        <w:fldChar w:fldCharType="end"/>
      </w:r>
      <w:r w:rsidRPr="0076212D">
        <w:fldChar w:fldCharType="separate"/>
      </w:r>
      <w:r w:rsidRPr="0076212D">
        <w:rPr>
          <w:noProof/>
        </w:rPr>
        <w:t>(</w:t>
      </w:r>
      <w:hyperlink w:anchor="_ENREF_99" w:tooltip="Von Behren, 2009 #59" w:history="1">
        <w:r w:rsidR="002139DB" w:rsidRPr="0076212D">
          <w:rPr>
            <w:noProof/>
          </w:rPr>
          <w:t>Von Behren et al., 2009</w:t>
        </w:r>
      </w:hyperlink>
      <w:r w:rsidRPr="0076212D">
        <w:rPr>
          <w:noProof/>
        </w:rPr>
        <w:t>)</w:t>
      </w:r>
      <w:r w:rsidRPr="0076212D">
        <w:fldChar w:fldCharType="end"/>
      </w:r>
      <w:r w:rsidRPr="0076212D">
        <w:t xml:space="preserve">. The higher prevalence among women may also be due to different levels of exposure to allergens and other triggers associated with gender-roles </w:t>
      </w:r>
      <w:r w:rsidRPr="0076212D">
        <w:fldChar w:fldCharType="begin"/>
      </w:r>
      <w:r w:rsidR="00824739">
        <w:instrText xml:space="preserve"> ADDIN EN.CITE &lt;EndNote&gt;&lt;Cite&gt;&lt;Author&gt;Postma&lt;/Author&gt;&lt;Year&gt;2007&lt;/Year&gt;&lt;RecNum&gt;60&lt;/RecNum&gt;&lt;DisplayText&gt;(Postma, 2007)&lt;/DisplayText&gt;&lt;record&gt;&lt;rec-number&gt;60&lt;/rec-number&gt;&lt;foreign-keys&gt;&lt;key app="EN" db-id="pwrrwxdaa2200me0xfkxz5fnzstf9pwaf9vt"&gt;60&lt;/key&gt;&lt;/foreign-keys&gt;&lt;ref-type name="Journal Article"&gt;17&lt;/ref-type&gt;&lt;contributors&gt;&lt;authors&gt;&lt;author&gt;Postma, D. S.&lt;/author&gt;&lt;/authors&gt;&lt;/contributors&gt;&lt;auth-address&gt;Department of Pulmonology, University Medical Center Groningen, University of Groningen, Groningen, The Netherlands. d.s.postma@int.umcg.nl&lt;/auth-address&gt;&lt;titles&gt;&lt;title&gt;Gender differences in asthma development and progression&lt;/title&gt;&lt;secondary-title&gt;Gender Medicine&lt;/secondary-title&gt;&lt;alt-title&gt;Gend Med&lt;/alt-title&gt;&lt;/titles&gt;&lt;periodical&gt;&lt;full-title&gt;Gender medicine&lt;/full-title&gt;&lt;abbr-1&gt;Gend Med&lt;/abbr-1&gt;&lt;/periodical&gt;&lt;alt-periodical&gt;&lt;full-title&gt;Gender medicine&lt;/full-title&gt;&lt;abbr-1&gt;Gend Med&lt;/abbr-1&gt;&lt;/alt-periodical&gt;&lt;pages&gt;S133-46&lt;/pages&gt;&lt;volume&gt;4 Suppl B&lt;/volume&gt;&lt;edition&gt;2007/12/25&lt;/edition&gt;&lt;keywords&gt;&lt;keyword&gt;Adolescent&lt;/keyword&gt;&lt;keyword&gt;Asthma/*genetics/immunology&lt;/keyword&gt;&lt;keyword&gt;Child&lt;/keyword&gt;&lt;keyword&gt;Child Development&lt;/keyword&gt;&lt;keyword&gt;Child, Preschool&lt;/keyword&gt;&lt;keyword&gt;Female&lt;/keyword&gt;&lt;keyword&gt;*Genetic Predisposition to Disease&lt;/keyword&gt;&lt;keyword&gt;Gonadal Steroid Hormones/immunology/physiology&lt;/keyword&gt;&lt;keyword&gt;Humans&lt;/keyword&gt;&lt;keyword&gt;Infant&lt;/keyword&gt;&lt;keyword&gt;Male&lt;/keyword&gt;&lt;keyword&gt;Puberty/genetics/immunology&lt;/keyword&gt;&lt;keyword&gt;Sex Factors&lt;/keyword&gt;&lt;/keywords&gt;&lt;dates&gt;&lt;year&gt;2007&lt;/year&gt;&lt;/dates&gt;&lt;isbn&gt;1550-8579 (Print)&amp;#xD;1550-8579 (Linking)&lt;/isbn&gt;&lt;accession-num&gt;18156099&lt;/accession-num&gt;&lt;work-type&gt;Research Support, Non-U.S. Gov&amp;apos;t&amp;#xD;Review&lt;/work-type&gt;&lt;urls&gt;&lt;related-urls&gt;&lt;url&gt;http://www.ncbi.nlm.nih.gov/pubmed/18156099&lt;/url&gt;&lt;/related-urls&gt;&lt;/urls&gt;&lt;language&gt;eng&lt;/language&gt;&lt;/record&gt;&lt;/Cite&gt;&lt;/EndNote&gt;</w:instrText>
      </w:r>
      <w:r w:rsidRPr="0076212D">
        <w:fldChar w:fldCharType="separate"/>
      </w:r>
      <w:r w:rsidRPr="0076212D">
        <w:rPr>
          <w:noProof/>
        </w:rPr>
        <w:t>(</w:t>
      </w:r>
      <w:hyperlink w:anchor="_ENREF_78" w:tooltip="Postma, 2007 #60" w:history="1">
        <w:r w:rsidR="002139DB" w:rsidRPr="0076212D">
          <w:rPr>
            <w:noProof/>
          </w:rPr>
          <w:t>Postma, 2007</w:t>
        </w:r>
      </w:hyperlink>
      <w:r w:rsidRPr="0076212D">
        <w:rPr>
          <w:noProof/>
        </w:rPr>
        <w:t>)</w:t>
      </w:r>
      <w:r w:rsidRPr="0076212D">
        <w:fldChar w:fldCharType="end"/>
      </w:r>
      <w:r w:rsidRPr="0076212D">
        <w:t>.</w:t>
      </w:r>
      <w:r w:rsidRPr="00BF128E">
        <w:t xml:space="preserve"> </w:t>
      </w:r>
    </w:p>
    <w:p w14:paraId="147DED13" w14:textId="77777777" w:rsidR="00A515BE" w:rsidRPr="00BF128E" w:rsidRDefault="00A515BE" w:rsidP="00A515BE"/>
    <w:p w14:paraId="3DFC9DE3"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147" w:name="_Toc426447342"/>
      <w:bookmarkStart w:id="148" w:name="_Toc426447755"/>
      <w:r w:rsidRPr="00BF128E">
        <w:rPr>
          <w:rFonts w:ascii="Calibri" w:eastAsia="MS Gothic" w:hAnsi="Calibri" w:cs="Calibri"/>
          <w:b/>
          <w:bCs/>
          <w:sz w:val="26"/>
          <w:szCs w:val="26"/>
        </w:rPr>
        <w:t>Ascertainment of asthma in ALSWH</w:t>
      </w:r>
      <w:bookmarkEnd w:id="147"/>
      <w:bookmarkEnd w:id="148"/>
    </w:p>
    <w:p w14:paraId="1F41D8D8" w14:textId="77777777" w:rsidR="00A515BE" w:rsidRPr="00BF128E" w:rsidRDefault="00A515BE" w:rsidP="00A515BE"/>
    <w:p w14:paraId="3C28A5F8" w14:textId="00AF1DA4" w:rsidR="00A515BE" w:rsidRPr="0076212D" w:rsidRDefault="00A515BE" w:rsidP="00A515BE">
      <w:pPr>
        <w:widowControl w:val="0"/>
        <w:autoSpaceDE w:val="0"/>
        <w:autoSpaceDN w:val="0"/>
        <w:adjustRightInd w:val="0"/>
        <w:rPr>
          <w:rFonts w:ascii="Times New Roman" w:eastAsiaTheme="minorHAnsi" w:hAnsi="Times New Roman" w:cs="Times New Roman"/>
          <w:sz w:val="20"/>
          <w:szCs w:val="20"/>
          <w:lang w:val="en-US"/>
        </w:rPr>
      </w:pPr>
      <w:r w:rsidRPr="0076212D">
        <w:t xml:space="preserve">Clinically, a diagnosis of asthma is based on a combination of symptoms, variable airway obstruction, airway inflammation and airway hyper-responsiveness. The most reliable objective measure of lung function is spirometry, which establishes the presence and reversibility of airflow obstruction. However this investigation is not often used in primary care, so a diagnosis of asthma is often made on the basis of typical symptoms only. These symptoms may vary over time and may overlap with a number of other respiratory and non-respiratory conditions, so a definitive diagnosis in primary care may be difficult </w:t>
      </w:r>
      <w:r w:rsidRPr="0076212D">
        <w:fldChar w:fldCharType="begin">
          <w:fldData xml:space="preserve">PEVuZE5vdGU+PENpdGU+PEF1dGhvcj5QZWtrYW5lbjwvQXV0aG9yPjxZZWFyPjIwMDU8L1llYXI+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</w:fldData>
        </w:fldChar>
      </w:r>
      <w:r w:rsidR="00824739">
        <w:instrText xml:space="preserve"> ADDIN EN.CITE </w:instrText>
      </w:r>
      <w:r w:rsidR="00824739">
        <w:fldChar w:fldCharType="begin">
          <w:fldData xml:space="preserve">PEVuZE5vdGU+PENpdGU+PEF1dGhvcj5QZWtrYW5lbjwvQXV0aG9yPjxZZWFyPjIwMDU8L1llYXI+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</w:fldData>
        </w:fldChar>
      </w:r>
      <w:r w:rsidR="00824739">
        <w:instrText xml:space="preserve"> ADDIN EN.CITE.DATA </w:instrText>
      </w:r>
      <w:r w:rsidR="00824739">
        <w:fldChar w:fldCharType="end"/>
      </w:r>
      <w:r w:rsidRPr="0076212D">
        <w:fldChar w:fldCharType="separate"/>
      </w:r>
      <w:r w:rsidRPr="0076212D">
        <w:rPr>
          <w:noProof/>
        </w:rPr>
        <w:t>(</w:t>
      </w:r>
      <w:hyperlink w:anchor="_ENREF_77" w:tooltip="Pekkanen, 2005 #61" w:history="1">
        <w:r w:rsidR="002139DB" w:rsidRPr="0076212D">
          <w:rPr>
            <w:noProof/>
          </w:rPr>
          <w:t>Pekkanen et al., 2005</w:t>
        </w:r>
      </w:hyperlink>
      <w:r w:rsidRPr="0076212D">
        <w:rPr>
          <w:noProof/>
        </w:rPr>
        <w:t>)</w:t>
      </w:r>
      <w:r w:rsidRPr="0076212D">
        <w:fldChar w:fldCharType="end"/>
      </w:r>
      <w:r w:rsidRPr="0076212D">
        <w:rPr>
          <w:rFonts w:ascii="Times New Roman" w:eastAsiaTheme="minorHAnsi" w:hAnsi="Times New Roman" w:cs="Times New Roman"/>
          <w:sz w:val="20"/>
          <w:szCs w:val="20"/>
          <w:lang w:val="en-US"/>
        </w:rPr>
        <w:t xml:space="preserve">. </w:t>
      </w:r>
      <w:r w:rsidRPr="0076212D">
        <w:t xml:space="preserve">The diagnosis is particularly difficult among older people with airways disease who may be diagnosed with Chronic Obstructive Lung Disease </w:t>
      </w:r>
      <w:r w:rsidR="003C00A5">
        <w:t xml:space="preserve">(COPD) </w:t>
      </w:r>
      <w:r w:rsidRPr="0076212D">
        <w:t xml:space="preserve">as well as or instead of asthma </w:t>
      </w:r>
      <w:r w:rsidRPr="0076212D">
        <w:fldChar w:fldCharType="begin">
          <w:fldData xml:space="preserve">PEVuZE5vdGU+PENpdGU+PEF1dGhvcj5ZYXRlczwvQXV0aG9yPjxZZWFyPjIwMDU8L1llYXI+PFJl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2Mjk4NTwvcGFnZXM+PHZvbHVt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=
</w:fldData>
        </w:fldChar>
      </w:r>
      <w:r w:rsidR="00824739">
        <w:instrText xml:space="preserve"> ADDIN EN.CITE </w:instrText>
      </w:r>
      <w:r w:rsidR="00824739">
        <w:fldChar w:fldCharType="begin">
          <w:fldData xml:space="preserve">PEVuZE5vdGU+PENpdGU+PEF1dGhvcj5ZYXRlczwvQXV0aG9yPjxZZWFyPjIwMDU8L1llYXI+PFJl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=
</w:fldData>
        </w:fldChar>
      </w:r>
      <w:r w:rsidR="00824739">
        <w:instrText xml:space="preserve"> ADDIN EN.CITE.DATA </w:instrText>
      </w:r>
      <w:r w:rsidR="00824739">
        <w:fldChar w:fldCharType="end"/>
      </w:r>
      <w:r w:rsidRPr="0076212D">
        <w:fldChar w:fldCharType="separate"/>
      </w:r>
      <w:r w:rsidRPr="0076212D">
        <w:rPr>
          <w:noProof/>
        </w:rPr>
        <w:t>(</w:t>
      </w:r>
      <w:hyperlink w:anchor="_ENREF_100" w:tooltip="Yates, 2005 #62" w:history="1">
        <w:r w:rsidR="002139DB" w:rsidRPr="0076212D">
          <w:rPr>
            <w:noProof/>
          </w:rPr>
          <w:t>Yates, 2005</w:t>
        </w:r>
      </w:hyperlink>
      <w:r w:rsidRPr="0076212D">
        <w:rPr>
          <w:noProof/>
        </w:rPr>
        <w:t xml:space="preserve">, </w:t>
      </w:r>
      <w:hyperlink w:anchor="_ENREF_22" w:tooltip="de Marco, 2013 #63" w:history="1">
        <w:r w:rsidR="002139DB" w:rsidRPr="0076212D">
          <w:rPr>
            <w:noProof/>
          </w:rPr>
          <w:t>de Marco et al., 2013</w:t>
        </w:r>
      </w:hyperlink>
      <w:r w:rsidRPr="0076212D">
        <w:rPr>
          <w:noProof/>
        </w:rPr>
        <w:t>)</w:t>
      </w:r>
      <w:r w:rsidRPr="0076212D">
        <w:fldChar w:fldCharType="end"/>
      </w:r>
      <w:r w:rsidRPr="0076212D">
        <w:t>.</w:t>
      </w:r>
    </w:p>
    <w:p w14:paraId="7E73EA37" w14:textId="77777777" w:rsidR="00A515BE" w:rsidRPr="0076212D" w:rsidRDefault="00A515BE" w:rsidP="00A515BE"/>
    <w:p w14:paraId="3FED38FD" w14:textId="15F2446C" w:rsidR="00A515BE" w:rsidRPr="00BF128E" w:rsidRDefault="00A515BE" w:rsidP="00A515BE">
      <w:r w:rsidRPr="0076212D">
        <w:t xml:space="preserve">Although there is currently no standard definition for asthma for use in epidemiological studies, the most commonly used methods for identifying asthma in population studies is to ask participants whether they have ever been diagnosed by a doctor with asthma, whether they still have asthma, whether they have had wheeze in the past 12 months, and whether they are currently on asthma treatment. The exact questions and combinations used to define asthma vary across studies </w:t>
      </w:r>
      <w:r w:rsidRPr="0076212D">
        <w:fldChar w:fldCharType="begin">
          <w:fldData xml:space="preserve">PEVuZE5vdGU+PENpdGU+PEF1dGhvcj5TYS1Tb3VzYTwvQXV0aG9yPjxZZWFyPjIwMTQ8L1llYXI+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</w:fldData>
        </w:fldChar>
      </w:r>
      <w:r w:rsidR="00824739">
        <w:instrText xml:space="preserve"> ADDIN EN.CITE </w:instrText>
      </w:r>
      <w:r w:rsidR="00824739">
        <w:fldChar w:fldCharType="begin">
          <w:fldData xml:space="preserve">PEVuZE5vdGU+PENpdGU+PEF1dGhvcj5TYS1Tb3VzYTwvQXV0aG9yPjxZZWFyPjIwMTQ8L1llYXI+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</w:fldData>
        </w:fldChar>
      </w:r>
      <w:r w:rsidR="00824739">
        <w:instrText xml:space="preserve"> ADDIN EN.CITE.DATA </w:instrText>
      </w:r>
      <w:r w:rsidR="00824739">
        <w:fldChar w:fldCharType="end"/>
      </w:r>
      <w:r w:rsidRPr="0076212D">
        <w:fldChar w:fldCharType="separate"/>
      </w:r>
      <w:r w:rsidRPr="0076212D">
        <w:rPr>
          <w:noProof/>
        </w:rPr>
        <w:t>(</w:t>
      </w:r>
      <w:hyperlink w:anchor="_ENREF_82" w:tooltip="Sa-Sousa, 2014 #64" w:history="1">
        <w:r w:rsidR="002139DB" w:rsidRPr="0076212D">
          <w:rPr>
            <w:noProof/>
          </w:rPr>
          <w:t>Sa-Sousa et al., 2014</w:t>
        </w:r>
      </w:hyperlink>
      <w:r w:rsidRPr="0076212D">
        <w:rPr>
          <w:noProof/>
        </w:rPr>
        <w:t>)</w:t>
      </w:r>
      <w:r w:rsidRPr="0076212D">
        <w:fldChar w:fldCharType="end"/>
      </w:r>
      <w:r w:rsidRPr="0076212D">
        <w:t>.</w:t>
      </w:r>
      <w:r w:rsidRPr="00BF128E">
        <w:t xml:space="preserve"> </w:t>
      </w:r>
    </w:p>
    <w:p w14:paraId="0AB0293D" w14:textId="77777777" w:rsidR="00A515BE" w:rsidRPr="00BF128E" w:rsidRDefault="00A515BE" w:rsidP="00A515BE"/>
    <w:p w14:paraId="232ACF25" w14:textId="77777777" w:rsidR="00A515BE" w:rsidRDefault="00A515BE" w:rsidP="00A515BE">
      <w:pPr>
        <w:rPr>
          <w:rFonts w:ascii="Calibri" w:hAnsi="Calibri" w:cs="Calibri"/>
          <w:lang w:val="en-US"/>
        </w:rPr>
      </w:pPr>
      <w:r w:rsidRPr="00BF128E">
        <w:rPr>
          <w:rFonts w:ascii="Calibri" w:hAnsi="Calibri" w:cs="Calibri"/>
          <w:lang w:val="en-US"/>
        </w:rPr>
        <w:t>In ALSWH, prevalent asthma was ascertained from the question in Survey 1:</w:t>
      </w:r>
    </w:p>
    <w:p w14:paraId="3C598AF2" w14:textId="77777777" w:rsidR="00A515BE" w:rsidRPr="00BF128E" w:rsidRDefault="00A515BE" w:rsidP="00A515BE">
      <w:pPr>
        <w:rPr>
          <w:rFonts w:ascii="Calibri" w:hAnsi="Calibri" w:cs="Calibri"/>
          <w:lang w:val="en-US"/>
        </w:rPr>
      </w:pPr>
    </w:p>
    <w:p w14:paraId="52342AD9" w14:textId="77777777" w:rsidR="00A515BE" w:rsidRPr="00BF128E" w:rsidRDefault="00A515BE" w:rsidP="00A515BE">
      <w:pPr>
        <w:ind w:firstLine="720"/>
        <w:rPr>
          <w:rFonts w:ascii="Calibri" w:hAnsi="Calibri" w:cs="Calibri"/>
          <w:lang w:val="en-US"/>
        </w:rPr>
      </w:pPr>
      <w:r w:rsidRPr="00BF128E">
        <w:rPr>
          <w:rFonts w:ascii="Calibri" w:hAnsi="Calibri" w:cs="Calibri"/>
          <w:lang w:val="en-US"/>
        </w:rPr>
        <w:t xml:space="preserve"> “Have you ever been told by a doctor that you have asthma?”</w:t>
      </w:r>
    </w:p>
    <w:p w14:paraId="365CA4DE" w14:textId="77777777" w:rsidR="00A515BE" w:rsidRDefault="00A515BE" w:rsidP="00A515BE">
      <w:pPr>
        <w:rPr>
          <w:rFonts w:ascii="Calibri" w:hAnsi="Calibri" w:cs="Calibri"/>
          <w:lang w:val="en-US"/>
        </w:rPr>
      </w:pPr>
    </w:p>
    <w:p w14:paraId="1B2DB0EB" w14:textId="1D13FB7C" w:rsidR="00A515BE" w:rsidRDefault="00A515BE" w:rsidP="00A515BE">
      <w:pPr>
        <w:rPr>
          <w:rFonts w:ascii="Calibri" w:hAnsi="Calibri" w:cs="Calibri"/>
          <w:lang w:val="en-US"/>
        </w:rPr>
      </w:pPr>
      <w:r w:rsidRPr="00BF128E">
        <w:rPr>
          <w:rFonts w:ascii="Calibri" w:hAnsi="Calibri" w:cs="Calibri"/>
          <w:lang w:val="en-US"/>
        </w:rPr>
        <w:t>And new cases of asthma were ascertained at each subsequent survey:</w:t>
      </w:r>
    </w:p>
    <w:p w14:paraId="42E8D9CC" w14:textId="77777777" w:rsidR="00A515BE" w:rsidRPr="00BF128E" w:rsidRDefault="00A515BE" w:rsidP="00A515BE">
      <w:pPr>
        <w:rPr>
          <w:rFonts w:ascii="Calibri" w:hAnsi="Calibri" w:cs="Calibri"/>
          <w:lang w:val="en-US"/>
        </w:rPr>
      </w:pPr>
    </w:p>
    <w:p w14:paraId="79F84A50" w14:textId="77777777" w:rsidR="00A515BE" w:rsidRPr="00BF128E" w:rsidRDefault="00A515BE" w:rsidP="00A515BE">
      <w:pPr>
        <w:ind w:firstLine="720"/>
        <w:rPr>
          <w:rFonts w:ascii="Calibri" w:hAnsi="Calibri" w:cs="Calibri"/>
          <w:lang w:val="en-US"/>
        </w:rPr>
      </w:pPr>
      <w:r w:rsidRPr="00BF128E">
        <w:rPr>
          <w:rFonts w:ascii="Calibri" w:hAnsi="Calibri" w:cs="Calibri"/>
          <w:lang w:val="en-US"/>
        </w:rPr>
        <w:t xml:space="preserve"> “In the last three years have you been diagnosed or treated for asthma?”</w:t>
      </w:r>
    </w:p>
    <w:p w14:paraId="4547CBC9" w14:textId="77777777" w:rsidR="00A515BE" w:rsidRPr="00BF128E" w:rsidRDefault="00A515BE" w:rsidP="00A515BE">
      <w:pPr>
        <w:rPr>
          <w:rFonts w:eastAsiaTheme="minorHAnsi" w:cs="Times New Roman"/>
          <w:sz w:val="23"/>
          <w:szCs w:val="23"/>
          <w:lang w:val="en-US"/>
        </w:rPr>
      </w:pPr>
    </w:p>
    <w:p w14:paraId="6E61A712" w14:textId="77777777" w:rsidR="00A515BE" w:rsidRPr="00BF128E" w:rsidRDefault="00A515BE" w:rsidP="00A515BE"/>
    <w:p w14:paraId="33536190" w14:textId="77777777" w:rsidR="00A515BE" w:rsidRPr="00BF128E" w:rsidRDefault="00A515BE" w:rsidP="00A515BE">
      <w:pPr>
        <w:keepNext/>
        <w:keepLines/>
        <w:spacing w:before="200"/>
        <w:ind w:firstLine="1021"/>
        <w:outlineLvl w:val="2"/>
        <w:rPr>
          <w:rFonts w:ascii="Calibri" w:eastAsia="MS Gothic" w:hAnsi="Calibri" w:cs="Calibri"/>
        </w:rPr>
      </w:pPr>
      <w:r w:rsidRPr="00BF128E">
        <w:rPr>
          <w:rFonts w:ascii="Calibri" w:eastAsia="MS Gothic" w:hAnsi="Calibri" w:cs="Calibri"/>
          <w:b/>
          <w:bCs/>
        </w:rPr>
        <w:br w:type="page"/>
      </w:r>
    </w:p>
    <w:p w14:paraId="20D2AD1A"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149" w:name="_Toc426447343"/>
      <w:bookmarkStart w:id="150" w:name="_Toc426447756"/>
      <w:r w:rsidRPr="00BF128E">
        <w:rPr>
          <w:rFonts w:ascii="Calibri" w:eastAsia="MS Gothic" w:hAnsi="Calibri" w:cs="Calibri"/>
          <w:b/>
          <w:bCs/>
          <w:sz w:val="26"/>
          <w:szCs w:val="26"/>
        </w:rPr>
        <w:lastRenderedPageBreak/>
        <w:t>Prevalence of asthma</w:t>
      </w:r>
      <w:bookmarkEnd w:id="149"/>
      <w:bookmarkEnd w:id="150"/>
      <w:r w:rsidRPr="00BF128E">
        <w:rPr>
          <w:rFonts w:ascii="Calibri" w:eastAsia="MS Gothic" w:hAnsi="Calibri" w:cs="Calibri"/>
          <w:b/>
          <w:bCs/>
          <w:sz w:val="26"/>
          <w:szCs w:val="26"/>
        </w:rPr>
        <w:t xml:space="preserve"> </w:t>
      </w:r>
    </w:p>
    <w:p w14:paraId="4D47857A" w14:textId="77777777" w:rsidR="00A515BE" w:rsidRPr="00BF128E" w:rsidRDefault="00A515BE" w:rsidP="00A515BE"/>
    <w:p w14:paraId="4BD87AA7" w14:textId="384553AF" w:rsidR="00A515BE" w:rsidRPr="00BF128E" w:rsidRDefault="009830FF" w:rsidP="00A515BE">
      <w:r>
        <w:fldChar w:fldCharType="begin"/>
      </w:r>
      <w:r>
        <w:instrText xml:space="preserve"> REF _Ref419728651 \h </w:instrText>
      </w:r>
      <w:r>
        <w:fldChar w:fldCharType="separate"/>
      </w:r>
      <w:r w:rsidR="002B0B0C">
        <w:t xml:space="preserve">Figure </w:t>
      </w:r>
      <w:r w:rsidR="002B0B0C">
        <w:rPr>
          <w:noProof/>
        </w:rPr>
        <w:t>6</w:t>
      </w:r>
      <w:r w:rsidR="002B0B0C">
        <w:noBreakHyphen/>
      </w:r>
      <w:r w:rsidR="002B0B0C">
        <w:rPr>
          <w:noProof/>
        </w:rPr>
        <w:t>1</w:t>
      </w:r>
      <w:r>
        <w:fldChar w:fldCharType="end"/>
      </w:r>
      <w:r>
        <w:t xml:space="preserve"> </w:t>
      </w:r>
      <w:r w:rsidR="00A515BE" w:rsidRPr="00282A8F">
        <w:t>shows the cumulative prevalence of ever reporting asthma across the four ALSWH cohorts.  Asthma prevalence was highest in the younger two cohorts with around one in four women aged 18-23 years reporting they had ever been diagnosed with asthma in both the 1973-78 and 1989-95 cohorts.  Prevalence is lowest among women in the oldest cohort, with around one in ten women aged 70-75 (12%) reporting ever being diagnosed with asthma.</w:t>
      </w:r>
      <w:r w:rsidR="00A515BE" w:rsidRPr="00BF128E">
        <w:t xml:space="preserve"> </w:t>
      </w:r>
    </w:p>
    <w:p w14:paraId="4AE630A2" w14:textId="77777777" w:rsidR="00A515BE" w:rsidRPr="00BF128E" w:rsidRDefault="00A515BE" w:rsidP="00A515BE"/>
    <w:p w14:paraId="7BE49A21" w14:textId="77777777" w:rsidR="00A515BE" w:rsidRPr="00BF128E" w:rsidRDefault="00A515BE" w:rsidP="00A515BE">
      <w:r w:rsidRPr="00BF128E">
        <w:t xml:space="preserve">Over time, the prevalence of asthma increases within each cohort as additional women report that they have been diagnosed or treated for asthma on each subsequent survey. </w:t>
      </w:r>
    </w:p>
    <w:p w14:paraId="0BF9D7AE" w14:textId="77777777" w:rsidR="00A515BE" w:rsidRPr="00BF128E" w:rsidRDefault="00A515BE" w:rsidP="00A515BE"/>
    <w:p w14:paraId="0AD3F313" w14:textId="77777777" w:rsidR="00A515BE" w:rsidRPr="00BF128E" w:rsidRDefault="00A515BE" w:rsidP="00A515BE">
      <w:r w:rsidRPr="00BF128E">
        <w:rPr>
          <w:noProof/>
          <w:lang w:eastAsia="en-AU"/>
        </w:rPr>
        <w:drawing>
          <wp:inline distT="0" distB="0" distL="0" distR="0" wp14:anchorId="7CB24607" wp14:editId="5E357C78">
            <wp:extent cx="5727700" cy="4295775"/>
            <wp:effectExtent l="0" t="0" r="635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020D09C" w14:textId="6171D406" w:rsidR="00A515BE" w:rsidRPr="00BF128E" w:rsidRDefault="00A515BE" w:rsidP="00A515BE">
      <w:pPr>
        <w:pStyle w:val="Caption"/>
      </w:pPr>
      <w:bookmarkStart w:id="151" w:name="_Ref419728651"/>
      <w:bookmarkStart w:id="152" w:name="_Toc420570999"/>
      <w:bookmarkStart w:id="153" w:name="_Toc420656870"/>
      <w:bookmarkStart w:id="154" w:name="_Toc420656954"/>
      <w:r>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w:t>
      </w:r>
      <w:r w:rsidR="003274F4">
        <w:rPr>
          <w:noProof/>
        </w:rPr>
        <w:fldChar w:fldCharType="end"/>
      </w:r>
      <w:bookmarkEnd w:id="151"/>
      <w:r>
        <w:t xml:space="preserve">: </w:t>
      </w:r>
      <w:r w:rsidRPr="00BF128E">
        <w:t xml:space="preserve">Prevalence of asthma </w:t>
      </w:r>
      <w:r>
        <w:t>at each survey among women in the 1973-78, 1946-51 and 1921-26 cohorts.</w:t>
      </w:r>
      <w:bookmarkEnd w:id="152"/>
      <w:bookmarkEnd w:id="153"/>
      <w:bookmarkEnd w:id="154"/>
      <w:r>
        <w:t xml:space="preserve"> </w:t>
      </w:r>
    </w:p>
    <w:p w14:paraId="05EFA6B3" w14:textId="77777777" w:rsidR="00A515BE" w:rsidRPr="00BF128E" w:rsidRDefault="00A515BE" w:rsidP="00A515BE">
      <w:pPr>
        <w:spacing w:before="0" w:after="0" w:line="240" w:lineRule="auto"/>
        <w:rPr>
          <w:rFonts w:ascii="Calibri" w:hAnsi="Calibri" w:cs="Calibri"/>
          <w:b/>
          <w:bCs/>
        </w:rPr>
      </w:pPr>
      <w:r w:rsidRPr="00BF128E">
        <w:rPr>
          <w:rFonts w:ascii="Calibri" w:hAnsi="Calibri" w:cs="Calibri"/>
          <w:b/>
          <w:bCs/>
        </w:rPr>
        <w:br w:type="page"/>
      </w:r>
    </w:p>
    <w:p w14:paraId="55DAD314"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155" w:name="_Toc426447344"/>
      <w:bookmarkStart w:id="156" w:name="_Toc426447757"/>
      <w:r w:rsidRPr="00BF128E">
        <w:rPr>
          <w:rFonts w:ascii="Calibri" w:eastAsia="MS Gothic" w:hAnsi="Calibri" w:cs="Calibri"/>
          <w:b/>
          <w:bCs/>
          <w:sz w:val="26"/>
          <w:szCs w:val="26"/>
        </w:rPr>
        <w:lastRenderedPageBreak/>
        <w:t>Incidence of asthma</w:t>
      </w:r>
      <w:bookmarkEnd w:id="155"/>
      <w:bookmarkEnd w:id="156"/>
      <w:r w:rsidRPr="00BF128E">
        <w:rPr>
          <w:rFonts w:ascii="Calibri" w:eastAsia="MS Gothic" w:hAnsi="Calibri" w:cs="Calibri"/>
          <w:b/>
          <w:bCs/>
          <w:sz w:val="26"/>
          <w:szCs w:val="26"/>
        </w:rPr>
        <w:t xml:space="preserve"> </w:t>
      </w:r>
    </w:p>
    <w:p w14:paraId="46E09B5D" w14:textId="77777777" w:rsidR="00A515BE" w:rsidRPr="00BF128E" w:rsidRDefault="00A515BE" w:rsidP="00A515BE">
      <w:pPr>
        <w:rPr>
          <w:rFonts w:ascii="Calibri" w:hAnsi="Calibri" w:cs="Calibri"/>
        </w:rPr>
      </w:pPr>
    </w:p>
    <w:p w14:paraId="31B52477" w14:textId="500D235E" w:rsidR="00A515BE" w:rsidRPr="00BF128E" w:rsidRDefault="009830FF" w:rsidP="00A515BE">
      <w:r>
        <w:rPr>
          <w:rFonts w:ascii="Calibri" w:hAnsi="Calibri" w:cs="Calibri"/>
          <w:lang w:val="en-US"/>
        </w:rPr>
        <w:fldChar w:fldCharType="begin"/>
      </w:r>
      <w:r>
        <w:rPr>
          <w:rFonts w:ascii="Calibri" w:hAnsi="Calibri" w:cs="Calibri"/>
          <w:lang w:val="en-US"/>
        </w:rPr>
        <w:instrText xml:space="preserve"> REF _Ref419728676 \h </w:instrText>
      </w:r>
      <w:r>
        <w:rPr>
          <w:rFonts w:ascii="Calibri" w:hAnsi="Calibri" w:cs="Calibri"/>
          <w:lang w:val="en-US"/>
        </w:rPr>
      </w:r>
      <w:r>
        <w:rPr>
          <w:rFonts w:ascii="Calibri" w:hAnsi="Calibri" w:cs="Calibri"/>
          <w:lang w:val="en-US"/>
        </w:rPr>
        <w:fldChar w:fldCharType="separate"/>
      </w:r>
      <w:r w:rsidR="002B0B0C" w:rsidRPr="00BF128E">
        <w:t xml:space="preserve">Figure </w:t>
      </w:r>
      <w:r w:rsidR="002B0B0C">
        <w:rPr>
          <w:noProof/>
        </w:rPr>
        <w:t>6</w:t>
      </w:r>
      <w:r w:rsidR="002B0B0C">
        <w:noBreakHyphen/>
      </w:r>
      <w:r w:rsidR="002B0B0C">
        <w:rPr>
          <w:noProof/>
        </w:rPr>
        <w:t>2</w:t>
      </w:r>
      <w:r>
        <w:rPr>
          <w:rFonts w:ascii="Calibri" w:hAnsi="Calibri" w:cs="Calibri"/>
          <w:lang w:val="en-US"/>
        </w:rPr>
        <w:fldChar w:fldCharType="end"/>
      </w:r>
      <w:r>
        <w:rPr>
          <w:rFonts w:ascii="Calibri" w:hAnsi="Calibri" w:cs="Calibri"/>
          <w:lang w:val="en-US"/>
        </w:rPr>
        <w:t xml:space="preserve"> </w:t>
      </w:r>
      <w:r w:rsidR="00A515BE" w:rsidRPr="00BF128E">
        <w:rPr>
          <w:rFonts w:ascii="Calibri" w:hAnsi="Calibri" w:cs="Calibri"/>
          <w:lang w:val="en-US"/>
        </w:rPr>
        <w:t>shows prevalent cases of asthma at Survey 1 for each cohort, and the number of women who report asthma for the first time on each subsequent survey</w:t>
      </w:r>
      <w:r w:rsidR="00A515BE">
        <w:rPr>
          <w:rFonts w:ascii="Calibri" w:hAnsi="Calibri" w:cs="Calibri"/>
          <w:lang w:val="en-US"/>
        </w:rPr>
        <w:t xml:space="preserve"> (incident cases)</w:t>
      </w:r>
      <w:r w:rsidR="00A515BE" w:rsidRPr="00BF128E">
        <w:rPr>
          <w:rFonts w:ascii="Calibri" w:hAnsi="Calibri" w:cs="Calibri"/>
          <w:lang w:val="en-US"/>
        </w:rPr>
        <w:t>. The figure shows a large number of incident cases between Survey 1 and Survey 2 for women in the 1973-78 cohort as these women age</w:t>
      </w:r>
      <w:r w:rsidR="003C00A5">
        <w:rPr>
          <w:rFonts w:ascii="Calibri" w:hAnsi="Calibri" w:cs="Calibri"/>
          <w:lang w:val="en-US"/>
        </w:rPr>
        <w:t>d</w:t>
      </w:r>
      <w:r w:rsidR="00A515BE" w:rsidRPr="00BF128E">
        <w:rPr>
          <w:rFonts w:ascii="Calibri" w:hAnsi="Calibri" w:cs="Calibri"/>
          <w:lang w:val="en-US"/>
        </w:rPr>
        <w:t xml:space="preserve"> from 18-23 years to 22-27 years.  </w:t>
      </w:r>
    </w:p>
    <w:p w14:paraId="1F085D3A" w14:textId="77777777" w:rsidR="00A515BE" w:rsidRPr="00BF128E" w:rsidRDefault="00A515BE" w:rsidP="00A515BE">
      <w:pPr>
        <w:spacing w:after="200"/>
        <w:rPr>
          <w:bCs/>
          <w:szCs w:val="18"/>
        </w:rPr>
      </w:pPr>
    </w:p>
    <w:p w14:paraId="1EED36C4" w14:textId="77777777" w:rsidR="00A515BE" w:rsidRPr="00BF128E" w:rsidRDefault="00A515BE" w:rsidP="00A515BE">
      <w:r w:rsidRPr="00BF128E">
        <w:rPr>
          <w:noProof/>
          <w:lang w:eastAsia="en-AU"/>
        </w:rPr>
        <w:drawing>
          <wp:inline distT="0" distB="0" distL="0" distR="0" wp14:anchorId="44F4E016" wp14:editId="01457354">
            <wp:extent cx="5727700" cy="4295775"/>
            <wp:effectExtent l="0" t="0" r="635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D5AB5A1" w14:textId="2D4F7AAC" w:rsidR="00A515BE" w:rsidRPr="00002F11" w:rsidRDefault="00A515BE" w:rsidP="00A515BE">
      <w:pPr>
        <w:pStyle w:val="Caption"/>
        <w:rPr>
          <w:rFonts w:cs="Times New Roman"/>
          <w:sz w:val="22"/>
        </w:rPr>
      </w:pPr>
      <w:bookmarkStart w:id="157" w:name="_Ref419728676"/>
      <w:bookmarkStart w:id="158" w:name="_Toc420571000"/>
      <w:bookmarkStart w:id="159" w:name="_Toc420656871"/>
      <w:bookmarkStart w:id="160" w:name="_Toc420656955"/>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157"/>
      <w:r>
        <w:t>: Prevalent and i</w:t>
      </w:r>
      <w:r w:rsidRPr="00BF128E">
        <w:t xml:space="preserve">ncident cases of asthma, </w:t>
      </w:r>
      <w:r>
        <w:rPr>
          <w:noProof/>
        </w:rPr>
        <w:t>Surveys 1-6 (1973-78 cohort), Surveys 1-7 (1946-51 cohort) and Surveys 1-6 (1921-26 cohort</w:t>
      </w:r>
      <w:r w:rsidR="00763518">
        <w:rPr>
          <w:noProof/>
        </w:rPr>
        <w:t>)</w:t>
      </w:r>
      <w:r>
        <w:rPr>
          <w:noProof/>
        </w:rPr>
        <w:t>.</w:t>
      </w:r>
      <w:bookmarkEnd w:id="158"/>
      <w:bookmarkEnd w:id="159"/>
      <w:bookmarkEnd w:id="160"/>
    </w:p>
    <w:p w14:paraId="6BF68C58" w14:textId="77777777" w:rsidR="00A515BE" w:rsidRDefault="00A515BE" w:rsidP="00A515BE">
      <w:pPr>
        <w:spacing w:before="0" w:after="0" w:line="240" w:lineRule="auto"/>
        <w:jc w:val="left"/>
        <w:rPr>
          <w:rFonts w:ascii="Calibri" w:hAnsi="Calibri" w:cs="Calibri"/>
          <w:b/>
          <w:bCs/>
          <w:szCs w:val="18"/>
        </w:rPr>
      </w:pPr>
      <w:r>
        <w:rPr>
          <w:rFonts w:ascii="Calibri" w:hAnsi="Calibri" w:cs="Calibri"/>
          <w:b/>
          <w:bCs/>
          <w:szCs w:val="18"/>
        </w:rPr>
        <w:br w:type="page"/>
      </w:r>
    </w:p>
    <w:p w14:paraId="6C730846" w14:textId="6E8C57DD"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161" w:name="_Toc426447345"/>
      <w:bookmarkStart w:id="162" w:name="_Toc426447758"/>
      <w:r w:rsidRPr="00BF128E">
        <w:rPr>
          <w:rFonts w:ascii="Calibri" w:eastAsia="MS Gothic" w:hAnsi="Calibri" w:cs="Calibri"/>
          <w:b/>
          <w:bCs/>
          <w:sz w:val="26"/>
          <w:szCs w:val="26"/>
        </w:rPr>
        <w:lastRenderedPageBreak/>
        <w:t xml:space="preserve">Factors associated with </w:t>
      </w:r>
      <w:r w:rsidR="00763518">
        <w:rPr>
          <w:rFonts w:ascii="Calibri" w:eastAsia="MS Gothic" w:hAnsi="Calibri" w:cs="Calibri"/>
          <w:b/>
          <w:bCs/>
          <w:sz w:val="26"/>
          <w:szCs w:val="26"/>
        </w:rPr>
        <w:t>a</w:t>
      </w:r>
      <w:r w:rsidRPr="00BF128E">
        <w:rPr>
          <w:rFonts w:ascii="Calibri" w:eastAsia="MS Gothic" w:hAnsi="Calibri" w:cs="Calibri"/>
          <w:b/>
          <w:bCs/>
          <w:sz w:val="26"/>
          <w:szCs w:val="26"/>
        </w:rPr>
        <w:t>sthma</w:t>
      </w:r>
      <w:bookmarkEnd w:id="161"/>
      <w:bookmarkEnd w:id="162"/>
    </w:p>
    <w:p w14:paraId="14114C76" w14:textId="77777777" w:rsidR="00A515BE" w:rsidRPr="00BF128E" w:rsidRDefault="00A515BE" w:rsidP="00A515BE">
      <w:pPr>
        <w:keepNext/>
        <w:keepLines/>
        <w:numPr>
          <w:ilvl w:val="2"/>
          <w:numId w:val="4"/>
        </w:numPr>
        <w:spacing w:before="200"/>
        <w:outlineLvl w:val="2"/>
        <w:rPr>
          <w:rFonts w:ascii="Calibri" w:eastAsia="MS Gothic" w:hAnsi="Calibri" w:cs="Calibri"/>
          <w:b/>
          <w:bCs/>
        </w:rPr>
      </w:pPr>
      <w:bookmarkStart w:id="163" w:name="_Toc426447346"/>
      <w:bookmarkStart w:id="164" w:name="_Toc426447759"/>
      <w:r w:rsidRPr="00BF128E">
        <w:rPr>
          <w:rFonts w:ascii="Calibri" w:eastAsia="MS Gothic" w:hAnsi="Calibri" w:cs="Calibri"/>
          <w:b/>
          <w:bCs/>
        </w:rPr>
        <w:t>Area of residence</w:t>
      </w:r>
      <w:bookmarkEnd w:id="163"/>
      <w:bookmarkEnd w:id="164"/>
    </w:p>
    <w:p w14:paraId="76AEF50C" w14:textId="77777777" w:rsidR="00A515BE" w:rsidRPr="00BF128E" w:rsidRDefault="00A515BE" w:rsidP="00A515BE">
      <w:pPr>
        <w:widowControl w:val="0"/>
        <w:autoSpaceDE w:val="0"/>
        <w:autoSpaceDN w:val="0"/>
        <w:adjustRightInd w:val="0"/>
        <w:rPr>
          <w:b/>
        </w:rPr>
      </w:pPr>
    </w:p>
    <w:p w14:paraId="30FBD7AE" w14:textId="77777777" w:rsidR="00A515BE" w:rsidRPr="00BF128E" w:rsidRDefault="00A515BE" w:rsidP="00A515BE">
      <w:pPr>
        <w:keepNext/>
        <w:keepLines/>
        <w:spacing w:before="200"/>
        <w:ind w:left="851"/>
        <w:outlineLvl w:val="3"/>
        <w:rPr>
          <w:rFonts w:ascii="Calibri" w:eastAsia="MS Gothic" w:hAnsi="Calibri" w:cs="Calibri"/>
          <w:b/>
          <w:bCs/>
          <w:sz w:val="22"/>
          <w:szCs w:val="22"/>
        </w:rPr>
      </w:pPr>
      <w:r w:rsidRPr="002A45AA">
        <w:rPr>
          <w:rFonts w:ascii="Calibri" w:eastAsia="MS Gothic" w:hAnsi="Calibri" w:cs="Calibri"/>
          <w:b/>
          <w:bCs/>
          <w:noProof/>
          <w:lang w:eastAsia="en-AU"/>
        </w:rPr>
        <w:drawing>
          <wp:inline distT="0" distB="0" distL="0" distR="0" wp14:anchorId="60660DFE" wp14:editId="4633B71F">
            <wp:extent cx="4229100" cy="5638800"/>
            <wp:effectExtent l="0" t="0" r="1270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29100" cy="5638800"/>
                    </a:xfrm>
                    <a:prstGeom prst="rect">
                      <a:avLst/>
                    </a:prstGeom>
                    <a:noFill/>
                    <a:ln>
                      <a:noFill/>
                    </a:ln>
                  </pic:spPr>
                </pic:pic>
              </a:graphicData>
            </a:graphic>
          </wp:inline>
        </w:drawing>
      </w:r>
      <w:r w:rsidRPr="00BF128E">
        <w:rPr>
          <w:rFonts w:ascii="Calibri" w:eastAsia="MS Gothic" w:hAnsi="Calibri" w:cs="Calibri"/>
          <w:b/>
          <w:bCs/>
          <w:sz w:val="22"/>
          <w:szCs w:val="22"/>
        </w:rPr>
        <w:t xml:space="preserve"> </w:t>
      </w:r>
    </w:p>
    <w:p w14:paraId="488DED86" w14:textId="1FE74A4A" w:rsidR="00A515BE" w:rsidRPr="00BF128E" w:rsidRDefault="00A515BE" w:rsidP="00A515BE">
      <w:pPr>
        <w:pStyle w:val="Caption"/>
      </w:pPr>
      <w:bookmarkStart w:id="165" w:name="_Ref419728716"/>
      <w:bookmarkStart w:id="166" w:name="_Toc420571001"/>
      <w:bookmarkStart w:id="167" w:name="_Toc420656872"/>
      <w:bookmarkStart w:id="168" w:name="_Toc420656956"/>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bookmarkEnd w:id="165"/>
      <w:r>
        <w:t>:</w:t>
      </w:r>
      <w:r w:rsidRPr="00BF128E">
        <w:t xml:space="preserve">  Prevalent and incident cases of asthma, </w:t>
      </w:r>
      <w:r>
        <w:rPr>
          <w:noProof/>
        </w:rPr>
        <w:t>Surveys 1-6 (1973-78 cohort), Surveys 1-7 (1946-51 cohort) and Surveys 1-6 (1921-26 cohort</w:t>
      </w:r>
      <w:r w:rsidR="005E3461">
        <w:rPr>
          <w:noProof/>
        </w:rPr>
        <w:t>)</w:t>
      </w:r>
      <w:r>
        <w:rPr>
          <w:noProof/>
        </w:rPr>
        <w:t xml:space="preserve">, </w:t>
      </w:r>
      <w:r w:rsidRPr="00BF128E">
        <w:t>according to area of residence at Survey 1.</w:t>
      </w:r>
      <w:bookmarkEnd w:id="166"/>
      <w:bookmarkEnd w:id="167"/>
      <w:bookmarkEnd w:id="168"/>
    </w:p>
    <w:p w14:paraId="07DE1A2E" w14:textId="77777777" w:rsidR="00A515BE" w:rsidRPr="00BF128E" w:rsidRDefault="00A515BE" w:rsidP="00A515BE">
      <w:pPr>
        <w:spacing w:before="0" w:after="0" w:line="240" w:lineRule="auto"/>
      </w:pPr>
    </w:p>
    <w:p w14:paraId="6E9F0AC9" w14:textId="5D7F29DC" w:rsidR="00A515BE" w:rsidRPr="00BF128E" w:rsidRDefault="000E26F4" w:rsidP="00A515BE">
      <w:pPr>
        <w:spacing w:after="200"/>
        <w:rPr>
          <w:bCs/>
          <w:szCs w:val="18"/>
        </w:rPr>
      </w:pPr>
      <w:r>
        <w:rPr>
          <w:bCs/>
          <w:szCs w:val="18"/>
        </w:rPr>
        <w:fldChar w:fldCharType="begin"/>
      </w:r>
      <w:r>
        <w:rPr>
          <w:bCs/>
          <w:szCs w:val="18"/>
        </w:rPr>
        <w:instrText xml:space="preserve"> REF _Ref419728716 \h </w:instrText>
      </w:r>
      <w:r>
        <w:rPr>
          <w:bCs/>
          <w:szCs w:val="18"/>
        </w:rPr>
      </w:r>
      <w:r>
        <w:rPr>
          <w:bCs/>
          <w:szCs w:val="18"/>
        </w:rPr>
        <w:fldChar w:fldCharType="separate"/>
      </w:r>
      <w:r w:rsidR="002B0B0C" w:rsidRPr="00BF128E">
        <w:t xml:space="preserve">Figure </w:t>
      </w:r>
      <w:r w:rsidR="002B0B0C">
        <w:rPr>
          <w:noProof/>
        </w:rPr>
        <w:t>6</w:t>
      </w:r>
      <w:r w:rsidR="002B0B0C">
        <w:noBreakHyphen/>
      </w:r>
      <w:r w:rsidR="002B0B0C">
        <w:rPr>
          <w:noProof/>
        </w:rPr>
        <w:t>3</w:t>
      </w:r>
      <w:r>
        <w:rPr>
          <w:bCs/>
          <w:szCs w:val="18"/>
        </w:rPr>
        <w:fldChar w:fldCharType="end"/>
      </w:r>
      <w:r>
        <w:rPr>
          <w:bCs/>
          <w:szCs w:val="18"/>
        </w:rPr>
        <w:t xml:space="preserve"> </w:t>
      </w:r>
      <w:r w:rsidR="00A515BE" w:rsidRPr="00BF128E">
        <w:rPr>
          <w:bCs/>
          <w:szCs w:val="18"/>
        </w:rPr>
        <w:t>shows the difference in self</w:t>
      </w:r>
      <w:r w:rsidR="00A515BE">
        <w:rPr>
          <w:bCs/>
          <w:szCs w:val="18"/>
        </w:rPr>
        <w:t>-</w:t>
      </w:r>
      <w:r w:rsidR="00A515BE" w:rsidRPr="00BF128E">
        <w:rPr>
          <w:bCs/>
          <w:szCs w:val="18"/>
        </w:rPr>
        <w:t>reported asthma ever (at Survey 1) and new reports of asthma diagnosis or treatment on each subsequent survey among women according to their area of residence at Survey 1. There is no clear evidence of an association between asthma and area of residence</w:t>
      </w:r>
      <w:r w:rsidR="003C00A5">
        <w:rPr>
          <w:bCs/>
          <w:szCs w:val="18"/>
        </w:rPr>
        <w:t>,</w:t>
      </w:r>
      <w:r w:rsidR="00A515BE" w:rsidRPr="00BF128E">
        <w:rPr>
          <w:bCs/>
          <w:szCs w:val="18"/>
        </w:rPr>
        <w:t xml:space="preserve"> except for a particularly high prevalence of asthma among </w:t>
      </w:r>
      <w:r w:rsidR="00A515BE">
        <w:rPr>
          <w:bCs/>
          <w:szCs w:val="18"/>
        </w:rPr>
        <w:t xml:space="preserve">the small number of </w:t>
      </w:r>
      <w:r w:rsidR="00A515BE" w:rsidRPr="00BF128E">
        <w:rPr>
          <w:bCs/>
          <w:szCs w:val="18"/>
        </w:rPr>
        <w:t>women in the 1921-26 cohort who were living in remote areas.</w:t>
      </w:r>
    </w:p>
    <w:p w14:paraId="666DA413" w14:textId="77777777" w:rsidR="00A515BE" w:rsidRPr="00BF128E" w:rsidRDefault="00A515BE" w:rsidP="00A515BE">
      <w:pPr>
        <w:keepNext/>
        <w:keepLines/>
        <w:numPr>
          <w:ilvl w:val="2"/>
          <w:numId w:val="4"/>
        </w:numPr>
        <w:spacing w:before="200"/>
        <w:outlineLvl w:val="2"/>
        <w:rPr>
          <w:rFonts w:ascii="Calibri" w:eastAsia="MS Gothic" w:hAnsi="Calibri" w:cs="Calibri"/>
          <w:b/>
          <w:bCs/>
        </w:rPr>
      </w:pPr>
      <w:bookmarkStart w:id="169" w:name="_Toc426447347"/>
      <w:bookmarkStart w:id="170" w:name="_Toc426447760"/>
      <w:r>
        <w:rPr>
          <w:rFonts w:ascii="Calibri" w:eastAsia="MS Gothic" w:hAnsi="Calibri" w:cs="Calibri"/>
          <w:b/>
          <w:bCs/>
        </w:rPr>
        <w:lastRenderedPageBreak/>
        <w:t>Highest educational qualification</w:t>
      </w:r>
      <w:bookmarkEnd w:id="169"/>
      <w:bookmarkEnd w:id="170"/>
    </w:p>
    <w:p w14:paraId="173C4BB0" w14:textId="77777777" w:rsidR="00A515BE" w:rsidRPr="00BF128E" w:rsidRDefault="00A515BE" w:rsidP="00A515BE">
      <w:pPr>
        <w:widowControl w:val="0"/>
        <w:autoSpaceDE w:val="0"/>
        <w:autoSpaceDN w:val="0"/>
        <w:adjustRightInd w:val="0"/>
      </w:pPr>
    </w:p>
    <w:p w14:paraId="7F307028" w14:textId="77777777" w:rsidR="00A515BE" w:rsidRPr="00BF128E" w:rsidRDefault="00A515BE" w:rsidP="00A515BE">
      <w:pPr>
        <w:widowControl w:val="0"/>
        <w:autoSpaceDE w:val="0"/>
        <w:autoSpaceDN w:val="0"/>
        <w:adjustRightInd w:val="0"/>
        <w:rPr>
          <w:b/>
        </w:rPr>
      </w:pPr>
      <w:r w:rsidRPr="00BF128E">
        <w:rPr>
          <w:noProof/>
          <w:lang w:eastAsia="en-AU"/>
        </w:rPr>
        <w:drawing>
          <wp:inline distT="0" distB="0" distL="0" distR="0" wp14:anchorId="4904EA24" wp14:editId="5C9744AA">
            <wp:extent cx="4457700" cy="594360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58835" cy="5945115"/>
                    </a:xfrm>
                    <a:prstGeom prst="rect">
                      <a:avLst/>
                    </a:prstGeom>
                    <a:noFill/>
                    <a:ln>
                      <a:noFill/>
                    </a:ln>
                  </pic:spPr>
                </pic:pic>
              </a:graphicData>
            </a:graphic>
          </wp:inline>
        </w:drawing>
      </w:r>
    </w:p>
    <w:p w14:paraId="004BAAD7" w14:textId="7320AA33" w:rsidR="00A515BE" w:rsidRPr="00BF128E" w:rsidRDefault="00A515BE" w:rsidP="00A515BE">
      <w:pPr>
        <w:pStyle w:val="Caption"/>
      </w:pPr>
      <w:bookmarkStart w:id="171" w:name="_Ref419728762"/>
      <w:bookmarkStart w:id="172" w:name="_Toc420571002"/>
      <w:bookmarkStart w:id="173" w:name="_Toc420656873"/>
      <w:bookmarkStart w:id="174" w:name="_Toc420656957"/>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bookmarkEnd w:id="171"/>
      <w:r>
        <w:t>:</w:t>
      </w:r>
      <w:r w:rsidRPr="00BF128E">
        <w:t xml:space="preserve"> </w:t>
      </w:r>
      <w:r w:rsidRPr="005601D2">
        <w:t xml:space="preserve">Prevalent and incident cases of asthma, </w:t>
      </w:r>
      <w:r>
        <w:rPr>
          <w:noProof/>
        </w:rPr>
        <w:t>Surveys 1-6 (1973-78 cohort), Surveys 1-7 (1946-51 cohort) and Surveys 1-6 (1921-26 cohort</w:t>
      </w:r>
      <w:r w:rsidR="005E3461">
        <w:rPr>
          <w:noProof/>
        </w:rPr>
        <w:t>)</w:t>
      </w:r>
      <w:r>
        <w:rPr>
          <w:noProof/>
        </w:rPr>
        <w:t>,</w:t>
      </w:r>
      <w:r w:rsidRPr="005601D2">
        <w:t xml:space="preserve"> according to highest educational qualification.</w:t>
      </w:r>
      <w:bookmarkEnd w:id="172"/>
      <w:bookmarkEnd w:id="173"/>
      <w:bookmarkEnd w:id="174"/>
    </w:p>
    <w:p w14:paraId="71E5BAC4" w14:textId="57D435A1" w:rsidR="00A515BE" w:rsidRPr="00BF128E" w:rsidRDefault="000E26F4" w:rsidP="00A515BE">
      <w:pPr>
        <w:widowControl w:val="0"/>
        <w:autoSpaceDE w:val="0"/>
        <w:autoSpaceDN w:val="0"/>
        <w:adjustRightInd w:val="0"/>
      </w:pPr>
      <w:r>
        <w:fldChar w:fldCharType="begin"/>
      </w:r>
      <w:r>
        <w:instrText xml:space="preserve"> REF _Ref419728762 \h </w:instrText>
      </w:r>
      <w:r>
        <w:fldChar w:fldCharType="separate"/>
      </w:r>
      <w:r w:rsidR="002B0B0C" w:rsidRPr="00BF128E">
        <w:t xml:space="preserve">Figure </w:t>
      </w:r>
      <w:r w:rsidR="002B0B0C">
        <w:rPr>
          <w:noProof/>
        </w:rPr>
        <w:t>6</w:t>
      </w:r>
      <w:r w:rsidR="002B0B0C">
        <w:noBreakHyphen/>
      </w:r>
      <w:r w:rsidR="002B0B0C">
        <w:rPr>
          <w:noProof/>
        </w:rPr>
        <w:t>4</w:t>
      </w:r>
      <w:r>
        <w:fldChar w:fldCharType="end"/>
      </w:r>
      <w:r>
        <w:t xml:space="preserve"> </w:t>
      </w:r>
      <w:r w:rsidR="00A515BE" w:rsidRPr="00BF128E">
        <w:t>shows the difference in self</w:t>
      </w:r>
      <w:r w:rsidR="00A515BE">
        <w:t>-</w:t>
      </w:r>
      <w:r w:rsidR="00A515BE" w:rsidRPr="00BF128E">
        <w:t xml:space="preserve">reported asthma ever (at Survey 1) and new reports of asthma diagnosis or treatment on each subsequent survey among women with different levels of education.  There is no consistent association between the prevalence of asthma and education level among women in the 1946-51 and 1921-26 cohorts. For women in the 1973-78 cohort, those with university level education had the lowest prevalence asthma. </w:t>
      </w:r>
    </w:p>
    <w:p w14:paraId="153AE80B" w14:textId="77777777" w:rsidR="00A515BE" w:rsidRPr="00BF128E" w:rsidRDefault="00A515BE" w:rsidP="00A515BE">
      <w:pPr>
        <w:widowControl w:val="0"/>
        <w:autoSpaceDE w:val="0"/>
        <w:autoSpaceDN w:val="0"/>
        <w:adjustRightInd w:val="0"/>
      </w:pPr>
    </w:p>
    <w:p w14:paraId="0FE4B302" w14:textId="77777777" w:rsidR="00A515BE" w:rsidRPr="00BF128E" w:rsidRDefault="00A515BE" w:rsidP="00A515BE">
      <w:pPr>
        <w:keepNext/>
        <w:keepLines/>
        <w:numPr>
          <w:ilvl w:val="2"/>
          <w:numId w:val="4"/>
        </w:numPr>
        <w:spacing w:before="200"/>
        <w:outlineLvl w:val="2"/>
        <w:rPr>
          <w:rFonts w:ascii="Calibri" w:eastAsia="MS Gothic" w:hAnsi="Calibri" w:cs="Calibri"/>
          <w:b/>
          <w:bCs/>
        </w:rPr>
      </w:pPr>
      <w:bookmarkStart w:id="175" w:name="_Toc426447348"/>
      <w:bookmarkStart w:id="176" w:name="_Toc426447761"/>
      <w:r>
        <w:rPr>
          <w:rFonts w:ascii="Calibri" w:eastAsia="MS Gothic" w:hAnsi="Calibri" w:cs="Calibri"/>
          <w:b/>
          <w:bCs/>
        </w:rPr>
        <w:lastRenderedPageBreak/>
        <w:t>Difficulty managing on income</w:t>
      </w:r>
      <w:bookmarkEnd w:id="175"/>
      <w:bookmarkEnd w:id="176"/>
      <w:r w:rsidRPr="00BF128E">
        <w:rPr>
          <w:rFonts w:ascii="Calibri" w:eastAsia="MS Gothic" w:hAnsi="Calibri" w:cs="Calibri"/>
          <w:b/>
          <w:bCs/>
        </w:rPr>
        <w:t xml:space="preserve"> </w:t>
      </w:r>
    </w:p>
    <w:p w14:paraId="53B4125E" w14:textId="77777777" w:rsidR="00A515BE" w:rsidRPr="00BF128E" w:rsidRDefault="00A515BE" w:rsidP="00A515BE">
      <w:pPr>
        <w:widowControl w:val="0"/>
        <w:autoSpaceDE w:val="0"/>
        <w:autoSpaceDN w:val="0"/>
        <w:adjustRightInd w:val="0"/>
        <w:rPr>
          <w:b/>
        </w:rPr>
      </w:pPr>
    </w:p>
    <w:p w14:paraId="3E31744B" w14:textId="77777777" w:rsidR="00A515BE" w:rsidRPr="00BF128E" w:rsidRDefault="00A515BE" w:rsidP="00A515BE">
      <w:pPr>
        <w:widowControl w:val="0"/>
        <w:autoSpaceDE w:val="0"/>
        <w:autoSpaceDN w:val="0"/>
        <w:adjustRightInd w:val="0"/>
        <w:rPr>
          <w:b/>
        </w:rPr>
      </w:pPr>
      <w:r w:rsidRPr="00BF128E">
        <w:rPr>
          <w:noProof/>
          <w:lang w:eastAsia="en-AU"/>
        </w:rPr>
        <w:drawing>
          <wp:inline distT="0" distB="0" distL="0" distR="0" wp14:anchorId="32320294" wp14:editId="4399B2EB">
            <wp:extent cx="3886201" cy="51816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88684" cy="5184911"/>
                    </a:xfrm>
                    <a:prstGeom prst="rect">
                      <a:avLst/>
                    </a:prstGeom>
                    <a:noFill/>
                    <a:ln>
                      <a:noFill/>
                    </a:ln>
                  </pic:spPr>
                </pic:pic>
              </a:graphicData>
            </a:graphic>
          </wp:inline>
        </w:drawing>
      </w:r>
    </w:p>
    <w:p w14:paraId="0A473A6A" w14:textId="6786C2DF" w:rsidR="00A515BE" w:rsidRPr="005601D2" w:rsidRDefault="00A515BE" w:rsidP="00A515BE">
      <w:pPr>
        <w:pStyle w:val="Caption"/>
      </w:pPr>
      <w:bookmarkStart w:id="177" w:name="_Ref419728825"/>
      <w:bookmarkStart w:id="178" w:name="_Toc420571003"/>
      <w:bookmarkStart w:id="179" w:name="_Toc420656874"/>
      <w:bookmarkStart w:id="180" w:name="_Toc420656958"/>
      <w:r w:rsidRPr="005601D2">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bookmarkEnd w:id="177"/>
      <w:r>
        <w:t>:</w:t>
      </w:r>
      <w:r w:rsidRPr="005601D2">
        <w:t xml:space="preserve"> Prevalent and incident cases of asthma, </w:t>
      </w:r>
      <w:r>
        <w:rPr>
          <w:noProof/>
        </w:rPr>
        <w:t xml:space="preserve">Surveys 1-6 (1973-78 cohort), Surveys 1-7 (1946-51 cohort) and Surveys 1-6 (1921-26 cohort, </w:t>
      </w:r>
      <w:r w:rsidRPr="005601D2">
        <w:t>according to difficulty managing on income.</w:t>
      </w:r>
      <w:bookmarkEnd w:id="178"/>
      <w:bookmarkEnd w:id="179"/>
      <w:bookmarkEnd w:id="180"/>
    </w:p>
    <w:p w14:paraId="6998ADD3" w14:textId="22647941" w:rsidR="00A515BE" w:rsidRDefault="000E26F4" w:rsidP="00A515BE">
      <w:pPr>
        <w:widowControl w:val="0"/>
        <w:autoSpaceDE w:val="0"/>
        <w:autoSpaceDN w:val="0"/>
        <w:adjustRightInd w:val="0"/>
      </w:pPr>
      <w:r>
        <w:fldChar w:fldCharType="begin"/>
      </w:r>
      <w:r>
        <w:instrText xml:space="preserve"> REF _Ref419728825 \h </w:instrText>
      </w:r>
      <w:r>
        <w:fldChar w:fldCharType="separate"/>
      </w:r>
      <w:r w:rsidR="002B0B0C" w:rsidRPr="005601D2">
        <w:t xml:space="preserve">Figure </w:t>
      </w:r>
      <w:r w:rsidR="002B0B0C">
        <w:rPr>
          <w:noProof/>
        </w:rPr>
        <w:t>6</w:t>
      </w:r>
      <w:r w:rsidR="002B0B0C">
        <w:noBreakHyphen/>
      </w:r>
      <w:r w:rsidR="002B0B0C">
        <w:rPr>
          <w:noProof/>
        </w:rPr>
        <w:t>5</w:t>
      </w:r>
      <w:r>
        <w:fldChar w:fldCharType="end"/>
      </w:r>
      <w:r>
        <w:t xml:space="preserve"> </w:t>
      </w:r>
      <w:r w:rsidR="00A515BE" w:rsidRPr="00BF128E">
        <w:t>shows the difference in self</w:t>
      </w:r>
      <w:r w:rsidR="00A515BE">
        <w:t>-</w:t>
      </w:r>
      <w:r w:rsidR="00A515BE" w:rsidRPr="00BF128E">
        <w:t>reported asthma ever (at Survey 1) and new reports of asthma diagnosis or treatment on each subsequent survey among women with different degrees of difficulty managing on their income.  There is a clear trend towards higher asthma prevalence and incidence among women with more difficulty managing on income for the 1973-78 and 1946-51 cohorts.  This trend may reflect both the higher risk of asthma among ec</w:t>
      </w:r>
      <w:r w:rsidR="00A515BE" w:rsidRPr="0076212D">
        <w:t xml:space="preserve">onomically disadvantaged women as well as the impact of asthma on women’s workforce participation and earning capacity. Preliminary results of a detailed analysis of the impact of asthma on mid-age women’s workforce participation over the period of the study shows that asthma is associated with being not in paid work or with leaving the workforce early </w:t>
      </w:r>
      <w:r w:rsidR="00A515BE" w:rsidRPr="0076212D">
        <w:fldChar w:fldCharType="begin"/>
      </w:r>
      <w:r w:rsidR="00A515BE" w:rsidRPr="0076212D">
        <w:instrText xml:space="preserve"> ADDIN EN.CITE &lt;EndNote&gt;&lt;Cite&gt;&lt;Author&gt;Majeed&lt;/Author&gt;&lt;Year&gt;2015&lt;/Year&gt;&lt;RecNum&gt;65&lt;/RecNum&gt;&lt;DisplayText&gt;(Majeed et al., 2015)&lt;/DisplayText&gt;&lt;record&gt;&lt;rec-number&gt;65&lt;/rec-number&gt;&lt;foreign-keys&gt;&lt;key app="EN" db-id="pwrrwxdaa2200me0xfkxz5fnzstf9pwaf9vt"&gt;65&lt;/key&gt;&lt;/foreign-keys&gt;&lt;ref-type name="Journal Article"&gt;17&lt;/ref-type&gt;&lt;contributors&gt;&lt;authors&gt;&lt;author&gt;Majeed, T. &lt;/author&gt;&lt;author&gt;Forder, P. &lt;/author&gt;&lt;author&gt;Mishra, G. &lt;/author&gt;&lt;author&gt;Byles, J.&lt;/author&gt;&lt;/authors&gt;&lt;/contributors&gt;&lt;titles&gt;&lt;title&gt;Women, work and Illness: Latent Class Analysis of Longitudinal data for 11,551 Middle Age Women&lt;/title&gt;&lt;secondary-title&gt;Journal of Women&amp;apos;s Health&lt;/secondary-title&gt;&lt;/titles&gt;&lt;periodical&gt;&lt;full-title&gt;Journal of Women&amp;apos;s Health&lt;/full-title&gt;&lt;/periodical&gt;&lt;volume&gt;in press&lt;/volume&gt;&lt;dates&gt;&lt;year&gt;2015&lt;/year&gt;&lt;/dates&gt;&lt;urls&gt;&lt;/urls&gt;&lt;/record&gt;&lt;/Cite&gt;&lt;/EndNote&gt;</w:instrText>
      </w:r>
      <w:r w:rsidR="00A515BE" w:rsidRPr="0076212D">
        <w:fldChar w:fldCharType="separate"/>
      </w:r>
      <w:r w:rsidR="00A515BE" w:rsidRPr="0076212D">
        <w:rPr>
          <w:noProof/>
        </w:rPr>
        <w:t>(</w:t>
      </w:r>
      <w:hyperlink w:anchor="_ENREF_62" w:tooltip="Majeed, 2015 #65" w:history="1">
        <w:r w:rsidR="002139DB" w:rsidRPr="0076212D">
          <w:rPr>
            <w:noProof/>
          </w:rPr>
          <w:t>Majeed et al., 2015</w:t>
        </w:r>
      </w:hyperlink>
      <w:r w:rsidR="00A515BE" w:rsidRPr="0076212D">
        <w:rPr>
          <w:noProof/>
        </w:rPr>
        <w:t>)</w:t>
      </w:r>
      <w:r w:rsidR="00A515BE" w:rsidRPr="0076212D">
        <w:fldChar w:fldCharType="end"/>
      </w:r>
      <w:r w:rsidR="00A515BE" w:rsidRPr="0076212D">
        <w:t>.</w:t>
      </w:r>
    </w:p>
    <w:p w14:paraId="6A5F5BCE" w14:textId="77777777" w:rsidR="00805B90" w:rsidRPr="00805B90" w:rsidRDefault="00805B90" w:rsidP="00805B90">
      <w:pPr>
        <w:pStyle w:val="Heading3"/>
        <w:numPr>
          <w:ilvl w:val="2"/>
          <w:numId w:val="32"/>
        </w:numPr>
      </w:pPr>
      <w:bookmarkStart w:id="181" w:name="_Toc426447349"/>
      <w:bookmarkStart w:id="182" w:name="_Toc426447762"/>
      <w:r w:rsidRPr="00805B90">
        <w:lastRenderedPageBreak/>
        <w:t>Body Mass Index</w:t>
      </w:r>
      <w:bookmarkEnd w:id="181"/>
      <w:bookmarkEnd w:id="182"/>
    </w:p>
    <w:p w14:paraId="6751D114" w14:textId="77777777" w:rsidR="00805B90" w:rsidRPr="00BF128E" w:rsidRDefault="00805B90" w:rsidP="00805B90">
      <w:pPr>
        <w:widowControl w:val="0"/>
        <w:autoSpaceDE w:val="0"/>
        <w:autoSpaceDN w:val="0"/>
        <w:adjustRightInd w:val="0"/>
      </w:pPr>
    </w:p>
    <w:p w14:paraId="48CEC954" w14:textId="77777777" w:rsidR="00805B90" w:rsidRPr="000038AD" w:rsidRDefault="00805B90" w:rsidP="00805B90">
      <w:pPr>
        <w:widowControl w:val="0"/>
        <w:autoSpaceDE w:val="0"/>
        <w:autoSpaceDN w:val="0"/>
        <w:adjustRightInd w:val="0"/>
      </w:pPr>
      <w:r w:rsidRPr="00BF128E">
        <w:rPr>
          <w:noProof/>
          <w:lang w:eastAsia="en-AU"/>
        </w:rPr>
        <w:drawing>
          <wp:inline distT="0" distB="0" distL="0" distR="0" wp14:anchorId="670EAAD8" wp14:editId="38BD149C">
            <wp:extent cx="4572000" cy="6096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400E65EB" w14:textId="79FFEA94" w:rsidR="00805B90" w:rsidRPr="005601D2" w:rsidRDefault="00805B90" w:rsidP="00805B90">
      <w:pPr>
        <w:pStyle w:val="Caption"/>
      </w:pPr>
      <w:bookmarkStart w:id="183" w:name="_Toc420571004"/>
      <w:bookmarkStart w:id="184" w:name="_Toc420656875"/>
      <w:bookmarkStart w:id="185" w:name="_Toc420656959"/>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6</w:t>
      </w:r>
      <w:r w:rsidR="003274F4">
        <w:rPr>
          <w:noProof/>
        </w:rPr>
        <w:fldChar w:fldCharType="end"/>
      </w:r>
      <w:r>
        <w:t>:</w:t>
      </w:r>
      <w:r w:rsidRPr="00BF128E">
        <w:t xml:space="preserve"> </w:t>
      </w:r>
      <w:r w:rsidRPr="005601D2">
        <w:t xml:space="preserve">Prevalent and incident cases of asthma, </w:t>
      </w:r>
      <w:r>
        <w:rPr>
          <w:noProof/>
        </w:rPr>
        <w:t>Surveys 1-6 (1973-78 cohort), Surveys 1-7 (1946-51 cohort) and Surveys 1-6 (1921-26 cohort</w:t>
      </w:r>
      <w:r w:rsidR="005E3461">
        <w:rPr>
          <w:noProof/>
        </w:rPr>
        <w:t>)</w:t>
      </w:r>
      <w:r>
        <w:rPr>
          <w:noProof/>
        </w:rPr>
        <w:t>,</w:t>
      </w:r>
      <w:r w:rsidRPr="005601D2">
        <w:t xml:space="preserve"> according to BMI category.</w:t>
      </w:r>
      <w:bookmarkEnd w:id="183"/>
      <w:bookmarkEnd w:id="184"/>
      <w:bookmarkEnd w:id="185"/>
    </w:p>
    <w:p w14:paraId="024E82EF" w14:textId="77777777" w:rsidR="003C00A5" w:rsidRDefault="003C00A5" w:rsidP="00805B90">
      <w:pPr>
        <w:widowControl w:val="0"/>
        <w:autoSpaceDE w:val="0"/>
        <w:autoSpaceDN w:val="0"/>
        <w:adjustRightInd w:val="0"/>
      </w:pPr>
    </w:p>
    <w:p w14:paraId="0368D060" w14:textId="3147F0C4" w:rsidR="00805B90" w:rsidRPr="00BF128E" w:rsidRDefault="00805B90" w:rsidP="00805B90">
      <w:pPr>
        <w:widowControl w:val="0"/>
        <w:autoSpaceDE w:val="0"/>
        <w:autoSpaceDN w:val="0"/>
        <w:adjustRightInd w:val="0"/>
      </w:pPr>
      <w:r w:rsidRPr="00BF128E">
        <w:t>Obesity has been shown to be a risk factor for asthm</w:t>
      </w:r>
      <w:r w:rsidRPr="0076212D">
        <w:t xml:space="preserve">a </w:t>
      </w:r>
      <w:r w:rsidRPr="0076212D">
        <w:fldChar w:fldCharType="begin">
          <w:fldData xml:space="preserve">PEVuZE5vdGU+PENpdGU+PEF1dGhvcj5Wb248L0F1dGhvcj48WWVhcj4yMDA5PC9ZZWFyPjxSZWNO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ODg5LTkzPC9wYWdlcz48dm9sdW1lPjY0PC92b2x1bWU+PG51bWJlcj4xMDwv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</w:fldData>
        </w:fldChar>
      </w:r>
      <w:r w:rsidRPr="0076212D">
        <w:instrText xml:space="preserve"> ADDIN EN.CITE </w:instrText>
      </w:r>
      <w:r w:rsidRPr="0076212D">
        <w:fldChar w:fldCharType="begin">
          <w:fldData xml:space="preserve">PEVuZE5vdGU+PENpdGU+PEF1dGhvcj5Wb248L0F1dGhvcj48WWVhcj4yMDA5PC9ZZWFyPjxSZWNO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ODg5LTkzPC9wYWdlcz48dm9sdW1lPjY0PC92b2x1bWU+PG51bWJlcj4xMDwv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</w:fldData>
        </w:fldChar>
      </w:r>
      <w:r w:rsidRPr="0076212D">
        <w:instrText xml:space="preserve"> ADDIN EN.CITE.DATA </w:instrText>
      </w:r>
      <w:r w:rsidRPr="0076212D">
        <w:fldChar w:fldCharType="end"/>
      </w:r>
      <w:r w:rsidRPr="0076212D">
        <w:fldChar w:fldCharType="separate"/>
      </w:r>
      <w:r w:rsidRPr="0076212D">
        <w:rPr>
          <w:noProof/>
        </w:rPr>
        <w:t>(</w:t>
      </w:r>
      <w:hyperlink w:anchor="_ENREF_99" w:tooltip="Von Behren, 2009 #59" w:history="1">
        <w:r w:rsidR="002139DB" w:rsidRPr="0076212D">
          <w:rPr>
            <w:noProof/>
          </w:rPr>
          <w:t>Von Behren et al., 2009</w:t>
        </w:r>
      </w:hyperlink>
      <w:r w:rsidRPr="0076212D">
        <w:rPr>
          <w:noProof/>
        </w:rPr>
        <w:t>)</w:t>
      </w:r>
      <w:r w:rsidRPr="0076212D">
        <w:fldChar w:fldCharType="end"/>
      </w:r>
      <w:r w:rsidRPr="0076212D">
        <w:t xml:space="preserve">. There is a clear trend towards higher asthma prevalence and incidence among women who were overweight or obese. The systemic inflammatory effect and the mechanical effect of obesity may explain this well-established relationship </w:t>
      </w:r>
      <w:r w:rsidRPr="0076212D">
        <w:fldChar w:fldCharType="begin"/>
      </w:r>
      <w:r w:rsidRPr="0076212D">
        <w:instrText xml:space="preserve"> ADDIN EN.CITE &lt;EndNote&gt;&lt;Cite&gt;&lt;Author&gt;Dixon&lt;/Author&gt;&lt;Year&gt;2010&lt;/Year&gt;&lt;RecNum&gt;67&lt;/RecNum&gt;&lt;DisplayText&gt;(Dixon et al., 2010)&lt;/DisplayText&gt;&lt;record&gt;&lt;rec-number&gt;67&lt;/rec-number&gt;&lt;foreign-keys&gt;&lt;key app="EN" db-id="pwrrwxdaa2200me0xfkxz5fnzstf9pwaf9vt"&gt;67&lt;/key&gt;&lt;/foreign-keys&gt;&lt;ref-type name="Journal Article"&gt;17&lt;/ref-type&gt;&lt;contributors&gt;&lt;authors&gt;&lt;author&gt;Dixon, A. E.&lt;/author&gt;&lt;author&gt;Holguin, F.&lt;/author&gt;&lt;author&gt;Sood, A.&lt;/author&gt;&lt;author&gt;Salome, C. M.&lt;/author&gt;&lt;author&gt;Pratley, R. E.&lt;/author&gt;&lt;author&gt;Beuther, D. A.&lt;/author&gt;&lt;author&gt;Celedon, J. C.&lt;/author&gt;&lt;author&gt;Shore, S. A.&lt;/author&gt;&lt;/authors&gt;&lt;/contributors&gt;&lt;titles&gt;&lt;title&gt;An official American Thoracic Society Workshop report: obesity and asthma&lt;/title&gt;&lt;secondary-title&gt;Proceedings of the American Thoracic Society&lt;/secondary-title&gt;&lt;alt-title&gt;Proc Am Thorac Soc&lt;/alt-title&gt;&lt;/titles&gt;&lt;periodical&gt;&lt;full-title&gt;Proceedings of the American Thoracic Society&lt;/full-title&gt;&lt;abbr-1&gt;Proc Am Thorac Soc&lt;/abbr-1&gt;&lt;/periodical&gt;&lt;alt-periodical&gt;&lt;full-title&gt;Proceedings of the American Thoracic Society&lt;/full-title&gt;&lt;abbr-1&gt;Proc Am Thorac Soc&lt;/abbr-1&gt;&lt;/alt-periodical&gt;&lt;pages&gt;325-35&lt;/pages&gt;&lt;volume&gt;7&lt;/volume&gt;&lt;number&gt;5&lt;/number&gt;&lt;edition&gt;2010/09/17&lt;/edition&gt;&lt;keywords&gt;&lt;keyword&gt;Asthma/*complications/epidemiology&lt;/keyword&gt;&lt;keyword&gt;Humans&lt;/keyword&gt;&lt;keyword&gt;Obesity/*complications/epidemiology&lt;/keyword&gt;&lt;keyword&gt;Societies, Medical&lt;/keyword&gt;&lt;keyword&gt;United States/epidemiology&lt;/keyword&gt;&lt;/keywords&gt;&lt;dates&gt;&lt;year&gt;2010&lt;/year&gt;&lt;pub-dates&gt;&lt;date&gt;Sep&lt;/date&gt;&lt;/pub-dates&gt;&lt;/dates&gt;&lt;isbn&gt;1943-5665 (Electronic)&amp;#xD;1546-3222 (Linking)&lt;/isbn&gt;&lt;accession-num&gt;20844291&lt;/accession-num&gt;&lt;work-type&gt;Research Support, Non-U.S. Gov&amp;apos;t&lt;/work-type&gt;&lt;urls&gt;&lt;related-urls&gt;&lt;url&gt;http://www.ncbi.nlm.nih.gov/pubmed/20844291&lt;/url&gt;&lt;/related-urls&gt;&lt;/urls&gt;&lt;electronic-resource-num&gt;10.1513/pats.200903-013ST&lt;/electronic-resource-num&gt;&lt;language&gt;eng&lt;/language&gt;&lt;/record&gt;&lt;/Cite&gt;&lt;/EndNote&gt;</w:instrText>
      </w:r>
      <w:r w:rsidRPr="0076212D">
        <w:fldChar w:fldCharType="separate"/>
      </w:r>
      <w:r w:rsidRPr="0076212D">
        <w:rPr>
          <w:noProof/>
        </w:rPr>
        <w:t>(</w:t>
      </w:r>
      <w:hyperlink w:anchor="_ENREF_23" w:tooltip="Dixon, 2010 #67" w:history="1">
        <w:r w:rsidR="002139DB" w:rsidRPr="0076212D">
          <w:rPr>
            <w:noProof/>
          </w:rPr>
          <w:t>Dixon et al., 2010</w:t>
        </w:r>
      </w:hyperlink>
      <w:r w:rsidRPr="0076212D">
        <w:rPr>
          <w:noProof/>
        </w:rPr>
        <w:t>)</w:t>
      </w:r>
      <w:r w:rsidRPr="0076212D">
        <w:fldChar w:fldCharType="end"/>
      </w:r>
      <w:r w:rsidRPr="0076212D">
        <w:t>.</w:t>
      </w:r>
    </w:p>
    <w:p w14:paraId="292ACF4C" w14:textId="77777777" w:rsidR="00805B90" w:rsidRPr="00BF128E" w:rsidRDefault="00805B90" w:rsidP="00A515BE">
      <w:pPr>
        <w:widowControl w:val="0"/>
        <w:autoSpaceDE w:val="0"/>
        <w:autoSpaceDN w:val="0"/>
        <w:adjustRightInd w:val="0"/>
      </w:pPr>
    </w:p>
    <w:p w14:paraId="21517622" w14:textId="77777777" w:rsidR="00A515BE" w:rsidRDefault="00A515BE" w:rsidP="00A515BE">
      <w:pPr>
        <w:pStyle w:val="Heading3"/>
      </w:pPr>
      <w:bookmarkStart w:id="186" w:name="_Toc426447350"/>
      <w:bookmarkStart w:id="187" w:name="_Toc426447763"/>
      <w:r>
        <w:lastRenderedPageBreak/>
        <w:t>Smoking</w:t>
      </w:r>
      <w:bookmarkEnd w:id="186"/>
      <w:bookmarkEnd w:id="187"/>
    </w:p>
    <w:p w14:paraId="4D2DC134" w14:textId="29583633" w:rsidR="00A515BE" w:rsidRPr="00BF128E" w:rsidRDefault="00A515BE" w:rsidP="00A515BE">
      <w:pPr>
        <w:widowControl w:val="0"/>
        <w:autoSpaceDE w:val="0"/>
        <w:autoSpaceDN w:val="0"/>
        <w:adjustRightInd w:val="0"/>
      </w:pPr>
      <w:r w:rsidRPr="00BF128E">
        <w:t>Smoking is an important tri</w:t>
      </w:r>
      <w:r w:rsidRPr="0076212D">
        <w:t xml:space="preserve">gger for asthma and increases asthma mortality </w:t>
      </w:r>
      <w:r w:rsidRPr="0076212D">
        <w:fldChar w:fldCharType="begin">
          <w:fldData xml:space="preserve">PEVuZE5vdGU+PENpdGU+PEF1dGhvcj5DcmFpZzwvQXV0aG9yPjxZZWFyPjIwMDg8L1llYXI+PFJl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</w:fldData>
        </w:fldChar>
      </w:r>
      <w:r w:rsidR="00824739">
        <w:instrText xml:space="preserve"> ADDIN EN.CITE </w:instrText>
      </w:r>
      <w:r w:rsidR="00824739">
        <w:fldChar w:fldCharType="begin">
          <w:fldData xml:space="preserve">PEVuZE5vdGU+PENpdGU+PEF1dGhvcj5DcmFpZzwvQXV0aG9yPjxZZWFyPjIwMDg8L1llYXI+PFJl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</w:fldData>
        </w:fldChar>
      </w:r>
      <w:r w:rsidR="00824739">
        <w:instrText xml:space="preserve"> ADDIN EN.CITE.DATA </w:instrText>
      </w:r>
      <w:r w:rsidR="00824739">
        <w:fldChar w:fldCharType="end"/>
      </w:r>
      <w:r w:rsidRPr="0076212D">
        <w:fldChar w:fldCharType="separate"/>
      </w:r>
      <w:r w:rsidRPr="0076212D">
        <w:rPr>
          <w:noProof/>
        </w:rPr>
        <w:t>(</w:t>
      </w:r>
      <w:hyperlink w:anchor="_ENREF_21" w:tooltip="Craig, 2008 #66" w:history="1">
        <w:r w:rsidR="002139DB" w:rsidRPr="0076212D">
          <w:rPr>
            <w:noProof/>
          </w:rPr>
          <w:t>Craig et al., 2008</w:t>
        </w:r>
      </w:hyperlink>
      <w:r w:rsidRPr="0076212D">
        <w:rPr>
          <w:noProof/>
        </w:rPr>
        <w:t>)</w:t>
      </w:r>
      <w:r w:rsidRPr="0076212D">
        <w:fldChar w:fldCharType="end"/>
      </w:r>
      <w:r w:rsidRPr="0076212D">
        <w:t xml:space="preserve">.  Smoking is also a major risk factor for </w:t>
      </w:r>
      <w:r w:rsidR="003C00A5">
        <w:t>COPD</w:t>
      </w:r>
      <w:r w:rsidRPr="0076212D">
        <w:t>.  However, many adults with asthma will continue to smoke</w:t>
      </w:r>
      <w:r w:rsidRPr="00BF128E">
        <w:t xml:space="preserve"> despite the effects on their respiratory condition.  </w:t>
      </w:r>
      <w:r w:rsidR="000E26F4">
        <w:fldChar w:fldCharType="begin"/>
      </w:r>
      <w:r w:rsidR="000E26F4">
        <w:instrText xml:space="preserve"> REF _Ref419728854 \h </w:instrText>
      </w:r>
      <w:r w:rsidR="000E26F4">
        <w:fldChar w:fldCharType="separate"/>
      </w:r>
      <w:r w:rsidR="002B0B0C" w:rsidRPr="0076212D">
        <w:t xml:space="preserve">Figure </w:t>
      </w:r>
      <w:r w:rsidR="002B0B0C">
        <w:rPr>
          <w:noProof/>
        </w:rPr>
        <w:t>6</w:t>
      </w:r>
      <w:r w:rsidR="002B0B0C">
        <w:noBreakHyphen/>
      </w:r>
      <w:r w:rsidR="002B0B0C">
        <w:rPr>
          <w:noProof/>
        </w:rPr>
        <w:t>7</w:t>
      </w:r>
      <w:r w:rsidR="000E26F4">
        <w:fldChar w:fldCharType="end"/>
      </w:r>
      <w:r w:rsidR="000E26F4">
        <w:t xml:space="preserve"> </w:t>
      </w:r>
      <w:r w:rsidRPr="00BF128E">
        <w:t>shows higher rates of asthma among both ex-smokers and current smokers in all cohorts. It also illustrates the higher prevalence and incidence of asthma among current smokers in the 1946-51 and 1921-26 cohort, and highlights an opportunity to improve quality of life and reduce mortality risk among women with asthma. The higher baseline prevalence in ex-smokers may indicate that women quit smoking as their respiratory symptoms developed.</w:t>
      </w:r>
    </w:p>
    <w:p w14:paraId="6F59D356" w14:textId="77777777" w:rsidR="00A515BE" w:rsidRPr="00BF128E" w:rsidRDefault="00A515BE" w:rsidP="00A515BE">
      <w:pPr>
        <w:widowControl w:val="0"/>
        <w:autoSpaceDE w:val="0"/>
        <w:autoSpaceDN w:val="0"/>
        <w:adjustRightInd w:val="0"/>
      </w:pPr>
    </w:p>
    <w:p w14:paraId="640D7636" w14:textId="77777777" w:rsidR="00A515BE" w:rsidRPr="00BF128E" w:rsidRDefault="00A515BE" w:rsidP="00A515BE">
      <w:pPr>
        <w:widowControl w:val="0"/>
        <w:autoSpaceDE w:val="0"/>
        <w:autoSpaceDN w:val="0"/>
        <w:adjustRightInd w:val="0"/>
      </w:pPr>
      <w:r w:rsidRPr="00BF128E">
        <w:rPr>
          <w:noProof/>
          <w:lang w:eastAsia="en-AU"/>
        </w:rPr>
        <w:drawing>
          <wp:inline distT="0" distB="0" distL="0" distR="0" wp14:anchorId="7A71C253" wp14:editId="7938EC00">
            <wp:extent cx="3543300" cy="4722109"/>
            <wp:effectExtent l="0" t="0" r="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44919" cy="4724267"/>
                    </a:xfrm>
                    <a:prstGeom prst="rect">
                      <a:avLst/>
                    </a:prstGeom>
                    <a:noFill/>
                  </pic:spPr>
                </pic:pic>
              </a:graphicData>
            </a:graphic>
          </wp:inline>
        </w:drawing>
      </w:r>
    </w:p>
    <w:p w14:paraId="1A799BC7" w14:textId="15F2B633" w:rsidR="00A515BE" w:rsidRPr="005601D2" w:rsidRDefault="00A515BE" w:rsidP="00A515BE">
      <w:pPr>
        <w:pStyle w:val="Caption"/>
      </w:pPr>
      <w:bookmarkStart w:id="188" w:name="_Ref419728854"/>
      <w:bookmarkStart w:id="189" w:name="_Toc420571005"/>
      <w:bookmarkStart w:id="190" w:name="_Toc420656876"/>
      <w:bookmarkStart w:id="191" w:name="_Toc420656960"/>
      <w:r w:rsidRPr="0076212D">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7</w:t>
      </w:r>
      <w:r w:rsidR="003274F4">
        <w:rPr>
          <w:noProof/>
        </w:rPr>
        <w:fldChar w:fldCharType="end"/>
      </w:r>
      <w:bookmarkEnd w:id="188"/>
      <w:r w:rsidRPr="0076212D">
        <w:t xml:space="preserve">: Prevalent and incident cases of asthma, </w:t>
      </w:r>
      <w:r>
        <w:rPr>
          <w:noProof/>
        </w:rPr>
        <w:t>Surveys 1-6 (1973-78 cohort), Surveys 1-7 (1946-51 cohort) and Surveys 1-6 (1921-26 cohort</w:t>
      </w:r>
      <w:r w:rsidR="005E3461">
        <w:rPr>
          <w:noProof/>
        </w:rPr>
        <w:t>)</w:t>
      </w:r>
      <w:r>
        <w:rPr>
          <w:noProof/>
        </w:rPr>
        <w:t xml:space="preserve">, </w:t>
      </w:r>
      <w:r w:rsidRPr="0076212D">
        <w:t>according to smoking status at Survey 1.</w:t>
      </w:r>
      <w:bookmarkEnd w:id="189"/>
      <w:bookmarkEnd w:id="190"/>
      <w:bookmarkEnd w:id="191"/>
    </w:p>
    <w:p w14:paraId="44A00DC8" w14:textId="77777777" w:rsidR="00A515BE" w:rsidRPr="00BF128E" w:rsidRDefault="00A515BE" w:rsidP="00A515BE">
      <w:pPr>
        <w:keepNext/>
        <w:keepLines/>
        <w:numPr>
          <w:ilvl w:val="2"/>
          <w:numId w:val="4"/>
        </w:numPr>
        <w:spacing w:before="200"/>
        <w:outlineLvl w:val="2"/>
        <w:rPr>
          <w:rFonts w:ascii="Calibri" w:eastAsia="MS Gothic" w:hAnsi="Calibri" w:cs="Calibri"/>
          <w:b/>
          <w:bCs/>
        </w:rPr>
      </w:pPr>
      <w:bookmarkStart w:id="192" w:name="_Toc426447351"/>
      <w:bookmarkStart w:id="193" w:name="_Toc426447764"/>
      <w:r w:rsidRPr="00BF128E">
        <w:rPr>
          <w:rFonts w:ascii="Calibri" w:eastAsia="MS Gothic" w:hAnsi="Calibri" w:cs="Calibri"/>
          <w:b/>
          <w:bCs/>
        </w:rPr>
        <w:lastRenderedPageBreak/>
        <w:t xml:space="preserve">Physical </w:t>
      </w:r>
      <w:r>
        <w:rPr>
          <w:rFonts w:ascii="Calibri" w:eastAsia="MS Gothic" w:hAnsi="Calibri" w:cs="Calibri"/>
          <w:b/>
          <w:bCs/>
        </w:rPr>
        <w:t>a</w:t>
      </w:r>
      <w:r w:rsidRPr="00BF128E">
        <w:rPr>
          <w:rFonts w:ascii="Calibri" w:eastAsia="MS Gothic" w:hAnsi="Calibri" w:cs="Calibri"/>
          <w:b/>
          <w:bCs/>
        </w:rPr>
        <w:t>ctivity</w:t>
      </w:r>
      <w:bookmarkEnd w:id="192"/>
      <w:bookmarkEnd w:id="193"/>
    </w:p>
    <w:p w14:paraId="4B3D8414" w14:textId="77777777" w:rsidR="00A515BE" w:rsidRPr="00BF128E" w:rsidRDefault="00A515BE" w:rsidP="00A515BE">
      <w:r w:rsidRPr="00BF128E">
        <w:rPr>
          <w:noProof/>
          <w:lang w:eastAsia="en-AU"/>
        </w:rPr>
        <w:drawing>
          <wp:inline distT="0" distB="0" distL="0" distR="0" wp14:anchorId="4F3A1599" wp14:editId="025B7C35">
            <wp:extent cx="4572000" cy="6096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42A9E36A" w14:textId="28948B54" w:rsidR="00A515BE" w:rsidRPr="00BF128E" w:rsidRDefault="00A515BE" w:rsidP="00A515BE">
      <w:pPr>
        <w:pStyle w:val="Caption"/>
      </w:pPr>
      <w:bookmarkStart w:id="194" w:name="_Ref419728894"/>
      <w:bookmarkStart w:id="195" w:name="_Toc420571006"/>
      <w:bookmarkStart w:id="196" w:name="_Toc420656877"/>
      <w:bookmarkStart w:id="197" w:name="_Toc420656961"/>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8</w:t>
      </w:r>
      <w:r w:rsidR="003274F4">
        <w:rPr>
          <w:noProof/>
        </w:rPr>
        <w:fldChar w:fldCharType="end"/>
      </w:r>
      <w:bookmarkEnd w:id="194"/>
      <w:r>
        <w:t>:</w:t>
      </w:r>
      <w:r w:rsidRPr="00BF128E">
        <w:t xml:space="preserve"> </w:t>
      </w:r>
      <w:r w:rsidRPr="005601D2">
        <w:t xml:space="preserve">Prevalent and incident cases of asthma, </w:t>
      </w:r>
      <w:r>
        <w:rPr>
          <w:noProof/>
        </w:rPr>
        <w:t>Surveys 1-6 (1973-78 cohort), Surveys 1-7 (1946-51 cohort) and Surveys 1-6 (1921-26 cohort</w:t>
      </w:r>
      <w:r w:rsidR="00F2739F">
        <w:rPr>
          <w:noProof/>
        </w:rPr>
        <w:t>)</w:t>
      </w:r>
      <w:r>
        <w:rPr>
          <w:noProof/>
        </w:rPr>
        <w:t xml:space="preserve">, </w:t>
      </w:r>
      <w:r w:rsidRPr="005601D2">
        <w:t>according to level of physical activity.</w:t>
      </w:r>
      <w:bookmarkEnd w:id="195"/>
      <w:bookmarkEnd w:id="196"/>
      <w:bookmarkEnd w:id="197"/>
    </w:p>
    <w:p w14:paraId="0A862903" w14:textId="60DEF961" w:rsidR="00A515BE" w:rsidRPr="00BF128E" w:rsidRDefault="000E26F4" w:rsidP="00A515BE">
      <w:pPr>
        <w:widowControl w:val="0"/>
        <w:autoSpaceDE w:val="0"/>
        <w:autoSpaceDN w:val="0"/>
        <w:adjustRightInd w:val="0"/>
      </w:pPr>
      <w:r>
        <w:fldChar w:fldCharType="begin"/>
      </w:r>
      <w:r>
        <w:instrText xml:space="preserve"> REF _Ref419728894 \h </w:instrText>
      </w:r>
      <w:r>
        <w:fldChar w:fldCharType="separate"/>
      </w:r>
      <w:r w:rsidR="002B0B0C" w:rsidRPr="00BF128E">
        <w:t xml:space="preserve">Figure </w:t>
      </w:r>
      <w:r w:rsidR="002B0B0C">
        <w:rPr>
          <w:noProof/>
        </w:rPr>
        <w:t>6</w:t>
      </w:r>
      <w:r w:rsidR="002B0B0C">
        <w:noBreakHyphen/>
      </w:r>
      <w:r w:rsidR="002B0B0C">
        <w:rPr>
          <w:noProof/>
        </w:rPr>
        <w:t>8</w:t>
      </w:r>
      <w:r>
        <w:fldChar w:fldCharType="end"/>
      </w:r>
      <w:r>
        <w:t xml:space="preserve"> </w:t>
      </w:r>
      <w:r w:rsidR="00A515BE" w:rsidRPr="00BF128E">
        <w:t>shows the difference in prevalent and incident asthma according to level of physical activity.  There is no consistent association between asthma and physical activity across the cohorts. Episodes of asthma can be triggered by exercise, and this may inhibit some women from participating in physical activity or limit their exercise capacity. However these potential effects of asthma on physical activity are not strongly evident among women in ALSWH.</w:t>
      </w:r>
    </w:p>
    <w:p w14:paraId="57E000DA" w14:textId="77777777" w:rsidR="00A515BE" w:rsidRPr="000038AD" w:rsidRDefault="00A515BE" w:rsidP="00A515BE">
      <w:pPr>
        <w:keepNext/>
        <w:keepLines/>
        <w:numPr>
          <w:ilvl w:val="2"/>
          <w:numId w:val="4"/>
        </w:numPr>
        <w:spacing w:before="200"/>
        <w:outlineLvl w:val="2"/>
        <w:rPr>
          <w:rFonts w:ascii="Calibri" w:eastAsia="MS Gothic" w:hAnsi="Calibri" w:cs="Calibri"/>
          <w:b/>
          <w:bCs/>
        </w:rPr>
      </w:pPr>
      <w:bookmarkStart w:id="198" w:name="_Toc426447352"/>
      <w:bookmarkStart w:id="199" w:name="_Toc426447765"/>
      <w:r w:rsidRPr="000038AD">
        <w:rPr>
          <w:rFonts w:ascii="Calibri" w:eastAsia="MS Gothic" w:hAnsi="Calibri" w:cs="Calibri"/>
          <w:b/>
          <w:bCs/>
        </w:rPr>
        <w:lastRenderedPageBreak/>
        <w:t>Comorbid conditions</w:t>
      </w:r>
      <w:bookmarkEnd w:id="198"/>
      <w:bookmarkEnd w:id="199"/>
    </w:p>
    <w:p w14:paraId="478D7DD7" w14:textId="0F7D6A01" w:rsidR="00A515BE" w:rsidRPr="00BF128E" w:rsidRDefault="00A515BE" w:rsidP="00A515BE">
      <w:pPr>
        <w:rPr>
          <w:rFonts w:ascii="Calibri" w:hAnsi="Calibri" w:cs="Calibri"/>
          <w:i/>
          <w:iCs/>
          <w:sz w:val="16"/>
          <w:szCs w:val="16"/>
        </w:rPr>
      </w:pPr>
      <w:r w:rsidRPr="00BF128E">
        <w:t xml:space="preserve">Research using ALSWH data </w:t>
      </w:r>
      <w:r w:rsidR="000E26F4" w:rsidRPr="00BF128E">
        <w:t>ha</w:t>
      </w:r>
      <w:r w:rsidR="000E26F4">
        <w:t>s</w:t>
      </w:r>
      <w:r w:rsidR="000E26F4" w:rsidRPr="00BF128E">
        <w:t xml:space="preserve"> </w:t>
      </w:r>
      <w:r w:rsidRPr="00BF128E">
        <w:t xml:space="preserve">shown that asthma and respiratory symptoms are associated with increased risk of back </w:t>
      </w:r>
      <w:r w:rsidRPr="0076212D">
        <w:t xml:space="preserve">pain </w:t>
      </w:r>
      <w:r w:rsidRPr="0076212D">
        <w:fldChar w:fldCharType="begin">
          <w:fldData xml:space="preserve">PEVuZE5vdGU+PENpdGU+PEF1dGhvcj5TbWl0aDwvQXV0aG9yPjxZZWFyPjIwMDY8L1llYXI+PFJl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</w:fldData>
        </w:fldChar>
      </w:r>
      <w:r w:rsidR="00824739">
        <w:instrText xml:space="preserve"> ADDIN EN.CITE </w:instrText>
      </w:r>
      <w:r w:rsidR="00824739">
        <w:fldChar w:fldCharType="begin">
          <w:fldData xml:space="preserve">PEVuZE5vdGU+PENpdGU+PEF1dGhvcj5TbWl0aDwvQXV0aG9yPjxZZWFyPjIwMDY8L1llYXI+PFJl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</w:fldData>
        </w:fldChar>
      </w:r>
      <w:r w:rsidR="00824739">
        <w:instrText xml:space="preserve"> ADDIN EN.CITE.DATA </w:instrText>
      </w:r>
      <w:r w:rsidR="00824739">
        <w:fldChar w:fldCharType="end"/>
      </w:r>
      <w:r w:rsidRPr="0076212D">
        <w:fldChar w:fldCharType="separate"/>
      </w:r>
      <w:r w:rsidRPr="0076212D">
        <w:rPr>
          <w:noProof/>
        </w:rPr>
        <w:t>(</w:t>
      </w:r>
      <w:hyperlink w:anchor="_ENREF_88" w:tooltip="Smith, 2006 #68" w:history="1">
        <w:r w:rsidR="002139DB" w:rsidRPr="0076212D">
          <w:rPr>
            <w:noProof/>
          </w:rPr>
          <w:t>Smith et al., 2006</w:t>
        </w:r>
      </w:hyperlink>
      <w:r w:rsidRPr="0076212D">
        <w:rPr>
          <w:noProof/>
        </w:rPr>
        <w:t>)</w:t>
      </w:r>
      <w:r w:rsidRPr="0076212D">
        <w:fldChar w:fldCharType="end"/>
      </w:r>
      <w:r w:rsidRPr="0076212D">
        <w:t xml:space="preserve">.  A physiological explanation for this association may include changes to spinal control among women with breathing difficulty.  Longitudinal analysis also shows that women who developed breathing problems over the course of the study were more likely to develop back pain than women without such problems </w:t>
      </w:r>
      <w:r w:rsidRPr="0076212D">
        <w:fldChar w:fldCharType="begin">
          <w:fldData xml:space="preserve">PEVuZE5vdGU+PENpdGU+PEF1dGhvcj5TbWl0aDwvQXV0aG9yPjxZZWFyPjIwMDk8L1llYXI+PFJl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</w:fldData>
        </w:fldChar>
      </w:r>
      <w:r w:rsidR="00824739">
        <w:instrText xml:space="preserve"> ADDIN EN.CITE </w:instrText>
      </w:r>
      <w:r w:rsidR="00824739">
        <w:fldChar w:fldCharType="begin">
          <w:fldData xml:space="preserve">PEVuZE5vdGU+PENpdGU+PEF1dGhvcj5TbWl0aDwvQXV0aG9yPjxZZWFyPjIwMDk8L1llYXI+PFJl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</w:fldData>
        </w:fldChar>
      </w:r>
      <w:r w:rsidR="00824739">
        <w:instrText xml:space="preserve"> ADDIN EN.CITE.DATA </w:instrText>
      </w:r>
      <w:r w:rsidR="00824739">
        <w:fldChar w:fldCharType="end"/>
      </w:r>
      <w:r w:rsidRPr="0076212D">
        <w:fldChar w:fldCharType="separate"/>
      </w:r>
      <w:r w:rsidRPr="0076212D">
        <w:rPr>
          <w:noProof/>
        </w:rPr>
        <w:t>(</w:t>
      </w:r>
      <w:hyperlink w:anchor="_ENREF_89" w:tooltip="Smith, 2009 #69" w:history="1">
        <w:r w:rsidR="002139DB" w:rsidRPr="0076212D">
          <w:rPr>
            <w:noProof/>
          </w:rPr>
          <w:t>Smith et al., 2009</w:t>
        </w:r>
      </w:hyperlink>
      <w:r w:rsidRPr="0076212D">
        <w:rPr>
          <w:noProof/>
        </w:rPr>
        <w:t>)</w:t>
      </w:r>
      <w:r w:rsidRPr="0076212D">
        <w:fldChar w:fldCharType="end"/>
      </w:r>
      <w:r w:rsidRPr="0076212D">
        <w:t>.</w:t>
      </w:r>
      <w:r w:rsidRPr="0076212D">
        <w:rPr>
          <w:rFonts w:ascii="Calibri" w:hAnsi="Calibri" w:cs="Calibri"/>
          <w:sz w:val="16"/>
          <w:szCs w:val="16"/>
        </w:rPr>
        <w:t xml:space="preserve"> </w:t>
      </w:r>
      <w:r w:rsidRPr="0076212D">
        <w:t>These studies highlight ho</w:t>
      </w:r>
      <w:r w:rsidRPr="00BF128E">
        <w:t>w the effects of asthma are not limited to one body system and how they can have wide ranging effects on quality of life.</w:t>
      </w:r>
    </w:p>
    <w:p w14:paraId="1A21885C" w14:textId="77777777" w:rsidR="00A515BE" w:rsidRDefault="00A515BE" w:rsidP="002D5FE3">
      <w:pPr>
        <w:spacing w:before="0" w:after="0" w:line="240" w:lineRule="auto"/>
      </w:pPr>
    </w:p>
    <w:p w14:paraId="1378F071"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200" w:name="_Toc426447353"/>
      <w:bookmarkStart w:id="201" w:name="_Toc426447766"/>
      <w:r w:rsidRPr="00BF128E">
        <w:rPr>
          <w:rFonts w:ascii="Calibri" w:eastAsia="MS Gothic" w:hAnsi="Calibri" w:cs="Calibri"/>
          <w:b/>
          <w:bCs/>
          <w:sz w:val="26"/>
          <w:szCs w:val="26"/>
        </w:rPr>
        <w:t>Asthma and health-related quality of life</w:t>
      </w:r>
      <w:bookmarkEnd w:id="200"/>
      <w:bookmarkEnd w:id="201"/>
      <w:r w:rsidRPr="00BF128E">
        <w:rPr>
          <w:rFonts w:ascii="Calibri" w:eastAsia="MS Gothic" w:hAnsi="Calibri" w:cs="Calibri"/>
          <w:b/>
          <w:bCs/>
          <w:sz w:val="26"/>
          <w:szCs w:val="26"/>
        </w:rPr>
        <w:t xml:space="preserve"> </w:t>
      </w:r>
    </w:p>
    <w:p w14:paraId="21ACC950" w14:textId="7ADA2F12" w:rsidR="00A515BE" w:rsidRDefault="00A515BE" w:rsidP="00A515BE">
      <w:r w:rsidRPr="00BF128E">
        <w:t>Asthma can contribute to poorer health-related quality of life across the life course.</w:t>
      </w:r>
      <w:r w:rsidRPr="00F90C54">
        <w:t xml:space="preserve"> </w:t>
      </w:r>
      <w:r w:rsidRPr="000E26F4">
        <w:t xml:space="preserve"> </w:t>
      </w:r>
      <w:r w:rsidR="000E26F4" w:rsidRPr="000E26F4">
        <w:fldChar w:fldCharType="begin"/>
      </w:r>
      <w:r w:rsidR="000E26F4" w:rsidRPr="002D5FE3">
        <w:instrText xml:space="preserve"> REF _Ref420505878 \h  \* MERGEFORMAT </w:instrText>
      </w:r>
      <w:r w:rsidR="000E26F4" w:rsidRPr="000E26F4">
        <w:fldChar w:fldCharType="separate"/>
      </w:r>
      <w:r w:rsidR="002B0B0C" w:rsidRPr="002B0B0C">
        <w:rPr>
          <w:rStyle w:val="CaptionChar"/>
          <w:b w:val="0"/>
        </w:rPr>
        <w:t xml:space="preserve">Figure </w:t>
      </w:r>
      <w:r w:rsidR="002B0B0C" w:rsidRPr="007F5338">
        <w:rPr>
          <w:rStyle w:val="CaptionChar"/>
          <w:b w:val="0"/>
          <w:noProof/>
        </w:rPr>
        <w:t>6</w:t>
      </w:r>
      <w:r w:rsidR="002B0B0C" w:rsidRPr="007F5338">
        <w:rPr>
          <w:rStyle w:val="CaptionChar"/>
          <w:b w:val="0"/>
          <w:noProof/>
        </w:rPr>
        <w:noBreakHyphen/>
        <w:t>9</w:t>
      </w:r>
      <w:r w:rsidR="000E26F4" w:rsidRPr="000E26F4">
        <w:fldChar w:fldCharType="end"/>
      </w:r>
      <w:r w:rsidR="000E26F4" w:rsidRPr="000E26F4">
        <w:t xml:space="preserve"> </w:t>
      </w:r>
      <w:r w:rsidRPr="000E26F4">
        <w:t>shows the changing physical function scores for women who ever reported asthm</w:t>
      </w:r>
      <w:r w:rsidRPr="00F90C54">
        <w:t xml:space="preserve">a (on any survey), compared to those who have never reported this condition.  Physical function scores are lower for women with asthma, with the largest differences apparent among the 1946-51 and 1921-26 cohorts. </w:t>
      </w:r>
    </w:p>
    <w:p w14:paraId="283CA1F4" w14:textId="77777777" w:rsidR="000E26F4" w:rsidRDefault="00A515BE" w:rsidP="00D922F1">
      <w:pPr>
        <w:spacing w:before="100" w:after="200"/>
        <w:rPr>
          <w:rStyle w:val="CaptionChar"/>
        </w:rPr>
      </w:pPr>
      <w:r w:rsidRPr="00BF128E">
        <w:rPr>
          <w:noProof/>
          <w:lang w:eastAsia="en-AU"/>
        </w:rPr>
        <w:drawing>
          <wp:inline distT="0" distB="0" distL="0" distR="0" wp14:anchorId="0AB8A6C5" wp14:editId="68E278CE">
            <wp:extent cx="5727700" cy="4295775"/>
            <wp:effectExtent l="0" t="0" r="1270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bookmarkStart w:id="202" w:name="_Ref419728941"/>
    </w:p>
    <w:p w14:paraId="17D7A352" w14:textId="51383159" w:rsidR="00A515BE" w:rsidRPr="00F80AF1" w:rsidRDefault="00A515BE" w:rsidP="00D922F1">
      <w:pPr>
        <w:spacing w:before="100" w:after="200"/>
        <w:rPr>
          <w:rStyle w:val="CaptionChar"/>
        </w:rPr>
      </w:pPr>
      <w:bookmarkStart w:id="203" w:name="_Ref420505878"/>
      <w:bookmarkStart w:id="204" w:name="_Toc420571007"/>
      <w:bookmarkStart w:id="205" w:name="_Toc420656878"/>
      <w:bookmarkStart w:id="206" w:name="_Toc420656962"/>
      <w:r w:rsidRPr="00F80AF1">
        <w:rPr>
          <w:rStyle w:val="CaptionChar"/>
        </w:rPr>
        <w:t xml:space="preserve">Figure </w:t>
      </w:r>
      <w:r w:rsidR="00AA3A5A">
        <w:rPr>
          <w:rStyle w:val="CaptionChar"/>
        </w:rPr>
        <w:fldChar w:fldCharType="begin"/>
      </w:r>
      <w:r w:rsidR="00AA3A5A">
        <w:rPr>
          <w:rStyle w:val="CaptionChar"/>
        </w:rPr>
        <w:instrText xml:space="preserve"> STYLEREF 1 \s </w:instrText>
      </w:r>
      <w:r w:rsidR="00AA3A5A">
        <w:rPr>
          <w:rStyle w:val="CaptionChar"/>
        </w:rPr>
        <w:fldChar w:fldCharType="separate"/>
      </w:r>
      <w:r w:rsidR="002B0B0C">
        <w:rPr>
          <w:rStyle w:val="CaptionChar"/>
          <w:noProof/>
        </w:rPr>
        <w:t>6</w:t>
      </w:r>
      <w:r w:rsidR="00AA3A5A">
        <w:rPr>
          <w:rStyle w:val="CaptionChar"/>
        </w:rPr>
        <w:fldChar w:fldCharType="end"/>
      </w:r>
      <w:r w:rsidR="00AA3A5A">
        <w:rPr>
          <w:rStyle w:val="CaptionChar"/>
        </w:rPr>
        <w:noBreakHyphen/>
      </w:r>
      <w:r w:rsidR="00AA3A5A">
        <w:rPr>
          <w:rStyle w:val="CaptionChar"/>
        </w:rPr>
        <w:fldChar w:fldCharType="begin"/>
      </w:r>
      <w:r w:rsidR="00AA3A5A">
        <w:rPr>
          <w:rStyle w:val="CaptionChar"/>
        </w:rPr>
        <w:instrText xml:space="preserve"> SEQ Figure \* ARABIC \s 1 </w:instrText>
      </w:r>
      <w:r w:rsidR="00AA3A5A">
        <w:rPr>
          <w:rStyle w:val="CaptionChar"/>
        </w:rPr>
        <w:fldChar w:fldCharType="separate"/>
      </w:r>
      <w:r w:rsidR="002B0B0C">
        <w:rPr>
          <w:rStyle w:val="CaptionChar"/>
          <w:noProof/>
        </w:rPr>
        <w:t>9</w:t>
      </w:r>
      <w:r w:rsidR="00AA3A5A">
        <w:rPr>
          <w:rStyle w:val="CaptionChar"/>
        </w:rPr>
        <w:fldChar w:fldCharType="end"/>
      </w:r>
      <w:bookmarkEnd w:id="202"/>
      <w:bookmarkEnd w:id="203"/>
      <w:r w:rsidRPr="00F80AF1">
        <w:rPr>
          <w:rStyle w:val="CaptionChar"/>
        </w:rPr>
        <w:t>: Mean physical function scores at each survey for women who have ever reported asthma (on any survey), and women who have never reported asthma, Surveys 1-6 (1973-78 cohort), Surveys 1-7 (1946-51 cohort) and Surveys 1-6 (1921-26 cohort</w:t>
      </w:r>
      <w:r w:rsidR="005E3461">
        <w:rPr>
          <w:rStyle w:val="CaptionChar"/>
        </w:rPr>
        <w:t>)</w:t>
      </w:r>
      <w:r w:rsidRPr="00F80AF1">
        <w:rPr>
          <w:rStyle w:val="CaptionChar"/>
        </w:rPr>
        <w:t>.</w:t>
      </w:r>
      <w:bookmarkEnd w:id="204"/>
      <w:bookmarkEnd w:id="205"/>
      <w:bookmarkEnd w:id="206"/>
      <w:r w:rsidRPr="00F80AF1">
        <w:rPr>
          <w:rStyle w:val="CaptionChar"/>
        </w:rPr>
        <w:t xml:space="preserve">  </w:t>
      </w:r>
    </w:p>
    <w:p w14:paraId="46A1474C" w14:textId="77777777" w:rsidR="00A515BE" w:rsidRPr="00BF128E" w:rsidRDefault="00A515BE" w:rsidP="00A515BE">
      <w:r w:rsidRPr="00BF128E">
        <w:rPr>
          <w:noProof/>
          <w:lang w:eastAsia="en-AU"/>
        </w:rPr>
        <w:lastRenderedPageBreak/>
        <w:drawing>
          <wp:inline distT="0" distB="0" distL="0" distR="0" wp14:anchorId="5341723C" wp14:editId="10C83893">
            <wp:extent cx="5727700" cy="4295775"/>
            <wp:effectExtent l="0" t="0" r="1270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34390587" w14:textId="05D1E015" w:rsidR="00A515BE" w:rsidRPr="00002F11" w:rsidRDefault="00A515BE" w:rsidP="00A515BE">
      <w:pPr>
        <w:pStyle w:val="Caption"/>
        <w:rPr>
          <w:rFonts w:cs="Times New Roman"/>
          <w:sz w:val="22"/>
        </w:rPr>
      </w:pPr>
      <w:bookmarkStart w:id="207" w:name="_Ref419728988"/>
      <w:bookmarkStart w:id="208" w:name="_Toc420571008"/>
      <w:bookmarkStart w:id="209" w:name="_Toc420656879"/>
      <w:bookmarkStart w:id="210" w:name="_Toc420656963"/>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0</w:t>
      </w:r>
      <w:r w:rsidR="003274F4">
        <w:rPr>
          <w:noProof/>
        </w:rPr>
        <w:fldChar w:fldCharType="end"/>
      </w:r>
      <w:bookmarkEnd w:id="207"/>
      <w:r>
        <w:t>:</w:t>
      </w:r>
      <w:r w:rsidRPr="00BF128E">
        <w:t xml:space="preserve"> </w:t>
      </w:r>
      <w:r w:rsidRPr="00F90C54">
        <w:rPr>
          <w:noProof/>
        </w:rPr>
        <w:t>Mean mental health scores at each survey for women who have ever reported asthma (on any survey), and women who have never reported asthma</w:t>
      </w:r>
      <w:r>
        <w:rPr>
          <w:noProof/>
        </w:rPr>
        <w:t>, Surveys 1-6 (1973-78 cohort), Surveys 1-7 (1946-51 cohort) and Surveys 1-6 (1921-26 cohort</w:t>
      </w:r>
      <w:r w:rsidR="005E3461">
        <w:rPr>
          <w:noProof/>
        </w:rPr>
        <w:t>)</w:t>
      </w:r>
      <w:r>
        <w:rPr>
          <w:noProof/>
        </w:rPr>
        <w:t>.</w:t>
      </w:r>
      <w:bookmarkEnd w:id="208"/>
      <w:bookmarkEnd w:id="209"/>
      <w:bookmarkEnd w:id="210"/>
    </w:p>
    <w:p w14:paraId="0A95DA7F" w14:textId="77777777" w:rsidR="00A515BE" w:rsidRPr="00BF128E" w:rsidRDefault="00A515BE" w:rsidP="005E3461">
      <w:pPr>
        <w:spacing w:line="240" w:lineRule="auto"/>
        <w:rPr>
          <w:b/>
          <w:bCs/>
          <w:szCs w:val="18"/>
        </w:rPr>
      </w:pPr>
    </w:p>
    <w:p w14:paraId="31EBF46F" w14:textId="79525EB2" w:rsidR="00A515BE" w:rsidRPr="00BF128E" w:rsidRDefault="000E26F4" w:rsidP="00A515BE">
      <w:pPr>
        <w:widowControl w:val="0"/>
        <w:autoSpaceDE w:val="0"/>
        <w:autoSpaceDN w:val="0"/>
        <w:adjustRightInd w:val="0"/>
      </w:pPr>
      <w:r>
        <w:fldChar w:fldCharType="begin"/>
      </w:r>
      <w:r>
        <w:instrText xml:space="preserve"> REF _Ref419728988 \h </w:instrText>
      </w:r>
      <w:r>
        <w:fldChar w:fldCharType="separate"/>
      </w:r>
      <w:r w:rsidR="002B0B0C" w:rsidRPr="00BF128E">
        <w:t xml:space="preserve">Figure </w:t>
      </w:r>
      <w:r w:rsidR="002B0B0C">
        <w:rPr>
          <w:noProof/>
        </w:rPr>
        <w:t>6</w:t>
      </w:r>
      <w:r w:rsidR="002B0B0C">
        <w:noBreakHyphen/>
      </w:r>
      <w:r w:rsidR="002B0B0C">
        <w:rPr>
          <w:noProof/>
        </w:rPr>
        <w:t>10</w:t>
      </w:r>
      <w:r>
        <w:fldChar w:fldCharType="end"/>
      </w:r>
      <w:r>
        <w:t xml:space="preserve"> </w:t>
      </w:r>
      <w:r w:rsidR="00A515BE" w:rsidRPr="00BF128E">
        <w:t>shows changes in scores on the mental health sub-scale of the SF-36.  While women with asthma do have lower mental health scores than those without, across all cohorts and most surveys, the differences are not as large as seen for physical function.</w:t>
      </w:r>
    </w:p>
    <w:p w14:paraId="440D05F0" w14:textId="7BDFEA42" w:rsidR="005E3461" w:rsidRDefault="005E3461">
      <w:pPr>
        <w:spacing w:before="0" w:after="0" w:line="240" w:lineRule="auto"/>
        <w:jc w:val="left"/>
      </w:pPr>
      <w:r>
        <w:br w:type="page"/>
      </w:r>
    </w:p>
    <w:p w14:paraId="42A9AA32"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211" w:name="_Toc426447354"/>
      <w:bookmarkStart w:id="212" w:name="_Toc426447767"/>
      <w:r w:rsidRPr="00BF128E">
        <w:rPr>
          <w:rFonts w:ascii="Calibri" w:eastAsia="MS Gothic" w:hAnsi="Calibri" w:cs="Calibri"/>
          <w:b/>
          <w:bCs/>
          <w:sz w:val="26"/>
          <w:szCs w:val="26"/>
        </w:rPr>
        <w:lastRenderedPageBreak/>
        <w:t>Use of health services by women who report asthma</w:t>
      </w:r>
      <w:bookmarkEnd w:id="211"/>
      <w:bookmarkEnd w:id="212"/>
    </w:p>
    <w:p w14:paraId="01F30A1F" w14:textId="77777777" w:rsidR="00A515BE" w:rsidRPr="00BF128E" w:rsidRDefault="00A515BE" w:rsidP="00A515BE">
      <w:pPr>
        <w:widowControl w:val="0"/>
        <w:autoSpaceDE w:val="0"/>
        <w:autoSpaceDN w:val="0"/>
        <w:adjustRightInd w:val="0"/>
      </w:pPr>
    </w:p>
    <w:p w14:paraId="63D80573" w14:textId="5C5BEFC5" w:rsidR="00A515BE" w:rsidRPr="00BF128E" w:rsidRDefault="00A515BE" w:rsidP="00A515BE">
      <w:pPr>
        <w:widowControl w:val="0"/>
        <w:autoSpaceDE w:val="0"/>
        <w:autoSpaceDN w:val="0"/>
        <w:adjustRightInd w:val="0"/>
      </w:pPr>
      <w:r w:rsidRPr="00BF128E">
        <w:t xml:space="preserve">The number of Medicare claims for </w:t>
      </w:r>
      <w:r>
        <w:t xml:space="preserve">general practice </w:t>
      </w:r>
      <w:r w:rsidRPr="00BF128E">
        <w:t>consultations increases with age and across cohorts and is higher among women reporting asthma, particularly at older ages</w:t>
      </w:r>
      <w:r>
        <w:t xml:space="preserve"> (</w:t>
      </w:r>
      <w:r w:rsidRPr="00F90C54">
        <w:t>see</w:t>
      </w:r>
      <w:r w:rsidR="00BF6FE5">
        <w:t xml:space="preserve"> </w:t>
      </w:r>
      <w:r w:rsidR="000E26F4">
        <w:fldChar w:fldCharType="begin"/>
      </w:r>
      <w:r w:rsidR="000E26F4">
        <w:instrText xml:space="preserve"> REF _Ref419729065 \h </w:instrText>
      </w:r>
      <w:r w:rsidR="000E26F4">
        <w:fldChar w:fldCharType="separate"/>
      </w:r>
      <w:r w:rsidR="002B0B0C" w:rsidRPr="00BF128E">
        <w:t xml:space="preserve">Figure </w:t>
      </w:r>
      <w:r w:rsidR="002B0B0C">
        <w:rPr>
          <w:noProof/>
        </w:rPr>
        <w:t>6</w:t>
      </w:r>
      <w:r w:rsidR="002B0B0C">
        <w:noBreakHyphen/>
      </w:r>
      <w:r w:rsidR="002B0B0C">
        <w:rPr>
          <w:noProof/>
        </w:rPr>
        <w:t>11</w:t>
      </w:r>
      <w:r w:rsidR="000E26F4">
        <w:fldChar w:fldCharType="end"/>
      </w:r>
      <w:r w:rsidR="000E26F4">
        <w:t>)</w:t>
      </w:r>
      <w:r w:rsidR="005E3461">
        <w:t>.</w:t>
      </w:r>
    </w:p>
    <w:p w14:paraId="0BDE31A4" w14:textId="77777777" w:rsidR="00A515BE" w:rsidRPr="00BF128E" w:rsidRDefault="00A515BE" w:rsidP="00A515BE">
      <w:pPr>
        <w:widowControl w:val="0"/>
        <w:autoSpaceDE w:val="0"/>
        <w:autoSpaceDN w:val="0"/>
        <w:adjustRightInd w:val="0"/>
      </w:pPr>
      <w:r w:rsidRPr="00BF128E">
        <w:rPr>
          <w:noProof/>
          <w:lang w:eastAsia="en-AU"/>
        </w:rPr>
        <w:drawing>
          <wp:inline distT="0" distB="0" distL="0" distR="0" wp14:anchorId="6C2F0B88" wp14:editId="63DA6015">
            <wp:extent cx="5727700" cy="4295775"/>
            <wp:effectExtent l="0" t="0" r="1270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7E9B0145" w14:textId="31F4133B" w:rsidR="00A515BE" w:rsidRPr="006D60B6" w:rsidRDefault="00A515BE" w:rsidP="006D60B6">
      <w:pPr>
        <w:pStyle w:val="Caption"/>
        <w:rPr>
          <w:rFonts w:cs="Times New Roman"/>
          <w:sz w:val="22"/>
        </w:rPr>
      </w:pPr>
      <w:bookmarkStart w:id="213" w:name="_Ref419729065"/>
      <w:bookmarkStart w:id="214" w:name="_Toc420571009"/>
      <w:bookmarkStart w:id="215" w:name="_Toc420656880"/>
      <w:bookmarkStart w:id="216" w:name="_Toc420656964"/>
      <w:r w:rsidRPr="00BF128E">
        <w:t xml:space="preserve">Figur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1</w:t>
      </w:r>
      <w:r w:rsidR="003274F4">
        <w:rPr>
          <w:noProof/>
        </w:rPr>
        <w:fldChar w:fldCharType="end"/>
      </w:r>
      <w:bookmarkEnd w:id="213"/>
      <w:r w:rsidRPr="00BF128E">
        <w:t xml:space="preserve">: </w:t>
      </w:r>
      <w:r>
        <w:t>Mean number of general p</w:t>
      </w:r>
      <w:r w:rsidRPr="00F90C54">
        <w:t>ract</w:t>
      </w:r>
      <w:r>
        <w:t>ice</w:t>
      </w:r>
      <w:r w:rsidRPr="00F90C54">
        <w:t xml:space="preserve"> visits each year for women </w:t>
      </w:r>
      <w:r w:rsidRPr="00F90C54">
        <w:rPr>
          <w:noProof/>
        </w:rPr>
        <w:t>who have ever reported asthma (on any survey) and women  who have never reported asthma</w:t>
      </w:r>
      <w:r>
        <w:rPr>
          <w:noProof/>
        </w:rPr>
        <w:t>, Surveys 1-6 (1973-78 cohort), Surveys 1-7 (1946-51 cohort) and Surveys 1-6 (1921-26 cohort</w:t>
      </w:r>
      <w:r w:rsidR="005E3461">
        <w:rPr>
          <w:noProof/>
        </w:rPr>
        <w:t>)</w:t>
      </w:r>
      <w:r>
        <w:rPr>
          <w:noProof/>
        </w:rPr>
        <w:t>.</w:t>
      </w:r>
      <w:bookmarkEnd w:id="214"/>
      <w:bookmarkEnd w:id="215"/>
      <w:bookmarkEnd w:id="216"/>
    </w:p>
    <w:p w14:paraId="5AAED0F8" w14:textId="77777777" w:rsidR="005E3461" w:rsidRDefault="005E3461" w:rsidP="006D60B6"/>
    <w:p w14:paraId="0305C1AC" w14:textId="774E8C2E" w:rsidR="00A25D67" w:rsidRDefault="00942EB6" w:rsidP="006D60B6">
      <w:r>
        <w:t>As would be expected, the</w:t>
      </w:r>
      <w:r w:rsidR="00A25D67">
        <w:t xml:space="preserve"> costs for </w:t>
      </w:r>
      <w:r>
        <w:t xml:space="preserve">both </w:t>
      </w:r>
      <w:r w:rsidR="00A25D67">
        <w:t>MBS and PBS se</w:t>
      </w:r>
      <w:r w:rsidR="000E6E44">
        <w:t>rvices for women with asthma across all</w:t>
      </w:r>
      <w:r w:rsidR="002C0FC3">
        <w:t xml:space="preserve"> three cohorts are</w:t>
      </w:r>
      <w:r w:rsidR="00A25D67">
        <w:t xml:space="preserve"> higher than for women without asthma.</w:t>
      </w:r>
      <w:r>
        <w:t xml:space="preserve"> Using the most recent data (2013), i</w:t>
      </w:r>
      <w:r w:rsidR="00A25D67">
        <w:t>n the 1973-78 cohort, women with asthma</w:t>
      </w:r>
      <w:r w:rsidR="000E6E44">
        <w:t xml:space="preserve"> cost an average of $191</w:t>
      </w:r>
      <w:r w:rsidR="00F521EC">
        <w:t xml:space="preserve"> (</w:t>
      </w:r>
      <w:r>
        <w:t>13%)</w:t>
      </w:r>
      <w:r w:rsidR="00A25D67">
        <w:t xml:space="preserve"> </w:t>
      </w:r>
      <w:r w:rsidR="000E6E44">
        <w:t>more on MBS</w:t>
      </w:r>
      <w:r w:rsidR="00BF6FE5">
        <w:t>,</w:t>
      </w:r>
      <w:r w:rsidR="000E6E44">
        <w:t xml:space="preserve"> and $125 </w:t>
      </w:r>
      <w:r>
        <w:t xml:space="preserve">(55%) </w:t>
      </w:r>
      <w:r w:rsidR="000E6E44">
        <w:t>more on PBS</w:t>
      </w:r>
      <w:r w:rsidR="00BF6FE5">
        <w:t>,</w:t>
      </w:r>
      <w:r w:rsidR="000E6E44">
        <w:t xml:space="preserve"> than women without asthma. A similar pattern occurs in the 1946-51 and 1921-26 cohorts </w:t>
      </w:r>
      <w:r w:rsidR="00BF6FE5">
        <w:t>–</w:t>
      </w:r>
      <w:r w:rsidR="000E6E44">
        <w:t xml:space="preserve"> </w:t>
      </w:r>
      <w:r w:rsidR="00BF6FE5">
        <w:t xml:space="preserve">with costs of </w:t>
      </w:r>
      <w:r w:rsidR="000E6E44">
        <w:t xml:space="preserve">$375 </w:t>
      </w:r>
      <w:r>
        <w:t xml:space="preserve">(22%) </w:t>
      </w:r>
      <w:r w:rsidR="000E6E44">
        <w:t xml:space="preserve">more on MBS and $356 </w:t>
      </w:r>
      <w:r>
        <w:t xml:space="preserve">(54%) </w:t>
      </w:r>
      <w:r w:rsidR="000E6E44">
        <w:t xml:space="preserve">on PBS and $423 on MBS </w:t>
      </w:r>
      <w:r>
        <w:t xml:space="preserve">(15%) </w:t>
      </w:r>
      <w:r w:rsidR="000E6E44">
        <w:t xml:space="preserve">and $390 </w:t>
      </w:r>
      <w:r>
        <w:t xml:space="preserve">(27%) </w:t>
      </w:r>
      <w:r w:rsidR="000E6E44">
        <w:t>on PBS respectively.</w:t>
      </w:r>
    </w:p>
    <w:p w14:paraId="4E92F0FA" w14:textId="77777777" w:rsidR="00A25D67" w:rsidRDefault="00A25D67" w:rsidP="006D60B6"/>
    <w:p w14:paraId="47325CB1" w14:textId="77777777" w:rsidR="005E3461" w:rsidRDefault="005E3461">
      <w:pPr>
        <w:spacing w:before="0" w:after="0" w:line="240" w:lineRule="auto"/>
        <w:jc w:val="left"/>
      </w:pPr>
      <w:r>
        <w:br w:type="page"/>
      </w:r>
    </w:p>
    <w:p w14:paraId="78F8DC13" w14:textId="297E894D" w:rsidR="006D60B6" w:rsidRDefault="005E3461" w:rsidP="005E3461">
      <w:pPr>
        <w:pStyle w:val="Caption"/>
      </w:pPr>
      <w:bookmarkStart w:id="217" w:name="_Toc420571068"/>
      <w:bookmarkStart w:id="218" w:name="_Toc420657243"/>
      <w:r>
        <w:lastRenderedPageBreak/>
        <w:t xml:space="preserve">Table </w:t>
      </w:r>
      <w:r w:rsidR="003274F4">
        <w:fldChar w:fldCharType="begin"/>
      </w:r>
      <w:r w:rsidR="003274F4">
        <w:instrText xml:space="preserve"> STYLEREF 1 \s </w:instrText>
      </w:r>
      <w:r w:rsidR="003274F4">
        <w:fldChar w:fldCharType="separate"/>
      </w:r>
      <w:r w:rsidR="002B0B0C">
        <w:rPr>
          <w:noProof/>
        </w:rPr>
        <w:t>6</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r>
        <w:t xml:space="preserve"> </w:t>
      </w:r>
      <w:r w:rsidR="00605DEE">
        <w:t>Comparison of costs for MBS and PBS uptake in women who have never reported asthma and those who have reported asthma, mean cost ($) 2013 (the most recent year that data are available).</w:t>
      </w:r>
      <w:bookmarkEnd w:id="217"/>
      <w:bookmarkEnd w:id="218"/>
    </w:p>
    <w:tbl>
      <w:tblPr>
        <w:tblStyle w:val="TableGrid"/>
        <w:tblW w:w="0" w:type="auto"/>
        <w:tblLook w:val="04A0" w:firstRow="1" w:lastRow="0" w:firstColumn="1" w:lastColumn="0" w:noHBand="0" w:noVBand="1"/>
      </w:tblPr>
      <w:tblGrid>
        <w:gridCol w:w="1127"/>
        <w:gridCol w:w="1318"/>
        <w:gridCol w:w="1319"/>
        <w:gridCol w:w="1319"/>
        <w:gridCol w:w="1318"/>
        <w:gridCol w:w="1319"/>
        <w:gridCol w:w="1319"/>
      </w:tblGrid>
      <w:tr w:rsidR="006D60B6" w:rsidRPr="00D65F5B" w14:paraId="609B0035" w14:textId="77777777" w:rsidTr="005E3461">
        <w:tc>
          <w:tcPr>
            <w:tcW w:w="1127" w:type="dxa"/>
          </w:tcPr>
          <w:p w14:paraId="7E1FAA94" w14:textId="77777777" w:rsidR="006D60B6" w:rsidRPr="00D65F5B" w:rsidRDefault="006D60B6" w:rsidP="006D60B6">
            <w:pPr>
              <w:rPr>
                <w:b/>
              </w:rPr>
            </w:pPr>
          </w:p>
        </w:tc>
        <w:tc>
          <w:tcPr>
            <w:tcW w:w="2637" w:type="dxa"/>
            <w:gridSpan w:val="2"/>
          </w:tcPr>
          <w:p w14:paraId="1FDFDC57" w14:textId="77777777" w:rsidR="006D60B6" w:rsidRPr="00D65F5B" w:rsidRDefault="006D60B6" w:rsidP="006D60B6">
            <w:pPr>
              <w:rPr>
                <w:b/>
              </w:rPr>
            </w:pPr>
            <w:r w:rsidRPr="00D65F5B">
              <w:rPr>
                <w:b/>
              </w:rPr>
              <w:t>1973-78 cohort</w:t>
            </w:r>
          </w:p>
        </w:tc>
        <w:tc>
          <w:tcPr>
            <w:tcW w:w="2637" w:type="dxa"/>
            <w:gridSpan w:val="2"/>
          </w:tcPr>
          <w:p w14:paraId="6A14B0B9" w14:textId="77777777" w:rsidR="006D60B6" w:rsidRPr="00D65F5B" w:rsidRDefault="006D60B6" w:rsidP="006D60B6">
            <w:pPr>
              <w:rPr>
                <w:b/>
              </w:rPr>
            </w:pPr>
            <w:r w:rsidRPr="00D65F5B">
              <w:rPr>
                <w:b/>
              </w:rPr>
              <w:t>1946-51 cohort</w:t>
            </w:r>
          </w:p>
        </w:tc>
        <w:tc>
          <w:tcPr>
            <w:tcW w:w="2638" w:type="dxa"/>
            <w:gridSpan w:val="2"/>
          </w:tcPr>
          <w:p w14:paraId="36CC8F1C" w14:textId="77777777" w:rsidR="006D60B6" w:rsidRPr="00D65F5B" w:rsidRDefault="006D60B6" w:rsidP="006D60B6">
            <w:pPr>
              <w:rPr>
                <w:b/>
              </w:rPr>
            </w:pPr>
            <w:r w:rsidRPr="00D65F5B">
              <w:rPr>
                <w:b/>
              </w:rPr>
              <w:t>1921-26 cohort</w:t>
            </w:r>
          </w:p>
        </w:tc>
      </w:tr>
      <w:tr w:rsidR="006D60B6" w:rsidRPr="00D65F5B" w14:paraId="5E15DDDB" w14:textId="77777777" w:rsidTr="005E3461">
        <w:tc>
          <w:tcPr>
            <w:tcW w:w="1127" w:type="dxa"/>
          </w:tcPr>
          <w:p w14:paraId="3563E5B2" w14:textId="77777777" w:rsidR="006D60B6" w:rsidRPr="00D65F5B" w:rsidRDefault="006D60B6" w:rsidP="006D60B6">
            <w:pPr>
              <w:rPr>
                <w:b/>
              </w:rPr>
            </w:pPr>
          </w:p>
        </w:tc>
        <w:tc>
          <w:tcPr>
            <w:tcW w:w="1318" w:type="dxa"/>
          </w:tcPr>
          <w:p w14:paraId="546F9B7B" w14:textId="77777777" w:rsidR="006D60B6" w:rsidRPr="00D65F5B" w:rsidRDefault="006D60B6" w:rsidP="006D60B6">
            <w:pPr>
              <w:rPr>
                <w:b/>
              </w:rPr>
            </w:pPr>
            <w:r w:rsidRPr="00D65F5B">
              <w:rPr>
                <w:b/>
              </w:rPr>
              <w:t>MBS</w:t>
            </w:r>
          </w:p>
        </w:tc>
        <w:tc>
          <w:tcPr>
            <w:tcW w:w="1319" w:type="dxa"/>
          </w:tcPr>
          <w:p w14:paraId="58AC91E7" w14:textId="77777777" w:rsidR="006D60B6" w:rsidRPr="00D65F5B" w:rsidRDefault="006D60B6" w:rsidP="006D60B6">
            <w:pPr>
              <w:rPr>
                <w:b/>
              </w:rPr>
            </w:pPr>
            <w:r w:rsidRPr="00D65F5B">
              <w:rPr>
                <w:b/>
              </w:rPr>
              <w:t>PBS</w:t>
            </w:r>
          </w:p>
        </w:tc>
        <w:tc>
          <w:tcPr>
            <w:tcW w:w="1319" w:type="dxa"/>
          </w:tcPr>
          <w:p w14:paraId="6F662B0C" w14:textId="77777777" w:rsidR="006D60B6" w:rsidRPr="00D65F5B" w:rsidRDefault="006D60B6" w:rsidP="006D60B6">
            <w:pPr>
              <w:rPr>
                <w:b/>
              </w:rPr>
            </w:pPr>
            <w:r w:rsidRPr="00D65F5B">
              <w:rPr>
                <w:b/>
              </w:rPr>
              <w:t>MBS</w:t>
            </w:r>
          </w:p>
        </w:tc>
        <w:tc>
          <w:tcPr>
            <w:tcW w:w="1318" w:type="dxa"/>
          </w:tcPr>
          <w:p w14:paraId="3D8E6D49" w14:textId="77777777" w:rsidR="006D60B6" w:rsidRPr="00D65F5B" w:rsidRDefault="006D60B6" w:rsidP="006D60B6">
            <w:pPr>
              <w:rPr>
                <w:b/>
              </w:rPr>
            </w:pPr>
            <w:r w:rsidRPr="00D65F5B">
              <w:rPr>
                <w:b/>
              </w:rPr>
              <w:t>PBS</w:t>
            </w:r>
          </w:p>
        </w:tc>
        <w:tc>
          <w:tcPr>
            <w:tcW w:w="1319" w:type="dxa"/>
          </w:tcPr>
          <w:p w14:paraId="1C03622A" w14:textId="77777777" w:rsidR="006D60B6" w:rsidRPr="00D65F5B" w:rsidRDefault="006D60B6" w:rsidP="006D60B6">
            <w:pPr>
              <w:rPr>
                <w:b/>
              </w:rPr>
            </w:pPr>
            <w:r w:rsidRPr="00D65F5B">
              <w:rPr>
                <w:b/>
              </w:rPr>
              <w:t>MBS</w:t>
            </w:r>
          </w:p>
        </w:tc>
        <w:tc>
          <w:tcPr>
            <w:tcW w:w="1319" w:type="dxa"/>
          </w:tcPr>
          <w:p w14:paraId="48D9942A" w14:textId="77777777" w:rsidR="006D60B6" w:rsidRPr="00D65F5B" w:rsidRDefault="006D60B6" w:rsidP="006D60B6">
            <w:pPr>
              <w:rPr>
                <w:b/>
              </w:rPr>
            </w:pPr>
            <w:r w:rsidRPr="00D65F5B">
              <w:rPr>
                <w:b/>
              </w:rPr>
              <w:t>PBS</w:t>
            </w:r>
          </w:p>
        </w:tc>
      </w:tr>
      <w:tr w:rsidR="006D60B6" w14:paraId="60C4AF57" w14:textId="77777777" w:rsidTr="005E3461">
        <w:tc>
          <w:tcPr>
            <w:tcW w:w="1127" w:type="dxa"/>
          </w:tcPr>
          <w:p w14:paraId="07ED0928" w14:textId="77777777" w:rsidR="006D60B6" w:rsidRPr="00D65F5B" w:rsidRDefault="006D60B6" w:rsidP="006D60B6">
            <w:pPr>
              <w:rPr>
                <w:b/>
              </w:rPr>
            </w:pPr>
            <w:r w:rsidRPr="00D65F5B">
              <w:rPr>
                <w:b/>
              </w:rPr>
              <w:t>Never</w:t>
            </w:r>
          </w:p>
        </w:tc>
        <w:tc>
          <w:tcPr>
            <w:tcW w:w="1318" w:type="dxa"/>
          </w:tcPr>
          <w:p w14:paraId="2B84FAE8" w14:textId="10A2D073" w:rsidR="006D60B6" w:rsidRDefault="006D60B6" w:rsidP="006D60B6">
            <w:r>
              <w:t>1</w:t>
            </w:r>
            <w:r w:rsidR="005E3461">
              <w:t>,</w:t>
            </w:r>
            <w:r>
              <w:t>498</w:t>
            </w:r>
          </w:p>
        </w:tc>
        <w:tc>
          <w:tcPr>
            <w:tcW w:w="1319" w:type="dxa"/>
          </w:tcPr>
          <w:p w14:paraId="279A52AD" w14:textId="77777777" w:rsidR="006D60B6" w:rsidRDefault="006D60B6" w:rsidP="006D60B6">
            <w:r>
              <w:t>227</w:t>
            </w:r>
          </w:p>
        </w:tc>
        <w:tc>
          <w:tcPr>
            <w:tcW w:w="1319" w:type="dxa"/>
          </w:tcPr>
          <w:p w14:paraId="666279C2" w14:textId="5B7C3F46" w:rsidR="006D60B6" w:rsidRDefault="006D60B6" w:rsidP="006D60B6">
            <w:r>
              <w:t>1</w:t>
            </w:r>
            <w:r w:rsidR="005E3461">
              <w:t>,</w:t>
            </w:r>
            <w:r>
              <w:t>679</w:t>
            </w:r>
          </w:p>
        </w:tc>
        <w:tc>
          <w:tcPr>
            <w:tcW w:w="1318" w:type="dxa"/>
          </w:tcPr>
          <w:p w14:paraId="6AE5E92E" w14:textId="77777777" w:rsidR="006D60B6" w:rsidRDefault="006D60B6" w:rsidP="006D60B6">
            <w:r>
              <w:t>664</w:t>
            </w:r>
          </w:p>
        </w:tc>
        <w:tc>
          <w:tcPr>
            <w:tcW w:w="1319" w:type="dxa"/>
          </w:tcPr>
          <w:p w14:paraId="112F8486" w14:textId="157E0502" w:rsidR="006D60B6" w:rsidRDefault="006D60B6" w:rsidP="006D60B6">
            <w:r>
              <w:t>2</w:t>
            </w:r>
            <w:r w:rsidR="005E3461">
              <w:t>,</w:t>
            </w:r>
            <w:r>
              <w:t>740</w:t>
            </w:r>
          </w:p>
        </w:tc>
        <w:tc>
          <w:tcPr>
            <w:tcW w:w="1319" w:type="dxa"/>
          </w:tcPr>
          <w:p w14:paraId="66FBB110" w14:textId="055E9C4D" w:rsidR="006D60B6" w:rsidRDefault="006D60B6" w:rsidP="006D60B6">
            <w:r>
              <w:t>1</w:t>
            </w:r>
            <w:r w:rsidR="005E3461">
              <w:t>,</w:t>
            </w:r>
            <w:r>
              <w:t>431</w:t>
            </w:r>
          </w:p>
        </w:tc>
      </w:tr>
      <w:tr w:rsidR="006D60B6" w14:paraId="377C071E" w14:textId="77777777" w:rsidTr="005E3461">
        <w:tc>
          <w:tcPr>
            <w:tcW w:w="1127" w:type="dxa"/>
          </w:tcPr>
          <w:p w14:paraId="74879876" w14:textId="77777777" w:rsidR="006D60B6" w:rsidRPr="00D65F5B" w:rsidRDefault="006D60B6" w:rsidP="006D60B6">
            <w:pPr>
              <w:rPr>
                <w:b/>
              </w:rPr>
            </w:pPr>
            <w:r w:rsidRPr="00D65F5B">
              <w:rPr>
                <w:b/>
              </w:rPr>
              <w:t>Ever</w:t>
            </w:r>
          </w:p>
        </w:tc>
        <w:tc>
          <w:tcPr>
            <w:tcW w:w="1318" w:type="dxa"/>
          </w:tcPr>
          <w:p w14:paraId="10F0CA60" w14:textId="51238A44" w:rsidR="006D60B6" w:rsidRDefault="006D60B6" w:rsidP="006D60B6">
            <w:r>
              <w:t>1</w:t>
            </w:r>
            <w:r w:rsidR="005E3461">
              <w:t>,</w:t>
            </w:r>
            <w:r>
              <w:t>689</w:t>
            </w:r>
          </w:p>
        </w:tc>
        <w:tc>
          <w:tcPr>
            <w:tcW w:w="1319" w:type="dxa"/>
          </w:tcPr>
          <w:p w14:paraId="009080BF" w14:textId="77777777" w:rsidR="006D60B6" w:rsidRDefault="006D60B6" w:rsidP="006D60B6">
            <w:r>
              <w:t>352</w:t>
            </w:r>
          </w:p>
        </w:tc>
        <w:tc>
          <w:tcPr>
            <w:tcW w:w="1319" w:type="dxa"/>
          </w:tcPr>
          <w:p w14:paraId="42A7D7E2" w14:textId="489441D6" w:rsidR="006D60B6" w:rsidRDefault="006D60B6" w:rsidP="006D60B6">
            <w:r>
              <w:t>2</w:t>
            </w:r>
            <w:r w:rsidR="005E3461">
              <w:t>,</w:t>
            </w:r>
            <w:r>
              <w:t>054</w:t>
            </w:r>
          </w:p>
        </w:tc>
        <w:tc>
          <w:tcPr>
            <w:tcW w:w="1318" w:type="dxa"/>
          </w:tcPr>
          <w:p w14:paraId="3C11D14B" w14:textId="7AAE8DAC" w:rsidR="006D60B6" w:rsidRDefault="006D60B6" w:rsidP="006D60B6">
            <w:r>
              <w:t>1</w:t>
            </w:r>
            <w:r w:rsidR="005E3461">
              <w:t>,</w:t>
            </w:r>
            <w:r>
              <w:t>020</w:t>
            </w:r>
          </w:p>
        </w:tc>
        <w:tc>
          <w:tcPr>
            <w:tcW w:w="1319" w:type="dxa"/>
          </w:tcPr>
          <w:p w14:paraId="12970789" w14:textId="1E92EB6E" w:rsidR="006D60B6" w:rsidRDefault="006D60B6" w:rsidP="006D60B6">
            <w:r>
              <w:t>3</w:t>
            </w:r>
            <w:r w:rsidR="005E3461">
              <w:t>,</w:t>
            </w:r>
            <w:r>
              <w:t>163</w:t>
            </w:r>
          </w:p>
        </w:tc>
        <w:tc>
          <w:tcPr>
            <w:tcW w:w="1319" w:type="dxa"/>
          </w:tcPr>
          <w:p w14:paraId="4708CBB7" w14:textId="199EF870" w:rsidR="006D60B6" w:rsidRDefault="006D60B6" w:rsidP="006D60B6">
            <w:r>
              <w:t>1</w:t>
            </w:r>
            <w:r w:rsidR="005E3461">
              <w:t>,</w:t>
            </w:r>
            <w:r>
              <w:t>821</w:t>
            </w:r>
          </w:p>
        </w:tc>
      </w:tr>
    </w:tbl>
    <w:p w14:paraId="2C29E95C" w14:textId="77777777" w:rsidR="006D60B6" w:rsidRDefault="006D60B6" w:rsidP="006D60B6"/>
    <w:p w14:paraId="08675FAD" w14:textId="234292F0" w:rsidR="006D60B6" w:rsidRPr="00BF128E" w:rsidRDefault="006D60B6" w:rsidP="006D60B6">
      <w:r w:rsidRPr="00BF128E">
        <w:t>Women with asthma are also like to have higher use of complementary and alternative medicines (CAM). Among women in the 1973-78 cohort, around 19% of women with asthma had used some form of CAM at Surve</w:t>
      </w:r>
      <w:r w:rsidRPr="0076212D">
        <w:t xml:space="preserve">y 2, increasing to 36% at Survey 4.  Women were more likely to use CAM the longer they had asthma. Use of naturopathy/herbalists was more common among women with asthma than those without asthma </w:t>
      </w:r>
      <w:r w:rsidRPr="0076212D">
        <w:fldChar w:fldCharType="begin">
          <w:fldData xml:space="preserve">PEVuZE5vdGU+PENpdGU+PEF1dGhvcj5TaWJicml0dDwvQXV0aG9yPjxZZWFyPjIwMTE8L1llYXI+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</w:fldData>
        </w:fldChar>
      </w:r>
      <w:r w:rsidR="00824739">
        <w:instrText xml:space="preserve"> ADDIN EN.CITE </w:instrText>
      </w:r>
      <w:r w:rsidR="00824739">
        <w:fldChar w:fldCharType="begin">
          <w:fldData xml:space="preserve">PEVuZE5vdGU+PENpdGU+PEF1dGhvcj5TaWJicml0dDwvQXV0aG9yPjxZZWFyPjIwMTE8L1llYXI+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</w:fldData>
        </w:fldChar>
      </w:r>
      <w:r w:rsidR="00824739">
        <w:instrText xml:space="preserve"> ADDIN EN.CITE.DATA </w:instrText>
      </w:r>
      <w:r w:rsidR="00824739">
        <w:fldChar w:fldCharType="end"/>
      </w:r>
      <w:r w:rsidRPr="0076212D">
        <w:fldChar w:fldCharType="separate"/>
      </w:r>
      <w:r w:rsidRPr="0076212D">
        <w:rPr>
          <w:noProof/>
        </w:rPr>
        <w:t>(</w:t>
      </w:r>
      <w:hyperlink w:anchor="_ENREF_86" w:tooltip="Sibbritt, 2011 #70" w:history="1">
        <w:r w:rsidR="002139DB" w:rsidRPr="0076212D">
          <w:rPr>
            <w:noProof/>
          </w:rPr>
          <w:t>Sibbritt et al., 2011</w:t>
        </w:r>
      </w:hyperlink>
      <w:r w:rsidRPr="0076212D">
        <w:rPr>
          <w:noProof/>
        </w:rPr>
        <w:t>)</w:t>
      </w:r>
      <w:r w:rsidRPr="0076212D">
        <w:fldChar w:fldCharType="end"/>
      </w:r>
      <w:r w:rsidRPr="0076212D">
        <w:t>.</w:t>
      </w:r>
      <w:r w:rsidRPr="00BF128E">
        <w:t xml:space="preserve"> </w:t>
      </w:r>
    </w:p>
    <w:p w14:paraId="1B8CBD90" w14:textId="77777777" w:rsidR="00A515BE" w:rsidRPr="00BF128E" w:rsidRDefault="00A515BE" w:rsidP="00A515BE"/>
    <w:p w14:paraId="0150FCC8" w14:textId="77777777" w:rsidR="00A515BE" w:rsidRPr="00BF128E" w:rsidRDefault="00A515BE" w:rsidP="00A515BE">
      <w:pPr>
        <w:numPr>
          <w:ilvl w:val="1"/>
          <w:numId w:val="4"/>
        </w:numPr>
        <w:spacing w:before="200"/>
        <w:outlineLvl w:val="1"/>
        <w:rPr>
          <w:rFonts w:ascii="Calibri" w:eastAsia="MS Gothic" w:hAnsi="Calibri" w:cs="Calibri"/>
          <w:b/>
          <w:bCs/>
          <w:sz w:val="26"/>
          <w:szCs w:val="26"/>
        </w:rPr>
      </w:pPr>
      <w:bookmarkStart w:id="219" w:name="_Toc426447355"/>
      <w:bookmarkStart w:id="220" w:name="_Toc426447768"/>
      <w:r w:rsidRPr="00BF128E">
        <w:rPr>
          <w:rFonts w:ascii="Calibri" w:eastAsia="MS Gothic" w:hAnsi="Calibri" w:cs="Calibri"/>
          <w:b/>
          <w:bCs/>
          <w:sz w:val="26"/>
          <w:szCs w:val="26"/>
        </w:rPr>
        <w:t>Impact of asthma on survival</w:t>
      </w:r>
      <w:bookmarkEnd w:id="219"/>
      <w:bookmarkEnd w:id="220"/>
    </w:p>
    <w:p w14:paraId="1AFE325D" w14:textId="77777777" w:rsidR="00A515BE" w:rsidRPr="00BF128E" w:rsidRDefault="00A515BE" w:rsidP="00A515BE"/>
    <w:p w14:paraId="24DEEBFC" w14:textId="13FCC8F9" w:rsidR="00A515BE" w:rsidRPr="00BF128E" w:rsidRDefault="00A515BE" w:rsidP="00A515BE">
      <w:pPr>
        <w:widowControl w:val="0"/>
        <w:autoSpaceDE w:val="0"/>
        <w:autoSpaceDN w:val="0"/>
        <w:adjustRightInd w:val="0"/>
      </w:pPr>
      <w:r w:rsidRPr="00BF128E">
        <w:t xml:space="preserve">ALSWH has been used to assess differences in survival for women in the 1921-26 cohort who reported they had a recent diagnosis or treatment for asthma and those without this condition.  Over twelve years of follow-up women with asthma were around 20% more likely to die </w:t>
      </w:r>
      <w:r w:rsidRPr="005938F2">
        <w:t xml:space="preserve">than women without asthma, even after comorbidities and other risk factors were taken into account </w:t>
      </w:r>
      <w:r w:rsidRPr="005938F2">
        <w:fldChar w:fldCharType="begin"/>
      </w:r>
      <w:r>
        <w:instrText xml:space="preserve"> ADDIN EN.CITE &lt;EndNote&gt;&lt;Cite&gt;&lt;Author&gt;Eftekhari&lt;/Author&gt;&lt;RecNum&gt;71&lt;/RecNum&gt;&lt;DisplayText&gt;(Eftekhari et al., Under review)&lt;/DisplayText&gt;&lt;record&gt;&lt;rec-number&gt;71&lt;/rec-number&gt;&lt;foreign-keys&gt;&lt;key app="EN" db-id="pwrrwxdaa2200me0xfkxz5fnzstf9pwaf9vt"&gt;71&lt;/key&gt;&lt;/foreign-keys&gt;&lt;ref-type name="Journal Article"&gt;17&lt;/ref-type&gt;&lt;contributors&gt;&lt;authors&gt;&lt;author&gt;Eftekhari, P. &lt;/author&gt;&lt;author&gt;Forder, PM.&lt;/author&gt;&lt;author&gt;Majeed, T. &lt;/author&gt;&lt;author&gt;Byles, JE.&lt;/author&gt;&lt;/authors&gt;&lt;/contributors&gt;&lt;titles&gt;&lt;title&gt;Impact of asthma on mortality in older women: an Australian cohort study of 10413 women&lt;/title&gt;&lt;secondary-title&gt;under review&lt;/secondary-title&gt;&lt;/titles&gt;&lt;periodical&gt;&lt;full-title&gt;under review&lt;/full-title&gt;&lt;/periodical&gt;&lt;dates&gt;&lt;year&gt;Under review&lt;/year&gt;&lt;/dates&gt;&lt;urls&gt;&lt;/urls&gt;&lt;/record&gt;&lt;/Cite&gt;&lt;/EndNote&gt;</w:instrText>
      </w:r>
      <w:r w:rsidRPr="005938F2">
        <w:fldChar w:fldCharType="separate"/>
      </w:r>
      <w:r>
        <w:rPr>
          <w:noProof/>
        </w:rPr>
        <w:t>(</w:t>
      </w:r>
      <w:hyperlink w:anchor="_ENREF_28" w:tooltip="Eftekhari, Under review #71" w:history="1">
        <w:r w:rsidR="002139DB">
          <w:rPr>
            <w:noProof/>
          </w:rPr>
          <w:t>Eftekhari et al., Under review</w:t>
        </w:r>
      </w:hyperlink>
      <w:r>
        <w:rPr>
          <w:noProof/>
        </w:rPr>
        <w:t>)</w:t>
      </w:r>
      <w:r w:rsidRPr="005938F2">
        <w:fldChar w:fldCharType="end"/>
      </w:r>
      <w:r w:rsidRPr="005938F2">
        <w:t xml:space="preserve">. This finding is consistent with recent evidence that mortality from asthma has not declined among older people, whereas improvements in quality of care have resulted in significant mortality reductions in younger populations </w:t>
      </w:r>
      <w:r w:rsidRPr="005938F2">
        <w:fldChar w:fldCharType="begin">
          <w:fldData xml:space="preserve">PEVuZE5vdGU+PENpdGU+PEF1dGhvcj5Uc2FpPC9BdXRob3I+PFllYXI+MjAxMzwvWWVhcj48UmVj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</w:fldData>
        </w:fldChar>
      </w:r>
      <w:r w:rsidR="00824739">
        <w:instrText xml:space="preserve"> ADDIN EN.CITE </w:instrText>
      </w:r>
      <w:r w:rsidR="00824739">
        <w:fldChar w:fldCharType="begin">
          <w:fldData xml:space="preserve">PEVuZE5vdGU+PENpdGU+PEF1dGhvcj5Uc2FpPC9BdXRob3I+PFllYXI+MjAxMzwvWWVhcj48UmVj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</w:fldData>
        </w:fldChar>
      </w:r>
      <w:r w:rsidR="00824739">
        <w:instrText xml:space="preserve"> ADDIN EN.CITE.DATA </w:instrText>
      </w:r>
      <w:r w:rsidR="00824739">
        <w:fldChar w:fldCharType="end"/>
      </w:r>
      <w:r w:rsidRPr="005938F2">
        <w:fldChar w:fldCharType="separate"/>
      </w:r>
      <w:r w:rsidRPr="005938F2">
        <w:rPr>
          <w:noProof/>
        </w:rPr>
        <w:t>(</w:t>
      </w:r>
      <w:hyperlink w:anchor="_ENREF_94" w:tooltip="Tsai, 2013 #72" w:history="1">
        <w:r w:rsidR="002139DB" w:rsidRPr="005938F2">
          <w:rPr>
            <w:noProof/>
          </w:rPr>
          <w:t>Tsai et al., 2013</w:t>
        </w:r>
      </w:hyperlink>
      <w:r w:rsidRPr="005938F2">
        <w:rPr>
          <w:noProof/>
        </w:rPr>
        <w:t>)</w:t>
      </w:r>
      <w:r w:rsidRPr="005938F2">
        <w:fldChar w:fldCharType="end"/>
      </w:r>
      <w:r w:rsidRPr="005938F2">
        <w:t>.  The findi</w:t>
      </w:r>
      <w:r w:rsidRPr="00BF128E">
        <w:t xml:space="preserve">ngs highlight the need to consider opportunities to improve quality of life and survival outcomes for older women with asthma. </w:t>
      </w:r>
    </w:p>
    <w:p w14:paraId="170FEB7E" w14:textId="31656B99" w:rsidR="005E3461" w:rsidRDefault="005E3461">
      <w:pPr>
        <w:spacing w:before="0" w:after="0" w:line="240" w:lineRule="auto"/>
        <w:jc w:val="left"/>
      </w:pPr>
      <w:r>
        <w:br w:type="page"/>
      </w:r>
    </w:p>
    <w:p w14:paraId="58CA00CC" w14:textId="77777777" w:rsidR="00A515BE" w:rsidRPr="00BF128E" w:rsidRDefault="00A515BE" w:rsidP="00A515BE">
      <w:pPr>
        <w:numPr>
          <w:ilvl w:val="1"/>
          <w:numId w:val="4"/>
        </w:numPr>
        <w:spacing w:before="200" w:after="200"/>
        <w:outlineLvl w:val="1"/>
        <w:rPr>
          <w:rFonts w:ascii="Calibri" w:eastAsia="MS Gothic" w:hAnsi="Calibri" w:cs="Calibri"/>
          <w:b/>
          <w:bCs/>
          <w:sz w:val="26"/>
          <w:szCs w:val="26"/>
        </w:rPr>
      </w:pPr>
      <w:bookmarkStart w:id="221" w:name="_Toc426447356"/>
      <w:bookmarkStart w:id="222" w:name="_Toc426447769"/>
      <w:r w:rsidRPr="00BF128E">
        <w:rPr>
          <w:rFonts w:ascii="Calibri" w:eastAsia="MS Gothic" w:hAnsi="Calibri" w:cs="Calibri"/>
          <w:b/>
          <w:bCs/>
          <w:sz w:val="26"/>
          <w:szCs w:val="26"/>
        </w:rPr>
        <w:lastRenderedPageBreak/>
        <w:t xml:space="preserve">Summary </w:t>
      </w:r>
      <w:r>
        <w:rPr>
          <w:rFonts w:ascii="Calibri" w:eastAsia="MS Gothic" w:hAnsi="Calibri" w:cs="Calibri"/>
          <w:b/>
          <w:bCs/>
          <w:sz w:val="26"/>
          <w:szCs w:val="26"/>
        </w:rPr>
        <w:t>points</w:t>
      </w:r>
      <w:bookmarkEnd w:id="221"/>
      <w:bookmarkEnd w:id="222"/>
    </w:p>
    <w:p w14:paraId="588D8742" w14:textId="77777777" w:rsidR="00A515BE" w:rsidRDefault="00A515BE" w:rsidP="00A515BE">
      <w:pPr>
        <w:pStyle w:val="ListParagraph"/>
        <w:numPr>
          <w:ilvl w:val="0"/>
          <w:numId w:val="13"/>
        </w:numPr>
      </w:pPr>
      <w:r>
        <w:t>Asthma prevalence is higher in the younger cohorts, and increases with age in all cohorts.</w:t>
      </w:r>
    </w:p>
    <w:p w14:paraId="488ADBD9" w14:textId="75B0C858" w:rsidR="00A515BE" w:rsidRDefault="00A515BE" w:rsidP="00A515BE">
      <w:pPr>
        <w:pStyle w:val="ListParagraph"/>
        <w:numPr>
          <w:ilvl w:val="0"/>
          <w:numId w:val="13"/>
        </w:numPr>
      </w:pPr>
      <w:r>
        <w:t>Asthma is associated with difficulty managing on income, and may affect workforce participation</w:t>
      </w:r>
      <w:r w:rsidR="00CB4B54">
        <w:t>.</w:t>
      </w:r>
    </w:p>
    <w:p w14:paraId="1220EAC1" w14:textId="1A02D806" w:rsidR="00A515BE" w:rsidRDefault="00A515BE" w:rsidP="00A515BE">
      <w:pPr>
        <w:pStyle w:val="ListParagraph"/>
        <w:numPr>
          <w:ilvl w:val="0"/>
          <w:numId w:val="13"/>
        </w:numPr>
      </w:pPr>
      <w:r>
        <w:t>Many women with asthma continue to smoke</w:t>
      </w:r>
      <w:r w:rsidR="00CB4B54">
        <w:t>.</w:t>
      </w:r>
    </w:p>
    <w:p w14:paraId="13DA9634" w14:textId="7A2621FD" w:rsidR="00A515BE" w:rsidRDefault="00A515BE" w:rsidP="00A515BE">
      <w:pPr>
        <w:pStyle w:val="ListParagraph"/>
        <w:numPr>
          <w:ilvl w:val="0"/>
          <w:numId w:val="13"/>
        </w:numPr>
      </w:pPr>
      <w:r>
        <w:t>Asthma is more common among overweight and obese women</w:t>
      </w:r>
      <w:r w:rsidR="00CB4B54">
        <w:t>.</w:t>
      </w:r>
    </w:p>
    <w:p w14:paraId="43C1032F" w14:textId="77777777" w:rsidR="00A515BE" w:rsidRDefault="00A515BE" w:rsidP="00A515BE">
      <w:pPr>
        <w:pStyle w:val="ListParagraph"/>
        <w:numPr>
          <w:ilvl w:val="0"/>
          <w:numId w:val="13"/>
        </w:numPr>
      </w:pPr>
      <w:r>
        <w:t>Asthma has a significant impact on survival among older women, particularly in association with comorbidity.</w:t>
      </w:r>
    </w:p>
    <w:p w14:paraId="4C444D12" w14:textId="121459E7" w:rsidR="00942EB6" w:rsidRDefault="00942EB6" w:rsidP="002B489E">
      <w:pPr>
        <w:pStyle w:val="ListParagraph"/>
        <w:numPr>
          <w:ilvl w:val="0"/>
          <w:numId w:val="13"/>
        </w:numPr>
      </w:pPr>
      <w:r>
        <w:t>Using the most recent data (2013), in the 1973-78 cohort, women with asthma cost an average of $191 (13%) more on MBS and $125 (55%) more on PBS than women without asthma. A similar pattern occurs in the 1946-51 and 1921-26 cohorts - $375 (22%) more on MBS and $356 (54%) on PBS and $423 on MBS (15%) and $390 (27%) on PBS respectively.</w:t>
      </w:r>
    </w:p>
    <w:p w14:paraId="7C58B804" w14:textId="77777777" w:rsidR="00A515BE" w:rsidRDefault="00A515BE" w:rsidP="00A515BE">
      <w:pPr>
        <w:spacing w:before="0" w:after="0" w:line="240" w:lineRule="auto"/>
        <w:rPr>
          <w:rFonts w:ascii="Calibri" w:eastAsia="MS Gothic" w:hAnsi="Calibri" w:cs="Calibri"/>
          <w:b/>
          <w:bCs/>
          <w:sz w:val="36"/>
          <w:szCs w:val="36"/>
        </w:rPr>
      </w:pPr>
      <w:r>
        <w:br w:type="page"/>
      </w:r>
    </w:p>
    <w:p w14:paraId="5BEE5B8E" w14:textId="77777777" w:rsidR="00A515BE" w:rsidRPr="00595333" w:rsidRDefault="00A515BE" w:rsidP="00A515BE">
      <w:pPr>
        <w:pStyle w:val="Heading1"/>
      </w:pPr>
      <w:bookmarkStart w:id="223" w:name="_Toc426447357"/>
      <w:bookmarkStart w:id="224" w:name="_Toc426447770"/>
      <w:r w:rsidRPr="00595333">
        <w:lastRenderedPageBreak/>
        <w:t>Breast cancer</w:t>
      </w:r>
      <w:bookmarkEnd w:id="223"/>
      <w:bookmarkEnd w:id="224"/>
      <w:r w:rsidRPr="00595333">
        <w:t xml:space="preserve"> </w:t>
      </w:r>
    </w:p>
    <w:p w14:paraId="623B3B10" w14:textId="5F986FE0" w:rsidR="00A515BE" w:rsidRPr="00C83E01" w:rsidRDefault="00A515BE" w:rsidP="00A515BE">
      <w:r w:rsidRPr="00595333">
        <w:t>Breas</w:t>
      </w:r>
      <w:r w:rsidRPr="00C83E01">
        <w:t xml:space="preserve">t cancer is the most commonly diagnosed cancer in women, accounting for 28% of all female cancers in 2008 </w:t>
      </w:r>
      <w:r w:rsidRPr="00C83E01">
        <w:fldChar w:fldCharType="begin"/>
      </w:r>
      <w:r w:rsidR="00111DBE">
        <w:instrText xml:space="preserve"> ADDIN EN.CITE &lt;EndNote&gt;&lt;Cite&gt;&lt;Author&gt;AIHW&lt;/Author&gt;&lt;Year&gt;2012&lt;/Year&gt;&lt;RecNum&gt;112&lt;/RecNum&gt;&lt;DisplayText&gt;(AIHW, 2012a)&lt;/DisplayText&gt;&lt;record&gt;&lt;rec-number&gt;112&lt;/rec-number&gt;&lt;foreign-keys&gt;&lt;key app="EN" db-id="pwrrwxdaa2200me0xfkxz5fnzstf9pwaf9vt"&gt;112&lt;/key&gt;&lt;/foreign-keys&gt;&lt;ref-type name="Report"&gt;27&lt;/ref-type&gt;&lt;contributors&gt;&lt;authors&gt;&lt;author&gt;AIHW&lt;/author&gt;&lt;/authors&gt;&lt;/contributors&gt;&lt;titles&gt;&lt;title&gt;Breast cancer in Australia: an overview. Cancer series no. 71. Cat. no. CAN 67.&lt;/title&gt;&lt;/titles&gt;&lt;dates&gt;&lt;year&gt;2012&lt;/year&gt;&lt;/dates&gt;&lt;pub-location&gt;Canberra&lt;/pub-location&gt;&lt;publisher&gt;AIHW&lt;/publisher&gt;&lt;urls&gt;&lt;/urls&gt;&lt;/record&gt;&lt;/Cite&gt;&lt;/EndNote&gt;</w:instrText>
      </w:r>
      <w:r w:rsidRPr="00C83E01">
        <w:fldChar w:fldCharType="separate"/>
      </w:r>
      <w:r w:rsidR="00111DBE">
        <w:rPr>
          <w:noProof/>
        </w:rPr>
        <w:t>(</w:t>
      </w:r>
      <w:hyperlink w:anchor="_ENREF_2" w:tooltip="AIHW, 2012 #112" w:history="1">
        <w:r w:rsidR="002139DB">
          <w:rPr>
            <w:noProof/>
          </w:rPr>
          <w:t>AIHW, 2012a</w:t>
        </w:r>
      </w:hyperlink>
      <w:r w:rsidR="00111DBE">
        <w:rPr>
          <w:noProof/>
        </w:rPr>
        <w:t>)</w:t>
      </w:r>
      <w:r w:rsidRPr="00C83E01">
        <w:fldChar w:fldCharType="end"/>
      </w:r>
      <w:r w:rsidRPr="00C83E01">
        <w:t>.  Breast cancer occurs when abnormal cells in the breast multiply and form an invasive tumour. Such tumours can invade surrounding tissue and spread to other parts of the body through the lymphatic or vascular systems. Without appropriate treatment, these tumours can result in death. Not all breast cancers are malignant however; some are benign while others are in-situ lesions contained in the milk ducts (ductal carcinoma in situ).  These in-situ lesions are not invasive and nearly all can be cured. However, some researchers and clinicians regard their presence as being associated with an increased risk of the subsequent development of an invasive breast cancer.</w:t>
      </w:r>
    </w:p>
    <w:p w14:paraId="1555C4E8" w14:textId="77777777" w:rsidR="00A515BE" w:rsidRPr="00C83E01" w:rsidRDefault="00A515BE" w:rsidP="00A515BE"/>
    <w:p w14:paraId="166FC7EF" w14:textId="3C560C46" w:rsidR="00A515BE" w:rsidRPr="00C83E01" w:rsidRDefault="00A515BE" w:rsidP="00A515BE">
      <w:r w:rsidRPr="00C83E01">
        <w:t xml:space="preserve">Breast cancer is a survivable disease: between 2006 and 2010, the one year survival for Australian women with breast cancer was 98%. Five and ten year survival was somewhat lower at 89% and 83% respectively. Survival rates differ by age, with ten year survival highest in those aged 40-49 through to 60-69 at diagnosis, with significantly lower survival estimates for those under 40 and over 70 </w:t>
      </w:r>
      <w:r w:rsidRPr="00C83E01">
        <w:fldChar w:fldCharType="begin"/>
      </w:r>
      <w:r w:rsidR="00111DBE">
        <w:instrText xml:space="preserve"> ADDIN EN.CITE &lt;EndNote&gt;&lt;Cite&gt;&lt;Author&gt;AIHW&lt;/Author&gt;&lt;Year&gt;2012&lt;/Year&gt;&lt;RecNum&gt;112&lt;/RecNum&gt;&lt;DisplayText&gt;(AIHW, 2012a)&lt;/DisplayText&gt;&lt;record&gt;&lt;rec-number&gt;112&lt;/rec-number&gt;&lt;foreign-keys&gt;&lt;key app="EN" db-id="pwrrwxdaa2200me0xfkxz5fnzstf9pwaf9vt"&gt;112&lt;/key&gt;&lt;/foreign-keys&gt;&lt;ref-type name="Report"&gt;27&lt;/ref-type&gt;&lt;contributors&gt;&lt;authors&gt;&lt;author&gt;AIHW&lt;/author&gt;&lt;/authors&gt;&lt;/contributors&gt;&lt;titles&gt;&lt;title&gt;Breast cancer in Australia: an overview. Cancer series no. 71. Cat. no. CAN 67.&lt;/title&gt;&lt;/titles&gt;&lt;dates&gt;&lt;year&gt;2012&lt;/year&gt;&lt;/dates&gt;&lt;pub-location&gt;Canberra&lt;/pub-location&gt;&lt;publisher&gt;AIHW&lt;/publisher&gt;&lt;urls&gt;&lt;/urls&gt;&lt;/record&gt;&lt;/Cite&gt;&lt;/EndNote&gt;</w:instrText>
      </w:r>
      <w:r w:rsidRPr="00C83E01">
        <w:fldChar w:fldCharType="separate"/>
      </w:r>
      <w:r w:rsidR="00111DBE">
        <w:rPr>
          <w:noProof/>
        </w:rPr>
        <w:t>(</w:t>
      </w:r>
      <w:hyperlink w:anchor="_ENREF_2" w:tooltip="AIHW, 2012 #112" w:history="1">
        <w:r w:rsidR="002139DB">
          <w:rPr>
            <w:noProof/>
          </w:rPr>
          <w:t>AIHW, 2012a</w:t>
        </w:r>
      </w:hyperlink>
      <w:r w:rsidR="00111DBE">
        <w:rPr>
          <w:noProof/>
        </w:rPr>
        <w:t>)</w:t>
      </w:r>
      <w:r w:rsidRPr="00C83E01">
        <w:fldChar w:fldCharType="end"/>
      </w:r>
      <w:r w:rsidRPr="00C83E01">
        <w:t>. These discrepant survival rates may relate to more aggressive cancers diagnosed in younger women and older women being offered less aggressive treatments and having more comorbid conditions.</w:t>
      </w:r>
    </w:p>
    <w:p w14:paraId="5955D285" w14:textId="77777777" w:rsidR="00A515BE" w:rsidRPr="00C83E01" w:rsidRDefault="00A515BE" w:rsidP="00A515BE"/>
    <w:p w14:paraId="4C7A2915" w14:textId="1BDF1BF6" w:rsidR="00A515BE" w:rsidRDefault="00A515BE" w:rsidP="00A515BE">
      <w:r w:rsidRPr="00C83E01">
        <w:t xml:space="preserve">The risk factors for breast cancer include a family history of breast cancer, a high degree of breast density, early menarche, late menopause, use of the oral contraceptive pill or combined hormone replacement therapy, no history of having children or having a first birth at a late age, as well as lifestyle factors including increasing age, higher socioeconomic status, taller height, overweight or obesity, low physical activity and alcohol consumption </w:t>
      </w:r>
      <w:r w:rsidRPr="00C83E01">
        <w:fldChar w:fldCharType="begin"/>
      </w:r>
      <w:r w:rsidR="00111DBE">
        <w:instrText xml:space="preserve"> ADDIN EN.CITE &lt;EndNote&gt;&lt;Cite&gt;&lt;Author&gt;AIHW&lt;/Author&gt;&lt;Year&gt;2012&lt;/Year&gt;&lt;RecNum&gt;112&lt;/RecNum&gt;&lt;DisplayText&gt;(AIHW, 2012a)&lt;/DisplayText&gt;&lt;record&gt;&lt;rec-number&gt;112&lt;/rec-number&gt;&lt;foreign-keys&gt;&lt;key app="EN" db-id="pwrrwxdaa2200me0xfkxz5fnzstf9pwaf9vt"&gt;112&lt;/key&gt;&lt;/foreign-keys&gt;&lt;ref-type name="Report"&gt;27&lt;/ref-type&gt;&lt;contributors&gt;&lt;authors&gt;&lt;author&gt;AIHW&lt;/author&gt;&lt;/authors&gt;&lt;/contributors&gt;&lt;titles&gt;&lt;title&gt;Breast cancer in Australia: an overview. Cancer series no. 71. Cat. no. CAN 67.&lt;/title&gt;&lt;/titles&gt;&lt;dates&gt;&lt;year&gt;2012&lt;/year&gt;&lt;/dates&gt;&lt;pub-location&gt;Canberra&lt;/pub-location&gt;&lt;publisher&gt;AIHW&lt;/publisher&gt;&lt;urls&gt;&lt;/urls&gt;&lt;/record&gt;&lt;/Cite&gt;&lt;/EndNote&gt;</w:instrText>
      </w:r>
      <w:r w:rsidRPr="00C83E01">
        <w:fldChar w:fldCharType="separate"/>
      </w:r>
      <w:r w:rsidR="00111DBE">
        <w:rPr>
          <w:noProof/>
        </w:rPr>
        <w:t>(</w:t>
      </w:r>
      <w:hyperlink w:anchor="_ENREF_2" w:tooltip="AIHW, 2012 #112" w:history="1">
        <w:r w:rsidR="002139DB">
          <w:rPr>
            <w:noProof/>
          </w:rPr>
          <w:t>AIHW, 2012a</w:t>
        </w:r>
      </w:hyperlink>
      <w:r w:rsidR="00111DBE">
        <w:rPr>
          <w:noProof/>
        </w:rPr>
        <w:t>)</w:t>
      </w:r>
      <w:r w:rsidRPr="00C83E01">
        <w:fldChar w:fldCharType="end"/>
      </w:r>
      <w:r w:rsidRPr="00C83E01">
        <w:t>.</w:t>
      </w:r>
    </w:p>
    <w:p w14:paraId="0586F2A2" w14:textId="77777777" w:rsidR="00A515BE" w:rsidRPr="00595333" w:rsidRDefault="00A515BE" w:rsidP="00A515BE">
      <w:pPr>
        <w:rPr>
          <w:rFonts w:ascii="Calibri" w:hAnsi="Calibri" w:cs="Calibri"/>
          <w:b/>
          <w:sz w:val="16"/>
          <w:szCs w:val="16"/>
        </w:rPr>
      </w:pPr>
    </w:p>
    <w:p w14:paraId="2516E8D3" w14:textId="77777777" w:rsidR="00A515BE" w:rsidRPr="00595333" w:rsidRDefault="00A515BE" w:rsidP="00A515BE">
      <w:pPr>
        <w:numPr>
          <w:ilvl w:val="1"/>
          <w:numId w:val="4"/>
        </w:numPr>
        <w:spacing w:before="200"/>
        <w:outlineLvl w:val="1"/>
        <w:rPr>
          <w:rFonts w:ascii="Calibri" w:eastAsia="MS Gothic" w:hAnsi="Calibri" w:cs="Calibri"/>
          <w:b/>
          <w:bCs/>
          <w:sz w:val="26"/>
          <w:szCs w:val="26"/>
        </w:rPr>
      </w:pPr>
      <w:bookmarkStart w:id="225" w:name="_Toc426447358"/>
      <w:bookmarkStart w:id="226" w:name="_Toc426447771"/>
      <w:r w:rsidRPr="00595333">
        <w:rPr>
          <w:rFonts w:ascii="Calibri" w:eastAsia="MS Gothic" w:hAnsi="Calibri" w:cs="Calibri"/>
          <w:b/>
          <w:bCs/>
          <w:sz w:val="26"/>
          <w:szCs w:val="26"/>
        </w:rPr>
        <w:t>Ascertainment of breast cancer in ALSWH</w:t>
      </w:r>
      <w:bookmarkEnd w:id="225"/>
      <w:bookmarkEnd w:id="226"/>
    </w:p>
    <w:p w14:paraId="7AEEB46D" w14:textId="77777777" w:rsidR="00A515BE" w:rsidRPr="00595333" w:rsidRDefault="00A515BE" w:rsidP="00A515BE">
      <w:r w:rsidRPr="00595333">
        <w:t xml:space="preserve">In Australia, detection and diagnosis of breast cancer usually involves a number of procedures, such as physical examinations, mammograms, ultrasounds and biopsies. In 1991, BreastScreen Australia, was established to provide cost-free mammography and diagnostic services for Australian women aged 40 years and older. The recommended guideline for screening is every two years for women aged 50 years and older, in order to detect cancer before the symptoms are present. </w:t>
      </w:r>
    </w:p>
    <w:p w14:paraId="328CA845" w14:textId="77777777" w:rsidR="00A515BE" w:rsidRPr="00595333" w:rsidRDefault="00A515BE" w:rsidP="00A515BE">
      <w:r w:rsidRPr="00595333">
        <w:t xml:space="preserve">At diagnosis, the stage of cancer is determined.  Staging is carried out by following the TNM (tumour, nodes, metastasis) Classification of Malignant Tumours, which is the gold standard cancer classification tool and takes into consideration the size and spread of tumour. Stages are rated from 0 to IV, with the higher stages being indicative of more severe cancer. </w:t>
      </w:r>
    </w:p>
    <w:p w14:paraId="59201D7B" w14:textId="5997C91F" w:rsidR="00A515BE" w:rsidRDefault="00A515BE" w:rsidP="00A515BE">
      <w:pPr>
        <w:rPr>
          <w:rFonts w:ascii="Calibri" w:hAnsi="Calibri" w:cs="Calibri"/>
          <w:lang w:val="en-US"/>
        </w:rPr>
      </w:pPr>
      <w:r w:rsidRPr="00595333">
        <w:rPr>
          <w:rFonts w:ascii="Calibri" w:hAnsi="Calibri" w:cs="Calibri"/>
          <w:lang w:val="en-US"/>
        </w:rPr>
        <w:lastRenderedPageBreak/>
        <w:t xml:space="preserve">In ALSWH questions about breast cancer </w:t>
      </w:r>
      <w:r w:rsidR="00BF6FE5">
        <w:rPr>
          <w:rFonts w:ascii="Calibri" w:hAnsi="Calibri" w:cs="Calibri"/>
          <w:lang w:val="en-US"/>
        </w:rPr>
        <w:t xml:space="preserve">have been </w:t>
      </w:r>
      <w:r w:rsidRPr="00595333">
        <w:rPr>
          <w:rFonts w:ascii="Calibri" w:hAnsi="Calibri" w:cs="Calibri"/>
          <w:lang w:val="en-US"/>
        </w:rPr>
        <w:t>asked of the 1946-51 cohort (all su</w:t>
      </w:r>
      <w:r>
        <w:rPr>
          <w:rFonts w:ascii="Calibri" w:hAnsi="Calibri" w:cs="Calibri"/>
          <w:lang w:val="en-US"/>
        </w:rPr>
        <w:t xml:space="preserve">rveys) and the 1921-26 cohort (Surveys 1 and 2 only). </w:t>
      </w:r>
    </w:p>
    <w:p w14:paraId="4017DD49" w14:textId="77777777" w:rsidR="00A515BE" w:rsidRDefault="00A515BE" w:rsidP="00A515BE">
      <w:pPr>
        <w:rPr>
          <w:rFonts w:ascii="Calibri" w:hAnsi="Calibri" w:cs="Calibri"/>
          <w:lang w:val="en-US"/>
        </w:rPr>
      </w:pPr>
      <w:r>
        <w:rPr>
          <w:rFonts w:ascii="Calibri" w:hAnsi="Calibri" w:cs="Calibri"/>
          <w:lang w:val="en-US"/>
        </w:rPr>
        <w:t>P</w:t>
      </w:r>
      <w:r w:rsidRPr="00595333">
        <w:rPr>
          <w:rFonts w:ascii="Calibri" w:hAnsi="Calibri" w:cs="Calibri"/>
          <w:lang w:val="en-US"/>
        </w:rPr>
        <w:t>revalent breast cancer was ascertained from the question in Survey 1:</w:t>
      </w:r>
    </w:p>
    <w:p w14:paraId="6E911F0B" w14:textId="77777777" w:rsidR="00A515BE" w:rsidRPr="00595333" w:rsidRDefault="00A515BE" w:rsidP="00A515BE">
      <w:pPr>
        <w:rPr>
          <w:rFonts w:ascii="Calibri" w:hAnsi="Calibri" w:cs="Calibri"/>
          <w:lang w:val="en-US"/>
        </w:rPr>
      </w:pPr>
    </w:p>
    <w:p w14:paraId="5060EDEB" w14:textId="77777777" w:rsidR="00A515BE" w:rsidRPr="00595333" w:rsidRDefault="00A515BE" w:rsidP="00A515BE">
      <w:pPr>
        <w:ind w:firstLine="720"/>
        <w:rPr>
          <w:rFonts w:ascii="Calibri" w:hAnsi="Calibri" w:cs="Calibri"/>
          <w:lang w:val="en-US"/>
        </w:rPr>
      </w:pPr>
      <w:r w:rsidRPr="00595333">
        <w:rPr>
          <w:rFonts w:ascii="Calibri" w:hAnsi="Calibri" w:cs="Calibri"/>
          <w:lang w:val="en-US"/>
        </w:rPr>
        <w:t xml:space="preserve"> “Have you ever been told by a doctor that you have breast cancer?”</w:t>
      </w:r>
    </w:p>
    <w:p w14:paraId="3194330E" w14:textId="77777777" w:rsidR="00A515BE" w:rsidRDefault="00A515BE" w:rsidP="00A515BE">
      <w:pPr>
        <w:rPr>
          <w:rFonts w:ascii="Calibri" w:hAnsi="Calibri" w:cs="Calibri"/>
          <w:lang w:val="en-US"/>
        </w:rPr>
      </w:pPr>
    </w:p>
    <w:p w14:paraId="1D775C08" w14:textId="77777777" w:rsidR="00A515BE" w:rsidRDefault="00A515BE" w:rsidP="00A515BE">
      <w:pPr>
        <w:rPr>
          <w:rFonts w:ascii="Calibri" w:hAnsi="Calibri" w:cs="Calibri"/>
          <w:lang w:val="en-US"/>
        </w:rPr>
      </w:pPr>
      <w:r>
        <w:rPr>
          <w:rFonts w:ascii="Calibri" w:hAnsi="Calibri" w:cs="Calibri"/>
          <w:lang w:val="en-US"/>
        </w:rPr>
        <w:t>N</w:t>
      </w:r>
      <w:r w:rsidRPr="00595333">
        <w:rPr>
          <w:rFonts w:ascii="Calibri" w:hAnsi="Calibri" w:cs="Calibri"/>
          <w:lang w:val="en-US"/>
        </w:rPr>
        <w:t>ew cases of breast cancer were ascertained at each subsequent survey:</w:t>
      </w:r>
    </w:p>
    <w:p w14:paraId="07125E60" w14:textId="77777777" w:rsidR="00A515BE" w:rsidRPr="00595333" w:rsidRDefault="00A515BE" w:rsidP="00A515BE">
      <w:pPr>
        <w:rPr>
          <w:rFonts w:ascii="Calibri" w:hAnsi="Calibri" w:cs="Calibri"/>
          <w:lang w:val="en-US"/>
        </w:rPr>
      </w:pPr>
    </w:p>
    <w:p w14:paraId="66BB3694" w14:textId="77777777" w:rsidR="00A515BE" w:rsidRPr="00595333" w:rsidRDefault="00A515BE" w:rsidP="00A515BE">
      <w:pPr>
        <w:ind w:firstLine="720"/>
        <w:rPr>
          <w:rFonts w:ascii="Calibri" w:hAnsi="Calibri" w:cs="Calibri"/>
          <w:lang w:val="en-US"/>
        </w:rPr>
      </w:pPr>
      <w:r w:rsidRPr="00595333">
        <w:rPr>
          <w:rFonts w:ascii="Calibri" w:hAnsi="Calibri" w:cs="Calibri"/>
          <w:lang w:val="en-US"/>
        </w:rPr>
        <w:t xml:space="preserve"> “In the last three years have you been diagnosed or treated for breast cancer?”</w:t>
      </w:r>
    </w:p>
    <w:p w14:paraId="3729C453" w14:textId="77777777" w:rsidR="00A515BE" w:rsidRPr="00595333" w:rsidRDefault="00A515BE" w:rsidP="00A515BE">
      <w:pPr>
        <w:autoSpaceDE w:val="0"/>
        <w:autoSpaceDN w:val="0"/>
        <w:adjustRightInd w:val="0"/>
        <w:spacing w:before="0" w:after="0" w:line="240" w:lineRule="auto"/>
        <w:rPr>
          <w:rFonts w:ascii="Calibri" w:hAnsi="Calibri" w:cs="Calibri"/>
          <w:lang w:val="en-US"/>
        </w:rPr>
      </w:pPr>
    </w:p>
    <w:p w14:paraId="585D87F5" w14:textId="4AA953C2" w:rsidR="00A515BE" w:rsidRPr="00595333" w:rsidRDefault="00A515BE" w:rsidP="00A515BE">
      <w:pPr>
        <w:rPr>
          <w:lang w:eastAsia="en-AU"/>
        </w:rPr>
      </w:pPr>
      <w:r w:rsidRPr="00595333">
        <w:rPr>
          <w:rFonts w:ascii="Calibri" w:hAnsi="Calibri" w:cs="Calibri"/>
          <w:lang w:val="en-US"/>
        </w:rPr>
        <w:t>Using link</w:t>
      </w:r>
      <w:r w:rsidRPr="00C83E01">
        <w:rPr>
          <w:rFonts w:ascii="Calibri" w:hAnsi="Calibri" w:cs="Calibri"/>
          <w:lang w:val="en-US"/>
        </w:rPr>
        <w:t xml:space="preserve">ed cancer registry data, ALSWH researchers have </w:t>
      </w:r>
      <w:r w:rsidRPr="00C83E01">
        <w:rPr>
          <w:lang w:eastAsia="en-AU"/>
        </w:rPr>
        <w:t xml:space="preserve">investigated the validity of self-reported breast cancer among women of the 1921-26 cohort who were residing in NSW: overall, at baseline (prevalent cases) and at follow-up (incident cases) </w:t>
      </w:r>
      <w:r w:rsidRPr="00C83E01">
        <w:rPr>
          <w:rFonts w:ascii="Calibri" w:hAnsi="Calibri" w:cs="Calibri"/>
        </w:rPr>
        <w:fldChar w:fldCharType="begin">
          <w:fldData xml:space="preserve">PEVuZE5vdGU+PENpdGU+PEF1dGhvcj5TdGF2cm91PC9BdXRob3I+PFllYXI+MjAxMTwvWWVhcj48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TdGF2cm91PC9BdXRob3I+PFllYXI+MjAxMTwvWWVhcj48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Pr="00C83E01">
        <w:rPr>
          <w:rFonts w:ascii="Calibri" w:hAnsi="Calibri" w:cs="Calibri"/>
        </w:rPr>
      </w:r>
      <w:r w:rsidRPr="00C83E01">
        <w:rPr>
          <w:rFonts w:ascii="Calibri" w:hAnsi="Calibri" w:cs="Calibri"/>
        </w:rPr>
        <w:fldChar w:fldCharType="separate"/>
      </w:r>
      <w:r w:rsidRPr="00C83E01">
        <w:rPr>
          <w:rFonts w:ascii="Calibri" w:hAnsi="Calibri" w:cs="Calibri"/>
          <w:noProof/>
        </w:rPr>
        <w:t>(</w:t>
      </w:r>
      <w:hyperlink w:anchor="_ENREF_90" w:tooltip="Stavrou, 2011 #1" w:history="1">
        <w:r w:rsidR="002139DB" w:rsidRPr="00C83E01">
          <w:rPr>
            <w:rFonts w:ascii="Calibri" w:hAnsi="Calibri" w:cs="Calibri"/>
            <w:noProof/>
          </w:rPr>
          <w:t>Stavrou et al., 2011</w:t>
        </w:r>
      </w:hyperlink>
      <w:r w:rsidRPr="00C83E01">
        <w:rPr>
          <w:rFonts w:ascii="Calibri" w:hAnsi="Calibri" w:cs="Calibri"/>
          <w:noProof/>
        </w:rPr>
        <w:t>)</w:t>
      </w:r>
      <w:r w:rsidRPr="00C83E01">
        <w:rPr>
          <w:rFonts w:ascii="Calibri" w:hAnsi="Calibri" w:cs="Calibri"/>
        </w:rPr>
        <w:fldChar w:fldCharType="end"/>
      </w:r>
      <w:r w:rsidRPr="00C83E01">
        <w:rPr>
          <w:lang w:eastAsia="en-AU"/>
        </w:rPr>
        <w:t>. Their results demonstrated high sensitivity and specificity of self-reported prevalent and incident breast cancer (sensitivity 93% and 83%, respectively; specificity 98% and 99%) indicating good concurrent validity of self-reported cancers when compare against objective data drawn from the Cancer Registry.</w:t>
      </w:r>
    </w:p>
    <w:p w14:paraId="173599BF" w14:textId="77777777" w:rsidR="00A515BE" w:rsidRDefault="00A515BE" w:rsidP="00A515BE">
      <w:pPr>
        <w:rPr>
          <w:rFonts w:cs="Calibri"/>
          <w:lang w:val="en-US"/>
        </w:rPr>
      </w:pPr>
      <w:r>
        <w:rPr>
          <w:rFonts w:cs="Calibri"/>
          <w:lang w:val="en-US"/>
        </w:rPr>
        <w:br w:type="page"/>
      </w:r>
    </w:p>
    <w:p w14:paraId="7E5802C2" w14:textId="77777777" w:rsidR="00A515BE" w:rsidRPr="00595333" w:rsidRDefault="00A515BE" w:rsidP="00A515BE">
      <w:pPr>
        <w:numPr>
          <w:ilvl w:val="1"/>
          <w:numId w:val="4"/>
        </w:numPr>
        <w:spacing w:before="200"/>
        <w:outlineLvl w:val="1"/>
        <w:rPr>
          <w:rFonts w:ascii="Calibri" w:eastAsia="MS Gothic" w:hAnsi="Calibri" w:cs="Calibri"/>
          <w:b/>
          <w:bCs/>
          <w:sz w:val="26"/>
          <w:szCs w:val="26"/>
        </w:rPr>
      </w:pPr>
      <w:bookmarkStart w:id="227" w:name="_Toc426447359"/>
      <w:bookmarkStart w:id="228" w:name="_Toc426447772"/>
      <w:r w:rsidRPr="00595333">
        <w:rPr>
          <w:rFonts w:ascii="Calibri" w:eastAsia="MS Gothic" w:hAnsi="Calibri" w:cs="Calibri"/>
          <w:b/>
          <w:bCs/>
          <w:sz w:val="26"/>
          <w:szCs w:val="26"/>
        </w:rPr>
        <w:lastRenderedPageBreak/>
        <w:t>Prevalence of breast cancer</w:t>
      </w:r>
      <w:bookmarkEnd w:id="227"/>
      <w:bookmarkEnd w:id="228"/>
    </w:p>
    <w:p w14:paraId="116ECC88" w14:textId="77777777" w:rsidR="00A515BE" w:rsidRPr="00595333" w:rsidRDefault="00A515BE" w:rsidP="00A515BE"/>
    <w:p w14:paraId="7CC9CF12" w14:textId="77777777" w:rsidR="00C60346" w:rsidRDefault="00A515BE" w:rsidP="00E63D2A">
      <w:pPr>
        <w:rPr>
          <w:b/>
        </w:rPr>
      </w:pPr>
      <w:bookmarkStart w:id="229" w:name="_Toc420656881"/>
      <w:r w:rsidRPr="00595333">
        <w:rPr>
          <w:noProof/>
          <w:lang w:eastAsia="en-AU"/>
        </w:rPr>
        <w:drawing>
          <wp:inline distT="0" distB="0" distL="0" distR="0" wp14:anchorId="4BA4F340" wp14:editId="1214AE20">
            <wp:extent cx="5727700" cy="4295775"/>
            <wp:effectExtent l="0" t="0" r="635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bookmarkStart w:id="230" w:name="_Ref419729345"/>
      <w:bookmarkStart w:id="231" w:name="_Toc420571010"/>
    </w:p>
    <w:p w14:paraId="2CE8C346" w14:textId="77777777" w:rsidR="00C60346" w:rsidRDefault="00C60346" w:rsidP="00C60346">
      <w:pPr>
        <w:spacing w:before="0" w:after="0" w:line="240" w:lineRule="auto"/>
        <w:rPr>
          <w:b/>
        </w:rPr>
      </w:pPr>
    </w:p>
    <w:p w14:paraId="1237C395" w14:textId="6519E165" w:rsidR="00A515BE" w:rsidRPr="00595333" w:rsidRDefault="00A515BE" w:rsidP="00E63D2A">
      <w:pPr>
        <w:rPr>
          <w:bCs/>
        </w:rPr>
      </w:pPr>
      <w:bookmarkStart w:id="232" w:name="_Toc420656965"/>
      <w:r w:rsidRPr="00E63D2A">
        <w:rPr>
          <w:b/>
        </w:rPr>
        <w:t xml:space="preserve">Figure </w:t>
      </w:r>
      <w:r w:rsidR="009C7792" w:rsidRPr="00E63D2A">
        <w:rPr>
          <w:b/>
        </w:rPr>
        <w:fldChar w:fldCharType="begin"/>
      </w:r>
      <w:r w:rsidR="009C7792" w:rsidRPr="00E63D2A">
        <w:rPr>
          <w:b/>
        </w:rPr>
        <w:instrText xml:space="preserve"> STYLEREF 1 \s </w:instrText>
      </w:r>
      <w:r w:rsidR="009C7792" w:rsidRPr="00E63D2A">
        <w:rPr>
          <w:b/>
        </w:rPr>
        <w:fldChar w:fldCharType="separate"/>
      </w:r>
      <w:r w:rsidR="002B0B0C">
        <w:rPr>
          <w:b/>
          <w:noProof/>
        </w:rPr>
        <w:t>7</w:t>
      </w:r>
      <w:r w:rsidR="009C7792" w:rsidRPr="00E63D2A">
        <w:rPr>
          <w:b/>
          <w:noProof/>
        </w:rPr>
        <w:fldChar w:fldCharType="end"/>
      </w:r>
      <w:r w:rsidR="00AA3A5A" w:rsidRPr="00E63D2A">
        <w:rPr>
          <w:b/>
        </w:rPr>
        <w:noBreakHyphen/>
      </w:r>
      <w:r w:rsidR="009C7792" w:rsidRPr="00E63D2A">
        <w:rPr>
          <w:b/>
        </w:rPr>
        <w:fldChar w:fldCharType="begin"/>
      </w:r>
      <w:r w:rsidR="009C7792" w:rsidRPr="00E63D2A">
        <w:rPr>
          <w:b/>
        </w:rPr>
        <w:instrText xml:space="preserve"> SEQ Figure \* ARABIC \s 1 </w:instrText>
      </w:r>
      <w:r w:rsidR="009C7792" w:rsidRPr="00E63D2A">
        <w:rPr>
          <w:b/>
        </w:rPr>
        <w:fldChar w:fldCharType="separate"/>
      </w:r>
      <w:r w:rsidR="002B0B0C">
        <w:rPr>
          <w:b/>
          <w:noProof/>
        </w:rPr>
        <w:t>1</w:t>
      </w:r>
      <w:r w:rsidR="009C7792" w:rsidRPr="00E63D2A">
        <w:rPr>
          <w:b/>
          <w:noProof/>
        </w:rPr>
        <w:fldChar w:fldCharType="end"/>
      </w:r>
      <w:bookmarkEnd w:id="230"/>
      <w:r w:rsidRPr="00E63D2A">
        <w:rPr>
          <w:b/>
        </w:rPr>
        <w:t xml:space="preserve">: </w:t>
      </w:r>
      <w:r w:rsidRPr="00E63D2A">
        <w:rPr>
          <w:b/>
          <w:bCs/>
        </w:rPr>
        <w:t>Prevalence of breast cancer at each survey (1 to 7) in the 1946-51 cohort and at Surveys 1 and 2 in the 1921-26 cohort.</w:t>
      </w:r>
      <w:bookmarkEnd w:id="229"/>
      <w:bookmarkEnd w:id="231"/>
      <w:bookmarkEnd w:id="232"/>
    </w:p>
    <w:p w14:paraId="01E09174" w14:textId="77777777" w:rsidR="002B0B0C" w:rsidRPr="007F5338" w:rsidRDefault="000E26F4" w:rsidP="00E63D2A">
      <w:r w:rsidRPr="00CB4B54">
        <w:fldChar w:fldCharType="begin"/>
      </w:r>
      <w:r w:rsidRPr="00CB4B54">
        <w:instrText xml:space="preserve"> REF _Ref419729345 \h </w:instrText>
      </w:r>
      <w:r w:rsidR="00CB4B54" w:rsidRPr="00CB4B54">
        <w:instrText xml:space="preserve"> \* MERGEFORMAT </w:instrText>
      </w:r>
      <w:r w:rsidRPr="00CB4B54">
        <w:fldChar w:fldCharType="separate"/>
      </w:r>
    </w:p>
    <w:p w14:paraId="1F38D247" w14:textId="77777777" w:rsidR="002B0B0C" w:rsidRPr="007F5338" w:rsidRDefault="002B0B0C" w:rsidP="007F5338"/>
    <w:p w14:paraId="0056F47D" w14:textId="09DD6B03" w:rsidR="00A515BE" w:rsidRPr="00595333" w:rsidRDefault="002B0B0C" w:rsidP="00A515BE">
      <w:r w:rsidRPr="007F5338">
        <w:rPr>
          <w:noProof/>
        </w:rPr>
        <w:t>Figure</w:t>
      </w:r>
      <w:r w:rsidRPr="00E63D2A">
        <w:rPr>
          <w:b/>
        </w:rPr>
        <w:t xml:space="preserve"> </w:t>
      </w:r>
      <w:r w:rsidRPr="007F5338">
        <w:rPr>
          <w:noProof/>
        </w:rPr>
        <w:t>7</w:t>
      </w:r>
      <w:r w:rsidRPr="007F5338">
        <w:rPr>
          <w:noProof/>
        </w:rPr>
        <w:noBreakHyphen/>
        <w:t>1</w:t>
      </w:r>
      <w:r w:rsidR="000E26F4" w:rsidRPr="00CB4B54">
        <w:fldChar w:fldCharType="end"/>
      </w:r>
      <w:r w:rsidR="000E26F4" w:rsidRPr="00CB4B54">
        <w:t xml:space="preserve"> </w:t>
      </w:r>
      <w:r w:rsidR="00A515BE" w:rsidRPr="00595333">
        <w:t>illustrates the cumulative prevalence of breast cancer amo</w:t>
      </w:r>
      <w:r w:rsidR="00A515BE">
        <w:t>ng the 1946-51 cohort a</w:t>
      </w:r>
      <w:r w:rsidR="00A515BE" w:rsidRPr="00C83E01">
        <w:t xml:space="preserve">nd over Surveys 1 and 2 of the 1921-26 cohort. The most common age for diagnosis of breast cancer is between 40 and 69 when more than 69% of breast cancers are diagnosed </w:t>
      </w:r>
      <w:r w:rsidR="00A515BE" w:rsidRPr="00C83E01">
        <w:fldChar w:fldCharType="begin"/>
      </w:r>
      <w:r w:rsidR="00111DBE">
        <w:instrText xml:space="preserve"> ADDIN EN.CITE &lt;EndNote&gt;&lt;Cite&gt;&lt;Author&gt;AIHW&lt;/Author&gt;&lt;Year&gt;2012&lt;/Year&gt;&lt;RecNum&gt;112&lt;/RecNum&gt;&lt;DisplayText&gt;(AIHW, 2012a)&lt;/DisplayText&gt;&lt;record&gt;&lt;rec-number&gt;112&lt;/rec-number&gt;&lt;foreign-keys&gt;&lt;key app="EN" db-id="pwrrwxdaa2200me0xfkxz5fnzstf9pwaf9vt"&gt;112&lt;/key&gt;&lt;/foreign-keys&gt;&lt;ref-type name="Report"&gt;27&lt;/ref-type&gt;&lt;contributors&gt;&lt;authors&gt;&lt;author&gt;AIHW&lt;/author&gt;&lt;/authors&gt;&lt;/contributors&gt;&lt;titles&gt;&lt;title&gt;Breast cancer in Australia: an overview. Cancer series no. 71. Cat. no. CAN 67.&lt;/title&gt;&lt;/titles&gt;&lt;dates&gt;&lt;year&gt;2012&lt;/year&gt;&lt;/dates&gt;&lt;pub-location&gt;Canberra&lt;/pub-location&gt;&lt;publisher&gt;AIHW&lt;/publisher&gt;&lt;urls&gt;&lt;/urls&gt;&lt;/record&gt;&lt;/Cite&gt;&lt;/EndNote&gt;</w:instrText>
      </w:r>
      <w:r w:rsidR="00A515BE" w:rsidRPr="00C83E01">
        <w:fldChar w:fldCharType="separate"/>
      </w:r>
      <w:r w:rsidR="00111DBE">
        <w:rPr>
          <w:noProof/>
        </w:rPr>
        <w:t>(</w:t>
      </w:r>
      <w:hyperlink w:anchor="_ENREF_2" w:tooltip="AIHW, 2012 #112" w:history="1">
        <w:r w:rsidR="002139DB">
          <w:rPr>
            <w:noProof/>
          </w:rPr>
          <w:t>AIHW, 2012a</w:t>
        </w:r>
      </w:hyperlink>
      <w:r w:rsidR="00111DBE">
        <w:rPr>
          <w:noProof/>
        </w:rPr>
        <w:t>)</w:t>
      </w:r>
      <w:r w:rsidR="00A515BE" w:rsidRPr="00C83E01">
        <w:fldChar w:fldCharType="end"/>
      </w:r>
      <w:r w:rsidR="00A515BE" w:rsidRPr="00C83E01">
        <w:t>.</w:t>
      </w:r>
    </w:p>
    <w:p w14:paraId="22EE0C38" w14:textId="77777777" w:rsidR="00A515BE" w:rsidRPr="00595333" w:rsidRDefault="00A515BE" w:rsidP="00A515BE"/>
    <w:p w14:paraId="21578BA6" w14:textId="77777777" w:rsidR="00A515BE" w:rsidRPr="00595333" w:rsidRDefault="00A515BE" w:rsidP="00A515BE">
      <w:r w:rsidRPr="00595333">
        <w:rPr>
          <w:noProof/>
          <w:lang w:eastAsia="en-AU"/>
        </w:rPr>
        <w:lastRenderedPageBreak/>
        <w:drawing>
          <wp:inline distT="0" distB="0" distL="0" distR="0" wp14:anchorId="3E68CD3A" wp14:editId="55960E79">
            <wp:extent cx="5727700" cy="4295775"/>
            <wp:effectExtent l="0" t="0" r="635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36953639" w14:textId="2AFF7E70" w:rsidR="00A515BE" w:rsidRPr="00595333" w:rsidRDefault="00A515BE" w:rsidP="00A515BE">
      <w:pPr>
        <w:pStyle w:val="Caption"/>
        <w:rPr>
          <w:rFonts w:ascii="Calibri" w:hAnsi="Calibri" w:cs="Calibri"/>
        </w:rPr>
      </w:pPr>
      <w:bookmarkStart w:id="233" w:name="_Toc420571011"/>
      <w:bookmarkStart w:id="234" w:name="_Toc420656882"/>
      <w:bookmarkStart w:id="235" w:name="_Toc420656966"/>
      <w:r w:rsidRPr="00595333">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r>
        <w:t>:</w:t>
      </w:r>
      <w:r w:rsidRPr="00595333">
        <w:t xml:space="preserve"> Prevalent and incident cases of breast cancer, Surveys 1–7, in the 1946-51 cohort.</w:t>
      </w:r>
      <w:bookmarkEnd w:id="233"/>
      <w:bookmarkEnd w:id="234"/>
      <w:bookmarkEnd w:id="235"/>
    </w:p>
    <w:p w14:paraId="6B0F9A30" w14:textId="2F0B9629" w:rsidR="00A515BE" w:rsidRPr="00595333" w:rsidRDefault="00A515BE" w:rsidP="00A515BE">
      <w:pPr>
        <w:rPr>
          <w:rFonts w:ascii="Calibri" w:hAnsi="Calibri" w:cs="Calibri"/>
          <w:bCs/>
        </w:rPr>
      </w:pPr>
      <w:r w:rsidRPr="00595333">
        <w:rPr>
          <w:rFonts w:ascii="Calibri" w:hAnsi="Calibri" w:cs="Calibri"/>
          <w:bCs/>
        </w:rPr>
        <w:t xml:space="preserve">Although it is the most commonly diagnosed cancer, breast cancer is a relatively uncommon condition in young women with the risk of a breast cancer diagnosis increasing with age. At Survey 1, fewer than 2% of the women </w:t>
      </w:r>
      <w:r w:rsidR="00BF6FE5">
        <w:rPr>
          <w:rFonts w:ascii="Calibri" w:hAnsi="Calibri" w:cs="Calibri"/>
          <w:bCs/>
        </w:rPr>
        <w:t xml:space="preserve">in the 1946-51 cohort </w:t>
      </w:r>
      <w:r w:rsidRPr="00595333">
        <w:rPr>
          <w:rFonts w:ascii="Calibri" w:hAnsi="Calibri" w:cs="Calibri"/>
          <w:bCs/>
        </w:rPr>
        <w:t xml:space="preserve">(then aged 45 to 50) reported a diagnosis of breast cancer. Between Surveys 2 to 4, the incidence of breast cancer was steady at around 0.6%, increasing at Survey 5 to about 1.2%, at Survey 6 to 1.3% and at Survey 7, incidence was about 1.2%. By Survey 7, about 7.4% of the women (then aged 62-67) had reported a diagnosis of breast cancer. </w:t>
      </w:r>
    </w:p>
    <w:p w14:paraId="509B096A" w14:textId="77777777" w:rsidR="00A515BE" w:rsidRDefault="00A515BE" w:rsidP="00A515BE">
      <w:pPr>
        <w:spacing w:before="0" w:after="0" w:line="240" w:lineRule="auto"/>
        <w:jc w:val="left"/>
        <w:rPr>
          <w:b/>
        </w:rPr>
      </w:pPr>
      <w:r>
        <w:rPr>
          <w:b/>
        </w:rPr>
        <w:br w:type="page"/>
      </w:r>
    </w:p>
    <w:p w14:paraId="66C50996" w14:textId="77777777" w:rsidR="00A515BE" w:rsidRPr="00595333" w:rsidRDefault="00A515BE" w:rsidP="00A515BE">
      <w:pPr>
        <w:numPr>
          <w:ilvl w:val="1"/>
          <w:numId w:val="4"/>
        </w:numPr>
        <w:spacing w:before="200"/>
        <w:outlineLvl w:val="1"/>
        <w:rPr>
          <w:rFonts w:ascii="Calibri" w:eastAsia="MS Gothic" w:hAnsi="Calibri" w:cs="Calibri"/>
          <w:b/>
          <w:bCs/>
          <w:sz w:val="26"/>
          <w:szCs w:val="26"/>
        </w:rPr>
      </w:pPr>
      <w:bookmarkStart w:id="236" w:name="_Toc426447360"/>
      <w:bookmarkStart w:id="237" w:name="_Toc426447773"/>
      <w:r w:rsidRPr="00595333">
        <w:rPr>
          <w:rFonts w:ascii="Calibri" w:eastAsia="MS Gothic" w:hAnsi="Calibri" w:cs="Calibri"/>
          <w:b/>
          <w:bCs/>
          <w:sz w:val="26"/>
          <w:szCs w:val="26"/>
        </w:rPr>
        <w:lastRenderedPageBreak/>
        <w:t>Factors associated with breast cancer</w:t>
      </w:r>
      <w:bookmarkEnd w:id="236"/>
      <w:bookmarkEnd w:id="237"/>
    </w:p>
    <w:p w14:paraId="300DB6C8" w14:textId="77777777" w:rsidR="00A515BE" w:rsidRPr="00595333" w:rsidRDefault="00A515BE" w:rsidP="00A515BE">
      <w:pPr>
        <w:keepNext/>
        <w:keepLines/>
        <w:numPr>
          <w:ilvl w:val="2"/>
          <w:numId w:val="4"/>
        </w:numPr>
        <w:spacing w:before="200"/>
        <w:outlineLvl w:val="2"/>
        <w:rPr>
          <w:rFonts w:ascii="Calibri" w:eastAsia="MS Gothic" w:hAnsi="Calibri" w:cs="Calibri"/>
          <w:b/>
          <w:bCs/>
        </w:rPr>
      </w:pPr>
      <w:bookmarkStart w:id="238" w:name="_Toc426447361"/>
      <w:bookmarkStart w:id="239" w:name="_Toc426447774"/>
      <w:r w:rsidRPr="00595333">
        <w:rPr>
          <w:rFonts w:ascii="Calibri" w:eastAsia="MS Gothic" w:hAnsi="Calibri" w:cs="Calibri"/>
          <w:b/>
          <w:bCs/>
        </w:rPr>
        <w:t>Area of residence</w:t>
      </w:r>
      <w:bookmarkEnd w:id="238"/>
      <w:bookmarkEnd w:id="239"/>
      <w:r w:rsidRPr="00595333">
        <w:rPr>
          <w:rFonts w:ascii="Calibri" w:eastAsia="MS Gothic" w:hAnsi="Calibri" w:cs="Calibri"/>
          <w:b/>
          <w:bCs/>
        </w:rPr>
        <w:t xml:space="preserve"> </w:t>
      </w:r>
    </w:p>
    <w:p w14:paraId="1929D0BA" w14:textId="77777777" w:rsidR="00A515BE" w:rsidRPr="00595333" w:rsidRDefault="00A515BE" w:rsidP="00A515BE">
      <w:r w:rsidRPr="00595333">
        <w:rPr>
          <w:noProof/>
          <w:lang w:eastAsia="en-AU"/>
        </w:rPr>
        <w:drawing>
          <wp:inline distT="0" distB="0" distL="0" distR="0" wp14:anchorId="78B62114" wp14:editId="7E1FF665">
            <wp:extent cx="5727700" cy="5727700"/>
            <wp:effectExtent l="0" t="0" r="6350" b="6350"/>
            <wp:docPr id="67" name="Picture 67"/>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5371C1F2" w14:textId="77580D4C" w:rsidR="00A515BE" w:rsidRPr="00595333" w:rsidRDefault="00A515BE" w:rsidP="00A515BE">
      <w:pPr>
        <w:pStyle w:val="Caption"/>
      </w:pPr>
      <w:bookmarkStart w:id="240" w:name="_Toc420571012"/>
      <w:bookmarkStart w:id="241" w:name="_Toc420656883"/>
      <w:bookmarkStart w:id="242" w:name="_Toc420656967"/>
      <w:r w:rsidRPr="00595333">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r>
        <w:t>:</w:t>
      </w:r>
      <w:r w:rsidRPr="00595333">
        <w:t xml:space="preserve"> Prevalent and incident cases of breast cancer in the 1946-51 cohort, Surveys 1-7, according to area of residence.</w:t>
      </w:r>
      <w:bookmarkEnd w:id="240"/>
      <w:bookmarkEnd w:id="241"/>
      <w:bookmarkEnd w:id="242"/>
      <w:r w:rsidRPr="00595333">
        <w:t xml:space="preserve"> </w:t>
      </w:r>
    </w:p>
    <w:p w14:paraId="4E2A502F" w14:textId="77777777" w:rsidR="00A515BE" w:rsidRPr="00595333" w:rsidRDefault="00A515BE" w:rsidP="00A515BE">
      <w:pPr>
        <w:rPr>
          <w:rFonts w:ascii="Calibri" w:hAnsi="Calibri"/>
        </w:rPr>
      </w:pPr>
      <w:r w:rsidRPr="00595333">
        <w:rPr>
          <w:rFonts w:ascii="Calibri" w:hAnsi="Calibri"/>
        </w:rPr>
        <w:t xml:space="preserve">Women living in major cities and inner or outer regional areas of Australia had similar prevalence and incidence of breast cancer. However, those living in remote areas were more likely to report breast cancer, particularly at Survey 5, when the women were 56-61. </w:t>
      </w:r>
    </w:p>
    <w:p w14:paraId="4852EACC" w14:textId="58FC3F47" w:rsidR="00A515BE" w:rsidRPr="00595333" w:rsidRDefault="00A515BE" w:rsidP="00A515BE">
      <w:pPr>
        <w:spacing w:after="120"/>
      </w:pPr>
      <w:r>
        <w:t>P</w:t>
      </w:r>
      <w:r w:rsidRPr="00595333">
        <w:t>rograms which provide no-cost mammograms to women involve substantial government investment (e.g.</w:t>
      </w:r>
      <w:r>
        <w:t>,</w:t>
      </w:r>
      <w:r w:rsidRPr="00595333">
        <w:t xml:space="preserve"> BreastScreen Australia). ALSWH </w:t>
      </w:r>
      <w:r>
        <w:t xml:space="preserve">data for the </w:t>
      </w:r>
      <w:r w:rsidRPr="00595333">
        <w:t xml:space="preserve">1946-51 cohort </w:t>
      </w:r>
      <w:r>
        <w:t xml:space="preserve">have been </w:t>
      </w:r>
      <w:r w:rsidRPr="00C83E01">
        <w:t xml:space="preserve">analysed to describe longitudinal patterns of mammogram service use, clinical breast examination (CBE) and breast self-examination (BSE) from Survey 3 (2001) to Survey 6 (2010) </w:t>
      </w:r>
      <w:r w:rsidRPr="00C83E01">
        <w:fldChar w:fldCharType="begin">
          <w:fldData xml:space="preserve">PEVuZE5vdGU+PENpdGU+PEF1dGhvcj5MZXVuZzwvQXV0aG9yPjxZZWFyPjIwMTQ8L1llYXI+PFJl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</w:fldData>
        </w:fldChar>
      </w:r>
      <w:r w:rsidR="00824739">
        <w:instrText xml:space="preserve"> ADDIN EN.CITE </w:instrText>
      </w:r>
      <w:r w:rsidR="00824739">
        <w:fldChar w:fldCharType="begin">
          <w:fldData xml:space="preserve">PEVuZE5vdGU+PENpdGU+PEF1dGhvcj5MZXVuZzwvQXV0aG9yPjxZZWFyPjIwMTQ8L1llYXI+PFJl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</w:fldData>
        </w:fldChar>
      </w:r>
      <w:r w:rsidR="00824739">
        <w:instrText xml:space="preserve"> ADDIN EN.CITE.DATA </w:instrText>
      </w:r>
      <w:r w:rsidR="00824739">
        <w:fldChar w:fldCharType="end"/>
      </w:r>
      <w:r w:rsidRPr="00C83E01">
        <w:fldChar w:fldCharType="separate"/>
      </w:r>
      <w:r w:rsidRPr="00C83E01">
        <w:rPr>
          <w:noProof/>
        </w:rPr>
        <w:t>(</w:t>
      </w:r>
      <w:hyperlink w:anchor="_ENREF_53" w:tooltip="Leung, 2014 #108" w:history="1">
        <w:r w:rsidR="002139DB" w:rsidRPr="00C83E01">
          <w:rPr>
            <w:noProof/>
          </w:rPr>
          <w:t>Leung et al., 2014</w:t>
        </w:r>
      </w:hyperlink>
      <w:r w:rsidRPr="00C83E01">
        <w:rPr>
          <w:noProof/>
        </w:rPr>
        <w:t>)</w:t>
      </w:r>
      <w:r w:rsidRPr="00C83E01">
        <w:fldChar w:fldCharType="end"/>
      </w:r>
      <w:r w:rsidRPr="00C83E01">
        <w:t xml:space="preserve">. Most of the women had a mammogram in the past 2 years, in </w:t>
      </w:r>
      <w:r w:rsidRPr="00C83E01">
        <w:lastRenderedPageBreak/>
        <w:t>accordance with current recommendations. Women living in rural areas had similar screening rates to their urban counterparts. However, women living in rural areas were less</w:t>
      </w:r>
      <w:r w:rsidRPr="00595333">
        <w:t xml:space="preserve"> likely to have </w:t>
      </w:r>
      <w:r>
        <w:t xml:space="preserve">clinical breast examination </w:t>
      </w:r>
      <w:r w:rsidRPr="00595333">
        <w:t xml:space="preserve">and more likely to conduct </w:t>
      </w:r>
      <w:r>
        <w:t>breast self-examination</w:t>
      </w:r>
      <w:r w:rsidRPr="00595333">
        <w:t>. All patterns of screening behaviour were generally consistent over time. The poorer survival from breast cancer that has been observed among rural women is therefore unlikely to be explained by differences in access to mammograms.</w:t>
      </w:r>
    </w:p>
    <w:p w14:paraId="30067824" w14:textId="77777777" w:rsidR="00A515BE" w:rsidRPr="00595333" w:rsidRDefault="00A515BE" w:rsidP="00A515BE">
      <w:pPr>
        <w:keepNext/>
        <w:keepLines/>
        <w:numPr>
          <w:ilvl w:val="2"/>
          <w:numId w:val="4"/>
        </w:numPr>
        <w:spacing w:before="200"/>
        <w:outlineLvl w:val="2"/>
        <w:rPr>
          <w:rFonts w:ascii="Calibri" w:eastAsia="MS Gothic" w:hAnsi="Calibri" w:cs="Calibri"/>
          <w:b/>
          <w:bCs/>
        </w:rPr>
      </w:pPr>
      <w:bookmarkStart w:id="243" w:name="_Toc426447362"/>
      <w:bookmarkStart w:id="244" w:name="_Toc426447775"/>
      <w:r>
        <w:rPr>
          <w:rFonts w:ascii="Calibri" w:eastAsia="MS Gothic" w:hAnsi="Calibri" w:cs="Calibri"/>
          <w:b/>
          <w:bCs/>
        </w:rPr>
        <w:t>Highest educational qualification</w:t>
      </w:r>
      <w:bookmarkEnd w:id="243"/>
      <w:bookmarkEnd w:id="244"/>
    </w:p>
    <w:p w14:paraId="033BC35D" w14:textId="77777777" w:rsidR="00A515BE" w:rsidRPr="00595333" w:rsidRDefault="00A515BE" w:rsidP="00A515BE">
      <w:r w:rsidRPr="00595333">
        <w:rPr>
          <w:noProof/>
          <w:lang w:eastAsia="en-AU"/>
        </w:rPr>
        <w:drawing>
          <wp:inline distT="0" distB="0" distL="0" distR="0" wp14:anchorId="2B3C83BE" wp14:editId="4B96DE06">
            <wp:extent cx="5727700" cy="5727700"/>
            <wp:effectExtent l="0" t="0" r="635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26C288CD" w14:textId="235A07DB" w:rsidR="00A515BE" w:rsidRPr="00595333" w:rsidRDefault="00A515BE" w:rsidP="00A515BE">
      <w:pPr>
        <w:pStyle w:val="Caption"/>
      </w:pPr>
      <w:bookmarkStart w:id="245" w:name="_Toc420571013"/>
      <w:bookmarkStart w:id="246" w:name="_Toc420656884"/>
      <w:bookmarkStart w:id="247" w:name="_Toc420656968"/>
      <w:r w:rsidRPr="00595333">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r>
        <w:t>:</w:t>
      </w:r>
      <w:r w:rsidRPr="00595333">
        <w:t xml:space="preserve"> Prevalent and incident cases of breast cancer in the 1946-51 cohort, Surveys 1-7, according to highest educational qualification.</w:t>
      </w:r>
      <w:bookmarkEnd w:id="245"/>
      <w:bookmarkEnd w:id="246"/>
      <w:bookmarkEnd w:id="247"/>
    </w:p>
    <w:p w14:paraId="1006D4EE" w14:textId="06DD19DC" w:rsidR="00A515BE" w:rsidRDefault="00A515BE" w:rsidP="00A515BE">
      <w:r w:rsidRPr="00595333">
        <w:t xml:space="preserve">At Survey 1, women with a university education had the lowest prevalence of breast cancer (1.6%), followed by those with less than </w:t>
      </w:r>
      <w:r w:rsidR="00BF6FE5">
        <w:t>Y</w:t>
      </w:r>
      <w:r w:rsidRPr="00595333">
        <w:t xml:space="preserve">ear 12 education (1.7%), those who had achieved </w:t>
      </w:r>
      <w:r w:rsidR="00BF6FE5">
        <w:t>Y</w:t>
      </w:r>
      <w:r w:rsidRPr="00595333">
        <w:t xml:space="preserve">ear 12 (1.9%) and women with a certificate or diploma had the highest prevalence (2.1%). </w:t>
      </w:r>
      <w:r w:rsidRPr="00595333">
        <w:lastRenderedPageBreak/>
        <w:t xml:space="preserve">Across Surveys 2 to 7, the incidence of breast cancer was highest in women with a </w:t>
      </w:r>
      <w:r w:rsidR="00BF6FE5">
        <w:t>Y</w:t>
      </w:r>
      <w:r w:rsidRPr="00595333">
        <w:t xml:space="preserve">ear 12 education, followed by those who had less than </w:t>
      </w:r>
      <w:r w:rsidR="00BF6FE5">
        <w:t>Y</w:t>
      </w:r>
      <w:r w:rsidRPr="00595333">
        <w:t>ear 12, and women with a certificate or diploma. The lowest incidence over Surveys 2 to 7 was among women with a univ</w:t>
      </w:r>
      <w:r>
        <w:t>ersity education. Over all the s</w:t>
      </w:r>
      <w:r w:rsidRPr="00595333">
        <w:t xml:space="preserve">urveys </w:t>
      </w:r>
      <w:r>
        <w:t>(</w:t>
      </w:r>
      <w:r w:rsidRPr="00595333">
        <w:t>1 to 7</w:t>
      </w:r>
      <w:r>
        <w:t>)</w:t>
      </w:r>
      <w:r w:rsidRPr="00595333">
        <w:t xml:space="preserve">, the highest prevalence was among women who had a </w:t>
      </w:r>
      <w:r w:rsidR="00BF6FE5">
        <w:t>Y</w:t>
      </w:r>
      <w:r w:rsidRPr="00595333">
        <w:t>ear 12 education (7.8%).</w:t>
      </w:r>
    </w:p>
    <w:p w14:paraId="417C89B9" w14:textId="77777777" w:rsidR="007E7202" w:rsidRDefault="007E7202" w:rsidP="00A515BE"/>
    <w:p w14:paraId="71235845" w14:textId="77777777" w:rsidR="00A515BE" w:rsidRPr="00595333" w:rsidRDefault="00A515BE" w:rsidP="00A515BE">
      <w:pPr>
        <w:keepNext/>
        <w:keepLines/>
        <w:numPr>
          <w:ilvl w:val="2"/>
          <w:numId w:val="4"/>
        </w:numPr>
        <w:spacing w:before="200"/>
        <w:outlineLvl w:val="2"/>
        <w:rPr>
          <w:rFonts w:ascii="Calibri" w:eastAsia="MS Gothic" w:hAnsi="Calibri" w:cs="Calibri"/>
          <w:b/>
          <w:bCs/>
        </w:rPr>
      </w:pPr>
      <w:bookmarkStart w:id="248" w:name="_Toc426447363"/>
      <w:bookmarkStart w:id="249" w:name="_Toc426447776"/>
      <w:r>
        <w:rPr>
          <w:rFonts w:ascii="Calibri" w:eastAsia="MS Gothic" w:hAnsi="Calibri" w:cs="Calibri"/>
          <w:b/>
          <w:bCs/>
        </w:rPr>
        <w:t>Difficulty managing on income</w:t>
      </w:r>
      <w:bookmarkEnd w:id="248"/>
      <w:bookmarkEnd w:id="249"/>
    </w:p>
    <w:p w14:paraId="73FE368A" w14:textId="77777777" w:rsidR="00A515BE" w:rsidRPr="00595333" w:rsidRDefault="00A515BE" w:rsidP="00A515BE">
      <w:r w:rsidRPr="00595333">
        <w:rPr>
          <w:noProof/>
          <w:lang w:eastAsia="en-AU"/>
        </w:rPr>
        <w:drawing>
          <wp:inline distT="0" distB="0" distL="0" distR="0" wp14:anchorId="75D06963" wp14:editId="5767F9AB">
            <wp:extent cx="5727700" cy="5727700"/>
            <wp:effectExtent l="0" t="0" r="6350" b="635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FC01B13" w14:textId="1CD7B644" w:rsidR="00A515BE" w:rsidRPr="00595333" w:rsidRDefault="00A515BE" w:rsidP="00A515BE">
      <w:pPr>
        <w:pStyle w:val="Caption"/>
      </w:pPr>
      <w:bookmarkStart w:id="250" w:name="_Toc420571014"/>
      <w:bookmarkStart w:id="251" w:name="_Toc420656885"/>
      <w:bookmarkStart w:id="252" w:name="_Toc420656969"/>
      <w:r w:rsidRPr="00595333">
        <w:t xml:space="preserve">Figure </w:t>
      </w:r>
      <w:r w:rsidR="003274F4">
        <w:fldChar w:fldCharType="begin"/>
      </w:r>
      <w:r w:rsidR="003274F4">
        <w:instrText xml:space="preserve"> S</w:instrText>
      </w:r>
      <w:r w:rsidR="003274F4">
        <w:instrText xml:space="preserve">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r>
        <w:t>:</w:t>
      </w:r>
      <w:r w:rsidRPr="00595333">
        <w:t xml:space="preserve"> Prevalent and incident cases of breast cancer in the 1946-51 cohort, Surveys 1-7, according to difficulty managing on income.</w:t>
      </w:r>
      <w:bookmarkEnd w:id="250"/>
      <w:bookmarkEnd w:id="251"/>
      <w:bookmarkEnd w:id="252"/>
    </w:p>
    <w:p w14:paraId="07DB96E0" w14:textId="77777777" w:rsidR="00A515BE" w:rsidRDefault="00A515BE" w:rsidP="00A515BE">
      <w:pPr>
        <w:rPr>
          <w:rFonts w:ascii="Calibri" w:hAnsi="Calibri"/>
        </w:rPr>
      </w:pPr>
      <w:r w:rsidRPr="00595333">
        <w:rPr>
          <w:rFonts w:ascii="Calibri" w:hAnsi="Calibri"/>
        </w:rPr>
        <w:t xml:space="preserve">Women who found it “difficult always” to manage on their income had the highest prevalence of breast cancer at Survey 1. The effect of income was not consistent across all surveys, however women who reported that they found it “impossible” to manage on their </w:t>
      </w:r>
      <w:r w:rsidRPr="00595333">
        <w:rPr>
          <w:rFonts w:ascii="Calibri" w:hAnsi="Calibri"/>
        </w:rPr>
        <w:lastRenderedPageBreak/>
        <w:t>income had the highest incidence at Survey 5 (3.1%) and Survey 7 (2.5%). Among the other income categories, incidence remained fairly steady at &lt;1.0% until Survey 5, when the women were 56 to 61, at which time incidence began to increase, reflecting the greater overall risk of a breast cancer diagnosis associated with increasing age.</w:t>
      </w:r>
    </w:p>
    <w:p w14:paraId="61BC4DC7" w14:textId="77777777" w:rsidR="007E7202" w:rsidRDefault="007E7202" w:rsidP="00A515BE">
      <w:pPr>
        <w:rPr>
          <w:rFonts w:ascii="Calibri" w:hAnsi="Calibri"/>
        </w:rPr>
      </w:pPr>
    </w:p>
    <w:p w14:paraId="3342A62D" w14:textId="77777777" w:rsidR="00942EB6" w:rsidRPr="00942EB6" w:rsidRDefault="00942EB6" w:rsidP="00942EB6">
      <w:pPr>
        <w:pStyle w:val="Heading3"/>
        <w:numPr>
          <w:ilvl w:val="2"/>
          <w:numId w:val="33"/>
        </w:numPr>
      </w:pPr>
      <w:bookmarkStart w:id="253" w:name="_Toc426447364"/>
      <w:bookmarkStart w:id="254" w:name="_Toc426447777"/>
      <w:r w:rsidRPr="00942EB6">
        <w:t>Body Mass Index</w:t>
      </w:r>
      <w:bookmarkEnd w:id="253"/>
      <w:bookmarkEnd w:id="254"/>
    </w:p>
    <w:p w14:paraId="1EEDE37E" w14:textId="77777777" w:rsidR="00942EB6" w:rsidRPr="00595333" w:rsidRDefault="00942EB6" w:rsidP="00942EB6">
      <w:r w:rsidRPr="00595333">
        <w:rPr>
          <w:noProof/>
          <w:lang w:eastAsia="en-AU"/>
        </w:rPr>
        <w:drawing>
          <wp:inline distT="0" distB="0" distL="0" distR="0" wp14:anchorId="2AE3E6D0" wp14:editId="041A7D60">
            <wp:extent cx="6104890" cy="61048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04890" cy="6104890"/>
                    </a:xfrm>
                    <a:prstGeom prst="rect">
                      <a:avLst/>
                    </a:prstGeom>
                    <a:noFill/>
                  </pic:spPr>
                </pic:pic>
              </a:graphicData>
            </a:graphic>
          </wp:inline>
        </w:drawing>
      </w:r>
    </w:p>
    <w:p w14:paraId="273D15C4" w14:textId="67432E82" w:rsidR="00942EB6" w:rsidRPr="00595333" w:rsidRDefault="00942EB6" w:rsidP="00942EB6">
      <w:pPr>
        <w:pStyle w:val="Caption"/>
      </w:pPr>
      <w:bookmarkStart w:id="255" w:name="_Ref419729471"/>
      <w:bookmarkStart w:id="256" w:name="_Toc420571015"/>
      <w:bookmarkStart w:id="257" w:name="_Toc420656886"/>
      <w:bookmarkStart w:id="258" w:name="_Toc420656970"/>
      <w:r w:rsidRPr="00595333">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6</w:t>
      </w:r>
      <w:r w:rsidR="003274F4">
        <w:rPr>
          <w:noProof/>
        </w:rPr>
        <w:fldChar w:fldCharType="end"/>
      </w:r>
      <w:bookmarkEnd w:id="255"/>
      <w:r>
        <w:t>:</w:t>
      </w:r>
      <w:r w:rsidRPr="00595333">
        <w:t xml:space="preserve"> Prevalent and incident cases of breast cancer in the 1946-51 cohort, Surveys 1-7, according to BMI category.</w:t>
      </w:r>
      <w:bookmarkEnd w:id="256"/>
      <w:bookmarkEnd w:id="257"/>
      <w:bookmarkEnd w:id="258"/>
    </w:p>
    <w:p w14:paraId="4F7CF33D" w14:textId="0C0C2461" w:rsidR="00942EB6" w:rsidRDefault="007E7202" w:rsidP="00942EB6">
      <w:pPr>
        <w:rPr>
          <w:rFonts w:ascii="Calibri" w:hAnsi="Calibri"/>
        </w:rPr>
      </w:pPr>
      <w:r>
        <w:rPr>
          <w:rFonts w:ascii="Calibri" w:hAnsi="Calibri"/>
        </w:rPr>
        <w:fldChar w:fldCharType="begin"/>
      </w:r>
      <w:r>
        <w:rPr>
          <w:rFonts w:ascii="Calibri" w:hAnsi="Calibri"/>
        </w:rPr>
        <w:instrText xml:space="preserve"> REF _Ref419729471 \h </w:instrText>
      </w:r>
      <w:r>
        <w:rPr>
          <w:rFonts w:ascii="Calibri" w:hAnsi="Calibri"/>
        </w:rPr>
      </w:r>
      <w:r>
        <w:rPr>
          <w:rFonts w:ascii="Calibri" w:hAnsi="Calibri"/>
        </w:rPr>
        <w:fldChar w:fldCharType="separate"/>
      </w:r>
      <w:r w:rsidR="002B0B0C" w:rsidRPr="00595333">
        <w:t xml:space="preserve">Figure </w:t>
      </w:r>
      <w:r w:rsidR="002B0B0C">
        <w:rPr>
          <w:noProof/>
        </w:rPr>
        <w:t>7</w:t>
      </w:r>
      <w:r w:rsidR="002B0B0C">
        <w:noBreakHyphen/>
      </w:r>
      <w:r w:rsidR="002B0B0C">
        <w:rPr>
          <w:noProof/>
        </w:rPr>
        <w:t>6</w:t>
      </w:r>
      <w:r>
        <w:rPr>
          <w:rFonts w:ascii="Calibri" w:hAnsi="Calibri"/>
        </w:rPr>
        <w:fldChar w:fldCharType="end"/>
      </w:r>
      <w:r>
        <w:rPr>
          <w:rFonts w:ascii="Calibri" w:hAnsi="Calibri"/>
        </w:rPr>
        <w:t xml:space="preserve"> </w:t>
      </w:r>
      <w:r w:rsidR="00942EB6">
        <w:rPr>
          <w:rFonts w:ascii="Calibri" w:hAnsi="Calibri"/>
        </w:rPr>
        <w:t xml:space="preserve">shows a higher incidence and prevalence of breast cancer up to Survey 6 among women who were underweight at Survey 1, but with higher incidence among overweight </w:t>
      </w:r>
      <w:r w:rsidR="00942EB6">
        <w:rPr>
          <w:rFonts w:ascii="Calibri" w:hAnsi="Calibri"/>
        </w:rPr>
        <w:lastRenderedPageBreak/>
        <w:t>and obese women at Survey 7.  This finding is consistent with many other studies which show that obesity reduces the ri</w:t>
      </w:r>
      <w:r w:rsidR="00942EB6" w:rsidRPr="00CC5451">
        <w:rPr>
          <w:rFonts w:ascii="Calibri" w:hAnsi="Calibri"/>
        </w:rPr>
        <w:t>sk of pre-menopausal breast cancer and increases the risk of postmenopausal breast cancer (Anderson and Neuhouser, 2012).</w:t>
      </w:r>
    </w:p>
    <w:p w14:paraId="0E37C34E" w14:textId="77777777" w:rsidR="00A515BE" w:rsidRPr="00595333" w:rsidRDefault="00A515BE" w:rsidP="00A515BE">
      <w:pPr>
        <w:keepNext/>
        <w:keepLines/>
        <w:numPr>
          <w:ilvl w:val="2"/>
          <w:numId w:val="4"/>
        </w:numPr>
        <w:spacing w:before="200"/>
        <w:outlineLvl w:val="2"/>
        <w:rPr>
          <w:rFonts w:ascii="Calibri" w:eastAsia="MS Gothic" w:hAnsi="Calibri" w:cs="Calibri"/>
          <w:b/>
          <w:bCs/>
        </w:rPr>
      </w:pPr>
      <w:bookmarkStart w:id="259" w:name="_Toc426447365"/>
      <w:bookmarkStart w:id="260" w:name="_Toc426447778"/>
      <w:r w:rsidRPr="00595333">
        <w:rPr>
          <w:rFonts w:ascii="Calibri" w:eastAsia="MS Gothic" w:hAnsi="Calibri" w:cs="Calibri"/>
          <w:b/>
          <w:bCs/>
        </w:rPr>
        <w:t>Smoking</w:t>
      </w:r>
      <w:bookmarkEnd w:id="259"/>
      <w:bookmarkEnd w:id="260"/>
    </w:p>
    <w:p w14:paraId="0C4C3618" w14:textId="77777777" w:rsidR="00A515BE" w:rsidRPr="00595333" w:rsidRDefault="00A515BE" w:rsidP="00A515BE"/>
    <w:p w14:paraId="62C3F761" w14:textId="77777777" w:rsidR="00A515BE" w:rsidRPr="00595333" w:rsidRDefault="00A515BE" w:rsidP="00A515BE">
      <w:r w:rsidRPr="00595333">
        <w:rPr>
          <w:noProof/>
          <w:lang w:eastAsia="en-AU"/>
        </w:rPr>
        <w:drawing>
          <wp:inline distT="0" distB="0" distL="0" distR="0" wp14:anchorId="4AE1F4F4" wp14:editId="597F1AB1">
            <wp:extent cx="5727700" cy="5727700"/>
            <wp:effectExtent l="0" t="0" r="635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12F63B14" w14:textId="41B478C1" w:rsidR="00A515BE" w:rsidRPr="00595333" w:rsidRDefault="00A515BE" w:rsidP="00A515BE">
      <w:pPr>
        <w:pStyle w:val="Caption"/>
      </w:pPr>
      <w:bookmarkStart w:id="261" w:name="_Toc420571016"/>
      <w:bookmarkStart w:id="262" w:name="_Toc420656887"/>
      <w:bookmarkStart w:id="263" w:name="_Toc420656971"/>
      <w:r w:rsidRPr="00595333">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w:instrText>
      </w:r>
      <w:r w:rsidR="003274F4">
        <w:instrText xml:space="preserve">Figure \* ARABIC \s 1 </w:instrText>
      </w:r>
      <w:r w:rsidR="003274F4">
        <w:fldChar w:fldCharType="separate"/>
      </w:r>
      <w:r w:rsidR="002B0B0C">
        <w:rPr>
          <w:noProof/>
        </w:rPr>
        <w:t>7</w:t>
      </w:r>
      <w:r w:rsidR="003274F4">
        <w:rPr>
          <w:noProof/>
        </w:rPr>
        <w:fldChar w:fldCharType="end"/>
      </w:r>
      <w:r>
        <w:t xml:space="preserve">: Prevalent </w:t>
      </w:r>
      <w:r w:rsidRPr="00595333">
        <w:t>and incident cases of breast cancer in the 1946-51 cohort, Surveys 1-7, according to smoking status.</w:t>
      </w:r>
      <w:bookmarkEnd w:id="261"/>
      <w:bookmarkEnd w:id="262"/>
      <w:bookmarkEnd w:id="263"/>
    </w:p>
    <w:p w14:paraId="76A50243" w14:textId="66C72E71" w:rsidR="00A515BE" w:rsidRPr="00595333" w:rsidRDefault="00A515BE" w:rsidP="00A515BE">
      <w:pPr>
        <w:rPr>
          <w:rFonts w:ascii="Calibri" w:hAnsi="Calibri"/>
        </w:rPr>
      </w:pPr>
      <w:r w:rsidRPr="00595333">
        <w:rPr>
          <w:rFonts w:ascii="Calibri" w:hAnsi="Calibri"/>
        </w:rPr>
        <w:t xml:space="preserve">Women who were current smokers reported a higher prevalence of breast cancer at </w:t>
      </w:r>
      <w:r w:rsidR="007E7202">
        <w:rPr>
          <w:rFonts w:ascii="Calibri" w:hAnsi="Calibri"/>
        </w:rPr>
        <w:t>S</w:t>
      </w:r>
      <w:r w:rsidRPr="00595333">
        <w:rPr>
          <w:rFonts w:ascii="Calibri" w:hAnsi="Calibri"/>
        </w:rPr>
        <w:t xml:space="preserve">urvey 1 (2%) than ex-smokers (1.8%) and never smokers (1.7%). Incidence of breast cancer among ex-smokers and those women who had never smoked was fairly similar across Surveys 2 to 7. Among women who currently smoked, incidence between Surveys 2 to 4 remained stable at about 0.6% but then increased at Survey 5 (1.2%) and Survey 6 (1.7%) but dropped again </w:t>
      </w:r>
      <w:r w:rsidRPr="00595333">
        <w:rPr>
          <w:rFonts w:ascii="Calibri" w:hAnsi="Calibri"/>
        </w:rPr>
        <w:lastRenderedPageBreak/>
        <w:t xml:space="preserve">to 1% at </w:t>
      </w:r>
      <w:r w:rsidR="007E7202">
        <w:rPr>
          <w:rFonts w:ascii="Calibri" w:hAnsi="Calibri"/>
        </w:rPr>
        <w:t>S</w:t>
      </w:r>
      <w:r w:rsidRPr="00595333">
        <w:rPr>
          <w:rFonts w:ascii="Calibri" w:hAnsi="Calibri"/>
        </w:rPr>
        <w:t>urvey 7. By Survey 7, the overall prevalence of breast cancer among women who were current smokers was 7.8%, compared with ex-smokers and never smokers (7.2%).</w:t>
      </w:r>
    </w:p>
    <w:p w14:paraId="5DAF4355" w14:textId="77777777" w:rsidR="00A515BE" w:rsidRPr="00595333" w:rsidRDefault="00A515BE" w:rsidP="00A515BE">
      <w:pPr>
        <w:keepNext/>
        <w:keepLines/>
        <w:numPr>
          <w:ilvl w:val="2"/>
          <w:numId w:val="4"/>
        </w:numPr>
        <w:spacing w:before="200"/>
        <w:outlineLvl w:val="2"/>
        <w:rPr>
          <w:rFonts w:ascii="Calibri" w:eastAsia="MS Gothic" w:hAnsi="Calibri" w:cs="Calibri"/>
          <w:b/>
          <w:bCs/>
        </w:rPr>
      </w:pPr>
      <w:bookmarkStart w:id="264" w:name="_Toc426447366"/>
      <w:bookmarkStart w:id="265" w:name="_Toc426447779"/>
      <w:r w:rsidRPr="00595333">
        <w:rPr>
          <w:rFonts w:ascii="Calibri" w:eastAsia="MS Gothic" w:hAnsi="Calibri" w:cs="Calibri"/>
          <w:b/>
          <w:bCs/>
        </w:rPr>
        <w:t xml:space="preserve">Physical </w:t>
      </w:r>
      <w:r>
        <w:rPr>
          <w:rFonts w:ascii="Calibri" w:eastAsia="MS Gothic" w:hAnsi="Calibri" w:cs="Calibri"/>
          <w:b/>
          <w:bCs/>
        </w:rPr>
        <w:t>a</w:t>
      </w:r>
      <w:r w:rsidRPr="00595333">
        <w:rPr>
          <w:rFonts w:ascii="Calibri" w:eastAsia="MS Gothic" w:hAnsi="Calibri" w:cs="Calibri"/>
          <w:b/>
          <w:bCs/>
        </w:rPr>
        <w:t>ctivity</w:t>
      </w:r>
      <w:bookmarkEnd w:id="264"/>
      <w:bookmarkEnd w:id="265"/>
    </w:p>
    <w:p w14:paraId="27B6EA93" w14:textId="77777777" w:rsidR="00A515BE" w:rsidRPr="00595333" w:rsidRDefault="00A515BE" w:rsidP="00A515BE"/>
    <w:p w14:paraId="2F51C2F3" w14:textId="77777777" w:rsidR="00A515BE" w:rsidRPr="00595333" w:rsidRDefault="00A515BE" w:rsidP="00A515BE">
      <w:r w:rsidRPr="00595333">
        <w:rPr>
          <w:noProof/>
          <w:lang w:eastAsia="en-AU"/>
        </w:rPr>
        <w:drawing>
          <wp:inline distT="0" distB="0" distL="0" distR="0" wp14:anchorId="25F0AD0E" wp14:editId="1D2BBF44">
            <wp:extent cx="5727700" cy="5727700"/>
            <wp:effectExtent l="0" t="0" r="635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6EB0AAEF" w14:textId="1039C111" w:rsidR="00A515BE" w:rsidRPr="00595333" w:rsidRDefault="00A515BE" w:rsidP="00A515BE">
      <w:pPr>
        <w:pStyle w:val="Caption"/>
      </w:pPr>
      <w:bookmarkStart w:id="266" w:name="_Ref420506295"/>
      <w:bookmarkStart w:id="267" w:name="_Toc420571017"/>
      <w:bookmarkStart w:id="268" w:name="_Toc420656888"/>
      <w:bookmarkStart w:id="269" w:name="_Toc420656972"/>
      <w:r w:rsidRPr="00595333">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8</w:t>
      </w:r>
      <w:r w:rsidR="003274F4">
        <w:rPr>
          <w:noProof/>
        </w:rPr>
        <w:fldChar w:fldCharType="end"/>
      </w:r>
      <w:bookmarkEnd w:id="266"/>
      <w:r>
        <w:t>:</w:t>
      </w:r>
      <w:r w:rsidRPr="00595333">
        <w:t xml:space="preserve"> Prevalent and incident cases of breast cancer in the 1946-51 cohort, Surveys 1-7, according to level of physical activity.</w:t>
      </w:r>
      <w:bookmarkEnd w:id="267"/>
      <w:bookmarkEnd w:id="268"/>
      <w:bookmarkEnd w:id="269"/>
    </w:p>
    <w:p w14:paraId="62EE146B" w14:textId="6C0C6ED2" w:rsidR="00A515BE" w:rsidRDefault="00A515BE" w:rsidP="00A515BE">
      <w:pPr>
        <w:rPr>
          <w:rFonts w:ascii="Calibri" w:hAnsi="Calibri"/>
        </w:rPr>
      </w:pPr>
      <w:r>
        <w:rPr>
          <w:rFonts w:ascii="Calibri" w:hAnsi="Calibri"/>
        </w:rPr>
        <w:t>There is no consistent relationship between physical activity and breast cancer (</w:t>
      </w:r>
      <w:r w:rsidR="007E7202">
        <w:rPr>
          <w:rFonts w:ascii="Calibri" w:hAnsi="Calibri"/>
        </w:rPr>
        <w:fldChar w:fldCharType="begin"/>
      </w:r>
      <w:r w:rsidR="007E7202">
        <w:rPr>
          <w:rFonts w:ascii="Calibri" w:hAnsi="Calibri"/>
        </w:rPr>
        <w:instrText xml:space="preserve"> REF _Ref420506295 \h </w:instrText>
      </w:r>
      <w:r w:rsidR="007E7202">
        <w:rPr>
          <w:rFonts w:ascii="Calibri" w:hAnsi="Calibri"/>
        </w:rPr>
      </w:r>
      <w:r w:rsidR="007E7202">
        <w:rPr>
          <w:rFonts w:ascii="Calibri" w:hAnsi="Calibri"/>
        </w:rPr>
        <w:fldChar w:fldCharType="separate"/>
      </w:r>
      <w:r w:rsidR="002B0B0C" w:rsidRPr="00595333">
        <w:t xml:space="preserve">Figure </w:t>
      </w:r>
      <w:r w:rsidR="002B0B0C">
        <w:rPr>
          <w:noProof/>
        </w:rPr>
        <w:t>7</w:t>
      </w:r>
      <w:r w:rsidR="002B0B0C">
        <w:noBreakHyphen/>
      </w:r>
      <w:r w:rsidR="002B0B0C">
        <w:rPr>
          <w:noProof/>
        </w:rPr>
        <w:t>8</w:t>
      </w:r>
      <w:r w:rsidR="007E7202">
        <w:rPr>
          <w:rFonts w:ascii="Calibri" w:hAnsi="Calibri"/>
        </w:rPr>
        <w:fldChar w:fldCharType="end"/>
      </w:r>
      <w:r>
        <w:rPr>
          <w:rFonts w:ascii="Calibri" w:hAnsi="Calibri"/>
        </w:rPr>
        <w:t>).</w:t>
      </w:r>
    </w:p>
    <w:p w14:paraId="62922E47" w14:textId="77777777" w:rsidR="00A515BE" w:rsidRDefault="00A515BE" w:rsidP="00A515BE">
      <w:pPr>
        <w:spacing w:before="0" w:after="0" w:line="240" w:lineRule="auto"/>
        <w:jc w:val="left"/>
        <w:rPr>
          <w:rFonts w:ascii="Calibri" w:hAnsi="Calibri"/>
        </w:rPr>
      </w:pPr>
      <w:r>
        <w:rPr>
          <w:rFonts w:ascii="Calibri" w:hAnsi="Calibri"/>
        </w:rPr>
        <w:br w:type="page"/>
      </w:r>
    </w:p>
    <w:p w14:paraId="1D0638BB" w14:textId="77777777" w:rsidR="00A515BE" w:rsidRDefault="00A515BE" w:rsidP="00A515BE">
      <w:pPr>
        <w:keepNext/>
        <w:keepLines/>
        <w:numPr>
          <w:ilvl w:val="2"/>
          <w:numId w:val="4"/>
        </w:numPr>
        <w:spacing w:before="200"/>
        <w:outlineLvl w:val="2"/>
        <w:rPr>
          <w:rFonts w:ascii="Calibri" w:eastAsia="MS Gothic" w:hAnsi="Calibri" w:cs="Calibri"/>
          <w:b/>
          <w:bCs/>
        </w:rPr>
      </w:pPr>
      <w:bookmarkStart w:id="270" w:name="_Toc426447367"/>
      <w:bookmarkStart w:id="271" w:name="_Toc426447780"/>
      <w:r w:rsidRPr="0069610A">
        <w:rPr>
          <w:rFonts w:ascii="Calibri" w:eastAsia="MS Gothic" w:hAnsi="Calibri" w:cs="Calibri"/>
          <w:b/>
          <w:bCs/>
        </w:rPr>
        <w:lastRenderedPageBreak/>
        <w:t>Other factors associated with breast cancer</w:t>
      </w:r>
      <w:bookmarkEnd w:id="270"/>
      <w:bookmarkEnd w:id="271"/>
    </w:p>
    <w:p w14:paraId="12BB16BB" w14:textId="67FF9FE5" w:rsidR="00A515BE" w:rsidRPr="00356989" w:rsidRDefault="00A515BE" w:rsidP="00A515BE">
      <w:pPr>
        <w:rPr>
          <w:rFonts w:cs="Calibri"/>
        </w:rPr>
      </w:pPr>
      <w:r w:rsidRPr="00595333">
        <w:rPr>
          <w:rFonts w:cs="Calibri"/>
        </w:rPr>
        <w:t xml:space="preserve">Recently, two case-control studies showed that vasomotor menopausal symptoms (VMS), that is, hot flushes (HF) and night sweats (NS), were associated with a decreased risk of breast cancer. However, no prior studies have prospectively examined the association between VMS and breast cancer incidence. </w:t>
      </w:r>
      <w:r>
        <w:rPr>
          <w:rFonts w:cs="Calibri"/>
        </w:rPr>
        <w:t>Data from S</w:t>
      </w:r>
      <w:r w:rsidRPr="00595333">
        <w:rPr>
          <w:rFonts w:cs="Calibri"/>
        </w:rPr>
        <w:t>urveys 2</w:t>
      </w:r>
      <w:r>
        <w:rPr>
          <w:rFonts w:cs="Calibri"/>
        </w:rPr>
        <w:t xml:space="preserve"> (1998)</w:t>
      </w:r>
      <w:r w:rsidRPr="00595333">
        <w:rPr>
          <w:rFonts w:cs="Calibri"/>
        </w:rPr>
        <w:t xml:space="preserve"> to 6</w:t>
      </w:r>
      <w:r>
        <w:rPr>
          <w:rFonts w:cs="Calibri"/>
        </w:rPr>
        <w:t xml:space="preserve"> (2010) for</w:t>
      </w:r>
      <w:r w:rsidRPr="00595333">
        <w:rPr>
          <w:rFonts w:cs="Calibri"/>
        </w:rPr>
        <w:t xml:space="preserve"> </w:t>
      </w:r>
      <w:r>
        <w:rPr>
          <w:rFonts w:cs="Calibri"/>
        </w:rPr>
        <w:t>the</w:t>
      </w:r>
      <w:r w:rsidRPr="00595333">
        <w:rPr>
          <w:rFonts w:cs="Calibri"/>
        </w:rPr>
        <w:t xml:space="preserve"> </w:t>
      </w:r>
      <w:r>
        <w:rPr>
          <w:rFonts w:cs="Calibri"/>
        </w:rPr>
        <w:t xml:space="preserve">1946-51 cohort have been analysed to test the </w:t>
      </w:r>
      <w:r w:rsidRPr="00595333">
        <w:rPr>
          <w:rFonts w:cs="Calibri"/>
        </w:rPr>
        <w:t>association between VMS and breast cancer incidence</w:t>
      </w:r>
      <w:r>
        <w:rPr>
          <w:rFonts w:cs="Calibri"/>
        </w:rPr>
        <w:t xml:space="preserve"> (ascertained </w:t>
      </w:r>
      <w:r w:rsidRPr="00CC5451">
        <w:rPr>
          <w:rFonts w:cs="Calibri"/>
        </w:rPr>
        <w:t>from cancer registries). In these analyses, VMS were not associated with breast cancer risk</w:t>
      </w:r>
      <w:r w:rsidR="007E7202">
        <w:rPr>
          <w:rFonts w:cs="Calibri"/>
        </w:rPr>
        <w:t xml:space="preserve"> </w:t>
      </w:r>
      <w:r w:rsidR="007E7202">
        <w:rPr>
          <w:rFonts w:cs="Calibri"/>
        </w:rPr>
        <w:fldChar w:fldCharType="begin">
          <w:fldData xml:space="preserve">PEVuZE5vdGU+PENpdGU+PEF1dGhvcj52YW4gZGVuIEJlcmc8L0F1dGhvcj48WWVhcj4yMDE0PC9Z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</w:fldData>
        </w:fldChar>
      </w:r>
      <w:r w:rsidR="00824739">
        <w:rPr>
          <w:rFonts w:cs="Calibri"/>
        </w:rPr>
        <w:instrText xml:space="preserve"> ADDIN EN.CITE </w:instrText>
      </w:r>
      <w:r w:rsidR="00824739">
        <w:rPr>
          <w:rFonts w:cs="Calibri"/>
        </w:rPr>
        <w:fldChar w:fldCharType="begin">
          <w:fldData xml:space="preserve">PEVuZE5vdGU+PENpdGU+PEF1dGhvcj52YW4gZGVuIEJlcmc8L0F1dGhvcj48WWVhcj4yMDE0PC9Z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</w:fldData>
        </w:fldChar>
      </w:r>
      <w:r w:rsidR="00824739">
        <w:rPr>
          <w:rFonts w:cs="Calibri"/>
        </w:rPr>
        <w:instrText xml:space="preserve"> ADDIN EN.CITE.DATA </w:instrText>
      </w:r>
      <w:r w:rsidR="00824739">
        <w:rPr>
          <w:rFonts w:cs="Calibri"/>
        </w:rPr>
      </w:r>
      <w:r w:rsidR="00824739">
        <w:rPr>
          <w:rFonts w:cs="Calibri"/>
        </w:rPr>
        <w:fldChar w:fldCharType="end"/>
      </w:r>
      <w:r w:rsidR="007E7202">
        <w:rPr>
          <w:rFonts w:cs="Calibri"/>
        </w:rPr>
      </w:r>
      <w:r w:rsidR="007E7202">
        <w:rPr>
          <w:rFonts w:cs="Calibri"/>
        </w:rPr>
        <w:fldChar w:fldCharType="separate"/>
      </w:r>
      <w:r w:rsidR="007E7202">
        <w:rPr>
          <w:rFonts w:cs="Calibri"/>
          <w:noProof/>
        </w:rPr>
        <w:t>(</w:t>
      </w:r>
      <w:hyperlink w:anchor="_ENREF_95" w:tooltip="van den Berg, 2014 #113" w:history="1">
        <w:r w:rsidR="002139DB">
          <w:rPr>
            <w:rFonts w:cs="Calibri"/>
            <w:noProof/>
          </w:rPr>
          <w:t>van den Berg et al., 2014</w:t>
        </w:r>
      </w:hyperlink>
      <w:r w:rsidR="007E7202">
        <w:rPr>
          <w:rFonts w:cs="Calibri"/>
          <w:noProof/>
        </w:rPr>
        <w:t>)</w:t>
      </w:r>
      <w:r w:rsidR="007E7202">
        <w:rPr>
          <w:rFonts w:cs="Calibri"/>
        </w:rPr>
        <w:fldChar w:fldCharType="end"/>
      </w:r>
      <w:r w:rsidR="007E7202">
        <w:rPr>
          <w:rFonts w:cs="Calibri"/>
        </w:rPr>
        <w:t>.</w:t>
      </w:r>
      <w:r w:rsidRPr="00CC5451">
        <w:rPr>
          <w:rFonts w:cs="Calibri"/>
        </w:rPr>
        <w:t xml:space="preserve">  However, resea</w:t>
      </w:r>
      <w:r w:rsidRPr="00595333">
        <w:rPr>
          <w:rFonts w:cs="Calibri"/>
        </w:rPr>
        <w:t>rch in this area is scarce and additional large prospective population-based studies are required to confirm or refute these findings.</w:t>
      </w:r>
    </w:p>
    <w:p w14:paraId="2E63D1A3" w14:textId="77777777" w:rsidR="00A515BE" w:rsidRPr="00595333" w:rsidRDefault="00A515BE" w:rsidP="00A515BE"/>
    <w:p w14:paraId="466E1B8D" w14:textId="77777777" w:rsidR="00A515BE" w:rsidRPr="00595333" w:rsidRDefault="00A515BE" w:rsidP="00A515BE">
      <w:pPr>
        <w:numPr>
          <w:ilvl w:val="1"/>
          <w:numId w:val="4"/>
        </w:numPr>
        <w:spacing w:before="200"/>
        <w:outlineLvl w:val="1"/>
        <w:rPr>
          <w:rFonts w:ascii="Calibri" w:eastAsia="MS Gothic" w:hAnsi="Calibri" w:cs="Calibri"/>
          <w:b/>
          <w:bCs/>
          <w:sz w:val="26"/>
          <w:szCs w:val="26"/>
        </w:rPr>
      </w:pPr>
      <w:bookmarkStart w:id="272" w:name="_Toc426447368"/>
      <w:bookmarkStart w:id="273" w:name="_Toc426447781"/>
      <w:r w:rsidRPr="00595333">
        <w:rPr>
          <w:rFonts w:ascii="Calibri" w:eastAsia="MS Gothic" w:hAnsi="Calibri" w:cs="Calibri"/>
          <w:b/>
          <w:bCs/>
          <w:sz w:val="26"/>
          <w:szCs w:val="26"/>
        </w:rPr>
        <w:t>Health</w:t>
      </w:r>
      <w:r>
        <w:rPr>
          <w:rFonts w:ascii="Calibri" w:eastAsia="MS Gothic" w:hAnsi="Calibri" w:cs="Calibri"/>
          <w:b/>
          <w:bCs/>
          <w:sz w:val="26"/>
          <w:szCs w:val="26"/>
        </w:rPr>
        <w:t>-</w:t>
      </w:r>
      <w:r w:rsidRPr="00595333">
        <w:rPr>
          <w:rFonts w:ascii="Calibri" w:eastAsia="MS Gothic" w:hAnsi="Calibri" w:cs="Calibri"/>
          <w:b/>
          <w:bCs/>
          <w:sz w:val="26"/>
          <w:szCs w:val="26"/>
        </w:rPr>
        <w:t>related quality of life in women with breast cancer</w:t>
      </w:r>
      <w:bookmarkEnd w:id="272"/>
      <w:bookmarkEnd w:id="273"/>
    </w:p>
    <w:p w14:paraId="0923D90D" w14:textId="77777777" w:rsidR="00A515BE" w:rsidRPr="00595333" w:rsidRDefault="00A515BE" w:rsidP="00A515BE"/>
    <w:p w14:paraId="3F4A7F9F" w14:textId="77777777" w:rsidR="00A515BE" w:rsidRPr="00595333" w:rsidRDefault="00A515BE" w:rsidP="00A515BE">
      <w:r w:rsidRPr="00595333">
        <w:rPr>
          <w:noProof/>
          <w:lang w:eastAsia="en-AU"/>
        </w:rPr>
        <w:drawing>
          <wp:inline distT="0" distB="0" distL="0" distR="0" wp14:anchorId="32554AA0" wp14:editId="0D1CBB70">
            <wp:extent cx="5727700" cy="4295775"/>
            <wp:effectExtent l="0" t="0" r="635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280EBD92" w14:textId="7421503A" w:rsidR="00A515BE" w:rsidRDefault="00A515BE" w:rsidP="00A515BE">
      <w:pPr>
        <w:pStyle w:val="Caption"/>
        <w:rPr>
          <w:rFonts w:ascii="Calibri" w:hAnsi="Calibri"/>
        </w:rPr>
      </w:pPr>
      <w:bookmarkStart w:id="274" w:name="_Ref419729547"/>
      <w:bookmarkStart w:id="275" w:name="_Toc420571018"/>
      <w:bookmarkStart w:id="276" w:name="_Toc420656889"/>
      <w:bookmarkStart w:id="277" w:name="_Toc420656973"/>
      <w:r>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9</w:t>
      </w:r>
      <w:r w:rsidR="003274F4">
        <w:rPr>
          <w:noProof/>
        </w:rPr>
        <w:fldChar w:fldCharType="end"/>
      </w:r>
      <w:bookmarkEnd w:id="274"/>
      <w:r>
        <w:t xml:space="preserve">: </w:t>
      </w:r>
      <w:r w:rsidRPr="00F90C54">
        <w:rPr>
          <w:noProof/>
        </w:rPr>
        <w:t xml:space="preserve">Mean physical function scores at each survey for women who have ever reported </w:t>
      </w:r>
      <w:r>
        <w:rPr>
          <w:noProof/>
        </w:rPr>
        <w:t>breast cancer</w:t>
      </w:r>
      <w:r w:rsidRPr="00F90C54">
        <w:rPr>
          <w:noProof/>
        </w:rPr>
        <w:t xml:space="preserve"> (on any survey), and women who have never reported </w:t>
      </w:r>
      <w:r>
        <w:rPr>
          <w:noProof/>
        </w:rPr>
        <w:t>breast cancer, Surveys 1-7 (1946-51 cohort).</w:t>
      </w:r>
      <w:bookmarkEnd w:id="275"/>
      <w:bookmarkEnd w:id="276"/>
      <w:bookmarkEnd w:id="277"/>
    </w:p>
    <w:p w14:paraId="588B5677" w14:textId="3F04613E" w:rsidR="00A515BE" w:rsidRDefault="00A515BE" w:rsidP="00A515BE">
      <w:pPr>
        <w:rPr>
          <w:rFonts w:ascii="Calibri" w:hAnsi="Calibri"/>
        </w:rPr>
      </w:pPr>
      <w:r>
        <w:rPr>
          <w:rFonts w:ascii="Calibri" w:hAnsi="Calibri"/>
        </w:rPr>
        <w:lastRenderedPageBreak/>
        <w:t>There were small differences in physical function scores (</w:t>
      </w:r>
      <w:r w:rsidR="007E7202">
        <w:rPr>
          <w:rFonts w:ascii="Calibri" w:hAnsi="Calibri"/>
        </w:rPr>
        <w:fldChar w:fldCharType="begin"/>
      </w:r>
      <w:r w:rsidR="007E7202">
        <w:rPr>
          <w:rFonts w:ascii="Calibri" w:hAnsi="Calibri"/>
        </w:rPr>
        <w:instrText xml:space="preserve"> REF _Ref419729547 \h </w:instrText>
      </w:r>
      <w:r w:rsidR="007E7202">
        <w:rPr>
          <w:rFonts w:ascii="Calibri" w:hAnsi="Calibri"/>
        </w:rPr>
      </w:r>
      <w:r w:rsidR="007E7202">
        <w:rPr>
          <w:rFonts w:ascii="Calibri" w:hAnsi="Calibri"/>
        </w:rPr>
        <w:fldChar w:fldCharType="separate"/>
      </w:r>
      <w:r w:rsidR="002B0B0C">
        <w:t xml:space="preserve">Figure </w:t>
      </w:r>
      <w:r w:rsidR="002B0B0C">
        <w:rPr>
          <w:noProof/>
        </w:rPr>
        <w:t>7</w:t>
      </w:r>
      <w:r w:rsidR="002B0B0C">
        <w:noBreakHyphen/>
      </w:r>
      <w:r w:rsidR="002B0B0C">
        <w:rPr>
          <w:noProof/>
        </w:rPr>
        <w:t>9</w:t>
      </w:r>
      <w:r w:rsidR="007E7202">
        <w:rPr>
          <w:rFonts w:ascii="Calibri" w:hAnsi="Calibri"/>
        </w:rPr>
        <w:fldChar w:fldCharType="end"/>
      </w:r>
      <w:r>
        <w:rPr>
          <w:rFonts w:ascii="Calibri" w:hAnsi="Calibri"/>
        </w:rPr>
        <w:t>) and mental health scores (</w:t>
      </w:r>
      <w:r w:rsidR="007E7202">
        <w:rPr>
          <w:rFonts w:ascii="Calibri" w:hAnsi="Calibri"/>
        </w:rPr>
        <w:fldChar w:fldCharType="begin"/>
      </w:r>
      <w:r w:rsidR="007E7202">
        <w:rPr>
          <w:rFonts w:ascii="Calibri" w:hAnsi="Calibri"/>
        </w:rPr>
        <w:instrText xml:space="preserve"> REF _Ref419729562 \h </w:instrText>
      </w:r>
      <w:r w:rsidR="007E7202">
        <w:rPr>
          <w:rFonts w:ascii="Calibri" w:hAnsi="Calibri"/>
        </w:rPr>
      </w:r>
      <w:r w:rsidR="007E7202">
        <w:rPr>
          <w:rFonts w:ascii="Calibri" w:hAnsi="Calibri"/>
        </w:rPr>
        <w:fldChar w:fldCharType="separate"/>
      </w:r>
      <w:r w:rsidR="002B0B0C">
        <w:t xml:space="preserve">Figure </w:t>
      </w:r>
      <w:r w:rsidR="002B0B0C">
        <w:rPr>
          <w:noProof/>
        </w:rPr>
        <w:t>7</w:t>
      </w:r>
      <w:r w:rsidR="002B0B0C">
        <w:noBreakHyphen/>
      </w:r>
      <w:r w:rsidR="002B0B0C">
        <w:rPr>
          <w:noProof/>
        </w:rPr>
        <w:t>10</w:t>
      </w:r>
      <w:r w:rsidR="007E7202">
        <w:rPr>
          <w:rFonts w:ascii="Calibri" w:hAnsi="Calibri"/>
        </w:rPr>
        <w:fldChar w:fldCharType="end"/>
      </w:r>
      <w:r>
        <w:rPr>
          <w:rFonts w:ascii="Calibri" w:hAnsi="Calibri"/>
        </w:rPr>
        <w:t xml:space="preserve">) for women who ever reported breast cancer and those who have never reported breast cancer. </w:t>
      </w:r>
    </w:p>
    <w:p w14:paraId="7480F78E" w14:textId="77777777" w:rsidR="00A515BE" w:rsidRPr="00595333" w:rsidRDefault="00A515BE" w:rsidP="00A515BE"/>
    <w:p w14:paraId="12A60B1C" w14:textId="77777777" w:rsidR="00A515BE" w:rsidRPr="00595333" w:rsidRDefault="00A515BE" w:rsidP="00A515BE">
      <w:r w:rsidRPr="00595333">
        <w:rPr>
          <w:noProof/>
          <w:lang w:eastAsia="en-AU"/>
        </w:rPr>
        <w:drawing>
          <wp:inline distT="0" distB="0" distL="0" distR="0" wp14:anchorId="224F6CF7" wp14:editId="5C13F8D3">
            <wp:extent cx="5727700" cy="4295775"/>
            <wp:effectExtent l="0" t="0" r="635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704E2B4" w14:textId="3D0FA77F" w:rsidR="00A515BE" w:rsidRDefault="00A515BE" w:rsidP="00A515BE">
      <w:pPr>
        <w:pStyle w:val="Caption"/>
        <w:rPr>
          <w:noProof/>
        </w:rPr>
      </w:pPr>
      <w:bookmarkStart w:id="278" w:name="_Ref419729562"/>
      <w:bookmarkStart w:id="279" w:name="_Toc420571019"/>
      <w:bookmarkStart w:id="280" w:name="_Toc420656890"/>
      <w:bookmarkStart w:id="281" w:name="_Toc420656974"/>
      <w:r>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0</w:t>
      </w:r>
      <w:r w:rsidR="003274F4">
        <w:rPr>
          <w:noProof/>
        </w:rPr>
        <w:fldChar w:fldCharType="end"/>
      </w:r>
      <w:bookmarkEnd w:id="278"/>
      <w:r>
        <w:t xml:space="preserve">: </w:t>
      </w:r>
      <w:r w:rsidRPr="00F90C54">
        <w:rPr>
          <w:noProof/>
        </w:rPr>
        <w:t xml:space="preserve">Mean </w:t>
      </w:r>
      <w:r>
        <w:rPr>
          <w:noProof/>
        </w:rPr>
        <w:t>mental health</w:t>
      </w:r>
      <w:r w:rsidRPr="00F90C54">
        <w:rPr>
          <w:noProof/>
        </w:rPr>
        <w:t xml:space="preserve"> scores at each survey for women who have ever reported </w:t>
      </w:r>
      <w:r>
        <w:rPr>
          <w:noProof/>
        </w:rPr>
        <w:t>breast cancer</w:t>
      </w:r>
      <w:r w:rsidRPr="00F90C54">
        <w:rPr>
          <w:noProof/>
        </w:rPr>
        <w:t xml:space="preserve"> (on any survey), and women who have never reported </w:t>
      </w:r>
      <w:r>
        <w:rPr>
          <w:noProof/>
        </w:rPr>
        <w:t>breast cancer, Surveys 1-7 (1946-51 cohort).</w:t>
      </w:r>
      <w:bookmarkEnd w:id="279"/>
      <w:bookmarkEnd w:id="280"/>
      <w:bookmarkEnd w:id="281"/>
    </w:p>
    <w:p w14:paraId="6179C956" w14:textId="77777777" w:rsidR="00A515BE" w:rsidRPr="001D6253" w:rsidRDefault="00A515BE" w:rsidP="00A515BE">
      <w:pPr>
        <w:spacing w:before="0" w:after="0" w:line="240" w:lineRule="auto"/>
      </w:pPr>
    </w:p>
    <w:p w14:paraId="182DE00E" w14:textId="3981FCF5" w:rsidR="00A515BE" w:rsidRPr="00595333" w:rsidRDefault="00A515BE" w:rsidP="00A515BE">
      <w:pPr>
        <w:spacing w:before="160"/>
      </w:pPr>
      <w:r w:rsidRPr="00D352D0">
        <w:fldChar w:fldCharType="begin">
          <w:fldData xml:space="preserve">PEVuZE5vdGU+PENpdGU+PEF1dGhvcj5MZXVuZzwvQXV0aG9yPjxZZWFyPjIwMTQ8L1llYXI+PFJl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</w:fldData>
        </w:fldChar>
      </w:r>
      <w:r w:rsidR="00824739">
        <w:instrText xml:space="preserve"> ADDIN EN.CITE </w:instrText>
      </w:r>
      <w:r w:rsidR="00824739">
        <w:fldChar w:fldCharType="begin">
          <w:fldData xml:space="preserve">PEVuZE5vdGU+PENpdGU+PEF1dGhvcj5MZXVuZzwvQXV0aG9yPjxZZWFyPjIwMTQ8L1llYXI+PFJl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</w:fldData>
        </w:fldChar>
      </w:r>
      <w:r w:rsidR="00824739">
        <w:instrText xml:space="preserve"> ADDIN EN.CITE.DATA </w:instrText>
      </w:r>
      <w:r w:rsidR="00824739">
        <w:fldChar w:fldCharType="end"/>
      </w:r>
      <w:r w:rsidRPr="00D352D0">
        <w:fldChar w:fldCharType="separate"/>
      </w:r>
      <w:r w:rsidRPr="00D352D0">
        <w:rPr>
          <w:noProof/>
        </w:rPr>
        <w:t>(</w:t>
      </w:r>
      <w:hyperlink w:anchor="_ENREF_53" w:tooltip="Leung, 2014 #108" w:history="1">
        <w:r w:rsidR="002139DB" w:rsidRPr="00D352D0">
          <w:rPr>
            <w:noProof/>
          </w:rPr>
          <w:t>Leung et al., 2014</w:t>
        </w:r>
      </w:hyperlink>
      <w:r w:rsidRPr="00D352D0">
        <w:rPr>
          <w:noProof/>
        </w:rPr>
        <w:t>)</w:t>
      </w:r>
      <w:r w:rsidRPr="00D352D0">
        <w:fldChar w:fldCharType="end"/>
      </w:r>
      <w:r w:rsidRPr="00D352D0">
        <w:t xml:space="preserve"> examined</w:t>
      </w:r>
      <w:r>
        <w:t xml:space="preserve"> </w:t>
      </w:r>
      <w:r w:rsidRPr="00595333">
        <w:t xml:space="preserve">longitudinal relationships among breast cancer diagnosis, social support and </w:t>
      </w:r>
      <w:r>
        <w:t>health-related quality of life</w:t>
      </w:r>
      <w:r w:rsidRPr="00595333">
        <w:t xml:space="preserve">. Baseline breast cancer diagnosis was defined as a new diagnosis </w:t>
      </w:r>
      <w:r>
        <w:t>of breast cancer between 1998 (Survey 2) and 2007 (S</w:t>
      </w:r>
      <w:r w:rsidRPr="00595333">
        <w:t xml:space="preserve">urvey 5). Pre-diagnosis data were drawn from the survey immediately preceding the </w:t>
      </w:r>
      <w:r>
        <w:t>report of the cancer diagnosis (baseline)</w:t>
      </w:r>
      <w:r w:rsidRPr="00595333">
        <w:t xml:space="preserve"> and follow-up data were drawn from the survey immediately after. The final sample included 412 incident cases of breast cancer with valid data pre and post baseline</w:t>
      </w:r>
      <w:r>
        <w:t xml:space="preserve"> data</w:t>
      </w:r>
      <w:r w:rsidRPr="00595333">
        <w:t xml:space="preserve">. Compared with pre-diagnosis </w:t>
      </w:r>
      <w:r>
        <w:t>quality of life scores</w:t>
      </w:r>
      <w:r w:rsidRPr="00595333">
        <w:t xml:space="preserve">, women </w:t>
      </w:r>
      <w:r>
        <w:t>reporting a new diagnosis of</w:t>
      </w:r>
      <w:r w:rsidRPr="00595333">
        <w:t xml:space="preserve"> breast cancer </w:t>
      </w:r>
      <w:r>
        <w:t>had significantly</w:t>
      </w:r>
      <w:r w:rsidRPr="00595333">
        <w:t xml:space="preserve"> poorer </w:t>
      </w:r>
      <w:r>
        <w:t xml:space="preserve">SF-36 sub-scale scores for </w:t>
      </w:r>
      <w:r w:rsidRPr="00595333">
        <w:t>pain, physical functioni</w:t>
      </w:r>
      <w:r>
        <w:t>ng and health and vitality at baseline. At three</w:t>
      </w:r>
      <w:r w:rsidRPr="00595333">
        <w:t xml:space="preserve">-year follow up, </w:t>
      </w:r>
      <w:r>
        <w:t>health-related quality of life</w:t>
      </w:r>
      <w:r w:rsidRPr="00595333">
        <w:t xml:space="preserve"> had improved in most domains to levels consistent with pre-diagnosis. Levels of social support remained stable over time and were positively predictive of better </w:t>
      </w:r>
      <w:r w:rsidRPr="00595333">
        <w:lastRenderedPageBreak/>
        <w:t xml:space="preserve">physical and mental </w:t>
      </w:r>
      <w:r>
        <w:t>health-related quality of life at three</w:t>
      </w:r>
      <w:r w:rsidRPr="00595333">
        <w:t>-year follow-up. These</w:t>
      </w:r>
      <w:r>
        <w:t xml:space="preserve"> longitudinal analyses indicate</w:t>
      </w:r>
      <w:r w:rsidRPr="00595333">
        <w:t xml:space="preserve"> that social support </w:t>
      </w:r>
      <w:r>
        <w:t>is</w:t>
      </w:r>
      <w:r w:rsidRPr="00595333">
        <w:t xml:space="preserve"> an important predictor of </w:t>
      </w:r>
      <w:r>
        <w:t>health-related quality of life</w:t>
      </w:r>
      <w:r w:rsidRPr="00595333">
        <w:t xml:space="preserve"> in women diagnosed with breast cancer. In particular, positive emotional and informational support that may normally be provided by a partner is important in maintaining </w:t>
      </w:r>
      <w:r>
        <w:t>health-related quality of life</w:t>
      </w:r>
      <w:r w:rsidRPr="00595333">
        <w:t>.</w:t>
      </w:r>
    </w:p>
    <w:p w14:paraId="32F93D92" w14:textId="5BB73D0C" w:rsidR="00A515BE" w:rsidRPr="00595333" w:rsidRDefault="00A515BE" w:rsidP="00A515BE">
      <w:r w:rsidRPr="00595333">
        <w:t xml:space="preserve">An exploration of the impact of life events on quality </w:t>
      </w:r>
      <w:r w:rsidRPr="00D352D0">
        <w:t xml:space="preserve">of life following a diagnosis of breast cancer considered the possible mediation effect of perceived stress </w:t>
      </w:r>
      <w:r w:rsidRPr="00D352D0">
        <w:fldChar w:fldCharType="begin"/>
      </w:r>
      <w:r w:rsidR="00824739">
        <w:instrText xml:space="preserve"> ADDIN EN.CITE &lt;EndNote&gt;&lt;Cite&gt;&lt;Author&gt;Beatty&lt;/Author&gt;&lt;Year&gt;2009&lt;/Year&gt;&lt;RecNum&gt;109&lt;/RecNum&gt;&lt;DisplayText&gt;(Beatty et al., 2009)&lt;/DisplayText&gt;&lt;record&gt;&lt;rec-number&gt;109&lt;/rec-number&gt;&lt;foreign-keys&gt;&lt;key app="EN" db-id="pwrrwxdaa2200me0xfkxz5fnzstf9pwaf9vt"&gt;109&lt;/key&gt;&lt;/foreign-keys&gt;&lt;ref-type name="Journal Article"&gt;17&lt;/ref-type&gt;&lt;contributors&gt;&lt;authors&gt;&lt;author&gt;Beatty, L.&lt;/author&gt;&lt;author&gt;Lee, C.&lt;/author&gt;&lt;author&gt;Wade, T. D.&lt;/author&gt;&lt;/authors&gt;&lt;/contributors&gt;&lt;auth-address&gt;School of Psychology, Flinders University, Adelaide, South Australia, Australia. lisa.beatty@flinders.edu.au&lt;/auth-address&gt;&lt;titles&gt;&lt;title&gt;A prospective examination of perceived stress as a mediator of the relationship between life-events and QOL following breast cancer&lt;/title&gt;&lt;secondary-title&gt;British Journal of Health Psychology&lt;/secondary-title&gt;&lt;alt-title&gt;Br J Health Psychol&lt;/alt-title&gt;&lt;/titles&gt;&lt;periodical&gt;&lt;full-title&gt;British journal of health psychology&lt;/full-title&gt;&lt;abbr-1&gt;Br J Health Psychol&lt;/abbr-1&gt;&lt;/periodical&gt;&lt;alt-periodical&gt;&lt;full-title&gt;British journal of health psychology&lt;/full-title&gt;&lt;abbr-1&gt;Br J Health Psychol&lt;/abbr-1&gt;&lt;/alt-periodical&gt;&lt;pages&gt;789-804&lt;/pages&gt;&lt;volume&gt;14&lt;/volume&gt;&lt;number&gt;Pt 4&lt;/number&gt;&lt;edition&gt;2009/03/10&lt;/edition&gt;&lt;keywords&gt;&lt;keyword&gt;Australia&lt;/keyword&gt;&lt;keyword&gt;Breast Neoplasms/*psychology&lt;/keyword&gt;&lt;keyword&gt;Female&lt;/keyword&gt;&lt;keyword&gt;Humans&lt;/keyword&gt;&lt;keyword&gt;Middle Aged&lt;/keyword&gt;&lt;keyword&gt;Prospective Studies&lt;/keyword&gt;&lt;keyword&gt;Quality of Life/*psychology&lt;/keyword&gt;&lt;keyword&gt;Stress, Psychological/*psychology&lt;/keyword&gt;&lt;keyword&gt;Survivors/psychology&lt;/keyword&gt;&lt;/keywords&gt;&lt;dates&gt;&lt;year&gt;2009&lt;/year&gt;&lt;pub-dates&gt;&lt;date&gt;Nov&lt;/date&gt;&lt;/pub-dates&gt;&lt;/dates&gt;&lt;isbn&gt;1359-107X (Print)&amp;#xD;1359-107X (Linking)&lt;/isbn&gt;&lt;accession-num&gt;19267960&lt;/accession-num&gt;&lt;work-type&gt;Research Support, Non-U.S. Gov&amp;apos;t&lt;/work-type&gt;&lt;urls&gt;&lt;related-urls&gt;&lt;url&gt;http://www.ncbi.nlm.nih.gov/pubmed/19267960&lt;/url&gt;&lt;/related-urls&gt;&lt;/urls&gt;&lt;electronic-resource-num&gt;10.1348/135910709X412459&lt;/electronic-resource-num&gt;&lt;language&gt;eng&lt;/language&gt;&lt;/record&gt;&lt;/Cite&gt;&lt;/EndNote&gt;</w:instrText>
      </w:r>
      <w:r w:rsidRPr="00D352D0">
        <w:fldChar w:fldCharType="separate"/>
      </w:r>
      <w:r w:rsidRPr="00D352D0">
        <w:rPr>
          <w:noProof/>
        </w:rPr>
        <w:t>(</w:t>
      </w:r>
      <w:hyperlink w:anchor="_ENREF_12" w:tooltip="Beatty, 2009 #109" w:history="1">
        <w:r w:rsidR="002139DB" w:rsidRPr="00D352D0">
          <w:rPr>
            <w:noProof/>
          </w:rPr>
          <w:t>Beatty et al., 2009</w:t>
        </w:r>
      </w:hyperlink>
      <w:r w:rsidRPr="00D352D0">
        <w:rPr>
          <w:noProof/>
        </w:rPr>
        <w:t>)</w:t>
      </w:r>
      <w:r w:rsidRPr="00D352D0">
        <w:fldChar w:fldCharType="end"/>
      </w:r>
      <w:r w:rsidRPr="00D352D0">
        <w:t>. This analysis used three waves of data (Surveys 1, 2 and 3) and</w:t>
      </w:r>
      <w:r>
        <w:t xml:space="preserve"> applied</w:t>
      </w:r>
      <w:r w:rsidRPr="00595333">
        <w:t xml:space="preserve"> the bio-behavioural model of cancer stress and disease course to assess the predictive relationship between two traditional measures of stress - stressful life events and perceived stress – before the onset of breast cancer on subsequent </w:t>
      </w:r>
      <w:r>
        <w:t>health-related quality of life</w:t>
      </w:r>
      <w:r w:rsidRPr="00595333">
        <w:t xml:space="preserve">. </w:t>
      </w:r>
      <w:r>
        <w:t>The r</w:t>
      </w:r>
      <w:r w:rsidRPr="00595333">
        <w:t xml:space="preserve">esults </w:t>
      </w:r>
      <w:r>
        <w:t xml:space="preserve">of this analysis </w:t>
      </w:r>
      <w:r w:rsidRPr="00595333">
        <w:t xml:space="preserve">indicated that as the number of life events before breast cancer increased, women were significantly more likely to experience corresponding increases in perceived stress over the three surveys and to experience deteriorations in several domains of </w:t>
      </w:r>
      <w:r>
        <w:t>health-related quality of life</w:t>
      </w:r>
      <w:r w:rsidRPr="00595333">
        <w:t xml:space="preserve">. As the level of perceived stress before breast cancer increased, women were more likely to experience deteriorations in a number of domains of </w:t>
      </w:r>
      <w:r>
        <w:t>health-related quality of life</w:t>
      </w:r>
      <w:r w:rsidRPr="00595333">
        <w:t xml:space="preserve"> over time. </w:t>
      </w:r>
      <w:r>
        <w:t>Moreover, p</w:t>
      </w:r>
      <w:r w:rsidRPr="00595333">
        <w:t>erceived stress fully mediated the relationship between life events and</w:t>
      </w:r>
      <w:r>
        <w:t xml:space="preserve"> scores on the</w:t>
      </w:r>
      <w:r w:rsidRPr="00595333">
        <w:t xml:space="preserve"> emotional and social functioning</w:t>
      </w:r>
      <w:r>
        <w:t xml:space="preserve"> sub-scales of the SF-36 health-related quality of life measure</w:t>
      </w:r>
      <w:r w:rsidRPr="00595333">
        <w:t xml:space="preserve">. </w:t>
      </w:r>
    </w:p>
    <w:p w14:paraId="1EBBE4A1" w14:textId="77777777" w:rsidR="00A515BE" w:rsidRDefault="00A515BE" w:rsidP="00A515BE">
      <w:pPr>
        <w:spacing w:before="0" w:after="0" w:line="240" w:lineRule="auto"/>
        <w:jc w:val="left"/>
      </w:pPr>
      <w:r>
        <w:br w:type="page"/>
      </w:r>
    </w:p>
    <w:p w14:paraId="293EBF1E" w14:textId="77777777" w:rsidR="00A515BE" w:rsidRPr="00595333" w:rsidRDefault="00A515BE" w:rsidP="00A515BE">
      <w:pPr>
        <w:numPr>
          <w:ilvl w:val="1"/>
          <w:numId w:val="4"/>
        </w:numPr>
        <w:spacing w:before="200"/>
        <w:outlineLvl w:val="1"/>
        <w:rPr>
          <w:rFonts w:ascii="Calibri" w:eastAsia="MS Gothic" w:hAnsi="Calibri" w:cs="Calibri"/>
          <w:b/>
          <w:bCs/>
          <w:sz w:val="26"/>
          <w:szCs w:val="26"/>
        </w:rPr>
      </w:pPr>
      <w:bookmarkStart w:id="282" w:name="_Toc426447369"/>
      <w:bookmarkStart w:id="283" w:name="_Toc426447782"/>
      <w:r w:rsidRPr="00595333">
        <w:rPr>
          <w:rFonts w:ascii="Calibri" w:eastAsia="MS Gothic" w:hAnsi="Calibri" w:cs="Calibri"/>
          <w:b/>
          <w:bCs/>
          <w:sz w:val="26"/>
          <w:szCs w:val="26"/>
        </w:rPr>
        <w:lastRenderedPageBreak/>
        <w:t>Use of health services by women who report breast cancer</w:t>
      </w:r>
      <w:bookmarkEnd w:id="282"/>
      <w:bookmarkEnd w:id="283"/>
    </w:p>
    <w:p w14:paraId="6736B870" w14:textId="77777777" w:rsidR="00A515BE" w:rsidRDefault="00A515BE" w:rsidP="00A515BE">
      <w:r w:rsidRPr="00595333">
        <w:rPr>
          <w:noProof/>
          <w:lang w:eastAsia="en-AU"/>
        </w:rPr>
        <w:drawing>
          <wp:inline distT="0" distB="0" distL="0" distR="0" wp14:anchorId="053DA03B" wp14:editId="2838A84A">
            <wp:extent cx="5727700" cy="4295775"/>
            <wp:effectExtent l="0" t="0" r="635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394E9906" w14:textId="605030C1" w:rsidR="00A515BE" w:rsidRDefault="00A515BE" w:rsidP="00A515BE">
      <w:pPr>
        <w:pStyle w:val="Caption"/>
        <w:spacing w:after="80"/>
        <w:rPr>
          <w:rFonts w:ascii="Calibri" w:hAnsi="Calibri"/>
        </w:rPr>
      </w:pPr>
      <w:bookmarkStart w:id="284" w:name="_Ref419729631"/>
      <w:bookmarkStart w:id="285" w:name="_Toc420571020"/>
      <w:bookmarkStart w:id="286" w:name="_Toc420656891"/>
      <w:bookmarkStart w:id="287" w:name="_Toc420656975"/>
      <w:r>
        <w:t xml:space="preserve">Figure </w:t>
      </w:r>
      <w:r w:rsidR="003274F4">
        <w:fldChar w:fldCharType="begin"/>
      </w:r>
      <w:r w:rsidR="003274F4">
        <w:instrText xml:space="preserve"> STYLEREF 1 \s </w:instrText>
      </w:r>
      <w:r w:rsidR="003274F4">
        <w:fldChar w:fldCharType="separate"/>
      </w:r>
      <w:r w:rsidR="002B0B0C">
        <w:rPr>
          <w:noProof/>
        </w:rPr>
        <w:t>7</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1</w:t>
      </w:r>
      <w:r w:rsidR="003274F4">
        <w:rPr>
          <w:noProof/>
        </w:rPr>
        <w:fldChar w:fldCharType="end"/>
      </w:r>
      <w:bookmarkEnd w:id="284"/>
      <w:r>
        <w:t xml:space="preserve">: </w:t>
      </w:r>
      <w:r w:rsidRPr="00F90C54">
        <w:rPr>
          <w:bCs w:val="0"/>
        </w:rPr>
        <w:t>Mean number of general practi</w:t>
      </w:r>
      <w:r>
        <w:rPr>
          <w:bCs w:val="0"/>
        </w:rPr>
        <w:t>ce</w:t>
      </w:r>
      <w:r w:rsidRPr="00F90C54">
        <w:rPr>
          <w:bCs w:val="0"/>
        </w:rPr>
        <w:t xml:space="preserve"> visits each year for women </w:t>
      </w:r>
      <w:r w:rsidRPr="00F90C54">
        <w:rPr>
          <w:bCs w:val="0"/>
          <w:noProof/>
        </w:rPr>
        <w:t xml:space="preserve">who have ever reported </w:t>
      </w:r>
      <w:r>
        <w:rPr>
          <w:bCs w:val="0"/>
          <w:noProof/>
        </w:rPr>
        <w:t>breast cancer</w:t>
      </w:r>
      <w:r w:rsidRPr="00F90C54">
        <w:rPr>
          <w:bCs w:val="0"/>
          <w:noProof/>
        </w:rPr>
        <w:t xml:space="preserve"> (on any survey) and women  who have never reported </w:t>
      </w:r>
      <w:r>
        <w:rPr>
          <w:bCs w:val="0"/>
          <w:noProof/>
        </w:rPr>
        <w:t xml:space="preserve">breast cancer, </w:t>
      </w:r>
      <w:r>
        <w:rPr>
          <w:noProof/>
        </w:rPr>
        <w:t>Surveys 1-7 (1946-51 cohort).</w:t>
      </w:r>
      <w:bookmarkEnd w:id="285"/>
      <w:bookmarkEnd w:id="286"/>
      <w:bookmarkEnd w:id="287"/>
    </w:p>
    <w:p w14:paraId="6B73CDC8" w14:textId="77777777" w:rsidR="000E25B9" w:rsidRDefault="000E25B9" w:rsidP="006D60B6">
      <w:pPr>
        <w:rPr>
          <w:rFonts w:ascii="Calibri" w:hAnsi="Calibri"/>
        </w:rPr>
      </w:pPr>
    </w:p>
    <w:p w14:paraId="4D20C7CD" w14:textId="41C8FA02" w:rsidR="000E6E44" w:rsidRDefault="00A515BE" w:rsidP="006D60B6">
      <w:r>
        <w:rPr>
          <w:rFonts w:ascii="Calibri" w:hAnsi="Calibri"/>
        </w:rPr>
        <w:t xml:space="preserve">As shown in </w:t>
      </w:r>
      <w:r w:rsidR="007E7202">
        <w:rPr>
          <w:rFonts w:ascii="Calibri" w:hAnsi="Calibri"/>
        </w:rPr>
        <w:fldChar w:fldCharType="begin"/>
      </w:r>
      <w:r w:rsidR="007E7202">
        <w:rPr>
          <w:rFonts w:ascii="Calibri" w:hAnsi="Calibri"/>
        </w:rPr>
        <w:instrText xml:space="preserve"> REF _Ref419729631 \h </w:instrText>
      </w:r>
      <w:r w:rsidR="007E7202">
        <w:rPr>
          <w:rFonts w:ascii="Calibri" w:hAnsi="Calibri"/>
        </w:rPr>
      </w:r>
      <w:r w:rsidR="007E7202">
        <w:rPr>
          <w:rFonts w:ascii="Calibri" w:hAnsi="Calibri"/>
        </w:rPr>
        <w:fldChar w:fldCharType="separate"/>
      </w:r>
      <w:r w:rsidR="002B0B0C">
        <w:t xml:space="preserve">Figure </w:t>
      </w:r>
      <w:r w:rsidR="002B0B0C">
        <w:rPr>
          <w:noProof/>
        </w:rPr>
        <w:t>7</w:t>
      </w:r>
      <w:r w:rsidR="002B0B0C">
        <w:noBreakHyphen/>
      </w:r>
      <w:r w:rsidR="002B0B0C">
        <w:rPr>
          <w:noProof/>
        </w:rPr>
        <w:t>11</w:t>
      </w:r>
      <w:r w:rsidR="007E7202">
        <w:rPr>
          <w:rFonts w:ascii="Calibri" w:hAnsi="Calibri"/>
        </w:rPr>
        <w:fldChar w:fldCharType="end"/>
      </w:r>
      <w:r w:rsidR="007E7202">
        <w:rPr>
          <w:rFonts w:ascii="Calibri" w:hAnsi="Calibri"/>
        </w:rPr>
        <w:t xml:space="preserve"> </w:t>
      </w:r>
      <w:r>
        <w:rPr>
          <w:rFonts w:ascii="Calibri" w:hAnsi="Calibri"/>
        </w:rPr>
        <w:t>there are small differences in the number of claims for general practice services for w</w:t>
      </w:r>
      <w:r w:rsidRPr="00595333">
        <w:rPr>
          <w:rFonts w:ascii="Calibri" w:hAnsi="Calibri"/>
        </w:rPr>
        <w:t xml:space="preserve">omen </w:t>
      </w:r>
      <w:r>
        <w:rPr>
          <w:rFonts w:ascii="Calibri" w:hAnsi="Calibri"/>
        </w:rPr>
        <w:t xml:space="preserve">with and </w:t>
      </w:r>
      <w:r w:rsidRPr="00595333">
        <w:rPr>
          <w:rFonts w:ascii="Calibri" w:hAnsi="Calibri"/>
        </w:rPr>
        <w:t>witho</w:t>
      </w:r>
      <w:r>
        <w:rPr>
          <w:rFonts w:ascii="Calibri" w:hAnsi="Calibri"/>
        </w:rPr>
        <w:t>ut a diagnosis of breast cancer</w:t>
      </w:r>
      <w:r w:rsidRPr="00595333">
        <w:rPr>
          <w:rFonts w:ascii="Calibri" w:hAnsi="Calibri"/>
        </w:rPr>
        <w:t xml:space="preserve">. </w:t>
      </w:r>
      <w:r w:rsidR="000E6E44">
        <w:t xml:space="preserve">In 2013, women who had ever reported a breast cancer diagnosis cost on average </w:t>
      </w:r>
      <w:r w:rsidR="000F08B4">
        <w:t>64% more (</w:t>
      </w:r>
      <w:r w:rsidR="000E6E44">
        <w:t>$1</w:t>
      </w:r>
      <w:r w:rsidR="00B76D4C">
        <w:t>,</w:t>
      </w:r>
      <w:r w:rsidR="000E6E44">
        <w:t>092</w:t>
      </w:r>
      <w:r w:rsidR="000F08B4">
        <w:t>)</w:t>
      </w:r>
      <w:r w:rsidR="000E6E44">
        <w:t xml:space="preserve"> for MBS and </w:t>
      </w:r>
      <w:r w:rsidR="000F08B4">
        <w:t>almost double (</w:t>
      </w:r>
      <w:r w:rsidR="000E6E44">
        <w:t>$624</w:t>
      </w:r>
      <w:r w:rsidR="000F08B4">
        <w:t>)</w:t>
      </w:r>
      <w:r w:rsidR="000E6E44">
        <w:t xml:space="preserve"> </w:t>
      </w:r>
      <w:r w:rsidR="00B92290">
        <w:t>for PBS</w:t>
      </w:r>
      <w:r w:rsidR="000E6E44">
        <w:t xml:space="preserve"> than women who had never reported breast cancer</w:t>
      </w:r>
      <w:r w:rsidR="000E25B9">
        <w:t xml:space="preserve"> (</w:t>
      </w:r>
      <w:r w:rsidR="007E7202">
        <w:fldChar w:fldCharType="begin"/>
      </w:r>
      <w:r w:rsidR="007E7202">
        <w:instrText xml:space="preserve"> REF _Ref419731569 \h </w:instrText>
      </w:r>
      <w:r w:rsidR="007E7202">
        <w:fldChar w:fldCharType="separate"/>
      </w:r>
      <w:r w:rsidR="002B0B0C">
        <w:t xml:space="preserve">Table </w:t>
      </w:r>
      <w:r w:rsidR="002B0B0C">
        <w:rPr>
          <w:noProof/>
        </w:rPr>
        <w:t>7</w:t>
      </w:r>
      <w:r w:rsidR="002B0B0C">
        <w:noBreakHyphen/>
      </w:r>
      <w:r w:rsidR="002B0B0C">
        <w:rPr>
          <w:noProof/>
        </w:rPr>
        <w:t>1</w:t>
      </w:r>
      <w:r w:rsidR="007E7202">
        <w:fldChar w:fldCharType="end"/>
      </w:r>
      <w:r w:rsidR="000E25B9">
        <w:t>)</w:t>
      </w:r>
      <w:r w:rsidR="000E6E44">
        <w:t xml:space="preserve">. Although </w:t>
      </w:r>
      <w:r w:rsidR="007E7202">
        <w:fldChar w:fldCharType="begin"/>
      </w:r>
      <w:r w:rsidR="007E7202">
        <w:instrText xml:space="preserve"> REF _Ref419729631 \h </w:instrText>
      </w:r>
      <w:r w:rsidR="007E7202">
        <w:fldChar w:fldCharType="separate"/>
      </w:r>
      <w:r w:rsidR="002B0B0C">
        <w:t xml:space="preserve">Figure </w:t>
      </w:r>
      <w:r w:rsidR="002B0B0C">
        <w:rPr>
          <w:noProof/>
        </w:rPr>
        <w:t>7</w:t>
      </w:r>
      <w:r w:rsidR="002B0B0C">
        <w:noBreakHyphen/>
      </w:r>
      <w:r w:rsidR="002B0B0C">
        <w:rPr>
          <w:noProof/>
        </w:rPr>
        <w:t>11</w:t>
      </w:r>
      <w:r w:rsidR="007E7202">
        <w:fldChar w:fldCharType="end"/>
      </w:r>
      <w:r w:rsidR="007E7202">
        <w:t xml:space="preserve"> </w:t>
      </w:r>
      <w:r w:rsidR="000E6E44">
        <w:t>would indicate that there are small differences in general practice consultations, the MBS includes additional items, such as allied health consultations, that may be taken up by the women and increase the overall cost to MBS.</w:t>
      </w:r>
    </w:p>
    <w:p w14:paraId="184A6853" w14:textId="03571660" w:rsidR="000E25B9" w:rsidRDefault="000E25B9">
      <w:pPr>
        <w:spacing w:before="0" w:after="0" w:line="240" w:lineRule="auto"/>
        <w:jc w:val="left"/>
      </w:pPr>
      <w:r>
        <w:br w:type="page"/>
      </w:r>
    </w:p>
    <w:p w14:paraId="0D089EAC" w14:textId="77351A14" w:rsidR="00605DEE" w:rsidRDefault="000E25B9" w:rsidP="000E25B9">
      <w:pPr>
        <w:pStyle w:val="Caption"/>
      </w:pPr>
      <w:bookmarkStart w:id="288" w:name="_Ref419731569"/>
      <w:bookmarkStart w:id="289" w:name="_Toc420571069"/>
      <w:bookmarkStart w:id="290" w:name="_Toc420657244"/>
      <w:r>
        <w:lastRenderedPageBreak/>
        <w:t xml:space="preserve">Table </w:t>
      </w:r>
      <w:r w:rsidR="003274F4">
        <w:fldChar w:fldCharType="begin"/>
      </w:r>
      <w:r w:rsidR="003274F4">
        <w:instrText xml:space="preserve"> STYLEREF 1 \s</w:instrText>
      </w:r>
      <w:r w:rsidR="003274F4">
        <w:instrText xml:space="preserve"> </w:instrText>
      </w:r>
      <w:r w:rsidR="003274F4">
        <w:fldChar w:fldCharType="separate"/>
      </w:r>
      <w:r w:rsidR="002B0B0C">
        <w:rPr>
          <w:noProof/>
        </w:rPr>
        <w:t>7</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bookmarkEnd w:id="288"/>
      <w:r>
        <w:t xml:space="preserve"> </w:t>
      </w:r>
      <w:r w:rsidR="00605DEE">
        <w:t>Comparison of costs for MBS and PBS uptake in women of the 1946-51 cohort who have never reported breast cancer and those who have reported breast cancer, mean cost ($) 2013 (the most recent year that data are available).</w:t>
      </w:r>
      <w:bookmarkEnd w:id="289"/>
      <w:bookmarkEnd w:id="290"/>
    </w:p>
    <w:tbl>
      <w:tblPr>
        <w:tblStyle w:val="TableGrid"/>
        <w:tblW w:w="0" w:type="auto"/>
        <w:tblLook w:val="04A0" w:firstRow="1" w:lastRow="0" w:firstColumn="1" w:lastColumn="0" w:noHBand="0" w:noVBand="1"/>
      </w:tblPr>
      <w:tblGrid>
        <w:gridCol w:w="1127"/>
        <w:gridCol w:w="1318"/>
        <w:gridCol w:w="1319"/>
        <w:gridCol w:w="1319"/>
        <w:gridCol w:w="1318"/>
        <w:gridCol w:w="1319"/>
        <w:gridCol w:w="1319"/>
      </w:tblGrid>
      <w:tr w:rsidR="006D60B6" w:rsidRPr="00D65F5B" w14:paraId="11FBF72C" w14:textId="77777777" w:rsidTr="000E25B9">
        <w:tc>
          <w:tcPr>
            <w:tcW w:w="1127" w:type="dxa"/>
          </w:tcPr>
          <w:p w14:paraId="29079AC5" w14:textId="77777777" w:rsidR="006D60B6" w:rsidRPr="00D65F5B" w:rsidRDefault="006D60B6" w:rsidP="006D60B6">
            <w:pPr>
              <w:rPr>
                <w:b/>
              </w:rPr>
            </w:pPr>
          </w:p>
        </w:tc>
        <w:tc>
          <w:tcPr>
            <w:tcW w:w="2637" w:type="dxa"/>
            <w:gridSpan w:val="2"/>
          </w:tcPr>
          <w:p w14:paraId="23C9530E" w14:textId="77777777" w:rsidR="006D60B6" w:rsidRPr="00D65F5B" w:rsidRDefault="006D60B6" w:rsidP="006D60B6">
            <w:pPr>
              <w:rPr>
                <w:b/>
              </w:rPr>
            </w:pPr>
            <w:r w:rsidRPr="00D65F5B">
              <w:rPr>
                <w:b/>
              </w:rPr>
              <w:t>1973-78 cohort</w:t>
            </w:r>
          </w:p>
        </w:tc>
        <w:tc>
          <w:tcPr>
            <w:tcW w:w="2637" w:type="dxa"/>
            <w:gridSpan w:val="2"/>
          </w:tcPr>
          <w:p w14:paraId="7D84119B" w14:textId="77777777" w:rsidR="006D60B6" w:rsidRPr="00D65F5B" w:rsidRDefault="006D60B6" w:rsidP="006D60B6">
            <w:pPr>
              <w:rPr>
                <w:b/>
              </w:rPr>
            </w:pPr>
            <w:r w:rsidRPr="00D65F5B">
              <w:rPr>
                <w:b/>
              </w:rPr>
              <w:t>1946-51 cohort</w:t>
            </w:r>
          </w:p>
        </w:tc>
        <w:tc>
          <w:tcPr>
            <w:tcW w:w="2638" w:type="dxa"/>
            <w:gridSpan w:val="2"/>
          </w:tcPr>
          <w:p w14:paraId="4EA45920" w14:textId="77777777" w:rsidR="006D60B6" w:rsidRPr="00D65F5B" w:rsidRDefault="006D60B6" w:rsidP="006D60B6">
            <w:pPr>
              <w:rPr>
                <w:b/>
              </w:rPr>
            </w:pPr>
            <w:r w:rsidRPr="00D65F5B">
              <w:rPr>
                <w:b/>
              </w:rPr>
              <w:t>1921-26 cohort</w:t>
            </w:r>
          </w:p>
        </w:tc>
      </w:tr>
      <w:tr w:rsidR="006D60B6" w:rsidRPr="00D65F5B" w14:paraId="288B8270" w14:textId="77777777" w:rsidTr="000E25B9">
        <w:tc>
          <w:tcPr>
            <w:tcW w:w="1127" w:type="dxa"/>
          </w:tcPr>
          <w:p w14:paraId="0A45FE99" w14:textId="77777777" w:rsidR="006D60B6" w:rsidRPr="00D65F5B" w:rsidRDefault="006D60B6" w:rsidP="006D60B6">
            <w:pPr>
              <w:rPr>
                <w:b/>
              </w:rPr>
            </w:pPr>
          </w:p>
        </w:tc>
        <w:tc>
          <w:tcPr>
            <w:tcW w:w="1318" w:type="dxa"/>
          </w:tcPr>
          <w:p w14:paraId="3A44DC1E" w14:textId="77777777" w:rsidR="006D60B6" w:rsidRPr="00D65F5B" w:rsidRDefault="006D60B6" w:rsidP="006D60B6">
            <w:pPr>
              <w:rPr>
                <w:b/>
              </w:rPr>
            </w:pPr>
            <w:r w:rsidRPr="00D65F5B">
              <w:rPr>
                <w:b/>
              </w:rPr>
              <w:t>MBS</w:t>
            </w:r>
          </w:p>
        </w:tc>
        <w:tc>
          <w:tcPr>
            <w:tcW w:w="1319" w:type="dxa"/>
          </w:tcPr>
          <w:p w14:paraId="7EBD4F00" w14:textId="77777777" w:rsidR="006D60B6" w:rsidRPr="00D65F5B" w:rsidRDefault="006D60B6" w:rsidP="006D60B6">
            <w:pPr>
              <w:rPr>
                <w:b/>
              </w:rPr>
            </w:pPr>
            <w:r w:rsidRPr="00D65F5B">
              <w:rPr>
                <w:b/>
              </w:rPr>
              <w:t>PBS</w:t>
            </w:r>
          </w:p>
        </w:tc>
        <w:tc>
          <w:tcPr>
            <w:tcW w:w="1319" w:type="dxa"/>
          </w:tcPr>
          <w:p w14:paraId="3F8CA69D" w14:textId="77777777" w:rsidR="006D60B6" w:rsidRPr="00D65F5B" w:rsidRDefault="006D60B6" w:rsidP="006D60B6">
            <w:pPr>
              <w:rPr>
                <w:b/>
              </w:rPr>
            </w:pPr>
            <w:r w:rsidRPr="00D65F5B">
              <w:rPr>
                <w:b/>
              </w:rPr>
              <w:t>MBS</w:t>
            </w:r>
          </w:p>
        </w:tc>
        <w:tc>
          <w:tcPr>
            <w:tcW w:w="1318" w:type="dxa"/>
          </w:tcPr>
          <w:p w14:paraId="11E0B95E" w14:textId="77777777" w:rsidR="006D60B6" w:rsidRPr="00D65F5B" w:rsidRDefault="006D60B6" w:rsidP="006D60B6">
            <w:pPr>
              <w:rPr>
                <w:b/>
              </w:rPr>
            </w:pPr>
            <w:r w:rsidRPr="00D65F5B">
              <w:rPr>
                <w:b/>
              </w:rPr>
              <w:t>PBS</w:t>
            </w:r>
          </w:p>
        </w:tc>
        <w:tc>
          <w:tcPr>
            <w:tcW w:w="1319" w:type="dxa"/>
          </w:tcPr>
          <w:p w14:paraId="753406F0" w14:textId="77777777" w:rsidR="006D60B6" w:rsidRPr="00D65F5B" w:rsidRDefault="006D60B6" w:rsidP="006D60B6">
            <w:pPr>
              <w:rPr>
                <w:b/>
              </w:rPr>
            </w:pPr>
            <w:r w:rsidRPr="00D65F5B">
              <w:rPr>
                <w:b/>
              </w:rPr>
              <w:t>MBS</w:t>
            </w:r>
          </w:p>
        </w:tc>
        <w:tc>
          <w:tcPr>
            <w:tcW w:w="1319" w:type="dxa"/>
          </w:tcPr>
          <w:p w14:paraId="67FB2371" w14:textId="77777777" w:rsidR="006D60B6" w:rsidRPr="00D65F5B" w:rsidRDefault="006D60B6" w:rsidP="006D60B6">
            <w:pPr>
              <w:rPr>
                <w:b/>
              </w:rPr>
            </w:pPr>
            <w:r w:rsidRPr="00D65F5B">
              <w:rPr>
                <w:b/>
              </w:rPr>
              <w:t>PBS</w:t>
            </w:r>
          </w:p>
        </w:tc>
      </w:tr>
      <w:tr w:rsidR="006D60B6" w14:paraId="70491817" w14:textId="77777777" w:rsidTr="000E25B9">
        <w:tc>
          <w:tcPr>
            <w:tcW w:w="1127" w:type="dxa"/>
          </w:tcPr>
          <w:p w14:paraId="0B17DB1B" w14:textId="77777777" w:rsidR="006D60B6" w:rsidRPr="00D65F5B" w:rsidRDefault="006D60B6" w:rsidP="006D60B6">
            <w:pPr>
              <w:rPr>
                <w:b/>
              </w:rPr>
            </w:pPr>
            <w:r w:rsidRPr="00D65F5B">
              <w:rPr>
                <w:b/>
              </w:rPr>
              <w:t>Never</w:t>
            </w:r>
          </w:p>
        </w:tc>
        <w:tc>
          <w:tcPr>
            <w:tcW w:w="1318" w:type="dxa"/>
          </w:tcPr>
          <w:p w14:paraId="2D3D5B2C" w14:textId="77777777" w:rsidR="006D60B6" w:rsidRDefault="006D60B6" w:rsidP="006D60B6"/>
        </w:tc>
        <w:tc>
          <w:tcPr>
            <w:tcW w:w="1319" w:type="dxa"/>
          </w:tcPr>
          <w:p w14:paraId="25DF81F3" w14:textId="77777777" w:rsidR="006D60B6" w:rsidRDefault="006D60B6" w:rsidP="006D60B6"/>
        </w:tc>
        <w:tc>
          <w:tcPr>
            <w:tcW w:w="1319" w:type="dxa"/>
          </w:tcPr>
          <w:p w14:paraId="0A890E63" w14:textId="349E5F5F" w:rsidR="006D60B6" w:rsidRDefault="006D60B6" w:rsidP="006D60B6">
            <w:r>
              <w:t>1</w:t>
            </w:r>
            <w:r w:rsidR="000E25B9">
              <w:t>,</w:t>
            </w:r>
            <w:r>
              <w:t>687</w:t>
            </w:r>
          </w:p>
        </w:tc>
        <w:tc>
          <w:tcPr>
            <w:tcW w:w="1318" w:type="dxa"/>
          </w:tcPr>
          <w:p w14:paraId="46F9ADE7" w14:textId="77777777" w:rsidR="006D60B6" w:rsidRDefault="006D60B6" w:rsidP="006D60B6">
            <w:r>
              <w:t>690</w:t>
            </w:r>
          </w:p>
        </w:tc>
        <w:tc>
          <w:tcPr>
            <w:tcW w:w="1319" w:type="dxa"/>
          </w:tcPr>
          <w:p w14:paraId="73914AC3" w14:textId="77777777" w:rsidR="006D60B6" w:rsidRDefault="006D60B6" w:rsidP="006D60B6"/>
        </w:tc>
        <w:tc>
          <w:tcPr>
            <w:tcW w:w="1319" w:type="dxa"/>
          </w:tcPr>
          <w:p w14:paraId="27EDFE7F" w14:textId="77777777" w:rsidR="006D60B6" w:rsidRDefault="006D60B6" w:rsidP="006D60B6"/>
        </w:tc>
      </w:tr>
      <w:tr w:rsidR="006D60B6" w14:paraId="3AED0BD2" w14:textId="77777777" w:rsidTr="000E25B9">
        <w:tc>
          <w:tcPr>
            <w:tcW w:w="1127" w:type="dxa"/>
          </w:tcPr>
          <w:p w14:paraId="3F2E0EE9" w14:textId="77777777" w:rsidR="006D60B6" w:rsidRPr="00D65F5B" w:rsidRDefault="006D60B6" w:rsidP="006D60B6">
            <w:pPr>
              <w:rPr>
                <w:b/>
              </w:rPr>
            </w:pPr>
            <w:r w:rsidRPr="00D65F5B">
              <w:rPr>
                <w:b/>
              </w:rPr>
              <w:t>Ever</w:t>
            </w:r>
          </w:p>
        </w:tc>
        <w:tc>
          <w:tcPr>
            <w:tcW w:w="1318" w:type="dxa"/>
          </w:tcPr>
          <w:p w14:paraId="64FED17D" w14:textId="77777777" w:rsidR="006D60B6" w:rsidRDefault="006D60B6" w:rsidP="006D60B6"/>
        </w:tc>
        <w:tc>
          <w:tcPr>
            <w:tcW w:w="1319" w:type="dxa"/>
          </w:tcPr>
          <w:p w14:paraId="1EB7A83D" w14:textId="77777777" w:rsidR="006D60B6" w:rsidRDefault="006D60B6" w:rsidP="006D60B6"/>
        </w:tc>
        <w:tc>
          <w:tcPr>
            <w:tcW w:w="1319" w:type="dxa"/>
          </w:tcPr>
          <w:p w14:paraId="06BE015C" w14:textId="3ABD900F" w:rsidR="006D60B6" w:rsidRDefault="006D60B6" w:rsidP="006D60B6">
            <w:r>
              <w:t>2</w:t>
            </w:r>
            <w:r w:rsidR="000E25B9">
              <w:t>,</w:t>
            </w:r>
            <w:r>
              <w:t>779</w:t>
            </w:r>
          </w:p>
        </w:tc>
        <w:tc>
          <w:tcPr>
            <w:tcW w:w="1318" w:type="dxa"/>
          </w:tcPr>
          <w:p w14:paraId="4246C7B1" w14:textId="154C7368" w:rsidR="006D60B6" w:rsidRDefault="006D60B6" w:rsidP="006D60B6">
            <w:r>
              <w:t>1</w:t>
            </w:r>
            <w:r w:rsidR="000E25B9">
              <w:t>,</w:t>
            </w:r>
            <w:r>
              <w:t>314</w:t>
            </w:r>
          </w:p>
        </w:tc>
        <w:tc>
          <w:tcPr>
            <w:tcW w:w="1319" w:type="dxa"/>
          </w:tcPr>
          <w:p w14:paraId="30679DA7" w14:textId="77777777" w:rsidR="006D60B6" w:rsidRDefault="006D60B6" w:rsidP="006D60B6"/>
        </w:tc>
        <w:tc>
          <w:tcPr>
            <w:tcW w:w="1319" w:type="dxa"/>
          </w:tcPr>
          <w:p w14:paraId="1217ED08" w14:textId="77777777" w:rsidR="006D60B6" w:rsidRDefault="006D60B6" w:rsidP="006D60B6"/>
        </w:tc>
      </w:tr>
    </w:tbl>
    <w:p w14:paraId="2493C55F" w14:textId="77777777" w:rsidR="00A515BE" w:rsidRDefault="00A515BE" w:rsidP="00A515BE">
      <w:pPr>
        <w:spacing w:before="0" w:after="0" w:line="240" w:lineRule="auto"/>
        <w:rPr>
          <w:rFonts w:ascii="Calibri" w:hAnsi="Calibri"/>
        </w:rPr>
      </w:pPr>
    </w:p>
    <w:p w14:paraId="3022F932" w14:textId="77777777" w:rsidR="000E25B9" w:rsidRDefault="000E25B9" w:rsidP="000E25B9">
      <w:pPr>
        <w:pStyle w:val="Heading2"/>
        <w:numPr>
          <w:ilvl w:val="0"/>
          <w:numId w:val="0"/>
        </w:numPr>
        <w:ind w:left="1134"/>
      </w:pPr>
    </w:p>
    <w:p w14:paraId="54079AC3" w14:textId="77777777" w:rsidR="00A515BE" w:rsidRDefault="00A515BE" w:rsidP="00A515BE">
      <w:pPr>
        <w:pStyle w:val="Heading2"/>
      </w:pPr>
      <w:bookmarkStart w:id="291" w:name="_Toc426447370"/>
      <w:bookmarkStart w:id="292" w:name="_Toc426447783"/>
      <w:r>
        <w:t>Summary Points</w:t>
      </w:r>
      <w:bookmarkEnd w:id="291"/>
      <w:bookmarkEnd w:id="292"/>
    </w:p>
    <w:p w14:paraId="42C90F18" w14:textId="77777777" w:rsidR="00A515BE" w:rsidRDefault="00A515BE" w:rsidP="00A515BE">
      <w:pPr>
        <w:pStyle w:val="ListParagraph"/>
        <w:numPr>
          <w:ilvl w:val="0"/>
          <w:numId w:val="14"/>
        </w:numPr>
        <w:ind w:left="567" w:hanging="567"/>
        <w:rPr>
          <w:rFonts w:ascii="Calibri" w:hAnsi="Calibri"/>
        </w:rPr>
      </w:pPr>
      <w:r>
        <w:rPr>
          <w:rFonts w:ascii="Calibri" w:hAnsi="Calibri"/>
        </w:rPr>
        <w:t>Around 7% of women in the 1946-51 cohort had reported a diagnosis of breast cancer by Survey 7.</w:t>
      </w:r>
    </w:p>
    <w:p w14:paraId="3654E6E8" w14:textId="2AD1F617" w:rsidR="00A515BE" w:rsidRDefault="00A515BE" w:rsidP="00A515BE">
      <w:pPr>
        <w:pStyle w:val="ListParagraph"/>
        <w:numPr>
          <w:ilvl w:val="0"/>
          <w:numId w:val="14"/>
        </w:numPr>
        <w:ind w:left="567" w:hanging="567"/>
        <w:rPr>
          <w:rFonts w:ascii="Calibri" w:hAnsi="Calibri"/>
        </w:rPr>
      </w:pPr>
      <w:r>
        <w:rPr>
          <w:rFonts w:ascii="Calibri" w:hAnsi="Calibri"/>
        </w:rPr>
        <w:t xml:space="preserve">Breast cancer was more common among </w:t>
      </w:r>
      <w:r w:rsidR="000E25B9">
        <w:rPr>
          <w:rFonts w:ascii="Calibri" w:hAnsi="Calibri"/>
        </w:rPr>
        <w:t>w</w:t>
      </w:r>
      <w:r>
        <w:rPr>
          <w:rFonts w:ascii="Calibri" w:hAnsi="Calibri"/>
        </w:rPr>
        <w:t>omen with lower levels of education and more difficulty managing on income.</w:t>
      </w:r>
    </w:p>
    <w:p w14:paraId="722B2E4A" w14:textId="77777777" w:rsidR="00A515BE" w:rsidRDefault="00A515BE" w:rsidP="00A515BE">
      <w:pPr>
        <w:pStyle w:val="ListParagraph"/>
        <w:numPr>
          <w:ilvl w:val="0"/>
          <w:numId w:val="14"/>
        </w:numPr>
        <w:ind w:left="567" w:hanging="567"/>
        <w:rPr>
          <w:rFonts w:ascii="Calibri" w:hAnsi="Calibri"/>
        </w:rPr>
      </w:pPr>
      <w:r>
        <w:rPr>
          <w:rFonts w:ascii="Calibri" w:hAnsi="Calibri"/>
        </w:rPr>
        <w:t>Smokers had higher prevalence of breast cancer.</w:t>
      </w:r>
    </w:p>
    <w:p w14:paraId="7D9BCF2E" w14:textId="77777777" w:rsidR="00A515BE" w:rsidRDefault="00A515BE" w:rsidP="00A515BE">
      <w:pPr>
        <w:pStyle w:val="ListParagraph"/>
        <w:numPr>
          <w:ilvl w:val="0"/>
          <w:numId w:val="14"/>
        </w:numPr>
        <w:ind w:left="567" w:hanging="567"/>
        <w:rPr>
          <w:rFonts w:ascii="Calibri" w:hAnsi="Calibri"/>
        </w:rPr>
      </w:pPr>
      <w:r>
        <w:rPr>
          <w:rFonts w:ascii="Calibri" w:hAnsi="Calibri"/>
        </w:rPr>
        <w:t>There is a higher incidence and prevalence of breast cancer up to Survey 6 among women in the 1946-51 cohort who were underweight at Survey 1, but with higher incidence among overweight and obese women at Survey 7.</w:t>
      </w:r>
    </w:p>
    <w:p w14:paraId="5D68131E" w14:textId="77777777" w:rsidR="00A515BE" w:rsidRDefault="00A515BE" w:rsidP="00A515BE">
      <w:pPr>
        <w:pStyle w:val="ListParagraph"/>
        <w:numPr>
          <w:ilvl w:val="0"/>
          <w:numId w:val="14"/>
        </w:numPr>
        <w:ind w:left="567" w:hanging="567"/>
        <w:rPr>
          <w:rFonts w:ascii="Calibri" w:hAnsi="Calibri"/>
        </w:rPr>
      </w:pPr>
      <w:r>
        <w:rPr>
          <w:rFonts w:ascii="Calibri" w:hAnsi="Calibri"/>
        </w:rPr>
        <w:t>The association between breast cancer and physical function and mental health-related quality of life is small.</w:t>
      </w:r>
    </w:p>
    <w:p w14:paraId="29BE4C33" w14:textId="3EA72F56" w:rsidR="00B92290" w:rsidRDefault="00B92290" w:rsidP="00A515BE">
      <w:pPr>
        <w:pStyle w:val="ListParagraph"/>
        <w:numPr>
          <w:ilvl w:val="0"/>
          <w:numId w:val="14"/>
        </w:numPr>
        <w:ind w:left="567" w:hanging="567"/>
        <w:rPr>
          <w:rFonts w:ascii="Calibri" w:hAnsi="Calibri"/>
        </w:rPr>
      </w:pPr>
      <w:r>
        <w:rPr>
          <w:rFonts w:ascii="Calibri" w:hAnsi="Calibri"/>
        </w:rPr>
        <w:t>Differences in the number of general practice consultations by women with and without breast cancer</w:t>
      </w:r>
      <w:r w:rsidRPr="00B92290">
        <w:rPr>
          <w:rFonts w:ascii="Calibri" w:hAnsi="Calibri"/>
        </w:rPr>
        <w:t xml:space="preserve"> </w:t>
      </w:r>
      <w:r>
        <w:rPr>
          <w:rFonts w:ascii="Calibri" w:hAnsi="Calibri"/>
        </w:rPr>
        <w:t>are small. However, examination of MBS costs highlights larger differences which may indicate a greater uptake of additional items, such as access to allied health practitioners, by women who have ever reported breast cancer.</w:t>
      </w:r>
    </w:p>
    <w:p w14:paraId="4607CECE" w14:textId="3B6AA30E" w:rsidR="00A515BE" w:rsidRDefault="00A515BE">
      <w:pPr>
        <w:spacing w:before="0" w:after="0" w:line="240" w:lineRule="auto"/>
        <w:jc w:val="left"/>
      </w:pPr>
      <w:r>
        <w:br w:type="page"/>
      </w:r>
    </w:p>
    <w:p w14:paraId="3B444656" w14:textId="55EB7411" w:rsidR="00A515BE" w:rsidRPr="00002F11" w:rsidRDefault="00A515BE" w:rsidP="00A515BE">
      <w:pPr>
        <w:pStyle w:val="Heading1"/>
      </w:pPr>
      <w:bookmarkStart w:id="293" w:name="_Toc426447371"/>
      <w:bookmarkStart w:id="294" w:name="_Toc426447784"/>
      <w:r>
        <w:lastRenderedPageBreak/>
        <w:t>Cardiovascular conditions</w:t>
      </w:r>
      <w:bookmarkEnd w:id="293"/>
      <w:bookmarkEnd w:id="294"/>
    </w:p>
    <w:p w14:paraId="454B2FCD" w14:textId="77777777" w:rsidR="00A515BE" w:rsidRPr="00002F11" w:rsidRDefault="00A515BE" w:rsidP="00A515BE">
      <w:pPr>
        <w:rPr>
          <w:rFonts w:ascii="Times New Roman" w:hAnsi="Times New Roman" w:cs="Times New Roman"/>
        </w:rPr>
      </w:pPr>
    </w:p>
    <w:p w14:paraId="7075AE27" w14:textId="77777777" w:rsidR="00A515BE" w:rsidRPr="00EC2BA3" w:rsidRDefault="00A515BE" w:rsidP="00A515BE">
      <w:pPr>
        <w:rPr>
          <w:rFonts w:ascii="Calibri" w:hAnsi="Calibri" w:cs="Calibri"/>
        </w:rPr>
      </w:pPr>
      <w:r w:rsidRPr="00EC2BA3">
        <w:rPr>
          <w:rFonts w:ascii="Calibri" w:hAnsi="Calibri" w:cs="Calibri"/>
        </w:rPr>
        <w:t xml:space="preserve">Heart disease and stroke are commonly used terms for describing the most prevalent forms of cardiovascular disease. However these terms cover many different diagnoses and pathologies. For example, heart disease includes acute myocardial infarction (heart attack), angina, arrhythmias, and heart failure, which are mainly due to atherosclerosis, as well as rheumatic heart disease which has an infectious origin, valvular disease, and congenital heart problems. The most common forms of “heart disease” in Australia are coronary heart disease (including acute myocardial infraction, angina and other ischaemic heart disease) and heart failure. </w:t>
      </w:r>
    </w:p>
    <w:p w14:paraId="6DA6F079" w14:textId="77777777" w:rsidR="00A515BE" w:rsidRPr="00002F11" w:rsidRDefault="00A515BE" w:rsidP="00A515BE">
      <w:pPr>
        <w:spacing w:before="0" w:after="0" w:line="240" w:lineRule="auto"/>
        <w:rPr>
          <w:rFonts w:ascii="Calibri" w:hAnsi="Calibri" w:cs="Calibri"/>
          <w:sz w:val="22"/>
          <w:szCs w:val="22"/>
        </w:rPr>
      </w:pPr>
    </w:p>
    <w:p w14:paraId="386437C9" w14:textId="266EEBB8" w:rsidR="00A515BE" w:rsidRPr="00950EFF" w:rsidRDefault="00A515BE" w:rsidP="00A515BE">
      <w:pPr>
        <w:rPr>
          <w:rFonts w:cs="Times New Roman"/>
          <w:shd w:val="clear" w:color="auto" w:fill="FFFFFF"/>
        </w:rPr>
      </w:pPr>
      <w:r w:rsidRPr="00002F11">
        <w:t xml:space="preserve">Similarly, while stroke </w:t>
      </w:r>
      <w:r w:rsidRPr="00950EFF">
        <w:t xml:space="preserve">is due to loss of blood supply to the brain, usually due to atherosclerosis, it may not be readily distinguished from transient ischaemic attacks which are sometimes called ‘mini-strokes’ or other conditions that produce similar symptoms (sometimes called ‘stroke mimics’) </w:t>
      </w:r>
      <w:r w:rsidRPr="00950EFF">
        <w:fldChar w:fldCharType="begin">
          <w:fldData xml:space="preserve">PEVuZE5vdGU+PENpdGU+PEF1dGhvcj5IYW5rZXk8L0F1dGhvcj48WWVhcj4yMDE1PC9ZZWFyPjxS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mg1Njwv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==
</w:fldData>
        </w:fldChar>
      </w:r>
      <w:r w:rsidRPr="00950EFF">
        <w:instrText xml:space="preserve"> ADDIN EN.CITE </w:instrText>
      </w:r>
      <w:r w:rsidRPr="00950EFF">
        <w:fldChar w:fldCharType="begin">
          <w:fldData xml:space="preserve">PEVuZE5vdGU+PENpdGU+PEF1dGhvcj5IYW5rZXk8L0F1dGhvcj48WWVhcj4yMDE1PC9ZZWFyPjxS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mg1Njwv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==
</w:fldData>
        </w:fldChar>
      </w:r>
      <w:r w:rsidRPr="00950EFF">
        <w:instrText xml:space="preserve"> ADDIN EN.CITE.DATA </w:instrText>
      </w:r>
      <w:r w:rsidRPr="00950EFF">
        <w:fldChar w:fldCharType="end"/>
      </w:r>
      <w:r w:rsidRPr="00950EFF">
        <w:fldChar w:fldCharType="separate"/>
      </w:r>
      <w:r w:rsidRPr="00950EFF">
        <w:rPr>
          <w:noProof/>
        </w:rPr>
        <w:t>(</w:t>
      </w:r>
      <w:hyperlink w:anchor="_ENREF_32" w:tooltip="Hankey, 2015 #28" w:history="1">
        <w:r w:rsidR="002139DB" w:rsidRPr="00950EFF">
          <w:rPr>
            <w:noProof/>
          </w:rPr>
          <w:t>Hankey and Blacker, 2015</w:t>
        </w:r>
      </w:hyperlink>
      <w:r w:rsidRPr="00950EFF">
        <w:rPr>
          <w:noProof/>
        </w:rPr>
        <w:t>)</w:t>
      </w:r>
      <w:r w:rsidRPr="00950EFF">
        <w:fldChar w:fldCharType="end"/>
      </w:r>
      <w:r w:rsidRPr="00950EFF">
        <w:t>.</w:t>
      </w:r>
    </w:p>
    <w:p w14:paraId="77BCEE29" w14:textId="77777777" w:rsidR="00A515BE" w:rsidRPr="00950EFF" w:rsidRDefault="00A515BE" w:rsidP="00A515BE">
      <w:pPr>
        <w:spacing w:before="0" w:after="0" w:line="240" w:lineRule="auto"/>
      </w:pPr>
    </w:p>
    <w:p w14:paraId="26099A6D" w14:textId="448B7C58" w:rsidR="00A515BE" w:rsidRPr="00002F11" w:rsidRDefault="00A515BE" w:rsidP="00A515BE">
      <w:r w:rsidRPr="00950EFF">
        <w:t xml:space="preserve">Cardiovascular disease, which includes both heart disease and stroke, is the leading cause of death for women and men in Australia, although the rates have declined by about two-thirds over the last 30 years </w:t>
      </w:r>
      <w:r w:rsidRPr="00950EFF">
        <w:fldChar w:fldCharType="begin"/>
      </w:r>
      <w:r w:rsidRPr="00950EFF">
        <w:instrText xml:space="preserve"> ADDIN EN.CITE &lt;EndNote&gt;&lt;Cite&gt;&lt;Author&gt;AIHW&lt;/Author&gt;&lt;Year&gt;2014&lt;/Year&gt;&lt;RecNum&gt;29&lt;/RecNum&gt;&lt;DisplayText&gt;(AIHW, 2014a)&lt;/DisplayText&gt;&lt;record&gt;&lt;rec-number&gt;29&lt;/rec-number&gt;&lt;foreign-keys&gt;&lt;key app="EN" db-id="pwrrwxdaa2200me0xfkxz5fnzstf9pwaf9vt"&gt;29&lt;/key&gt;&lt;/foreign-keys&gt;&lt;ref-type name="Report"&gt;27&lt;/ref-type&gt;&lt;contributors&gt;&lt;authors&gt;&lt;author&gt;AIHW,&lt;/author&gt;&lt;/authors&gt;&lt;/contributors&gt;&lt;titles&gt;&lt;title&gt;Cardiovascular disease, diabetes and chronic kidney disease: Australian facts mortality. Cardiovascular, diabetes and chronic kidney disease series no. 1. Cat. no. CDK 1.&lt;/title&gt;&lt;/titles&gt;&lt;dates&gt;&lt;year&gt;2014&lt;/year&gt;&lt;/dates&gt;&lt;pub-location&gt;Canberra&lt;/pub-location&gt;&lt;publisher&gt;AIHW&lt;/publisher&gt;&lt;urls&gt;&lt;/urls&gt;&lt;/record&gt;&lt;/Cite&gt;&lt;/EndNote&gt;</w:instrText>
      </w:r>
      <w:r w:rsidRPr="00950EFF">
        <w:fldChar w:fldCharType="separate"/>
      </w:r>
      <w:r w:rsidRPr="00950EFF">
        <w:rPr>
          <w:noProof/>
        </w:rPr>
        <w:t>(</w:t>
      </w:r>
      <w:hyperlink w:anchor="_ENREF_4" w:tooltip="AIHW, 2014 #29" w:history="1">
        <w:r w:rsidR="002139DB" w:rsidRPr="00950EFF">
          <w:rPr>
            <w:noProof/>
          </w:rPr>
          <w:t>AIHW, 2014a</w:t>
        </w:r>
      </w:hyperlink>
      <w:r w:rsidRPr="00950EFF">
        <w:rPr>
          <w:noProof/>
        </w:rPr>
        <w:t>)</w:t>
      </w:r>
      <w:r w:rsidRPr="00950EFF">
        <w:fldChar w:fldCharType="end"/>
      </w:r>
      <w:r w:rsidRPr="00950EFF">
        <w:t xml:space="preserve">. Heart disease death rates are 1.8 times higher for men than women but death rates for stroke are similar for both sexes.  Death from cardiovascular disease is rare among women aged below about 65 years but rates increase with age so that in 2011 87% of all female deaths from cardiovascular disease occurred in women aged 75 or more.  In contrast, self-reported prevalence of these conditions increases approximately linearly with age and is higher among men than women at all ages </w:t>
      </w:r>
      <w:r w:rsidRPr="00950EFF">
        <w:fldChar w:fldCharType="begin"/>
      </w:r>
      <w:r w:rsidRPr="00950EFF">
        <w:instrText xml:space="preserve"> ADDIN EN.CITE &lt;EndNote&gt;&lt;Cite&gt;&lt;Author&gt;AIHW&lt;/Author&gt;&lt;Year&gt;2014&lt;/Year&gt;&lt;RecNum&gt;30&lt;/RecNum&gt;&lt;DisplayText&gt;(AIHW, 2014b)&lt;/DisplayText&gt;&lt;record&gt;&lt;rec-number&gt;30&lt;/rec-number&gt;&lt;foreign-keys&gt;&lt;key app="EN" db-id="pwrrwxdaa2200me0xfkxz5fnzstf9pwaf9vt"&gt;30&lt;/key&gt;&lt;/foreign-keys&gt;&lt;ref-type name="Report"&gt;27&lt;/ref-type&gt;&lt;contributors&gt;&lt;authors&gt;&lt;author&gt;AIHW,&lt;/author&gt;&lt;/authors&gt;&lt;/contributors&gt;&lt;titles&gt;&lt;title&gt;Cardiovascular disease, diabetes and chronic kidney disease: Australian facts: prevalence and incidence. Cardiovascular, diabetes and chronic kidney disease series no. 2. Cat. no. CDK 2&lt;/title&gt;&lt;/titles&gt;&lt;dates&gt;&lt;year&gt;2014&lt;/year&gt;&lt;/dates&gt;&lt;pub-location&gt;Canberra&lt;/pub-location&gt;&lt;publisher&gt;AIHW&lt;/publisher&gt;&lt;urls&gt;&lt;/urls&gt;&lt;/record&gt;&lt;/Cite&gt;&lt;/EndNote&gt;</w:instrText>
      </w:r>
      <w:r w:rsidRPr="00950EFF">
        <w:fldChar w:fldCharType="separate"/>
      </w:r>
      <w:r w:rsidRPr="00950EFF">
        <w:rPr>
          <w:noProof/>
        </w:rPr>
        <w:t>(</w:t>
      </w:r>
      <w:hyperlink w:anchor="_ENREF_5" w:tooltip="AIHW, 2014 #30" w:history="1">
        <w:r w:rsidR="002139DB" w:rsidRPr="00950EFF">
          <w:rPr>
            <w:noProof/>
          </w:rPr>
          <w:t>AIHW, 2014b</w:t>
        </w:r>
      </w:hyperlink>
      <w:r w:rsidRPr="00950EFF">
        <w:rPr>
          <w:noProof/>
        </w:rPr>
        <w:t>)</w:t>
      </w:r>
      <w:r w:rsidRPr="00950EFF">
        <w:fldChar w:fldCharType="end"/>
      </w:r>
      <w:r w:rsidRPr="00950EFF">
        <w:t>. However, a consequence of the diversity of conditions covered by the terms “heart disease” and “stroke” is that when people</w:t>
      </w:r>
      <w:r w:rsidRPr="00002F11">
        <w:t xml:space="preserve"> self-report a condition they may not all be referring to the same clinical disease. Also differences in the wording of survey questions limit comparability between different surveys. </w:t>
      </w:r>
    </w:p>
    <w:p w14:paraId="597600EB" w14:textId="77777777" w:rsidR="00A515BE" w:rsidRPr="00002F11" w:rsidRDefault="00A515BE" w:rsidP="00A515BE">
      <w:pPr>
        <w:spacing w:before="0" w:after="0" w:line="240" w:lineRule="auto"/>
        <w:rPr>
          <w:rFonts w:ascii="Times New Roman" w:hAnsi="Times New Roman" w:cs="Times New Roman"/>
        </w:rPr>
      </w:pPr>
    </w:p>
    <w:p w14:paraId="1F0E0F7D"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295" w:name="_Toc426447372"/>
      <w:bookmarkStart w:id="296" w:name="_Toc426447785"/>
      <w:r w:rsidRPr="00002F11">
        <w:rPr>
          <w:rFonts w:ascii="Calibri" w:eastAsia="MS Gothic" w:hAnsi="Calibri" w:cs="Calibri"/>
          <w:b/>
          <w:bCs/>
          <w:sz w:val="26"/>
          <w:szCs w:val="26"/>
        </w:rPr>
        <w:t>Ascertainment of heart disease and stroke in ALSWH</w:t>
      </w:r>
      <w:bookmarkEnd w:id="295"/>
      <w:bookmarkEnd w:id="296"/>
    </w:p>
    <w:p w14:paraId="7974F943" w14:textId="77777777" w:rsidR="00A515BE" w:rsidRPr="00002F11" w:rsidRDefault="00A515BE" w:rsidP="00A515BE">
      <w:pPr>
        <w:rPr>
          <w:rFonts w:cs="Calibri"/>
          <w:b/>
          <w:bCs/>
          <w:sz w:val="22"/>
          <w:szCs w:val="22"/>
        </w:rPr>
      </w:pPr>
    </w:p>
    <w:p w14:paraId="178B6ACA" w14:textId="77777777" w:rsidR="00A515BE" w:rsidRDefault="00A515BE" w:rsidP="00A515BE">
      <w:pPr>
        <w:spacing w:after="160"/>
      </w:pPr>
      <w:r w:rsidRPr="00002F11">
        <w:t>In ALSWH, pre-existing heart disease was ascertained from the question in Survey 1:</w:t>
      </w:r>
    </w:p>
    <w:p w14:paraId="5A8C8CFD" w14:textId="77777777" w:rsidR="00A515BE" w:rsidRDefault="00A515BE" w:rsidP="00A515BE">
      <w:pPr>
        <w:spacing w:before="0" w:after="0" w:line="240" w:lineRule="auto"/>
        <w:jc w:val="center"/>
      </w:pPr>
      <w:r w:rsidRPr="00002F11">
        <w:t xml:space="preserve"> “Have you ever been told by a doctor that you have heart disease?”</w:t>
      </w:r>
    </w:p>
    <w:p w14:paraId="5D09BC4C" w14:textId="77777777" w:rsidR="00A515BE" w:rsidRPr="00002F11" w:rsidRDefault="00A515BE" w:rsidP="00A515BE">
      <w:pPr>
        <w:spacing w:before="0" w:after="0" w:line="240" w:lineRule="auto"/>
        <w:ind w:firstLine="720"/>
        <w:rPr>
          <w:sz w:val="22"/>
          <w:szCs w:val="22"/>
        </w:rPr>
      </w:pPr>
    </w:p>
    <w:p w14:paraId="59898926" w14:textId="77777777" w:rsidR="00A515BE" w:rsidRDefault="00A515BE" w:rsidP="00A515BE">
      <w:pPr>
        <w:spacing w:after="160"/>
      </w:pPr>
      <w:r w:rsidRPr="00002F11">
        <w:t>New cases of heart disease were ascertained at each subsequent survey from responses to the question:</w:t>
      </w:r>
    </w:p>
    <w:p w14:paraId="0C5F52F8" w14:textId="77777777" w:rsidR="00A515BE" w:rsidRPr="00002F11" w:rsidRDefault="00A515BE" w:rsidP="00A515BE">
      <w:pPr>
        <w:jc w:val="center"/>
      </w:pPr>
      <w:r w:rsidRPr="00002F11">
        <w:t xml:space="preserve"> “In the last three years have you been diagnosed or treated for heart disease?”</w:t>
      </w:r>
    </w:p>
    <w:p w14:paraId="3FFEB79B" w14:textId="17F81612" w:rsidR="00A515BE" w:rsidRPr="00002F11" w:rsidRDefault="00A515BE" w:rsidP="00A515BE">
      <w:r>
        <w:lastRenderedPageBreak/>
        <w:t>S</w:t>
      </w:r>
      <w:r w:rsidRPr="00002F11">
        <w:t xml:space="preserve">everal </w:t>
      </w:r>
      <w:r>
        <w:t xml:space="preserve">ALSWH </w:t>
      </w:r>
      <w:r w:rsidRPr="00002F11">
        <w:t>sub-stud</w:t>
      </w:r>
      <w:r w:rsidRPr="00950EFF">
        <w:t xml:space="preserve">ies have been conducted with women who reported they had heart disease. Follow-up of 233 women in the 1946-51 cohort who reported “heart disease” on Survey 1 indicated that only 25% of women were referring to ischaemic heart disease, with others referring to arrhythmias, valvular heart disease, rheumatic fever, congenital heart disease, and cardiac failure </w:t>
      </w:r>
      <w:r w:rsidRPr="00950EFF">
        <w:fldChar w:fldCharType="begin"/>
      </w:r>
      <w:r w:rsidRPr="00950EFF">
        <w:instrText xml:space="preserve"> ADDIN EN.CITE &lt;EndNote&gt;&lt;Cite&gt;&lt;Author&gt;Guillemin&lt;/Author&gt;&lt;Year&gt;2004&lt;/Year&gt;&lt;RecNum&gt;31&lt;/RecNum&gt;&lt;DisplayText&gt;(Guillemin, 2004)&lt;/DisplayText&gt;&lt;record&gt;&lt;rec-number&gt;31&lt;/rec-number&gt;&lt;foreign-keys&gt;&lt;key app="EN" db-id="pwrrwxdaa2200me0xfkxz5fnzstf9pwaf9vt"&gt;31&lt;/key&gt;&lt;/foreign-keys&gt;&lt;ref-type name="Journal Article"&gt;17&lt;/ref-type&gt;&lt;contributors&gt;&lt;authors&gt;&lt;author&gt;Guillemin, M.&lt;/author&gt;&lt;/authors&gt;&lt;/contributors&gt;&lt;titles&gt;&lt;title&gt;Heart disease and mid-age women: focusing on gender and age&lt;/title&gt;&lt;secondary-title&gt;Health Sociology Review&lt;/secondary-title&gt;&lt;/titles&gt;&lt;periodical&gt;&lt;full-title&gt;Health Sociology Review&lt;/full-title&gt;&lt;/periodical&gt;&lt;pages&gt;7-14&lt;/pages&gt;&lt;volume&gt;13&lt;/volume&gt;&lt;number&gt;1&lt;/number&gt;&lt;dates&gt;&lt;year&gt;2004&lt;/year&gt;&lt;/dates&gt;&lt;urls&gt;&lt;/urls&gt;&lt;/record&gt;&lt;/Cite&gt;&lt;/EndNote&gt;</w:instrText>
      </w:r>
      <w:r w:rsidRPr="00950EFF">
        <w:fldChar w:fldCharType="separate"/>
      </w:r>
      <w:r w:rsidRPr="00950EFF">
        <w:rPr>
          <w:noProof/>
        </w:rPr>
        <w:t>(</w:t>
      </w:r>
      <w:hyperlink w:anchor="_ENREF_31" w:tooltip="Guillemin, 2004 #31" w:history="1">
        <w:r w:rsidR="002139DB" w:rsidRPr="00950EFF">
          <w:rPr>
            <w:noProof/>
          </w:rPr>
          <w:t>Guillemin, 2004</w:t>
        </w:r>
      </w:hyperlink>
      <w:r w:rsidRPr="00950EFF">
        <w:rPr>
          <w:noProof/>
        </w:rPr>
        <w:t>)</w:t>
      </w:r>
      <w:r w:rsidRPr="00950EFF">
        <w:fldChar w:fldCharType="end"/>
      </w:r>
      <w:r w:rsidRPr="00950EFF">
        <w:t>.  In later surveys the term ‘heart disease’ was explained as ‘heart disease (including heart attack, angina)’ or, for the 1921-26 cohort the item for heart disease was replaced by three separate i</w:t>
      </w:r>
      <w:r w:rsidRPr="00002F11">
        <w:t>tems: heart attack, angina and other heart problems.</w:t>
      </w:r>
    </w:p>
    <w:p w14:paraId="29D68209" w14:textId="77777777" w:rsidR="00A515BE" w:rsidRPr="00002F11" w:rsidRDefault="00A515BE" w:rsidP="00A515BE">
      <w:pPr>
        <w:rPr>
          <w:sz w:val="22"/>
          <w:szCs w:val="22"/>
        </w:rPr>
      </w:pPr>
    </w:p>
    <w:p w14:paraId="25476D1C" w14:textId="3BE9A170" w:rsidR="00A515BE" w:rsidRPr="00002F11" w:rsidRDefault="00A515BE" w:rsidP="00A515BE">
      <w:r w:rsidRPr="00002F11">
        <w:t>In other ALSWH sub-studies, where the study team contacted the participants and asked more detailed quest</w:t>
      </w:r>
      <w:r w:rsidRPr="00950EFF">
        <w:t xml:space="preserve">ions, for example about the tests or treatment they had, almost half the women said they did not in fact have heart disease. Possibly they had experienced symptoms and sought medical attention, but subsequent investigations had revealed an alternative explanation for their symptoms.  A more specific check of the validity of self-reported heart disease was undertaken by comparing hospital records for women living in New South Wales who had at least one hospital admission. In this study there was poor (1921-26 cohort) to moderate (1946-51 cohort) agreement between women’s self-report of a diagnosis of heart disease and a diagnosis of heart disease in hospital records (ICD-10 120-125) </w:t>
      </w:r>
      <w:r w:rsidRPr="00950EFF">
        <w:fldChar w:fldCharType="begin"/>
      </w:r>
      <w:r w:rsidR="00824739">
        <w:instrText xml:space="preserve"> ADDIN EN.CITE &lt;EndNote&gt;&lt;Cite&gt;&lt;Author&gt;Navin&lt;/Author&gt;&lt;Year&gt;2015&lt;/Year&gt;&lt;RecNum&gt;2&lt;/RecNum&gt;&lt;DisplayText&gt;(Navin et al., 2015)&lt;/DisplayText&gt;&lt;record&gt;&lt;rec-number&gt;2&lt;/rec-number&gt;&lt;foreign-keys&gt;&lt;key app="EN" db-id="pwrrwxdaa2200me0xfkxz5fnzstf9pwaf9vt"&gt;2&lt;/key&gt;&lt;/foreign-keys&gt;&lt;ref-type name="Journal Article"&gt;17&lt;/ref-type&gt;&lt;contributors&gt;&lt;authors&gt;&lt;author&gt;Navin, Cristina T. J.&lt;/author&gt;&lt;author&gt;Stewart, Williams J. A.&lt;/author&gt;&lt;author&gt;Parkinson, L.&lt;/author&gt;&lt;author&gt;Sibbritt, D. W.&lt;/author&gt;&lt;author&gt;Byles, J. E.&lt;/author&gt;&lt;/authors&gt;&lt;/contributors&gt;&lt;auth-address&gt;Population Health Division, Centre for Epidemiology and Evidence, NSW Ministry of Health, Sydney, New South Wales, Australia.&lt;/auth-address&gt;&lt;titles&gt;&lt;title&gt;Identification of diabetes, heart disease, hypertension and stroke in mid- and older-aged women: Comparing self-report and administrative hospital data records&lt;/title&gt;&lt;secondary-title&gt;Geriatrics &amp;amp; Gerontology International&lt;/secondary-title&gt;&lt;alt-title&gt;Geriatr Gerontol Int&lt;/alt-title&gt;&lt;/titles&gt;&lt;periodical&gt;&lt;full-title&gt;Geriatrics &amp;amp; gerontology international&lt;/full-title&gt;&lt;abbr-1&gt;Geriatr Gerontol Int&lt;/abbr-1&gt;&lt;/periodical&gt;&lt;alt-periodical&gt;&lt;full-title&gt;Geriatrics &amp;amp; gerontology international&lt;/full-title&gt;&lt;abbr-1&gt;Geriatr Gerontol Int&lt;/abbr-1&gt;&lt;/alt-periodical&gt;&lt;edition&gt;2015/01/24&lt;/edition&gt;&lt;dates&gt;&lt;year&gt;2015&lt;/year&gt;&lt;pub-dates&gt;&lt;date&gt;Jan 22&lt;/date&gt;&lt;/pub-dates&gt;&lt;/dates&gt;&lt;isbn&gt;1447-0594 (Electronic)&amp;#xD;1447-0594 (Linking)&lt;/isbn&gt;&lt;accession-num&gt;25613080&lt;/accession-num&gt;&lt;urls&gt;&lt;related-urls&gt;&lt;url&gt;http://www.ncbi.nlm.nih.gov/pubmed/25613080&lt;/url&gt;&lt;/related-urls&gt;&lt;/urls&gt;&lt;electronic-resource-num&gt;10.1111/ggi.12442&lt;/electronic-resource-num&gt;&lt;language&gt;Eng&lt;/language&gt;&lt;/record&gt;&lt;/Cite&gt;&lt;/EndNote&gt;</w:instrText>
      </w:r>
      <w:r w:rsidRPr="00950EFF">
        <w:fldChar w:fldCharType="separate"/>
      </w:r>
      <w:r w:rsidRPr="00950EFF">
        <w:rPr>
          <w:noProof/>
        </w:rPr>
        <w:t>(</w:t>
      </w:r>
      <w:hyperlink w:anchor="_ENREF_69" w:tooltip="Navin, 2015 #2" w:history="1">
        <w:r w:rsidR="002139DB" w:rsidRPr="00950EFF">
          <w:rPr>
            <w:noProof/>
          </w:rPr>
          <w:t>Navin et al., 2015</w:t>
        </w:r>
      </w:hyperlink>
      <w:r w:rsidRPr="00950EFF">
        <w:rPr>
          <w:noProof/>
        </w:rPr>
        <w:t>)</w:t>
      </w:r>
      <w:r w:rsidRPr="00950EFF">
        <w:fldChar w:fldCharType="end"/>
      </w:r>
      <w:r w:rsidRPr="00950EFF">
        <w:t>.</w:t>
      </w:r>
      <w:r w:rsidRPr="00002F11">
        <w:t xml:space="preserve">    </w:t>
      </w:r>
    </w:p>
    <w:p w14:paraId="40319CD8" w14:textId="77777777" w:rsidR="00A515BE" w:rsidRPr="00002F11" w:rsidRDefault="00A515BE" w:rsidP="00A515BE">
      <w:pPr>
        <w:rPr>
          <w:sz w:val="22"/>
          <w:szCs w:val="22"/>
        </w:rPr>
      </w:pPr>
    </w:p>
    <w:p w14:paraId="4A5AE3DC" w14:textId="77777777" w:rsidR="00A515BE" w:rsidRDefault="00A515BE" w:rsidP="00A515BE">
      <w:r w:rsidRPr="00002F11">
        <w:t xml:space="preserve">Similar questions were asked about stroke, but without any explanation or changes in the wording over time. </w:t>
      </w:r>
    </w:p>
    <w:p w14:paraId="1BE43D26" w14:textId="77777777" w:rsidR="00A515BE" w:rsidRPr="00002F11" w:rsidRDefault="00A515BE" w:rsidP="00A515BE">
      <w:pPr>
        <w:spacing w:before="160" w:after="160"/>
        <w:jc w:val="center"/>
      </w:pPr>
      <w:r>
        <w:rPr>
          <w:lang w:val="en-US" w:eastAsia="en-AU"/>
        </w:rPr>
        <w:t xml:space="preserve"> “</w:t>
      </w:r>
      <w:r w:rsidRPr="00002F11">
        <w:rPr>
          <w:lang w:val="en-US" w:eastAsia="en-AU"/>
        </w:rPr>
        <w:t>In the last three years have you been diagnosed or treated for stroke?</w:t>
      </w:r>
      <w:r>
        <w:rPr>
          <w:lang w:val="en-US" w:eastAsia="en-AU"/>
        </w:rPr>
        <w:t>”</w:t>
      </w:r>
    </w:p>
    <w:p w14:paraId="1E0AA68F" w14:textId="4E3E08F4" w:rsidR="00A515BE" w:rsidRPr="00002F11" w:rsidRDefault="00A515BE" w:rsidP="00A515BE">
      <w:pPr>
        <w:spacing w:before="160"/>
      </w:pPr>
      <w:r w:rsidRPr="00002F11">
        <w:t>A comparison of self-reported survey data and hospital records showed the agreement bet</w:t>
      </w:r>
      <w:r w:rsidRPr="00950EFF">
        <w:t xml:space="preserve">ween self-report and hospital-recorded stroke was only fair to moderate.  Of the self-reported strokes that were not verified in the hospital data, many were due to the women reporting transient ischaemic attacks, strokes that occurred before the study, and possibly other stroke-like conditions.  In the older cohort, a large proportion of women with unverified strokes had hospital records of other cerebrovascular diseases </w:t>
      </w:r>
      <w:r w:rsidRPr="00950EFF">
        <w:fldChar w:fldCharType="begin"/>
      </w:r>
      <w:r w:rsidR="00824739">
        <w:instrText xml:space="preserve"> ADDIN EN.CITE &lt;EndNote&gt;&lt;Cite&gt;&lt;Author&gt;Jackson&lt;/Author&gt;&lt;Year&gt;2015&lt;/Year&gt;&lt;RecNum&gt;4&lt;/RecNum&gt;&lt;DisplayText&gt;(Jackson et al., 2015)&lt;/DisplayText&gt;&lt;record&gt;&lt;rec-number&gt;4&lt;/rec-number&gt;&lt;foreign-keys&gt;&lt;key app="EN" db-id="pwrrwxdaa2200me0xfkxz5fnzstf9pwaf9vt"&gt;4&lt;/key&gt;&lt;/foreign-keys&gt;&lt;ref-type name="Journal Article"&gt;17&lt;/ref-type&gt;&lt;contributors&gt;&lt;authors&gt;&lt;author&gt;Jackson, C. A.&lt;/author&gt;&lt;author&gt;Mishra, G. D.&lt;/author&gt;&lt;author&gt;Tooth, L.&lt;/author&gt;&lt;author&gt;Byles, J.&lt;/author&gt;&lt;author&gt;Dobson, A.&lt;/author&gt;&lt;/authors&gt;&lt;/contributors&gt;&lt;auth-address&gt;Centre for Longitudinal and Life Course Research, School of Public Health, University of Queensland, Herston QLD 4006, Australia. caroline.jackson@uq.ed.au.&lt;/auth-address&gt;&lt;titles&gt;&lt;title&gt;Moderate agreement between self-reported stroke and hospital-recorded stroke in two cohorts of Australian women: a validation study&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7&lt;/pages&gt;&lt;volume&gt;15&lt;/volume&gt;&lt;edition&gt;2015/01/24&lt;/edition&gt;&lt;dates&gt;&lt;year&gt;2015&lt;/year&gt;&lt;/dates&gt;&lt;isbn&gt;1471-2288 (Electronic)&amp;#xD;1471-2288 (Linking)&lt;/isbn&gt;&lt;accession-num&gt;25613556&lt;/accession-num&gt;&lt;work-type&gt;Research Support, Non-U.S. Gov&amp;apos;t&lt;/work-type&gt;&lt;urls&gt;&lt;related-urls&gt;&lt;url&gt;http://www.ncbi.nlm.nih.gov/pubmed/25613556&lt;/url&gt;&lt;/related-urls&gt;&lt;/urls&gt;&lt;custom2&gt;4320610&lt;/custom2&gt;&lt;electronic-resource-num&gt;10.1186/1471-2288-15-7&lt;/electronic-resource-num&gt;&lt;language&gt;eng&lt;/language&gt;&lt;/record&gt;&lt;/Cite&gt;&lt;/EndNote&gt;</w:instrText>
      </w:r>
      <w:r w:rsidRPr="00950EFF">
        <w:fldChar w:fldCharType="separate"/>
      </w:r>
      <w:r w:rsidRPr="00950EFF">
        <w:rPr>
          <w:noProof/>
        </w:rPr>
        <w:t>(</w:t>
      </w:r>
      <w:hyperlink w:anchor="_ENREF_46" w:tooltip="Jackson, 2015 #4" w:history="1">
        <w:r w:rsidR="002139DB" w:rsidRPr="00950EFF">
          <w:rPr>
            <w:noProof/>
          </w:rPr>
          <w:t>Jackson et al., 2015</w:t>
        </w:r>
      </w:hyperlink>
      <w:r w:rsidRPr="00950EFF">
        <w:rPr>
          <w:noProof/>
        </w:rPr>
        <w:t>)</w:t>
      </w:r>
      <w:r w:rsidRPr="00950EFF">
        <w:fldChar w:fldCharType="end"/>
      </w:r>
      <w:r w:rsidRPr="00950EFF">
        <w:t>.</w:t>
      </w:r>
      <w:r w:rsidRPr="00002F11">
        <w:t xml:space="preserve">    </w:t>
      </w:r>
    </w:p>
    <w:p w14:paraId="19A487EE" w14:textId="77777777" w:rsidR="00A515BE" w:rsidRPr="00002F11" w:rsidRDefault="00A515BE" w:rsidP="00A515BE">
      <w:pPr>
        <w:rPr>
          <w:sz w:val="22"/>
          <w:szCs w:val="22"/>
        </w:rPr>
      </w:pPr>
    </w:p>
    <w:p w14:paraId="57FF6FFB" w14:textId="77777777" w:rsidR="00A515BE" w:rsidRPr="00002F11" w:rsidRDefault="00A515BE" w:rsidP="00A515BE">
      <w:r w:rsidRPr="00002F11">
        <w:t>In this report the terms ‘heart conditions’ and ‘stroke conditions’ are used to emphasise that these self-reported conditions are not specific clinically diagnosed diseases, but rather a range of related conditions.</w:t>
      </w:r>
    </w:p>
    <w:p w14:paraId="7D77C4B3" w14:textId="77777777" w:rsidR="00A515BE" w:rsidRDefault="00A515BE" w:rsidP="00A515BE">
      <w:pPr>
        <w:spacing w:before="0" w:after="0" w:line="240" w:lineRule="auto"/>
        <w:jc w:val="left"/>
        <w:rPr>
          <w:rFonts w:ascii="Calibri" w:hAnsi="Calibri" w:cs="Calibri"/>
          <w:b/>
          <w:bCs/>
          <w:sz w:val="16"/>
          <w:szCs w:val="16"/>
        </w:rPr>
      </w:pPr>
      <w:r>
        <w:rPr>
          <w:rFonts w:ascii="Calibri" w:hAnsi="Calibri" w:cs="Calibri"/>
          <w:b/>
          <w:bCs/>
          <w:sz w:val="16"/>
          <w:szCs w:val="16"/>
        </w:rPr>
        <w:br w:type="page"/>
      </w:r>
    </w:p>
    <w:p w14:paraId="76C20308"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297" w:name="_Toc426447373"/>
      <w:bookmarkStart w:id="298" w:name="_Toc426447786"/>
      <w:r w:rsidRPr="00002F11">
        <w:rPr>
          <w:rFonts w:ascii="Calibri" w:eastAsia="MS Gothic" w:hAnsi="Calibri" w:cs="Calibri"/>
          <w:b/>
          <w:bCs/>
          <w:sz w:val="26"/>
          <w:szCs w:val="26"/>
        </w:rPr>
        <w:lastRenderedPageBreak/>
        <w:t>Prevalence of heart disease and stroke</w:t>
      </w:r>
      <w:bookmarkEnd w:id="297"/>
      <w:bookmarkEnd w:id="298"/>
    </w:p>
    <w:p w14:paraId="0BFB3B6D" w14:textId="77777777" w:rsidR="00A515BE" w:rsidRPr="00002F11" w:rsidRDefault="00A515BE" w:rsidP="00A515BE">
      <w:pPr>
        <w:pStyle w:val="Heading3"/>
      </w:pPr>
      <w:bookmarkStart w:id="299" w:name="_Toc426447374"/>
      <w:bookmarkStart w:id="300" w:name="_Toc426447787"/>
      <w:r w:rsidRPr="00002F11">
        <w:t>Heart conditions</w:t>
      </w:r>
      <w:bookmarkEnd w:id="299"/>
      <w:bookmarkEnd w:id="300"/>
    </w:p>
    <w:p w14:paraId="2CD63629" w14:textId="016342FD" w:rsidR="00A515BE" w:rsidRPr="00002F11" w:rsidRDefault="007E7202" w:rsidP="00A515BE">
      <w:r>
        <w:fldChar w:fldCharType="begin"/>
      </w:r>
      <w:r>
        <w:instrText xml:space="preserve"> REF _Ref419731666 \h </w:instrText>
      </w:r>
      <w:r>
        <w:fldChar w:fldCharType="separate"/>
      </w:r>
      <w:r w:rsidR="002B0B0C">
        <w:t xml:space="preserve">Figure </w:t>
      </w:r>
      <w:r w:rsidR="002B0B0C">
        <w:rPr>
          <w:noProof/>
        </w:rPr>
        <w:t>8</w:t>
      </w:r>
      <w:r w:rsidR="002B0B0C">
        <w:noBreakHyphen/>
      </w:r>
      <w:r w:rsidR="002B0B0C">
        <w:rPr>
          <w:noProof/>
        </w:rPr>
        <w:t>1</w:t>
      </w:r>
      <w:r>
        <w:fldChar w:fldCharType="end"/>
      </w:r>
      <w:r>
        <w:t xml:space="preserve"> </w:t>
      </w:r>
      <w:r w:rsidR="00A515BE" w:rsidRPr="00950EFF">
        <w:t xml:space="preserve">shows the cumulative prevalence of self-reported heart conditions among ALSWH participants. As expected this proportion increased with age and with the most rapid increase among the 1921-26 cohort, with over 40% of women reporting this condition by Survey 6.   The prevalence estimates are higher than reported for coronary heart disease alone from the Australian Health Survey 2011-12, as might be expected based on the broader description used in the ALSWH surveys </w:t>
      </w:r>
      <w:r w:rsidR="00A515BE" w:rsidRPr="00950EFF">
        <w:fldChar w:fldCharType="begin"/>
      </w:r>
      <w:r w:rsidR="00A515BE" w:rsidRPr="00950EFF">
        <w:instrText xml:space="preserve"> ADDIN EN.CITE &lt;EndNote&gt;&lt;Cite&gt;&lt;Author&gt;AIHW&lt;/Author&gt;&lt;Year&gt;2014&lt;/Year&gt;&lt;RecNum&gt;30&lt;/RecNum&gt;&lt;DisplayText&gt;(AIHW, 2014b)&lt;/DisplayText&gt;&lt;record&gt;&lt;rec-number&gt;30&lt;/rec-number&gt;&lt;foreign-keys&gt;&lt;key app="EN" db-id="pwrrwxdaa2200me0xfkxz5fnzstf9pwaf9vt"&gt;30&lt;/key&gt;&lt;/foreign-keys&gt;&lt;ref-type name="Report"&gt;27&lt;/ref-type&gt;&lt;contributors&gt;&lt;authors&gt;&lt;author&gt;AIHW,&lt;/author&gt;&lt;/authors&gt;&lt;/contributors&gt;&lt;titles&gt;&lt;title&gt;Cardiovascular disease, diabetes and chronic kidney disease: Australian facts: prevalence and incidence. Cardiovascular, diabetes and chronic kidney disease series no. 2. Cat. no. CDK 2&lt;/title&gt;&lt;/titles&gt;&lt;dates&gt;&lt;year&gt;2014&lt;/year&gt;&lt;/dates&gt;&lt;pub-location&gt;Canberra&lt;/pub-location&gt;&lt;publisher&gt;AIHW&lt;/publisher&gt;&lt;urls&gt;&lt;/urls&gt;&lt;/record&gt;&lt;/Cite&gt;&lt;/EndNote&gt;</w:instrText>
      </w:r>
      <w:r w:rsidR="00A515BE" w:rsidRPr="00950EFF">
        <w:fldChar w:fldCharType="separate"/>
      </w:r>
      <w:r w:rsidR="00A515BE" w:rsidRPr="00950EFF">
        <w:rPr>
          <w:noProof/>
        </w:rPr>
        <w:t>(</w:t>
      </w:r>
      <w:hyperlink w:anchor="_ENREF_5" w:tooltip="AIHW, 2014 #30" w:history="1">
        <w:r w:rsidR="002139DB" w:rsidRPr="00950EFF">
          <w:rPr>
            <w:noProof/>
          </w:rPr>
          <w:t>AIHW, 2014b</w:t>
        </w:r>
      </w:hyperlink>
      <w:r w:rsidR="00A515BE" w:rsidRPr="00950EFF">
        <w:rPr>
          <w:noProof/>
        </w:rPr>
        <w:t>)</w:t>
      </w:r>
      <w:r w:rsidR="00A515BE" w:rsidRPr="00950EFF">
        <w:fldChar w:fldCharType="end"/>
      </w:r>
      <w:r w:rsidR="00A515BE" w:rsidRPr="00950EFF">
        <w:t>.</w:t>
      </w:r>
      <w:r w:rsidR="00A515BE" w:rsidRPr="00002F11">
        <w:t xml:space="preserve"> </w:t>
      </w:r>
    </w:p>
    <w:p w14:paraId="30E8904C" w14:textId="77777777" w:rsidR="00A515BE" w:rsidRPr="00002F11" w:rsidRDefault="00A515BE" w:rsidP="00A515BE">
      <w:pPr>
        <w:rPr>
          <w:rFonts w:ascii="Times New Roman" w:hAnsi="Times New Roman" w:cs="Times New Roman"/>
        </w:rPr>
      </w:pPr>
    </w:p>
    <w:p w14:paraId="64F47F6F" w14:textId="77777777" w:rsidR="00A515BE" w:rsidRPr="00002F11" w:rsidRDefault="00A515BE" w:rsidP="00A515BE">
      <w:r w:rsidRPr="00002F11">
        <w:rPr>
          <w:noProof/>
          <w:lang w:eastAsia="en-AU"/>
        </w:rPr>
        <w:drawing>
          <wp:inline distT="0" distB="0" distL="0" distR="0" wp14:anchorId="133B8BDE" wp14:editId="6E71873B">
            <wp:extent cx="5727700" cy="4295775"/>
            <wp:effectExtent l="0" t="0" r="635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2C9BEA3" w14:textId="4F21D216" w:rsidR="00A515BE" w:rsidRPr="00002F11" w:rsidRDefault="00A515BE" w:rsidP="00A515BE">
      <w:pPr>
        <w:pStyle w:val="Caption"/>
      </w:pPr>
      <w:bookmarkStart w:id="301" w:name="_Ref419731666"/>
      <w:bookmarkStart w:id="302" w:name="_Toc420571021"/>
      <w:bookmarkStart w:id="303" w:name="_Toc420656892"/>
      <w:bookmarkStart w:id="304" w:name="_Toc420656976"/>
      <w:r>
        <w:t xml:space="preserve">Figure </w:t>
      </w:r>
      <w:r w:rsidR="003274F4">
        <w:fldChar w:fldCharType="begin"/>
      </w:r>
      <w:r w:rsidR="003274F4">
        <w:instrText xml:space="preserve"> STYLEREF 1 \s </w:instrText>
      </w:r>
      <w:r w:rsidR="003274F4">
        <w:fldChar w:fldCharType="separate"/>
      </w:r>
      <w:r w:rsidR="002B0B0C">
        <w:rPr>
          <w:noProof/>
        </w:rPr>
        <w:t>8</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w:t>
      </w:r>
      <w:r w:rsidR="003274F4">
        <w:rPr>
          <w:noProof/>
        </w:rPr>
        <w:fldChar w:fldCharType="end"/>
      </w:r>
      <w:bookmarkEnd w:id="301"/>
      <w:r>
        <w:t xml:space="preserve">: </w:t>
      </w:r>
      <w:r w:rsidRPr="00002F11">
        <w:rPr>
          <w:noProof/>
        </w:rPr>
        <w:t xml:space="preserve">Prevalence of self-reported heart disease in </w:t>
      </w:r>
      <w:r>
        <w:rPr>
          <w:noProof/>
        </w:rPr>
        <w:t xml:space="preserve">the 1973-78 cohort (Survey 1), the  </w:t>
      </w:r>
      <w:r>
        <w:t>1946-51 cohort (Surveys 1-7) and the 1921-26 cohort (Surveys 1-6).</w:t>
      </w:r>
      <w:bookmarkEnd w:id="302"/>
      <w:bookmarkEnd w:id="303"/>
      <w:bookmarkEnd w:id="304"/>
      <w:r w:rsidRPr="00002F11">
        <w:rPr>
          <w:noProof/>
        </w:rPr>
        <w:t xml:space="preserve"> </w:t>
      </w:r>
    </w:p>
    <w:p w14:paraId="60A3299C" w14:textId="77777777" w:rsidR="00A515BE" w:rsidRPr="00002F11" w:rsidRDefault="00A515BE" w:rsidP="00A515BE">
      <w:pPr>
        <w:keepNext/>
        <w:keepLines/>
        <w:spacing w:before="200"/>
        <w:ind w:left="567"/>
        <w:outlineLvl w:val="2"/>
        <w:rPr>
          <w:rFonts w:ascii="Calibri" w:eastAsia="MS Gothic" w:hAnsi="Calibri" w:cs="Calibri"/>
          <w:b/>
          <w:bCs/>
        </w:rPr>
      </w:pPr>
    </w:p>
    <w:p w14:paraId="6E8040ED" w14:textId="77777777" w:rsidR="00A515BE" w:rsidRPr="00002F11" w:rsidRDefault="00A515BE" w:rsidP="00A515BE">
      <w:pPr>
        <w:keepNext/>
        <w:keepLines/>
        <w:numPr>
          <w:ilvl w:val="2"/>
          <w:numId w:val="3"/>
        </w:numPr>
        <w:spacing w:before="200"/>
        <w:ind w:firstLine="0"/>
        <w:outlineLvl w:val="2"/>
        <w:rPr>
          <w:rFonts w:ascii="Calibri" w:eastAsia="MS Gothic" w:hAnsi="Calibri" w:cs="Calibri"/>
          <w:b/>
          <w:bCs/>
        </w:rPr>
      </w:pPr>
      <w:bookmarkStart w:id="305" w:name="_Toc426447375"/>
      <w:bookmarkStart w:id="306" w:name="_Toc426447788"/>
      <w:r w:rsidRPr="00002F11">
        <w:rPr>
          <w:rFonts w:ascii="Calibri" w:eastAsia="MS Gothic" w:hAnsi="Calibri" w:cs="Calibri"/>
          <w:b/>
          <w:bCs/>
        </w:rPr>
        <w:t>Stroke conditions</w:t>
      </w:r>
      <w:bookmarkEnd w:id="305"/>
      <w:bookmarkEnd w:id="306"/>
    </w:p>
    <w:p w14:paraId="4947BC95" w14:textId="5795EC67" w:rsidR="00A515BE" w:rsidRDefault="00A77D84" w:rsidP="00A515BE">
      <w:r>
        <w:fldChar w:fldCharType="begin"/>
      </w:r>
      <w:r>
        <w:instrText xml:space="preserve"> REF _Ref419731696 \h </w:instrText>
      </w:r>
      <w:r>
        <w:fldChar w:fldCharType="separate"/>
      </w:r>
      <w:r w:rsidR="002B0B0C">
        <w:t xml:space="preserve">Figure </w:t>
      </w:r>
      <w:r w:rsidR="002B0B0C">
        <w:rPr>
          <w:noProof/>
        </w:rPr>
        <w:t>8</w:t>
      </w:r>
      <w:r w:rsidR="002B0B0C">
        <w:noBreakHyphen/>
      </w:r>
      <w:r w:rsidR="002B0B0C">
        <w:rPr>
          <w:noProof/>
        </w:rPr>
        <w:t>2</w:t>
      </w:r>
      <w:r>
        <w:fldChar w:fldCharType="end"/>
      </w:r>
      <w:r>
        <w:t xml:space="preserve"> </w:t>
      </w:r>
      <w:r w:rsidR="00A515BE" w:rsidRPr="00002F11">
        <w:t>shows the cumulative prevalence of self-reported stroke conditions among ALSWH participants. The prevalence estimates are similar to those for stroke reported from the Australian Health Survey, and from the Australian Bureau of Statistics 2012 Survey of Disability, Ageing and Car</w:t>
      </w:r>
      <w:r w:rsidR="00A515BE" w:rsidRPr="0076212D">
        <w:t xml:space="preserve">ers </w:t>
      </w:r>
      <w:r w:rsidR="00A515BE" w:rsidRPr="0076212D">
        <w:fldChar w:fldCharType="begin"/>
      </w:r>
      <w:r w:rsidR="00A515BE" w:rsidRPr="0076212D">
        <w:instrText xml:space="preserve"> ADDIN EN.CITE &lt;EndNote&gt;&lt;Cite&gt;&lt;Author&gt;AIHW&lt;/Author&gt;&lt;Year&gt;2014&lt;/Year&gt;&lt;RecNum&gt;30&lt;/RecNum&gt;&lt;DisplayText&gt;(AIHW, 2014b)&lt;/DisplayText&gt;&lt;record&gt;&lt;rec-number&gt;30&lt;/rec-number&gt;&lt;foreign-keys&gt;&lt;key app="EN" db-id="pwrrwxdaa2200me0xfkxz5fnzstf9pwaf9vt"&gt;30&lt;/key&gt;&lt;/foreign-keys&gt;&lt;ref-type name="Report"&gt;27&lt;/ref-type&gt;&lt;contributors&gt;&lt;authors&gt;&lt;author&gt;AIHW,&lt;/author&gt;&lt;/authors&gt;&lt;/contributors&gt;&lt;titles&gt;&lt;title&gt;Cardiovascular disease, diabetes and chronic kidney disease: Australian facts: prevalence and incidence. Cardiovascular, diabetes and chronic kidney disease series no. 2. Cat. no. CDK 2&lt;/title&gt;&lt;/titles&gt;&lt;dates&gt;&lt;year&gt;2014&lt;/year&gt;&lt;/dates&gt;&lt;pub-location&gt;Canberra&lt;/pub-location&gt;&lt;publisher&gt;AIHW&lt;/publisher&gt;&lt;urls&gt;&lt;/urls&gt;&lt;/record&gt;&lt;/Cite&gt;&lt;/EndNote&gt;</w:instrText>
      </w:r>
      <w:r w:rsidR="00A515BE" w:rsidRPr="0076212D">
        <w:fldChar w:fldCharType="separate"/>
      </w:r>
      <w:r w:rsidR="00A515BE" w:rsidRPr="0076212D">
        <w:rPr>
          <w:noProof/>
        </w:rPr>
        <w:t>(</w:t>
      </w:r>
      <w:hyperlink w:anchor="_ENREF_5" w:tooltip="AIHW, 2014 #30" w:history="1">
        <w:r w:rsidR="002139DB" w:rsidRPr="0076212D">
          <w:rPr>
            <w:noProof/>
          </w:rPr>
          <w:t>AIHW, 2014b</w:t>
        </w:r>
      </w:hyperlink>
      <w:r w:rsidR="00A515BE" w:rsidRPr="0076212D">
        <w:rPr>
          <w:noProof/>
        </w:rPr>
        <w:t>)</w:t>
      </w:r>
      <w:r w:rsidR="00A515BE" w:rsidRPr="0076212D">
        <w:fldChar w:fldCharType="end"/>
      </w:r>
      <w:r w:rsidR="00A515BE" w:rsidRPr="0076212D">
        <w:t>.</w:t>
      </w:r>
    </w:p>
    <w:p w14:paraId="601A7CF7" w14:textId="77777777" w:rsidR="00A515BE" w:rsidRPr="00002F11" w:rsidRDefault="00A515BE" w:rsidP="00A515BE"/>
    <w:p w14:paraId="7338EB97" w14:textId="77777777" w:rsidR="00A515BE" w:rsidRPr="00002F11" w:rsidRDefault="00A515BE" w:rsidP="00A515BE">
      <w:r w:rsidRPr="00002F11">
        <w:rPr>
          <w:noProof/>
          <w:lang w:eastAsia="en-AU"/>
        </w:rPr>
        <w:drawing>
          <wp:inline distT="0" distB="0" distL="0" distR="0" wp14:anchorId="145DDC7F" wp14:editId="6FE0A390">
            <wp:extent cx="5727700" cy="4295775"/>
            <wp:effectExtent l="0" t="0" r="635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9B2F438" w14:textId="61C575A3" w:rsidR="00A515BE" w:rsidRPr="00002F11" w:rsidRDefault="00A515BE" w:rsidP="00A515BE">
      <w:pPr>
        <w:pStyle w:val="Caption"/>
      </w:pPr>
      <w:bookmarkStart w:id="307" w:name="_Ref419731696"/>
      <w:bookmarkStart w:id="308" w:name="_Toc420571022"/>
      <w:bookmarkStart w:id="309" w:name="_Toc420656893"/>
      <w:bookmarkStart w:id="310" w:name="_Toc420656977"/>
      <w:r>
        <w:t xml:space="preserve">Figure </w:t>
      </w:r>
      <w:r w:rsidR="003274F4">
        <w:fldChar w:fldCharType="begin"/>
      </w:r>
      <w:r w:rsidR="003274F4">
        <w:instrText xml:space="preserve"> STYLEREF 1 \s </w:instrText>
      </w:r>
      <w:r w:rsidR="003274F4">
        <w:fldChar w:fldCharType="separate"/>
      </w:r>
      <w:r w:rsidR="002B0B0C">
        <w:rPr>
          <w:noProof/>
        </w:rPr>
        <w:t>8</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307"/>
      <w:r w:rsidRPr="00002F11">
        <w:rPr>
          <w:noProof/>
        </w:rPr>
        <w:t xml:space="preserve">: Prevalence of stroke conditions in </w:t>
      </w:r>
      <w:r>
        <w:rPr>
          <w:noProof/>
        </w:rPr>
        <w:t>the 1946-51 cohort (Surveys 1-7) and the 1921-26 cohort (Surveys 1-6).</w:t>
      </w:r>
      <w:bookmarkEnd w:id="308"/>
      <w:bookmarkEnd w:id="309"/>
      <w:bookmarkEnd w:id="310"/>
      <w:r>
        <w:rPr>
          <w:noProof/>
        </w:rPr>
        <w:t xml:space="preserve"> </w:t>
      </w:r>
    </w:p>
    <w:p w14:paraId="114FE5A2" w14:textId="77777777" w:rsidR="00A515BE" w:rsidRPr="00002F11" w:rsidRDefault="00A515BE" w:rsidP="00A515BE"/>
    <w:p w14:paraId="412930CC"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311" w:name="_Toc426447376"/>
      <w:bookmarkStart w:id="312" w:name="_Toc426447789"/>
      <w:r w:rsidRPr="00002F11">
        <w:rPr>
          <w:rFonts w:ascii="Calibri" w:eastAsia="MS Gothic" w:hAnsi="Calibri" w:cs="Calibri"/>
          <w:b/>
          <w:bCs/>
          <w:sz w:val="26"/>
          <w:szCs w:val="26"/>
        </w:rPr>
        <w:t>Women and heart and stroke conditions</w:t>
      </w:r>
      <w:bookmarkEnd w:id="311"/>
      <w:bookmarkEnd w:id="312"/>
    </w:p>
    <w:p w14:paraId="4DE4C7D8" w14:textId="0C6C8492" w:rsidR="00A515BE" w:rsidRPr="00002F11" w:rsidRDefault="00A515BE" w:rsidP="00A515BE">
      <w:pPr>
        <w:rPr>
          <w:szCs w:val="22"/>
        </w:rPr>
      </w:pPr>
      <w:r w:rsidRPr="00002F11">
        <w:t>It is well docu</w:t>
      </w:r>
      <w:r w:rsidRPr="0076212D">
        <w:t xml:space="preserve">mented that men have higher rates of heart conditions and stroke than women, and they may also receive different investigations and treatment. Women are also less likely to be offered cardiac rehabilitation, even though they are just as likely to benefit from such programs </w:t>
      </w:r>
      <w:r w:rsidR="002139DB" w:rsidRPr="00A14202">
        <w:t>(</w:t>
      </w:r>
      <w:hyperlink w:anchor="IDX5" w:history="1">
        <w:r w:rsidR="002139DB" w:rsidRPr="00CC1452">
          <w:rPr>
            <w:rStyle w:val="Hyperlink"/>
            <w:rFonts w:asciiTheme="minorHAnsi" w:hAnsiTheme="minorHAnsi" w:cs="Cambria"/>
            <w:color w:val="auto"/>
            <w:u w:val="none"/>
          </w:rPr>
          <w:t>Stewart</w:t>
        </w:r>
        <w:r w:rsidRPr="00CC1452">
          <w:rPr>
            <w:rStyle w:val="Hyperlink"/>
            <w:rFonts w:asciiTheme="minorHAnsi" w:hAnsiTheme="minorHAnsi" w:cs="Cambria"/>
            <w:color w:val="auto"/>
            <w:u w:val="none"/>
          </w:rPr>
          <w:t xml:space="preserve"> </w:t>
        </w:r>
        <w:r w:rsidR="002139DB" w:rsidRPr="00CC1452">
          <w:rPr>
            <w:rStyle w:val="Hyperlink"/>
            <w:rFonts w:asciiTheme="minorHAnsi" w:hAnsiTheme="minorHAnsi" w:cs="Cambria"/>
            <w:color w:val="auto"/>
            <w:u w:val="none"/>
          </w:rPr>
          <w:t>Williams et al., 2010</w:t>
        </w:r>
      </w:hyperlink>
      <w:r w:rsidR="002139DB" w:rsidRPr="00CC1452">
        <w:t>)</w:t>
      </w:r>
      <w:r w:rsidR="002139DB" w:rsidRPr="00A14202">
        <w:t>.</w:t>
      </w:r>
      <w:r w:rsidRPr="00A14202">
        <w:t xml:space="preserve"> </w:t>
      </w:r>
      <w:r w:rsidRPr="0076212D">
        <w:t xml:space="preserve">A sub-study involving in-depth interviews with ALSWH participants in the 1946-51 cohort highlighted the delay in diagnosis that women often experience, with their cardiac symptoms being attributed to non-cardiac causes by themselves and by their doctors </w:t>
      </w:r>
      <w:r w:rsidRPr="0076212D">
        <w:fldChar w:fldCharType="begin"/>
      </w:r>
      <w:r w:rsidRPr="0076212D">
        <w:instrText xml:space="preserve"> ADDIN EN.CITE &lt;EndNote&gt;&lt;Cite&gt;&lt;Author&gt;Guillemin&lt;/Author&gt;&lt;Year&gt;2004&lt;/Year&gt;&lt;RecNum&gt;31&lt;/RecNum&gt;&lt;DisplayText&gt;(Guillemin, 2004)&lt;/DisplayText&gt;&lt;record&gt;&lt;rec-number&gt;31&lt;/rec-number&gt;&lt;foreign-keys&gt;&lt;key app="EN" db-id="pwrrwxdaa2200me0xfkxz5fnzstf9pwaf9vt"&gt;31&lt;/key&gt;&lt;/foreign-keys&gt;&lt;ref-type name="Journal Article"&gt;17&lt;/ref-type&gt;&lt;contributors&gt;&lt;authors&gt;&lt;author&gt;Guillemin, M.&lt;/author&gt;&lt;/authors&gt;&lt;/contributors&gt;&lt;titles&gt;&lt;title&gt;Heart disease and mid-age women: focusing on gender and age&lt;/title&gt;&lt;secondary-title&gt;Health Sociology Review&lt;/secondary-title&gt;&lt;/titles&gt;&lt;periodical&gt;&lt;full-title&gt;Health Sociology Review&lt;/full-title&gt;&lt;/periodical&gt;&lt;pages&gt;7-14&lt;/pages&gt;&lt;volume&gt;13&lt;/volume&gt;&lt;number&gt;1&lt;/number&gt;&lt;dates&gt;&lt;year&gt;2004&lt;/year&gt;&lt;/dates&gt;&lt;urls&gt;&lt;/urls&gt;&lt;/record&gt;&lt;/Cite&gt;&lt;/EndNote&gt;</w:instrText>
      </w:r>
      <w:r w:rsidRPr="0076212D">
        <w:fldChar w:fldCharType="separate"/>
      </w:r>
      <w:r w:rsidRPr="0076212D">
        <w:rPr>
          <w:noProof/>
        </w:rPr>
        <w:t>(</w:t>
      </w:r>
      <w:hyperlink w:anchor="_ENREF_31" w:tooltip="Guillemin, 2004 #31" w:history="1">
        <w:r w:rsidR="002139DB" w:rsidRPr="0076212D">
          <w:rPr>
            <w:noProof/>
          </w:rPr>
          <w:t>Guillemin, 2004</w:t>
        </w:r>
      </w:hyperlink>
      <w:r w:rsidRPr="0076212D">
        <w:rPr>
          <w:noProof/>
        </w:rPr>
        <w:t>)</w:t>
      </w:r>
      <w:r w:rsidRPr="0076212D">
        <w:fldChar w:fldCharType="end"/>
      </w:r>
      <w:r w:rsidRPr="0076212D">
        <w:t xml:space="preserve">. The women </w:t>
      </w:r>
      <w:r w:rsidRPr="0076212D">
        <w:rPr>
          <w:szCs w:val="22"/>
        </w:rPr>
        <w:t>clearly had a perception that heart disease primarily affects men, particularly at younger ages.  Both the women and their doctors appeared to be working on a premise that hea</w:t>
      </w:r>
      <w:r w:rsidRPr="00002F11">
        <w:rPr>
          <w:szCs w:val="22"/>
        </w:rPr>
        <w:t xml:space="preserve">rt disease is unlikely to affect middle aged women. The women also commented on the lack of appropriate patient education materials and cardiac rehabilitation for women of their age (48-53 years at that time). These findings have important implications for health care practice, health promotion and disease prevention. Health care practitioners should be encouraged to question their assumptions about likely candidacy of women for heart disease; they need to </w:t>
      </w:r>
      <w:r w:rsidRPr="00002F11">
        <w:rPr>
          <w:szCs w:val="22"/>
        </w:rPr>
        <w:lastRenderedPageBreak/>
        <w:t xml:space="preserve">become more aware that heart disease should be considered in women in mid-age. In addition, there is a need for practitioners to be better informed about non-characteristic, cardiac presentations in women.  </w:t>
      </w:r>
    </w:p>
    <w:p w14:paraId="5CD3930B" w14:textId="77777777" w:rsidR="00A515BE" w:rsidRPr="00002F11" w:rsidRDefault="00A515BE" w:rsidP="00A515BE">
      <w:pPr>
        <w:rPr>
          <w:szCs w:val="22"/>
        </w:rPr>
      </w:pPr>
    </w:p>
    <w:p w14:paraId="3BBCE437"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313" w:name="_Toc426447377"/>
      <w:bookmarkStart w:id="314" w:name="_Toc426447790"/>
      <w:r w:rsidRPr="00002F11">
        <w:rPr>
          <w:rFonts w:ascii="Calibri" w:eastAsia="MS Gothic" w:hAnsi="Calibri" w:cs="Calibri"/>
          <w:b/>
          <w:bCs/>
          <w:sz w:val="26"/>
          <w:szCs w:val="26"/>
        </w:rPr>
        <w:t>Area of residence and heart and stroke conditions</w:t>
      </w:r>
      <w:bookmarkEnd w:id="313"/>
      <w:bookmarkEnd w:id="314"/>
    </w:p>
    <w:p w14:paraId="588BD5F0" w14:textId="6DFCE95D" w:rsidR="00A515BE" w:rsidRPr="00081EFC" w:rsidRDefault="00A515BE" w:rsidP="00A515BE">
      <w:pPr>
        <w:rPr>
          <w:rFonts w:cs="Times New Roman"/>
          <w:sz w:val="22"/>
          <w:szCs w:val="22"/>
          <w:shd w:val="clear" w:color="auto" w:fill="FFFFFF"/>
        </w:rPr>
      </w:pPr>
      <w:r w:rsidRPr="0076212D">
        <w:t>Rates of heart disease and stroke, including death rates from these conditions</w:t>
      </w:r>
      <w:r w:rsidR="00BF6FE5">
        <w:t>,</w:t>
      </w:r>
      <w:r w:rsidRPr="0076212D">
        <w:t xml:space="preserve"> are typically higher in regional, rural and remote areas of Australia than in the major cities </w:t>
      </w:r>
      <w:r w:rsidRPr="0076212D">
        <w:fldChar w:fldCharType="begin"/>
      </w:r>
      <w:r w:rsidRPr="0076212D">
        <w:instrText xml:space="preserve"> ADDIN EN.CITE &lt;EndNote&gt;&lt;Cite&gt;&lt;Author&gt;AIHW&lt;/Author&gt;&lt;Year&gt;2014&lt;/Year&gt;&lt;RecNum&gt;29&lt;/RecNum&gt;&lt;DisplayText&gt;(AIHW, 2014a, AIHW, 2014b)&lt;/DisplayText&gt;&lt;record&gt;&lt;rec-number&gt;29&lt;/rec-number&gt;&lt;foreign-keys&gt;&lt;key app="EN" db-id="pwrrwxdaa2200me0xfkxz5fnzstf9pwaf9vt"&gt;29&lt;/key&gt;&lt;/foreign-keys&gt;&lt;ref-type name="Report"&gt;27&lt;/ref-type&gt;&lt;contributors&gt;&lt;authors&gt;&lt;author&gt;AIHW,&lt;/author&gt;&lt;/authors&gt;&lt;/contributors&gt;&lt;titles&gt;&lt;title&gt;Cardiovascular disease, diabetes and chronic kidney disease: Australian facts mortality. Cardiovascular, diabetes and chronic kidney disease series no. 1. Cat. no. CDK 1.&lt;/title&gt;&lt;/titles&gt;&lt;dates&gt;&lt;year&gt;2014&lt;/year&gt;&lt;/dates&gt;&lt;pub-location&gt;Canberra&lt;/pub-location&gt;&lt;publisher&gt;AIHW&lt;/publisher&gt;&lt;urls&gt;&lt;/urls&gt;&lt;/record&gt;&lt;/Cite&gt;&lt;Cite&gt;&lt;Author&gt;AIHW&lt;/Author&gt;&lt;Year&gt;2014&lt;/Year&gt;&lt;RecNum&gt;30&lt;/RecNum&gt;&lt;record&gt;&lt;rec-number&gt;30&lt;/rec-number&gt;&lt;foreign-keys&gt;&lt;key app="EN" db-id="pwrrwxdaa2200me0xfkxz5fnzstf9pwaf9vt"&gt;30&lt;/key&gt;&lt;/foreign-keys&gt;&lt;ref-type name="Report"&gt;27&lt;/ref-type&gt;&lt;contributors&gt;&lt;authors&gt;&lt;author&gt;AIHW,&lt;/author&gt;&lt;/authors&gt;&lt;/contributors&gt;&lt;titles&gt;&lt;title&gt;Cardiovascular disease, diabetes and chronic kidney disease: Australian facts: prevalence and incidence. Cardiovascular, diabetes and chronic kidney disease series no. 2. Cat. no. CDK 2&lt;/title&gt;&lt;/titles&gt;&lt;dates&gt;&lt;year&gt;2014&lt;/year&gt;&lt;/dates&gt;&lt;pub-location&gt;Canberra&lt;/pub-location&gt;&lt;publisher&gt;AIHW&lt;/publisher&gt;&lt;urls&gt;&lt;/urls&gt;&lt;/record&gt;&lt;/Cite&gt;&lt;/EndNote&gt;</w:instrText>
      </w:r>
      <w:r w:rsidRPr="0076212D">
        <w:fldChar w:fldCharType="separate"/>
      </w:r>
      <w:r w:rsidRPr="0076212D">
        <w:rPr>
          <w:noProof/>
        </w:rPr>
        <w:t>(</w:t>
      </w:r>
      <w:hyperlink w:anchor="_ENREF_4" w:tooltip="AIHW, 2014 #29" w:history="1">
        <w:r w:rsidR="002139DB" w:rsidRPr="0076212D">
          <w:rPr>
            <w:noProof/>
          </w:rPr>
          <w:t>AIHW, 2014a</w:t>
        </w:r>
      </w:hyperlink>
      <w:r w:rsidRPr="0076212D">
        <w:rPr>
          <w:noProof/>
        </w:rPr>
        <w:t xml:space="preserve">, </w:t>
      </w:r>
      <w:hyperlink w:anchor="_ENREF_5" w:tooltip="AIHW, 2014 #30" w:history="1">
        <w:r w:rsidR="002139DB" w:rsidRPr="0076212D">
          <w:rPr>
            <w:noProof/>
          </w:rPr>
          <w:t>AIHW, 2014b</w:t>
        </w:r>
      </w:hyperlink>
      <w:r w:rsidRPr="0076212D">
        <w:rPr>
          <w:noProof/>
        </w:rPr>
        <w:t>)</w:t>
      </w:r>
      <w:r w:rsidRPr="0076212D">
        <w:fldChar w:fldCharType="end"/>
      </w:r>
      <w:r w:rsidRPr="0076212D">
        <w:t xml:space="preserve">. </w:t>
      </w:r>
      <w:r w:rsidRPr="0076212D">
        <w:rPr>
          <w:szCs w:val="22"/>
        </w:rPr>
        <w:t xml:space="preserve">Detailed analysis of data from </w:t>
      </w:r>
      <w:r w:rsidR="00BF6FE5">
        <w:rPr>
          <w:szCs w:val="22"/>
        </w:rPr>
        <w:t>S</w:t>
      </w:r>
      <w:r w:rsidRPr="0076212D">
        <w:rPr>
          <w:szCs w:val="22"/>
        </w:rPr>
        <w:t xml:space="preserve">urveys 1-6 for the 1946-51 cohort showed that, after adjusting for survey and age, women living in inner regional and remote areas were more likely to report heart disease than women in urban areas. While most of these differences were associated with modifiable lifestyle factors, significant differences remained for women in in remote areas after further adjusting for sociodemographic factors, BMI, smoking, alcohol and exercise. The findings suggested that factors such as inequities in health services and environmental hazards should be considered </w:t>
      </w:r>
      <w:r w:rsidRPr="0076212D">
        <w:rPr>
          <w:szCs w:val="22"/>
        </w:rPr>
        <w:fldChar w:fldCharType="begin">
          <w:fldData xml:space="preserve">PEVuZE5vdGU+PENpdGU+PEF1dGhvcj5NY0xhdWdobGluPC9BdXRob3I+PFllYXI+MjAxMzwvWWVh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=
</w:fldData>
        </w:fldChar>
      </w:r>
      <w:r w:rsidR="00824739">
        <w:rPr>
          <w:szCs w:val="22"/>
        </w:rPr>
        <w:instrText xml:space="preserve"> ADDIN EN.CITE </w:instrText>
      </w:r>
      <w:r w:rsidR="00824739">
        <w:rPr>
          <w:szCs w:val="22"/>
        </w:rPr>
        <w:fldChar w:fldCharType="begin">
          <w:fldData xml:space="preserve">PEVuZE5vdGU+PENpdGU+PEF1dGhvcj5NY0xhdWdobGluPC9BdXRob3I+PFllYXI+MjAxMzwvWWVh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=
</w:fldData>
        </w:fldChar>
      </w:r>
      <w:r w:rsidR="00824739">
        <w:rPr>
          <w:szCs w:val="22"/>
        </w:rPr>
        <w:instrText xml:space="preserve"> ADDIN EN.CITE.DATA </w:instrText>
      </w:r>
      <w:r w:rsidR="00824739">
        <w:rPr>
          <w:szCs w:val="22"/>
        </w:rPr>
      </w:r>
      <w:r w:rsidR="00824739">
        <w:rPr>
          <w:szCs w:val="22"/>
        </w:rPr>
        <w:fldChar w:fldCharType="end"/>
      </w:r>
      <w:r w:rsidRPr="0076212D">
        <w:rPr>
          <w:szCs w:val="22"/>
        </w:rPr>
      </w:r>
      <w:r w:rsidRPr="0076212D">
        <w:rPr>
          <w:szCs w:val="22"/>
        </w:rPr>
        <w:fldChar w:fldCharType="separate"/>
      </w:r>
      <w:r w:rsidRPr="0076212D">
        <w:rPr>
          <w:noProof/>
          <w:szCs w:val="22"/>
        </w:rPr>
        <w:t>(</w:t>
      </w:r>
      <w:hyperlink w:anchor="_ENREF_65" w:tooltip="McLaughlin, 2013 #34" w:history="1">
        <w:r w:rsidR="002139DB" w:rsidRPr="0076212D">
          <w:rPr>
            <w:noProof/>
            <w:szCs w:val="22"/>
          </w:rPr>
          <w:t>McLaughlin et al., 2013</w:t>
        </w:r>
      </w:hyperlink>
      <w:r w:rsidRPr="0076212D">
        <w:rPr>
          <w:noProof/>
          <w:szCs w:val="22"/>
        </w:rPr>
        <w:t>)</w:t>
      </w:r>
      <w:r w:rsidRPr="0076212D">
        <w:rPr>
          <w:szCs w:val="22"/>
        </w:rPr>
        <w:fldChar w:fldCharType="end"/>
      </w:r>
      <w:r w:rsidRPr="0076212D">
        <w:rPr>
          <w:szCs w:val="22"/>
        </w:rPr>
        <w:t>.</w:t>
      </w:r>
    </w:p>
    <w:p w14:paraId="6C27F6AE" w14:textId="05CA5526" w:rsidR="00A515BE" w:rsidRPr="003F59BD" w:rsidDel="00C72995" w:rsidRDefault="00A515BE" w:rsidP="00A515BE">
      <w:pPr>
        <w:rPr>
          <w:szCs w:val="22"/>
        </w:rPr>
      </w:pPr>
      <w:r w:rsidRPr="0076212D">
        <w:rPr>
          <w:szCs w:val="22"/>
        </w:rPr>
        <w:t>In a sub-study of women in the 1921-26 cohort who reported having heart disease, researchers examined the hypothesis that women in rural areas may have poorer health services in more detail. They concluded that</w:t>
      </w:r>
      <w:r w:rsidRPr="0076212D" w:rsidDel="00C72995">
        <w:rPr>
          <w:szCs w:val="22"/>
        </w:rPr>
        <w:t xml:space="preserve"> different</w:t>
      </w:r>
      <w:r w:rsidRPr="0076212D">
        <w:rPr>
          <w:szCs w:val="22"/>
        </w:rPr>
        <w:t>ial use of some health services</w:t>
      </w:r>
      <w:r w:rsidRPr="0076212D" w:rsidDel="00C72995">
        <w:rPr>
          <w:szCs w:val="22"/>
        </w:rPr>
        <w:t xml:space="preserve"> might help explain higher cardiovascular mortality among rural compared with urban women</w:t>
      </w:r>
      <w:r w:rsidRPr="0076212D">
        <w:rPr>
          <w:szCs w:val="22"/>
        </w:rPr>
        <w:t xml:space="preserve"> </w:t>
      </w:r>
      <w:r w:rsidRPr="0076212D">
        <w:rPr>
          <w:szCs w:val="22"/>
        </w:rPr>
        <w:fldChar w:fldCharType="begin">
          <w:fldData xml:space="preserve">PEVuZE5vdGU+PENpdGU+PEF1dGhvcj5Kb3JkYW48L0F1dGhvcj48WWVhcj4yMDExPC9ZZWFyPjxS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</w:fldData>
        </w:fldChar>
      </w:r>
      <w:r w:rsidR="00824739">
        <w:rPr>
          <w:szCs w:val="22"/>
        </w:rPr>
        <w:instrText xml:space="preserve"> ADDIN EN.CITE </w:instrText>
      </w:r>
      <w:r w:rsidR="00824739">
        <w:rPr>
          <w:szCs w:val="22"/>
        </w:rPr>
        <w:fldChar w:fldCharType="begin">
          <w:fldData xml:space="preserve">PEVuZE5vdGU+PENpdGU+PEF1dGhvcj5Kb3JkYW48L0F1dGhvcj48WWVhcj4yMDExPC9ZZWFyPjxS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</w:fldData>
        </w:fldChar>
      </w:r>
      <w:r w:rsidR="00824739">
        <w:rPr>
          <w:szCs w:val="22"/>
        </w:rPr>
        <w:instrText xml:space="preserve"> ADDIN EN.CITE.DATA </w:instrText>
      </w:r>
      <w:r w:rsidR="00824739">
        <w:rPr>
          <w:szCs w:val="22"/>
        </w:rPr>
      </w:r>
      <w:r w:rsidR="00824739">
        <w:rPr>
          <w:szCs w:val="22"/>
        </w:rPr>
        <w:fldChar w:fldCharType="end"/>
      </w:r>
      <w:r w:rsidRPr="0076212D">
        <w:rPr>
          <w:szCs w:val="22"/>
        </w:rPr>
      </w:r>
      <w:r w:rsidRPr="0076212D">
        <w:rPr>
          <w:szCs w:val="22"/>
        </w:rPr>
        <w:fldChar w:fldCharType="separate"/>
      </w:r>
      <w:r w:rsidRPr="0076212D">
        <w:rPr>
          <w:noProof/>
          <w:szCs w:val="22"/>
        </w:rPr>
        <w:t>(</w:t>
      </w:r>
      <w:hyperlink w:anchor="_ENREF_49" w:tooltip="Jordan, 2011 #35" w:history="1">
        <w:r w:rsidR="002139DB" w:rsidRPr="0076212D">
          <w:rPr>
            <w:noProof/>
            <w:szCs w:val="22"/>
          </w:rPr>
          <w:t>Jordan et al., 2011</w:t>
        </w:r>
      </w:hyperlink>
      <w:r w:rsidRPr="0076212D">
        <w:rPr>
          <w:noProof/>
          <w:szCs w:val="22"/>
        </w:rPr>
        <w:t>)</w:t>
      </w:r>
      <w:r w:rsidRPr="0076212D">
        <w:rPr>
          <w:szCs w:val="22"/>
        </w:rPr>
        <w:fldChar w:fldCharType="end"/>
      </w:r>
      <w:r w:rsidRPr="0076212D" w:rsidDel="00C72995">
        <w:rPr>
          <w:szCs w:val="22"/>
        </w:rPr>
        <w:t>.</w:t>
      </w:r>
      <w:r w:rsidRPr="003F59BD">
        <w:rPr>
          <w:szCs w:val="22"/>
        </w:rPr>
        <w:t xml:space="preserve"> </w:t>
      </w:r>
    </w:p>
    <w:p w14:paraId="542F6B7E" w14:textId="77777777" w:rsidR="00A515BE" w:rsidRPr="00002F11" w:rsidRDefault="00A515BE" w:rsidP="00A515BE">
      <w:pPr>
        <w:rPr>
          <w:szCs w:val="22"/>
        </w:rPr>
      </w:pPr>
    </w:p>
    <w:p w14:paraId="1E2B2DBE"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315" w:name="_Toc426447378"/>
      <w:bookmarkStart w:id="316" w:name="_Toc426447791"/>
      <w:r w:rsidRPr="00002F11">
        <w:rPr>
          <w:rFonts w:ascii="Calibri" w:eastAsia="MS Gothic" w:hAnsi="Calibri" w:cs="Calibri"/>
          <w:b/>
          <w:bCs/>
          <w:sz w:val="26"/>
          <w:szCs w:val="26"/>
        </w:rPr>
        <w:t>Risk factors for heart and stroke conditions</w:t>
      </w:r>
      <w:bookmarkEnd w:id="315"/>
      <w:bookmarkEnd w:id="316"/>
    </w:p>
    <w:p w14:paraId="384F1616" w14:textId="7B187082" w:rsidR="00A515BE" w:rsidRPr="00002F11" w:rsidRDefault="00A515BE" w:rsidP="00A515BE">
      <w:pPr>
        <w:rPr>
          <w:szCs w:val="22"/>
        </w:rPr>
      </w:pPr>
      <w:r w:rsidRPr="00002F11">
        <w:t xml:space="preserve">The established risk factors for heart </w:t>
      </w:r>
      <w:r w:rsidRPr="0076212D">
        <w:t xml:space="preserve">and stroke conditions include: high blood pressure (hypertension, especially for stroke); smoking; high cholesterol; diabetes; overweight and obesity; lack of physical activity; high alcohol consumption (for heart disease and stroke) and no alcohol consumption (for heart disease) </w:t>
      </w:r>
      <w:r w:rsidRPr="0076212D">
        <w:fldChar w:fldCharType="begin">
          <w:fldData xml:space="preserve">PEVuZE5vdGU+PENpdGU+PEF1dGhvcj5Nb3phZmZhcmlhbjwvQXV0aG9yPjxZZWFyPjIwMTU8L1ll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0MzQtNDE8L3BhZ2VzPjx2b2x1bWU+MTMxPC92b2x1bWU+PG51bWJlcj40PC9udW1iZXI+PGVk
aXRpb24+MjAxNC8xMi8xOTwvZWRpdGlvbj48ZGF0ZXM+PHllYXI+MjAxNTwveWVhcj48cHViLWRh
dGVzPjxkYXRlPkphbiAyNzwvZGF0ZT48L3B1Yi1kYXRlcz48L2RhdGVzPjxpc2JuPjE1MjQtNDUz
OSAoRWxlY3Ryb25pYykmI3hEOzAwMDktNzMyMiAoTGlua2luZyk8L2lzYm4+PGFjY2Vzc2lvbi1u
dW0+MjU1MjAzNzQ8L2FjY2Vzc2lvbi1udW0+PHVybHM+PHJlbGF0ZWQtdXJscz48dXJsPmh0dHA6
Ly93d3cubmNiaS5ubG0ubmloLmdvdi9wdWJtZWQvMjU1MjAzNzQ8L3VybD48L3JlbGF0ZWQtdXJs
cz48L3VybHM+PGVsZWN0cm9uaWMtcmVzb3VyY2UtbnVtPjEwLjExNjEvQ0lSLjAwMDAwMDAwMDAw
MDAxNTI8L2VsZWN0cm9uaWMtcmVzb3VyY2UtbnVtPjxsYW5ndWFnZT5lbmc8L2xhbmd1YWdlPjwv
cmVjb3JkPjwvQ2l0ZT48L0VuZE5vdGU+
</w:fldData>
        </w:fldChar>
      </w:r>
      <w:r w:rsidRPr="0076212D">
        <w:instrText xml:space="preserve"> ADDIN EN.CITE </w:instrText>
      </w:r>
      <w:r w:rsidRPr="0076212D">
        <w:fldChar w:fldCharType="begin">
          <w:fldData xml:space="preserve">PEVuZE5vdGU+PENpdGU+PEF1dGhvcj5Nb3phZmZhcmlhbjwvQXV0aG9yPjxZZWFyPjIwMTU8L1ll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0MzQtNDE8L3BhZ2VzPjx2b2x1bWU+MTMxPC92b2x1bWU+PG51bWJlcj40PC9udW1iZXI+PGVk
aXRpb24+MjAxNC8xMi8xOTwvZWRpdGlvbj48ZGF0ZXM+PHllYXI+MjAxNTwveWVhcj48cHViLWRh
dGVzPjxkYXRlPkphbiAyNzwvZGF0ZT48L3B1Yi1kYXRlcz48L2RhdGVzPjxpc2JuPjE1MjQtNDUz
OSAoRWxlY3Ryb25pYykmI3hEOzAwMDktNzMyMiAoTGlua2luZyk8L2lzYm4+PGFjY2Vzc2lvbi1u
dW0+MjU1MjAzNzQ8L2FjY2Vzc2lvbi1udW0+PHVybHM+PHJlbGF0ZWQtdXJscz48dXJsPmh0dHA6
Ly93d3cubmNiaS5ubG0ubmloLmdvdi9wdWJtZWQvMjU1MjAzNzQ8L3VybD48L3JlbGF0ZWQtdXJs
cz48L3VybHM+PGVsZWN0cm9uaWMtcmVzb3VyY2UtbnVtPjEwLjExNjEvQ0lSLjAwMDAwMDAwMDAw
MDAxNTI8L2VsZWN0cm9uaWMtcmVzb3VyY2UtbnVtPjxsYW5ndWFnZT5lbmc8L2xhbmd1YWdlPjwv
cmVjb3JkPjwvQ2l0ZT48L0VuZE5vdGU+
</w:fldData>
        </w:fldChar>
      </w:r>
      <w:r w:rsidRPr="0076212D">
        <w:instrText xml:space="preserve"> ADDIN EN.CITE.DATA </w:instrText>
      </w:r>
      <w:r w:rsidRPr="0076212D">
        <w:fldChar w:fldCharType="end"/>
      </w:r>
      <w:r w:rsidRPr="0076212D">
        <w:fldChar w:fldCharType="separate"/>
      </w:r>
      <w:r w:rsidRPr="0076212D">
        <w:rPr>
          <w:noProof/>
        </w:rPr>
        <w:t>(</w:t>
      </w:r>
      <w:hyperlink w:anchor="_ENREF_68" w:tooltip="Mozaffarian, 2015 #36" w:history="1">
        <w:r w:rsidR="002139DB" w:rsidRPr="0076212D">
          <w:rPr>
            <w:noProof/>
          </w:rPr>
          <w:t>Mozaffarian et al., 2015</w:t>
        </w:r>
      </w:hyperlink>
      <w:r w:rsidRPr="0076212D">
        <w:rPr>
          <w:noProof/>
        </w:rPr>
        <w:t>)</w:t>
      </w:r>
      <w:r w:rsidRPr="0076212D">
        <w:fldChar w:fldCharType="end"/>
      </w:r>
      <w:r w:rsidRPr="0076212D">
        <w:t xml:space="preserve">. These associations were confirmed in ALSWH data </w:t>
      </w:r>
      <w:r w:rsidRPr="0076212D">
        <w:fldChar w:fldCharType="begin"/>
      </w:r>
      <w:r w:rsidR="00824739">
        <w:instrText xml:space="preserve"> ADDIN EN.CITE &lt;EndNote&gt;&lt;Cite&gt;&lt;Author&gt;Lucke&lt;/Author&gt;&lt;Year&gt;2007&lt;/Year&gt;&lt;RecNum&gt;37&lt;/RecNum&gt;&lt;DisplayText&gt;(Lucke et al., 2007)&lt;/DisplayText&gt;&lt;record&gt;&lt;rec-number&gt;37&lt;/rec-number&gt;&lt;foreign-keys&gt;&lt;key app="EN" db-id="pwrrwxdaa2200me0xfkxz5fnzstf9pwaf9vt"&gt;37&lt;/key&gt;&lt;/foreign-keys&gt;&lt;ref-type name="Journal Article"&gt;17&lt;/ref-type&gt;&lt;contributors&gt;&lt;authors&gt;&lt;author&gt;Lucke, J.&lt;/author&gt;&lt;author&gt;Waters, B.&lt;/author&gt;&lt;author&gt;Hockey, R.&lt;/author&gt;&lt;author&gt;Spallek, M.&lt;/author&gt;&lt;author&gt;Gibson, R.&lt;/author&gt;&lt;author&gt;Byles, J.&lt;/author&gt;&lt;author&gt;Dobson, A.&lt;/author&gt;&lt;/authors&gt;&lt;/contributors&gt;&lt;auth-address&gt;The University of Queensland, School of Population Health, Herston Road, Herston QLD 4006, Australia.&lt;/auth-address&gt;&lt;titles&gt;&lt;title&gt;Trends in women&amp;apos;s risk factors and chronic conditions: findings from the Australian Longitudinal Study on Women&amp;apos;s Health&lt;/title&gt;&lt;secondary-title&gt;Women&amp;apos;s Health&lt;/secondary-title&gt;&lt;alt-title&gt;Womens Health (Lond Engl)&lt;/alt-title&gt;&lt;/titles&gt;&lt;periodical&gt;&lt;full-title&gt;Women&amp;apos;s health&lt;/full-title&gt;&lt;abbr-1&gt;Womens Health (Lond Engl)&lt;/abbr-1&gt;&lt;/periodical&gt;&lt;alt-periodical&gt;&lt;full-title&gt;Women&amp;apos;s health&lt;/full-title&gt;&lt;abbr-1&gt;Womens Health (Lond Engl)&lt;/abbr-1&gt;&lt;/alt-periodical&gt;&lt;pages&gt;423-32&lt;/pages&gt;&lt;volume&gt;3&lt;/volume&gt;&lt;number&gt;4&lt;/number&gt;&lt;edition&gt;2007/07/01&lt;/edition&gt;&lt;dates&gt;&lt;year&gt;2007&lt;/year&gt;&lt;pub-dates&gt;&lt;date&gt;Jul&lt;/date&gt;&lt;/pub-dates&gt;&lt;/dates&gt;&lt;isbn&gt;1745-5065 (Electronic)&amp;#xD;1745-5057 (Linking)&lt;/isbn&gt;&lt;accession-num&gt;19804018&lt;/accession-num&gt;&lt;urls&gt;&lt;related-urls&gt;&lt;url&gt;http://www.ncbi.nlm.nih.gov/pubmed/19804018&lt;/url&gt;&lt;/related-urls&gt;&lt;/urls&gt;&lt;electronic-resource-num&gt;10.2217/17455057.3.4.423&lt;/electronic-resource-num&gt;&lt;language&gt;eng&lt;/language&gt;&lt;/record&gt;&lt;/Cite&gt;&lt;/EndNote&gt;</w:instrText>
      </w:r>
      <w:r w:rsidRPr="0076212D">
        <w:fldChar w:fldCharType="separate"/>
      </w:r>
      <w:r w:rsidRPr="0076212D">
        <w:rPr>
          <w:noProof/>
        </w:rPr>
        <w:t>(</w:t>
      </w:r>
      <w:hyperlink w:anchor="_ENREF_58" w:tooltip="Lucke, 2007 #37" w:history="1">
        <w:r w:rsidR="002139DB" w:rsidRPr="0076212D">
          <w:rPr>
            <w:noProof/>
          </w:rPr>
          <w:t>Lucke et al., 2007</w:t>
        </w:r>
      </w:hyperlink>
      <w:r w:rsidRPr="0076212D">
        <w:rPr>
          <w:noProof/>
        </w:rPr>
        <w:t>)</w:t>
      </w:r>
      <w:r w:rsidRPr="0076212D">
        <w:fldChar w:fldCharType="end"/>
      </w:r>
      <w:r w:rsidRPr="0076212D">
        <w:t xml:space="preserve">, and </w:t>
      </w:r>
      <w:r w:rsidRPr="0076212D">
        <w:rPr>
          <w:szCs w:val="22"/>
        </w:rPr>
        <w:t xml:space="preserve">changes in the prevalence of these risk factors are likely to have an impact on the future burden of cardiovascular disease </w:t>
      </w:r>
      <w:r w:rsidRPr="0076212D">
        <w:rPr>
          <w:szCs w:val="22"/>
        </w:rPr>
        <w:fldChar w:fldCharType="begin"/>
      </w:r>
      <w:r w:rsidR="00824739">
        <w:rPr>
          <w:szCs w:val="22"/>
        </w:rPr>
        <w:instrText xml:space="preserve"> ADDIN EN.CITE &lt;EndNote&gt;&lt;Cite&gt;&lt;Author&gt;Brown&lt;/Author&gt;&lt;Year&gt;2014&lt;/Year&gt;&lt;RecNum&gt;39&lt;/RecNum&gt;&lt;DisplayText&gt;(Brown et al., 2014)&lt;/DisplayText&gt;&lt;record&gt;&lt;rec-number&gt;39&lt;/rec-number&gt;&lt;foreign-keys&gt;&lt;key app="EN" db-id="pwrrwxdaa2200me0xfkxz5fnzstf9pwaf9vt"&gt;39&lt;/key&gt;&lt;/foreign-keys&gt;&lt;ref-type name="Journal Article"&gt;17&lt;/ref-type&gt;&lt;contributors&gt;&lt;authors&gt;&lt;author&gt;Brown, W. J.&lt;/author&gt;&lt;author&gt;Pavey, T.&lt;/author&gt;&lt;author&gt;Bauman, A. E.&lt;/author&gt;&lt;/authors&gt;&lt;/contributors&gt;&lt;auth-address&gt;Centre for Research on Exercise, Physical Activity and Health, School of Human Movement Studies, University of Queensland, St Lucia, Queensland, Australia.&lt;/auth-address&gt;&lt;titles&gt;&lt;title&gt;Comparing population attributable risks for heart disease across the adult lifespan in women&lt;/title&gt;&lt;secondary-title&gt;British Journal of Sports Medicine&lt;/secondary-title&gt;&lt;alt-title&gt;Br J Sports Med&lt;/alt-title&gt;&lt;/titles&gt;&lt;periodical&gt;&lt;full-title&gt;British journal of sports medicine&lt;/full-title&gt;&lt;abbr-1&gt;Br J Sports Med&lt;/abbr-1&gt;&lt;/periodical&gt;&lt;alt-periodical&gt;&lt;full-title&gt;British journal of sports medicine&lt;/full-title&gt;&lt;abbr-1&gt;Br J Sports Med&lt;/abbr-1&gt;&lt;/alt-periodical&gt;&lt;edition&gt;2014/05/09&lt;/edition&gt;&lt;dates&gt;&lt;year&gt;2014&lt;/year&gt;&lt;pub-dates&gt;&lt;date&gt;May 8&lt;/date&gt;&lt;/pub-dates&gt;&lt;/dates&gt;&lt;isbn&gt;1473-0480 (Electronic)&amp;#xD;0306-3674 (Linking)&lt;/isbn&gt;&lt;accession-num&gt;24809696&lt;/accession-num&gt;&lt;urls&gt;&lt;related-urls&gt;&lt;url&gt;http://www.ncbi.nlm.nih.gov/pubmed/24809696&lt;/url&gt;&lt;/related-urls&gt;&lt;/urls&gt;&lt;electronic-resource-num&gt;10.1136/bjsports-2013-093090&lt;/electronic-resource-num&gt;&lt;language&gt;Eng&lt;/language&gt;&lt;/record&gt;&lt;/Cite&gt;&lt;/EndNote&gt;</w:instrText>
      </w:r>
      <w:r w:rsidRPr="0076212D">
        <w:rPr>
          <w:szCs w:val="22"/>
        </w:rPr>
        <w:fldChar w:fldCharType="separate"/>
      </w:r>
      <w:r w:rsidRPr="0076212D">
        <w:rPr>
          <w:noProof/>
          <w:szCs w:val="22"/>
        </w:rPr>
        <w:t>(</w:t>
      </w:r>
      <w:hyperlink w:anchor="_ENREF_18" w:tooltip="Brown, 2014 #39" w:history="1">
        <w:r w:rsidR="002139DB" w:rsidRPr="0076212D">
          <w:rPr>
            <w:noProof/>
            <w:szCs w:val="22"/>
          </w:rPr>
          <w:t>Brown et al., 2014</w:t>
        </w:r>
      </w:hyperlink>
      <w:r w:rsidRPr="0076212D">
        <w:rPr>
          <w:noProof/>
          <w:szCs w:val="22"/>
        </w:rPr>
        <w:t>)</w:t>
      </w:r>
      <w:r w:rsidRPr="0076212D">
        <w:rPr>
          <w:szCs w:val="22"/>
        </w:rPr>
        <w:fldChar w:fldCharType="end"/>
      </w:r>
      <w:r w:rsidRPr="0076212D">
        <w:rPr>
          <w:szCs w:val="22"/>
        </w:rPr>
        <w:t>.</w:t>
      </w:r>
    </w:p>
    <w:p w14:paraId="5945EF65" w14:textId="223BD9B9" w:rsidR="00A515BE" w:rsidRDefault="007E7202" w:rsidP="00A515BE">
      <w:pPr>
        <w:rPr>
          <w:szCs w:val="22"/>
        </w:rPr>
      </w:pPr>
      <w:r>
        <w:rPr>
          <w:szCs w:val="22"/>
        </w:rPr>
        <w:fldChar w:fldCharType="begin"/>
      </w:r>
      <w:r>
        <w:rPr>
          <w:szCs w:val="22"/>
        </w:rPr>
        <w:instrText xml:space="preserve"> REF _Ref419732041 \h </w:instrText>
      </w:r>
      <w:r>
        <w:rPr>
          <w:szCs w:val="22"/>
        </w:rPr>
      </w:r>
      <w:r>
        <w:rPr>
          <w:szCs w:val="22"/>
        </w:rPr>
        <w:fldChar w:fldCharType="separate"/>
      </w:r>
      <w:r w:rsidR="002B0B0C" w:rsidRPr="00002F11">
        <w:t xml:space="preserve">Figure </w:t>
      </w:r>
      <w:r w:rsidR="002B0B0C">
        <w:rPr>
          <w:noProof/>
        </w:rPr>
        <w:t>8</w:t>
      </w:r>
      <w:r w:rsidR="002B0B0C">
        <w:noBreakHyphen/>
      </w:r>
      <w:r w:rsidR="002B0B0C">
        <w:rPr>
          <w:noProof/>
        </w:rPr>
        <w:t>3</w:t>
      </w:r>
      <w:r>
        <w:rPr>
          <w:szCs w:val="22"/>
        </w:rPr>
        <w:fldChar w:fldCharType="end"/>
      </w:r>
      <w:r>
        <w:rPr>
          <w:szCs w:val="22"/>
        </w:rPr>
        <w:t xml:space="preserve"> </w:t>
      </w:r>
      <w:r w:rsidR="00A515BE" w:rsidRPr="00002F11">
        <w:rPr>
          <w:szCs w:val="22"/>
        </w:rPr>
        <w:t xml:space="preserve">shows the steadily increasing prevalence of self-reported hypertension with age among the ALSWH participants. For each cohort the increase is approximately linear but the level is relatively higher for the 1946-51 cohort than for the 1921-26 cohort. </w:t>
      </w:r>
    </w:p>
    <w:p w14:paraId="6AFDD42C" w14:textId="77777777" w:rsidR="00A515BE" w:rsidRPr="00002F11" w:rsidRDefault="00A515BE" w:rsidP="00A515BE">
      <w:pPr>
        <w:rPr>
          <w:szCs w:val="22"/>
        </w:rPr>
      </w:pPr>
    </w:p>
    <w:p w14:paraId="26C19E10" w14:textId="77777777" w:rsidR="00A515BE" w:rsidRPr="00002F11" w:rsidRDefault="00A515BE" w:rsidP="00A515BE">
      <w:pPr>
        <w:rPr>
          <w:rFonts w:ascii="Times New Roman" w:hAnsi="Times New Roman" w:cs="Times New Roman"/>
          <w:sz w:val="22"/>
          <w:szCs w:val="22"/>
        </w:rPr>
      </w:pPr>
      <w:r w:rsidRPr="00002F11">
        <w:rPr>
          <w:noProof/>
          <w:lang w:eastAsia="en-AU"/>
        </w:rPr>
        <w:lastRenderedPageBreak/>
        <w:drawing>
          <wp:inline distT="0" distB="0" distL="0" distR="0" wp14:anchorId="17EFCAB2" wp14:editId="653FBA0C">
            <wp:extent cx="4427220" cy="332041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22320" cy="3316741"/>
                    </a:xfrm>
                    <a:prstGeom prst="rect">
                      <a:avLst/>
                    </a:prstGeom>
                    <a:noFill/>
                    <a:ln>
                      <a:noFill/>
                    </a:ln>
                  </pic:spPr>
                </pic:pic>
              </a:graphicData>
            </a:graphic>
          </wp:inline>
        </w:drawing>
      </w:r>
    </w:p>
    <w:p w14:paraId="6CD98BE0" w14:textId="606E8868" w:rsidR="00A515BE" w:rsidRPr="00002F11" w:rsidRDefault="00A515BE" w:rsidP="00A515BE">
      <w:pPr>
        <w:pStyle w:val="Caption"/>
      </w:pPr>
      <w:bookmarkStart w:id="317" w:name="_Ref419732041"/>
      <w:bookmarkStart w:id="318" w:name="_Toc420571023"/>
      <w:bookmarkStart w:id="319" w:name="_Toc420656894"/>
      <w:bookmarkStart w:id="320" w:name="_Toc420656978"/>
      <w:r w:rsidRPr="00002F11">
        <w:t xml:space="preserve">Figure </w:t>
      </w:r>
      <w:r w:rsidR="003274F4">
        <w:fldChar w:fldCharType="begin"/>
      </w:r>
      <w:r w:rsidR="003274F4">
        <w:instrText xml:space="preserve"> STYLEREF 1 \s </w:instrText>
      </w:r>
      <w:r w:rsidR="003274F4">
        <w:fldChar w:fldCharType="separate"/>
      </w:r>
      <w:r w:rsidR="002B0B0C">
        <w:rPr>
          <w:noProof/>
        </w:rPr>
        <w:t>8</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bookmarkEnd w:id="317"/>
      <w:r>
        <w:t>:</w:t>
      </w:r>
      <w:r w:rsidRPr="00002F11">
        <w:rPr>
          <w:noProof/>
        </w:rPr>
        <w:t xml:space="preserve"> Prevalence of hypertension in </w:t>
      </w:r>
      <w:r>
        <w:rPr>
          <w:noProof/>
        </w:rPr>
        <w:t>the 1973-78 cohort (Surveys 1-6), the 1946-51 cohort (Surveys 1-7) and the 1921-26 cohort (Surveys 1-6).</w:t>
      </w:r>
      <w:bookmarkEnd w:id="318"/>
      <w:bookmarkEnd w:id="319"/>
      <w:bookmarkEnd w:id="320"/>
      <w:r>
        <w:rPr>
          <w:noProof/>
        </w:rPr>
        <w:t xml:space="preserve"> </w:t>
      </w:r>
    </w:p>
    <w:p w14:paraId="70D7F5D3" w14:textId="77777777" w:rsidR="00A515BE" w:rsidRPr="00002F11" w:rsidRDefault="00A515BE" w:rsidP="00A515BE"/>
    <w:p w14:paraId="27FE9D9C" w14:textId="2F99773A" w:rsidR="00A515BE" w:rsidRPr="00002F11" w:rsidRDefault="00A515BE" w:rsidP="00A515BE">
      <w:r w:rsidRPr="00002F11">
        <w:t>Data from ALSWH show declining rates of smoking across cohorts and with age (se</w:t>
      </w:r>
      <w:r w:rsidRPr="0034164B">
        <w:t xml:space="preserve">e </w:t>
      </w:r>
      <w:hyperlink w:anchor="_Obesity_and_other" w:history="1">
        <w:r w:rsidRPr="0034164B">
          <w:rPr>
            <w:rStyle w:val="Hyperlink"/>
            <w:rFonts w:asciiTheme="minorHAnsi" w:hAnsiTheme="minorHAnsi" w:cs="Cambria"/>
            <w:color w:val="auto"/>
            <w:u w:val="none"/>
          </w:rPr>
          <w:t xml:space="preserve">Section </w:t>
        </w:r>
        <w:r w:rsidR="0034164B" w:rsidRPr="0034164B">
          <w:rPr>
            <w:rStyle w:val="Hyperlink"/>
            <w:rFonts w:asciiTheme="minorHAnsi" w:hAnsiTheme="minorHAnsi" w:cs="Cambria"/>
            <w:color w:val="auto"/>
            <w:u w:val="none"/>
          </w:rPr>
          <w:t>4</w:t>
        </w:r>
      </w:hyperlink>
      <w:r w:rsidRPr="0034164B">
        <w:t>). Smoking is associated with a greater risk of reporting heart disease among wome</w:t>
      </w:r>
      <w:r w:rsidRPr="00002F11">
        <w:t xml:space="preserve">n in the 1946-51 and 1921-26 cohorts. </w:t>
      </w:r>
      <w:r w:rsidR="00FA12CF">
        <w:t xml:space="preserve"> </w:t>
      </w:r>
    </w:p>
    <w:p w14:paraId="57EC35F9" w14:textId="77777777" w:rsidR="00A515BE" w:rsidRPr="00002F11" w:rsidRDefault="00A515BE" w:rsidP="00A515BE">
      <w:r w:rsidRPr="00002F11">
        <w:t>Obesity is increasingly prevalent among Australian women</w:t>
      </w:r>
      <w:r>
        <w:t>,</w:t>
      </w:r>
      <w:r w:rsidRPr="00002F11">
        <w:t xml:space="preserve"> increasing with age within the 1946-51 and 1973-78 cohorts, and with each younger cohort (1973-78, 1989-95) having a higher prevalence of obesity than previous cohorts. </w:t>
      </w:r>
    </w:p>
    <w:p w14:paraId="66D9009F" w14:textId="77777777" w:rsidR="00A515BE" w:rsidRPr="00002F11" w:rsidRDefault="00A515BE" w:rsidP="00A515BE">
      <w:r w:rsidRPr="00002F11">
        <w:t xml:space="preserve">Another related risk factor for heart and stroke conditions is lack of physical activity. This behavioural factor varies considerably for the same woman over time and between women, according to their social circumstances and health. </w:t>
      </w:r>
    </w:p>
    <w:p w14:paraId="625152E7" w14:textId="59BCA864" w:rsidR="00A515BE" w:rsidRPr="00002F11" w:rsidRDefault="00A515BE" w:rsidP="00A515BE">
      <w:r w:rsidRPr="00002F11">
        <w:t>Overweight, obesity and physical activity have also been found to be associated with the risk of hypertension, with physical activity partially mitigating against the effects of weight.  Among women in the 1946-51 cohort, the odds of developing hypertension were almost doubled am</w:t>
      </w:r>
      <w:r w:rsidRPr="0076212D">
        <w:t xml:space="preserve">ong overweight women and more than three times higher among obese women compared to women in the healthy weight range.  The effect of physical activity on hypertension risk was less strong, with the odds of developing hypertension being 26% higher in those with low physical activity compared to high physical activity. However when the joint effects of these two risk factors were considered, the odds of developing hypertension were 37% higher in healthy weight inactive women than in healthy weight highly active women </w:t>
      </w:r>
      <w:r w:rsidRPr="0076212D">
        <w:fldChar w:fldCharType="begin">
          <w:fldData xml:space="preserve">PEVuZE5vdGU+PENpdGU+PEF1dGhvcj5KYWNrc29uPC9BdXRob3I+PFllYXI+MjAxNDwvWWVhcj48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</w:fldData>
        </w:fldChar>
      </w:r>
      <w:r w:rsidR="00824739">
        <w:instrText xml:space="preserve"> ADDIN EN.CITE </w:instrText>
      </w:r>
      <w:r w:rsidR="00824739">
        <w:fldChar w:fldCharType="begin">
          <w:fldData xml:space="preserve">PEVuZE5vdGU+PENpdGU+PEF1dGhvcj5KYWNrc29uPC9BdXRob3I+PFllYXI+MjAxNDwvWWVhcj48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</w:fldData>
        </w:fldChar>
      </w:r>
      <w:r w:rsidR="00824739">
        <w:instrText xml:space="preserve"> ADDIN EN.CITE.DATA </w:instrText>
      </w:r>
      <w:r w:rsidR="00824739">
        <w:fldChar w:fldCharType="end"/>
      </w:r>
      <w:r w:rsidRPr="0076212D">
        <w:fldChar w:fldCharType="separate"/>
      </w:r>
      <w:r w:rsidRPr="0076212D">
        <w:rPr>
          <w:noProof/>
        </w:rPr>
        <w:t>(</w:t>
      </w:r>
      <w:hyperlink w:anchor="_ENREF_43" w:tooltip="Jackson, 2014 #40" w:history="1">
        <w:r w:rsidR="002139DB" w:rsidRPr="0076212D">
          <w:rPr>
            <w:noProof/>
          </w:rPr>
          <w:t>Jackson et al., 2014a</w:t>
        </w:r>
      </w:hyperlink>
      <w:r w:rsidRPr="0076212D">
        <w:rPr>
          <w:noProof/>
        </w:rPr>
        <w:t>)</w:t>
      </w:r>
      <w:r w:rsidRPr="0076212D">
        <w:fldChar w:fldCharType="end"/>
      </w:r>
      <w:r w:rsidRPr="0076212D">
        <w:t>.</w:t>
      </w:r>
    </w:p>
    <w:p w14:paraId="64E65BD5" w14:textId="77777777" w:rsidR="00A515BE" w:rsidRPr="00002F11" w:rsidRDefault="00A515BE" w:rsidP="00A515BE"/>
    <w:p w14:paraId="745DD424" w14:textId="719E6D60" w:rsidR="00A515BE" w:rsidRPr="00002F11" w:rsidRDefault="00A515BE" w:rsidP="00A515BE">
      <w:r w:rsidRPr="00002F11">
        <w:lastRenderedPageBreak/>
        <w:t>Another analysis of ALSWH data for women in the 1946-51 cohort modelled the relationship between BMI at Survey 1 and the probability of a woman reporting incident hypertension (at Survey 2,</w:t>
      </w:r>
      <w:r>
        <w:t xml:space="preserve"> </w:t>
      </w:r>
      <w:r w:rsidRPr="00002F11">
        <w:t xml:space="preserve">3 or 4). The probability of hypertension increased steadily across the entire BMI distribution, with the increased risk not </w:t>
      </w:r>
      <w:r w:rsidRPr="0076212D">
        <w:t xml:space="preserve">exclusive to the overweight or obese group. Importantly, a hypothetical one unit change in the entire BMI distribution, where every woman loses weight, was estimated to result in a 10.3% reduction in the proportion of women with hypertension. In contrast, if BMI were shifted by three units in the top 20% of the distribution (BMI &gt; 29) (where only very overweight or obese women lose weight), the corresponding reduction in incidence would be only 7.3%. This analysis demonstrates the importance of a whole-population strategy to disease prevention, rather only attempting to achieve greater weight loss among the most overweight </w:t>
      </w:r>
      <w:r w:rsidRPr="0076212D">
        <w:fldChar w:fldCharType="begin"/>
      </w:r>
      <w:r w:rsidR="00824739">
        <w:instrText xml:space="preserve"> ADDIN EN.CITE &lt;EndNote&gt;&lt;Cite&gt;&lt;Author&gt;Brown&lt;/Author&gt;&lt;Year&gt;2007&lt;/Year&gt;&lt;RecNum&gt;18&lt;/RecNum&gt;&lt;DisplayText&gt;(Brown et al., 2007)&lt;/DisplayText&gt;&lt;record&gt;&lt;rec-number&gt;18&lt;/rec-number&gt;&lt;foreign-keys&gt;&lt;key app="EN" db-id="pwrrwxdaa2200me0xfkxz5fnzstf9pwaf9vt"&gt;18&lt;/key&gt;&lt;/foreign-keys&gt;&lt;ref-type name="Journal Article"&gt;17&lt;/ref-type&gt;&lt;contributors&gt;&lt;authors&gt;&lt;author&gt;Brown, W. J.&lt;/author&gt;&lt;author&gt;Hockey, R.&lt;/author&gt;&lt;author&gt;Dobson, A.&lt;/author&gt;&lt;/authors&gt;&lt;/contributors&gt;&lt;auth-address&gt;School of Human Movement Studies, University of Queensland, Australia. wbrown@hms.uq.edu.au&lt;/auth-address&gt;&lt;titles&gt;&lt;title&gt;Rose revisited: A &amp;quot;middle road&amp;quot; prevention strategy to reduce noncommunicable chronic disease risk&lt;/title&gt;&lt;secondary-title&gt;Bulletin of the World Health Organization&lt;/secondary-title&gt;&lt;alt-title&gt;Bull World Health Orga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886-7&lt;/pages&gt;&lt;volume&gt;85&lt;/volume&gt;&lt;number&gt;11&lt;/number&gt;&lt;edition&gt;2007/11/27&lt;/edition&gt;&lt;keywords&gt;&lt;keyword&gt;*Body Mass Index&lt;/keyword&gt;&lt;keyword&gt;Chronic Disease&lt;/keyword&gt;&lt;keyword&gt;Diabetes Mellitus, Type 2/*epidemiology/*prevention &amp;amp; control&lt;/keyword&gt;&lt;keyword&gt;Female&lt;/keyword&gt;&lt;keyword&gt;Follow-Up Studies&lt;/keyword&gt;&lt;keyword&gt;Health Status&lt;/keyword&gt;&lt;keyword&gt;Humans&lt;/keyword&gt;&lt;keyword&gt;Hypertension/*epidemiology/*prevention &amp;amp; control&lt;/keyword&gt;&lt;keyword&gt;Mental Health&lt;/keyword&gt;&lt;keyword&gt;Quality of Life&lt;/keyword&gt;&lt;keyword&gt;Risk Factors&lt;/keyword&gt;&lt;/keywords&gt;&lt;dates&gt;&lt;year&gt;2007&lt;/year&gt;&lt;pub-dates&gt;&lt;date&gt;Nov&lt;/date&gt;&lt;/pub-dates&gt;&lt;/dates&gt;&lt;isbn&gt;0042-9686 (Print)&amp;#xD;0042-9686 (Linking)&lt;/isbn&gt;&lt;accession-num&gt;18038080&lt;/accession-num&gt;&lt;urls&gt;&lt;related-urls&gt;&lt;url&gt;http://www.ncbi.nlm.nih.gov/pubmed/18038080&lt;/url&gt;&lt;/related-urls&gt;&lt;/urls&gt;&lt;custom2&gt;2636265&lt;/custom2&gt;&lt;language&gt;eng&lt;/language&gt;&lt;/record&gt;&lt;/Cite&gt;&lt;/EndNote&gt;</w:instrText>
      </w:r>
      <w:r w:rsidRPr="0076212D">
        <w:fldChar w:fldCharType="separate"/>
      </w:r>
      <w:r w:rsidRPr="0076212D">
        <w:rPr>
          <w:noProof/>
        </w:rPr>
        <w:t>(</w:t>
      </w:r>
      <w:hyperlink w:anchor="_ENREF_16" w:tooltip="Brown, 2007 #18" w:history="1">
        <w:r w:rsidR="002139DB" w:rsidRPr="0076212D">
          <w:rPr>
            <w:noProof/>
          </w:rPr>
          <w:t>Brown et al., 2007</w:t>
        </w:r>
      </w:hyperlink>
      <w:r w:rsidRPr="0076212D">
        <w:rPr>
          <w:noProof/>
        </w:rPr>
        <w:t>)</w:t>
      </w:r>
      <w:r w:rsidRPr="0076212D">
        <w:fldChar w:fldCharType="end"/>
      </w:r>
      <w:r w:rsidRPr="0076212D">
        <w:t>.</w:t>
      </w:r>
    </w:p>
    <w:p w14:paraId="78AF1B06" w14:textId="0406B65D" w:rsidR="00A515BE" w:rsidRPr="00002F11" w:rsidRDefault="00A515BE" w:rsidP="00A515BE">
      <w:pPr>
        <w:rPr>
          <w:rFonts w:cs="Times New Roman"/>
          <w:bCs/>
          <w:shd w:val="clear" w:color="auto" w:fill="FFFFFF"/>
        </w:rPr>
      </w:pPr>
      <w:r w:rsidRPr="00002F11">
        <w:t>Sitting time has also been implicated as a risk factor for cardiovascular disease. However, analysis of ALSWH data for the 1</w:t>
      </w:r>
      <w:r w:rsidRPr="0076212D">
        <w:t xml:space="preserve">946-51 cohort did not find an association between sitting time and incident heart disease </w:t>
      </w:r>
      <w:r w:rsidRPr="0076212D">
        <w:fldChar w:fldCharType="begin"/>
      </w:r>
      <w:r w:rsidR="00824739">
        <w:instrText xml:space="preserve"> ADDIN EN.CITE &lt;EndNote&gt;&lt;Cite&gt;&lt;Author&gt;Herber-Gast&lt;/Author&gt;&lt;Year&gt;2013&lt;/Year&gt;&lt;RecNum&gt;41&lt;/RecNum&gt;&lt;DisplayText&gt;(Herber-Gast et al., 2013)&lt;/DisplayText&gt;&lt;record&gt;&lt;rec-number&gt;41&lt;/rec-number&gt;&lt;foreign-keys&gt;&lt;key app="EN" db-id="pwrrwxdaa2200me0xfkxz5fnzstf9pwaf9vt"&gt;41&lt;/key&gt;&lt;/foreign-keys&gt;&lt;ref-type name="Journal Article"&gt;17&lt;/ref-type&gt;&lt;contributors&gt;&lt;authors&gt;&lt;author&gt;Herber-Gast, G. C.&lt;/author&gt;&lt;author&gt;Jackson, C. A.&lt;/author&gt;&lt;author&gt;Mishra, G. D.&lt;/author&gt;&lt;author&gt;Brown, W. J.&lt;/author&gt;&lt;/authors&gt;&lt;/contributors&gt;&lt;titles&gt;&lt;title&gt;Self-reported sitting time is not associated with incidence of cardiovascular disease in a population-based cohort of mid-aged women&lt;/title&gt;&lt;secondary-title&gt;The International Journal of Behavioral Nutrition and Physical Activity&lt;/secondary-title&gt;&lt;alt-title&gt;Int J Behav Nutr Phys Act&lt;/alt-title&gt;&lt;/titles&gt;&lt;periodical&gt;&lt;full-title&gt;The international journal of behavioral nutrition and physical activity&lt;/full-title&gt;&lt;abbr-1&gt;Int J Behav Nutr Phys Act&lt;/abbr-1&gt;&lt;/periodical&gt;&lt;alt-periodical&gt;&lt;full-title&gt;The international journal of behavioral nutrition and physical activity&lt;/full-title&gt;&lt;abbr-1&gt;Int J Behav Nutr Phys Act&lt;/abbr-1&gt;&lt;/alt-periodical&gt;&lt;pages&gt;55&lt;/pages&gt;&lt;volume&gt;10&lt;/volume&gt;&lt;edition&gt;2013/05/09&lt;/edition&gt;&lt;dates&gt;&lt;year&gt;2013&lt;/year&gt;&lt;/dates&gt;&lt;isbn&gt;1479-5868 (Electronic)&amp;#xD;1479-5868 (Linking)&lt;/isbn&gt;&lt;accession-num&gt;23651771&lt;/accession-num&gt;&lt;work-type&gt;Research Support, Non-U.S. Gov&amp;apos;t&lt;/work-type&gt;&lt;urls&gt;&lt;related-urls&gt;&lt;url&gt;http://www.ncbi.nlm.nih.gov/pubmed/23651771&lt;/url&gt;&lt;/related-urls&gt;&lt;/urls&gt;&lt;custom2&gt;3651394&lt;/custom2&gt;&lt;electronic-resource-num&gt;10.1186/1479-5868-10-55&lt;/electronic-resource-num&gt;&lt;language&gt;eng&lt;/language&gt;&lt;/record&gt;&lt;/Cite&gt;&lt;/EndNote&gt;</w:instrText>
      </w:r>
      <w:r w:rsidRPr="0076212D">
        <w:fldChar w:fldCharType="separate"/>
      </w:r>
      <w:r w:rsidRPr="0076212D">
        <w:rPr>
          <w:noProof/>
        </w:rPr>
        <w:t>(</w:t>
      </w:r>
      <w:hyperlink w:anchor="_ENREF_37" w:tooltip="Herber-Gast, 2013 #41" w:history="1">
        <w:r w:rsidR="002139DB" w:rsidRPr="0076212D">
          <w:rPr>
            <w:noProof/>
          </w:rPr>
          <w:t>Herber-Gast et al., 2013</w:t>
        </w:r>
      </w:hyperlink>
      <w:r w:rsidRPr="0076212D">
        <w:rPr>
          <w:noProof/>
        </w:rPr>
        <w:t>)</w:t>
      </w:r>
      <w:r w:rsidRPr="0076212D">
        <w:fldChar w:fldCharType="end"/>
      </w:r>
      <w:r w:rsidRPr="0076212D">
        <w:t>.</w:t>
      </w:r>
      <w:r w:rsidRPr="00002F11">
        <w:t xml:space="preserve"> </w:t>
      </w:r>
      <w:r w:rsidRPr="00002F11">
        <w:rPr>
          <w:szCs w:val="22"/>
        </w:rPr>
        <w:t xml:space="preserve"> </w:t>
      </w:r>
    </w:p>
    <w:p w14:paraId="70ACB05C" w14:textId="77777777" w:rsidR="00A515BE" w:rsidRPr="00002F11" w:rsidRDefault="00A515BE" w:rsidP="00A515BE">
      <w:pPr>
        <w:rPr>
          <w:rFonts w:cs="Times New Roman"/>
          <w:bCs/>
          <w:color w:val="9999CC"/>
          <w:sz w:val="22"/>
          <w:szCs w:val="22"/>
          <w:shd w:val="clear" w:color="auto" w:fill="FFFFFF"/>
        </w:rPr>
      </w:pPr>
    </w:p>
    <w:p w14:paraId="321138CD"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321" w:name="_Toc426447379"/>
      <w:bookmarkStart w:id="322" w:name="_Toc426447792"/>
      <w:r w:rsidRPr="00002F11">
        <w:rPr>
          <w:rFonts w:ascii="Calibri" w:eastAsia="MS Gothic" w:hAnsi="Calibri" w:cs="Calibri"/>
          <w:b/>
          <w:bCs/>
          <w:sz w:val="26"/>
          <w:szCs w:val="26"/>
        </w:rPr>
        <w:t>Socio-economic position and heart and stroke conditions</w:t>
      </w:r>
      <w:bookmarkEnd w:id="321"/>
      <w:bookmarkEnd w:id="322"/>
    </w:p>
    <w:p w14:paraId="3D98A634" w14:textId="746DAAAB" w:rsidR="00A515BE" w:rsidRPr="0076212D" w:rsidRDefault="00A515BE" w:rsidP="00A515BE">
      <w:r w:rsidRPr="00002F11">
        <w:t>Risk factors for cardiovascular disease increase with socioeconomic disadvantage. Assessment of the prevalence of three cardiovascular risk factors (smoking, obesity and physical activity) across levels of socio-economic position in all three initial ALSWH cohorts showed how each of these risk factors was less common among</w:t>
      </w:r>
      <w:r w:rsidRPr="00002F11" w:rsidDel="00C72995">
        <w:t xml:space="preserve"> the most advantaged compared with the least advantaged</w:t>
      </w:r>
      <w:r w:rsidRPr="00002F11">
        <w:t xml:space="preserve">. There were however some cohort differences, particularly for smoking. Among women in the 1921-26 cohort, </w:t>
      </w:r>
      <w:r w:rsidRPr="00002F11" w:rsidDel="00C72995">
        <w:t xml:space="preserve">those with the highest educational attainment were more likely to have ever smoked than those with the lowest level of attainment. </w:t>
      </w:r>
      <w:r w:rsidRPr="00002F11">
        <w:t xml:space="preserve">In contrast, </w:t>
      </w:r>
      <w:r w:rsidRPr="00002F11" w:rsidDel="00C72995">
        <w:t>this association was reversed</w:t>
      </w:r>
      <w:r w:rsidRPr="00002F11">
        <w:t xml:space="preserve"> among women in the</w:t>
      </w:r>
      <w:r w:rsidRPr="00002F11" w:rsidDel="00C72995">
        <w:t xml:space="preserve"> other two cohorts</w:t>
      </w:r>
      <w:r w:rsidRPr="00002F11">
        <w:t xml:space="preserve">. Moreover, the </w:t>
      </w:r>
      <w:r w:rsidRPr="00002F11" w:rsidDel="00C72995">
        <w:t>association between low levels of education and ever smoking</w:t>
      </w:r>
      <w:r w:rsidRPr="00002F11">
        <w:t xml:space="preserve"> was stronger</w:t>
      </w:r>
      <w:r w:rsidRPr="00002F11" w:rsidDel="00C72995">
        <w:t xml:space="preserve"> among </w:t>
      </w:r>
      <w:r w:rsidRPr="00002F11">
        <w:t>women in the 1973-78 cohort</w:t>
      </w:r>
      <w:r w:rsidRPr="00002F11" w:rsidDel="00C72995">
        <w:t xml:space="preserve"> than </w:t>
      </w:r>
      <w:r w:rsidRPr="00002F11">
        <w:t>among women in the 1946-51 cohort. Similarly, among</w:t>
      </w:r>
      <w:r w:rsidRPr="00002F11" w:rsidDel="00C72995">
        <w:t xml:space="preserve"> older women, those in the most skilled occupational classes were m</w:t>
      </w:r>
      <w:r w:rsidRPr="0076212D" w:rsidDel="00C72995">
        <w:t>ost likely to have ever smoked, with opposite findings for women</w:t>
      </w:r>
      <w:r w:rsidRPr="0076212D">
        <w:t xml:space="preserve"> in the 1946-51 cohort</w:t>
      </w:r>
      <w:r w:rsidRPr="0076212D" w:rsidDel="00C72995">
        <w:t>. Education was also differently associated with physical inactivity across the three cohorts. Older women who were most educated were least likely to be physically inactive, whereas among the younger and mid-age cohorts there was little or no effect of education on physical inactivity</w:t>
      </w:r>
      <w:r w:rsidRPr="0076212D">
        <w:t xml:space="preserve"> </w:t>
      </w:r>
      <w:r w:rsidRPr="0076212D">
        <w:fldChar w:fldCharType="begin">
          <w:fldData xml:space="preserve">PEVuZE5vdGU+PENpdGU+PEF1dGhvcj5MYXdsb3I8L0F1dGhvcj48WWVhcj4yMDA1PC9ZZWFyPjxS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==
</w:fldData>
        </w:fldChar>
      </w:r>
      <w:r w:rsidR="00824739">
        <w:instrText xml:space="preserve"> ADDIN EN.CITE </w:instrText>
      </w:r>
      <w:r w:rsidR="00824739">
        <w:fldChar w:fldCharType="begin">
          <w:fldData xml:space="preserve">PEVuZE5vdGU+PENpdGU+PEF1dGhvcj5MYXdsb3I8L0F1dGhvcj48WWVhcj4yMDA1PC9ZZWFyPjxS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==
</w:fldData>
        </w:fldChar>
      </w:r>
      <w:r w:rsidR="00824739">
        <w:instrText xml:space="preserve"> ADDIN EN.CITE.DATA </w:instrText>
      </w:r>
      <w:r w:rsidR="00824739">
        <w:fldChar w:fldCharType="end"/>
      </w:r>
      <w:r w:rsidRPr="0076212D">
        <w:fldChar w:fldCharType="separate"/>
      </w:r>
      <w:r w:rsidRPr="0076212D">
        <w:rPr>
          <w:noProof/>
        </w:rPr>
        <w:t>(</w:t>
      </w:r>
      <w:hyperlink w:anchor="_ENREF_50" w:tooltip="Lawlor, 2005 #42" w:history="1">
        <w:r w:rsidR="002139DB" w:rsidRPr="0076212D">
          <w:rPr>
            <w:noProof/>
          </w:rPr>
          <w:t>Lawlor et al., 2005</w:t>
        </w:r>
      </w:hyperlink>
      <w:r w:rsidRPr="0076212D">
        <w:rPr>
          <w:noProof/>
        </w:rPr>
        <w:t>)</w:t>
      </w:r>
      <w:r w:rsidRPr="0076212D">
        <w:fldChar w:fldCharType="end"/>
      </w:r>
      <w:r w:rsidRPr="0076212D">
        <w:rPr>
          <w:iCs/>
        </w:rPr>
        <w:t>.</w:t>
      </w:r>
      <w:r w:rsidRPr="0076212D">
        <w:t xml:space="preserve"> </w:t>
      </w:r>
    </w:p>
    <w:p w14:paraId="6A604D80" w14:textId="250B9A26" w:rsidR="006040B1" w:rsidRDefault="00A515BE" w:rsidP="00A515BE">
      <w:r w:rsidRPr="0076212D">
        <w:t xml:space="preserve">Longitudinal analysis of data from the 1946-51 cohort also showed a strong association between socio-economic position and stroke. Education and home ownership, but not occupation or managing on income, were significantly associated with stroke, even after lifestyle and biological factors had been taken into account </w:t>
      </w:r>
      <w:r w:rsidRPr="0076212D">
        <w:fldChar w:fldCharType="begin">
          <w:fldData xml:space="preserve">PEVuZE5vdGU+PENpdGU+PEF1dGhvcj5KYWNrc29uPC9BdXRob3I+PFllYXI+MjAxNDwvWWVhcj48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</w:fldData>
        </w:fldChar>
      </w:r>
      <w:r w:rsidR="00824739">
        <w:instrText xml:space="preserve"> ADDIN EN.CITE </w:instrText>
      </w:r>
      <w:r w:rsidR="00824739">
        <w:fldChar w:fldCharType="begin">
          <w:fldData xml:space="preserve">PEVuZE5vdGU+PENpdGU+PEF1dGhvcj5KYWNrc29uPC9BdXRob3I+PFllYXI+MjAxNDwvWWVhcj48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</w:fldData>
        </w:fldChar>
      </w:r>
      <w:r w:rsidR="00824739">
        <w:instrText xml:space="preserve"> ADDIN EN.CITE.DATA </w:instrText>
      </w:r>
      <w:r w:rsidR="00824739">
        <w:fldChar w:fldCharType="end"/>
      </w:r>
      <w:r w:rsidRPr="0076212D">
        <w:fldChar w:fldCharType="separate"/>
      </w:r>
      <w:r w:rsidRPr="0076212D">
        <w:rPr>
          <w:noProof/>
        </w:rPr>
        <w:t>(</w:t>
      </w:r>
      <w:hyperlink w:anchor="_ENREF_44" w:tooltip="Jackson, 2014 #43" w:history="1">
        <w:r w:rsidR="002139DB" w:rsidRPr="0076212D">
          <w:rPr>
            <w:noProof/>
          </w:rPr>
          <w:t>Jackson et al., 2014b</w:t>
        </w:r>
      </w:hyperlink>
      <w:r w:rsidRPr="0076212D">
        <w:rPr>
          <w:noProof/>
        </w:rPr>
        <w:t>)</w:t>
      </w:r>
      <w:r w:rsidRPr="0076212D">
        <w:fldChar w:fldCharType="end"/>
      </w:r>
      <w:r w:rsidRPr="0076212D">
        <w:t>.</w:t>
      </w:r>
      <w:r w:rsidRPr="00002F11">
        <w:t xml:space="preserve"> </w:t>
      </w:r>
    </w:p>
    <w:p w14:paraId="448F4FC4" w14:textId="77777777" w:rsidR="006040B1" w:rsidRDefault="006040B1">
      <w:pPr>
        <w:spacing w:before="0" w:after="0" w:line="240" w:lineRule="auto"/>
        <w:jc w:val="left"/>
      </w:pPr>
      <w:r>
        <w:br w:type="page"/>
      </w:r>
    </w:p>
    <w:p w14:paraId="4D643E99"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323" w:name="_Toc426447380"/>
      <w:bookmarkStart w:id="324" w:name="_Toc426447793"/>
      <w:r w:rsidRPr="00002F11">
        <w:rPr>
          <w:rFonts w:ascii="Calibri" w:eastAsia="MS Gothic" w:hAnsi="Calibri" w:cs="Calibri"/>
          <w:b/>
          <w:bCs/>
          <w:sz w:val="26"/>
          <w:szCs w:val="26"/>
        </w:rPr>
        <w:lastRenderedPageBreak/>
        <w:t>Mental health and heart and stroke conditions</w:t>
      </w:r>
      <w:bookmarkEnd w:id="323"/>
      <w:bookmarkEnd w:id="324"/>
    </w:p>
    <w:p w14:paraId="4E93F4BC" w14:textId="761218C4" w:rsidR="00A515BE" w:rsidRDefault="00A515BE" w:rsidP="00A515BE">
      <w:pPr>
        <w:rPr>
          <w:rFonts w:ascii="Calibri" w:hAnsi="Calibri" w:cs="Calibri"/>
          <w:iCs/>
        </w:rPr>
      </w:pPr>
      <w:r w:rsidRPr="00002F11">
        <w:t>While mental health problems, particularly depress</w:t>
      </w:r>
      <w:r w:rsidRPr="0076212D">
        <w:t xml:space="preserve">ion, have not in the past been widely accepted as risk factors for cardiovascular disease there is a growing body of evidence that suggests they are indeed predictive of heart and stroke conditions </w:t>
      </w:r>
      <w:r w:rsidRPr="0076212D">
        <w:fldChar w:fldCharType="begin">
          <w:fldData xml:space="preserve">PEVuZE5vdGU+PENpdGU+PEF1dGhvcj5HbG96aWVyPC9BdXRob3I+PFllYXI+MjAxMzwvWWVhcj48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</w:fldData>
        </w:fldChar>
      </w:r>
      <w:r w:rsidR="00824739">
        <w:instrText xml:space="preserve"> ADDIN EN.CITE </w:instrText>
      </w:r>
      <w:r w:rsidR="00824739">
        <w:fldChar w:fldCharType="begin">
          <w:fldData xml:space="preserve">PEVuZE5vdGU+PENpdGU+PEF1dGhvcj5HbG96aWVyPC9BdXRob3I+PFllYXI+MjAxMzwvWWVhcj48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</w:fldData>
        </w:fldChar>
      </w:r>
      <w:r w:rsidR="00824739">
        <w:instrText xml:space="preserve"> ADDIN EN.CITE.DATA </w:instrText>
      </w:r>
      <w:r w:rsidR="00824739">
        <w:fldChar w:fldCharType="end"/>
      </w:r>
      <w:r w:rsidRPr="0076212D">
        <w:fldChar w:fldCharType="separate"/>
      </w:r>
      <w:r w:rsidRPr="0076212D">
        <w:rPr>
          <w:noProof/>
        </w:rPr>
        <w:t>(</w:t>
      </w:r>
      <w:hyperlink w:anchor="_ENREF_30" w:tooltip="Glozier, 2013 #44" w:history="1">
        <w:r w:rsidR="002139DB" w:rsidRPr="0076212D">
          <w:rPr>
            <w:noProof/>
          </w:rPr>
          <w:t>Glozier et al., 2013</w:t>
        </w:r>
      </w:hyperlink>
      <w:r w:rsidRPr="0076212D">
        <w:rPr>
          <w:noProof/>
        </w:rPr>
        <w:t>)</w:t>
      </w:r>
      <w:r w:rsidRPr="0076212D">
        <w:fldChar w:fldCharType="end"/>
      </w:r>
      <w:r w:rsidRPr="0076212D">
        <w:t xml:space="preserve">. However it is often difficult to determine whether people with a history of depression are more likely to develop heart and stroke conditions, or whether these conditions lead to mental health problem. Several analyses and sub-studies involving ALSWH participants have been conducted with a view to improving understanding of the relationships between depression and anxiety and cardiovascular disease. These have consistently shown that a history of poor mental health is predictive of heart and stroke conditions </w:t>
      </w:r>
      <w:r w:rsidRPr="0076212D">
        <w:fldChar w:fldCharType="begin"/>
      </w:r>
      <w:r w:rsidR="00824739">
        <w:instrText xml:space="preserve"> ADDIN EN.CITE &lt;EndNote&gt;&lt;Cite&gt;&lt;Author&gt;Strodl&lt;/Author&gt;&lt;Year&gt;2003&lt;/Year&gt;&lt;RecNum&gt;45&lt;/RecNum&gt;&lt;DisplayText&gt;(Strodl et al., 2003)&lt;/DisplayText&gt;&lt;record&gt;&lt;rec-number&gt;45&lt;/rec-number&gt;&lt;foreign-keys&gt;&lt;key app="EN" db-id="pwrrwxdaa2200me0xfkxz5fnzstf9pwaf9vt"&gt;45&lt;/key&gt;&lt;/foreign-keys&gt;&lt;ref-type name="Journal Article"&gt;17&lt;/ref-type&gt;&lt;contributors&gt;&lt;authors&gt;&lt;author&gt;Strodl, E.&lt;/author&gt;&lt;author&gt;Kenardy, J.&lt;/author&gt;&lt;author&gt;Aroney, C.&lt;/author&gt;&lt;/authors&gt;&lt;/contributors&gt;&lt;auth-address&gt;School of Psychology, University of Queensland, St. Lucia, Queensland, Australia.&lt;/auth-address&gt;&lt;titles&gt;&lt;title&gt;Perceived stress as a predictor of the self-reported new diagnosis of symptomatic CHD in older women&lt;/title&gt;&lt;secondary-title&gt;International Journal of Behavioral Medicine&lt;/secondary-title&gt;&lt;alt-title&gt;Int J Behav Med&lt;/alt-title&gt;&lt;/titles&gt;&lt;periodical&gt;&lt;full-title&gt;International journal of behavioral medicine&lt;/full-title&gt;&lt;abbr-1&gt;Int J Behav Med&lt;/abbr-1&gt;&lt;/periodical&gt;&lt;alt-periodical&gt;&lt;full-title&gt;International journal of behavioral medicine&lt;/full-title&gt;&lt;abbr-1&gt;Int J Behav Med&lt;/abbr-1&gt;&lt;/alt-periodical&gt;&lt;pages&gt;205-20&lt;/pages&gt;&lt;volume&gt;10&lt;/volume&gt;&lt;number&gt;3&lt;/number&gt;&lt;edition&gt;2003/10/04&lt;/edition&gt;&lt;keywords&gt;&lt;keyword&gt;Aged&lt;/keyword&gt;&lt;keyword&gt;*Attitude to Health&lt;/keyword&gt;&lt;keyword&gt;Cohort Studies&lt;/keyword&gt;&lt;keyword&gt;Coronary Disease/*etiology&lt;/keyword&gt;&lt;keyword&gt;Demography&lt;/keyword&gt;&lt;keyword&gt;Female&lt;/keyword&gt;&lt;keyword&gt;Follow-Up Studies&lt;/keyword&gt;&lt;keyword&gt;Health Status&lt;/keyword&gt;&lt;keyword&gt;Humans&lt;/keyword&gt;&lt;keyword&gt;Logistic Models&lt;/keyword&gt;&lt;keyword&gt;Prospective Studies&lt;/keyword&gt;&lt;keyword&gt;Questionnaires&lt;/keyword&gt;&lt;keyword&gt;*Self Disclosure&lt;/keyword&gt;&lt;keyword&gt;Social Support&lt;/keyword&gt;&lt;keyword&gt;Stress, Psychological/*psychology&lt;/keyword&gt;&lt;/keywords&gt;&lt;dates&gt;&lt;year&gt;2003&lt;/year&gt;&lt;/dates&gt;&lt;isbn&gt;1070-5503 (Print)&amp;#xD;1070-5503 (Linking)&lt;/isbn&gt;&lt;accession-num&gt;14525717&lt;/accession-num&gt;&lt;work-type&gt;Research Support, Non-U.S. Gov&amp;apos;t&lt;/work-type&gt;&lt;urls&gt;&lt;related-urls&gt;&lt;url&gt;http://www.ncbi.nlm.nih.gov/pubmed/14525717&lt;/url&gt;&lt;/related-urls&gt;&lt;/urls&gt;&lt;language&gt;eng&lt;/language&gt;&lt;/record&gt;&lt;/Cite&gt;&lt;/EndNote&gt;</w:instrText>
      </w:r>
      <w:r w:rsidRPr="0076212D">
        <w:fldChar w:fldCharType="separate"/>
      </w:r>
      <w:r w:rsidRPr="0076212D">
        <w:rPr>
          <w:noProof/>
        </w:rPr>
        <w:t>(</w:t>
      </w:r>
      <w:hyperlink w:anchor="_ENREF_92" w:tooltip="Strodl, 2003 #45" w:history="1">
        <w:r w:rsidR="002139DB" w:rsidRPr="0076212D">
          <w:rPr>
            <w:noProof/>
          </w:rPr>
          <w:t>Strodl et al., 2003</w:t>
        </w:r>
      </w:hyperlink>
      <w:r w:rsidRPr="0076212D">
        <w:rPr>
          <w:noProof/>
        </w:rPr>
        <w:t>)</w:t>
      </w:r>
      <w:r w:rsidRPr="0076212D">
        <w:fldChar w:fldCharType="end"/>
      </w:r>
      <w:r w:rsidRPr="0076212D">
        <w:t xml:space="preserve">. </w:t>
      </w:r>
      <w:r w:rsidRPr="0076212D">
        <w:rPr>
          <w:rFonts w:ascii="Calibri" w:hAnsi="Calibri" w:cs="Calibri"/>
          <w:bCs/>
        </w:rPr>
        <w:t xml:space="preserve">Using longitudinal analysis, data from </w:t>
      </w:r>
      <w:r w:rsidR="00BE1A32">
        <w:rPr>
          <w:rFonts w:ascii="Calibri" w:hAnsi="Calibri" w:cs="Calibri"/>
          <w:bCs/>
        </w:rPr>
        <w:t>S</w:t>
      </w:r>
      <w:r w:rsidRPr="0076212D">
        <w:rPr>
          <w:rFonts w:ascii="Calibri" w:hAnsi="Calibri" w:cs="Calibri"/>
          <w:bCs/>
        </w:rPr>
        <w:t xml:space="preserve">urveys 1-6 of the 1946-51 cohort were examined to determine whether a history of depression and/or anxiety predicted subsequent heart conditions. Compared to women who did not report heart disease, women who reported heart disease for the first time were more likely to have reported depression/anxiety on a previous survey. Some of this association was explained by lifestyle factors, but the effect remained after adjusting for other risk factors such as diabetes, physical activity and smoking </w:t>
      </w:r>
      <w:r w:rsidRPr="0076212D">
        <w:rPr>
          <w:rFonts w:ascii="Calibri" w:hAnsi="Calibri" w:cs="Calibri"/>
          <w:bCs/>
        </w:rPr>
        <w:fldChar w:fldCharType="begin">
          <w:fldData xml:space="preserve">PEVuZE5vdGU+PENpdGU+PEF1dGhvcj5CZXJlY2tpLUdpc29sZjwvQXV0aG9yPjxZZWFyPjIwMTM8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</w:fldData>
        </w:fldChar>
      </w:r>
      <w:r w:rsidR="00824739">
        <w:rPr>
          <w:rFonts w:ascii="Calibri" w:hAnsi="Calibri" w:cs="Calibri"/>
          <w:bCs/>
        </w:rPr>
        <w:instrText xml:space="preserve"> ADDIN EN.CITE </w:instrText>
      </w:r>
      <w:r w:rsidR="00824739">
        <w:rPr>
          <w:rFonts w:ascii="Calibri" w:hAnsi="Calibri" w:cs="Calibri"/>
          <w:bCs/>
        </w:rPr>
        <w:fldChar w:fldCharType="begin">
          <w:fldData xml:space="preserve">PEVuZE5vdGU+PENpdGU+PEF1dGhvcj5CZXJlY2tpLUdpc29sZjwvQXV0aG9yPjxZZWFyPjIwMTM8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</w:fldData>
        </w:fldChar>
      </w:r>
      <w:r w:rsidR="00824739">
        <w:rPr>
          <w:rFonts w:ascii="Calibri" w:hAnsi="Calibri" w:cs="Calibri"/>
          <w:bCs/>
        </w:rPr>
        <w:instrText xml:space="preserve"> ADDIN EN.CITE.DATA </w:instrText>
      </w:r>
      <w:r w:rsidR="00824739">
        <w:rPr>
          <w:rFonts w:ascii="Calibri" w:hAnsi="Calibri" w:cs="Calibri"/>
          <w:bCs/>
        </w:rPr>
      </w:r>
      <w:r w:rsidR="00824739">
        <w:rPr>
          <w:rFonts w:ascii="Calibri" w:hAnsi="Calibri" w:cs="Calibri"/>
          <w:bCs/>
        </w:rPr>
        <w:fldChar w:fldCharType="end"/>
      </w:r>
      <w:r w:rsidRPr="0076212D">
        <w:rPr>
          <w:rFonts w:ascii="Calibri" w:hAnsi="Calibri" w:cs="Calibri"/>
          <w:bCs/>
        </w:rPr>
      </w:r>
      <w:r w:rsidRPr="0076212D">
        <w:rPr>
          <w:rFonts w:ascii="Calibri" w:hAnsi="Calibri" w:cs="Calibri"/>
          <w:bCs/>
        </w:rPr>
        <w:fldChar w:fldCharType="separate"/>
      </w:r>
      <w:r w:rsidRPr="0076212D">
        <w:rPr>
          <w:rFonts w:ascii="Calibri" w:hAnsi="Calibri" w:cs="Calibri"/>
          <w:bCs/>
          <w:noProof/>
        </w:rPr>
        <w:t>(</w:t>
      </w:r>
      <w:hyperlink w:anchor="_ENREF_13" w:tooltip="Berecki-Gisolf, 2013 #46" w:history="1">
        <w:r w:rsidR="002139DB" w:rsidRPr="0076212D">
          <w:rPr>
            <w:rFonts w:ascii="Calibri" w:hAnsi="Calibri" w:cs="Calibri"/>
            <w:bCs/>
            <w:noProof/>
          </w:rPr>
          <w:t>Berecki-Gisolf et al., 2013</w:t>
        </w:r>
      </w:hyperlink>
      <w:r w:rsidRPr="0076212D">
        <w:rPr>
          <w:rFonts w:ascii="Calibri" w:hAnsi="Calibri" w:cs="Calibri"/>
          <w:bCs/>
          <w:noProof/>
        </w:rPr>
        <w:t>)</w:t>
      </w:r>
      <w:r w:rsidRPr="0076212D">
        <w:rPr>
          <w:rFonts w:ascii="Calibri" w:hAnsi="Calibri" w:cs="Calibri"/>
          <w:bCs/>
        </w:rPr>
        <w:fldChar w:fldCharType="end"/>
      </w:r>
      <w:r w:rsidRPr="0076212D">
        <w:rPr>
          <w:rFonts w:ascii="Calibri" w:hAnsi="Calibri" w:cs="Calibri"/>
          <w:bCs/>
        </w:rPr>
        <w:t xml:space="preserve">. A similar </w:t>
      </w:r>
      <w:r w:rsidRPr="0076212D">
        <w:rPr>
          <w:rFonts w:ascii="Calibri" w:hAnsi="Calibri" w:cs="Calibri"/>
          <w:iCs/>
        </w:rPr>
        <w:t xml:space="preserve">longitudinal analysis also demonstrated a relationship between depression and subsequent stroke </w:t>
      </w:r>
      <w:r w:rsidRPr="0076212D">
        <w:rPr>
          <w:rFonts w:ascii="Calibri" w:hAnsi="Calibri" w:cs="Calibri"/>
          <w:iCs/>
        </w:rPr>
        <w:fldChar w:fldCharType="begin">
          <w:fldData xml:space="preserve">PEVuZE5vdGU+PENpdGU+PEF1dGhvcj5KYWNrc29uPC9BdXRob3I+PFllYXI+MjAxMzwvWWVhcj48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</w:fldData>
        </w:fldChar>
      </w:r>
      <w:r w:rsidR="00824739">
        <w:rPr>
          <w:rFonts w:ascii="Calibri" w:hAnsi="Calibri" w:cs="Calibri"/>
          <w:iCs/>
        </w:rPr>
        <w:instrText xml:space="preserve"> ADDIN EN.CITE </w:instrText>
      </w:r>
      <w:r w:rsidR="00824739">
        <w:rPr>
          <w:rFonts w:ascii="Calibri" w:hAnsi="Calibri" w:cs="Calibri"/>
          <w:iCs/>
        </w:rPr>
        <w:fldChar w:fldCharType="begin">
          <w:fldData xml:space="preserve">PEVuZE5vdGU+PENpdGU+PEF1dGhvcj5KYWNrc29uPC9BdXRob3I+PFllYXI+MjAxMzwvWWVhcj48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</w:fldData>
        </w:fldChar>
      </w:r>
      <w:r w:rsidR="00824739">
        <w:rPr>
          <w:rFonts w:ascii="Calibri" w:hAnsi="Calibri" w:cs="Calibri"/>
          <w:iCs/>
        </w:rPr>
        <w:instrText xml:space="preserve"> ADDIN EN.CITE.DATA </w:instrText>
      </w:r>
      <w:r w:rsidR="00824739">
        <w:rPr>
          <w:rFonts w:ascii="Calibri" w:hAnsi="Calibri" w:cs="Calibri"/>
          <w:iCs/>
        </w:rPr>
      </w:r>
      <w:r w:rsidR="00824739">
        <w:rPr>
          <w:rFonts w:ascii="Calibri" w:hAnsi="Calibri" w:cs="Calibri"/>
          <w:iCs/>
        </w:rPr>
        <w:fldChar w:fldCharType="end"/>
      </w:r>
      <w:r w:rsidRPr="0076212D">
        <w:rPr>
          <w:rFonts w:ascii="Calibri" w:hAnsi="Calibri" w:cs="Calibri"/>
          <w:iCs/>
        </w:rPr>
      </w:r>
      <w:r w:rsidRPr="0076212D">
        <w:rPr>
          <w:rFonts w:ascii="Calibri" w:hAnsi="Calibri" w:cs="Calibri"/>
          <w:iCs/>
        </w:rPr>
        <w:fldChar w:fldCharType="separate"/>
      </w:r>
      <w:r w:rsidRPr="0076212D">
        <w:rPr>
          <w:rFonts w:ascii="Calibri" w:hAnsi="Calibri" w:cs="Calibri"/>
          <w:iCs/>
          <w:noProof/>
        </w:rPr>
        <w:t>(</w:t>
      </w:r>
      <w:hyperlink w:anchor="_ENREF_45" w:tooltip="Jackson, 2013 #47" w:history="1">
        <w:r w:rsidR="002139DB" w:rsidRPr="0076212D">
          <w:rPr>
            <w:rFonts w:ascii="Calibri" w:hAnsi="Calibri" w:cs="Calibri"/>
            <w:iCs/>
            <w:noProof/>
          </w:rPr>
          <w:t>Jackson and Mishra, 2013</w:t>
        </w:r>
      </w:hyperlink>
      <w:r w:rsidRPr="0076212D">
        <w:rPr>
          <w:rFonts w:ascii="Calibri" w:hAnsi="Calibri" w:cs="Calibri"/>
          <w:iCs/>
          <w:noProof/>
        </w:rPr>
        <w:t>)</w:t>
      </w:r>
      <w:r w:rsidRPr="0076212D">
        <w:rPr>
          <w:rFonts w:ascii="Calibri" w:hAnsi="Calibri" w:cs="Calibri"/>
          <w:iCs/>
        </w:rPr>
        <w:fldChar w:fldCharType="end"/>
      </w:r>
      <w:r w:rsidRPr="0076212D">
        <w:rPr>
          <w:rFonts w:ascii="Calibri" w:hAnsi="Calibri" w:cs="Calibri"/>
          <w:iCs/>
        </w:rPr>
        <w:t>.</w:t>
      </w:r>
      <w:r w:rsidRPr="00002F11">
        <w:rPr>
          <w:rFonts w:ascii="Calibri" w:hAnsi="Calibri" w:cs="Calibri"/>
          <w:iCs/>
        </w:rPr>
        <w:t xml:space="preserve"> </w:t>
      </w:r>
    </w:p>
    <w:p w14:paraId="4507C5BD" w14:textId="0B3A04C5" w:rsidR="00BE1A32" w:rsidRDefault="00BE1A32">
      <w:pPr>
        <w:spacing w:before="0" w:after="0" w:line="240" w:lineRule="auto"/>
        <w:jc w:val="left"/>
        <w:rPr>
          <w:rFonts w:ascii="Calibri" w:hAnsi="Calibri" w:cs="Calibri"/>
          <w:iCs/>
        </w:rPr>
      </w:pPr>
      <w:r>
        <w:rPr>
          <w:rFonts w:ascii="Calibri" w:hAnsi="Calibri" w:cs="Calibri"/>
          <w:iCs/>
        </w:rPr>
        <w:br w:type="page"/>
      </w:r>
    </w:p>
    <w:p w14:paraId="61BD9EA1" w14:textId="77777777" w:rsidR="00A515BE" w:rsidRPr="00002F11" w:rsidRDefault="00A515BE" w:rsidP="00A515BE">
      <w:pPr>
        <w:numPr>
          <w:ilvl w:val="1"/>
          <w:numId w:val="3"/>
        </w:numPr>
        <w:spacing w:before="200"/>
        <w:ind w:left="0" w:firstLine="0"/>
        <w:outlineLvl w:val="1"/>
        <w:rPr>
          <w:rFonts w:ascii="Calibri" w:eastAsia="MS Gothic" w:hAnsi="Calibri" w:cs="Calibri"/>
          <w:b/>
          <w:bCs/>
          <w:sz w:val="26"/>
          <w:szCs w:val="26"/>
        </w:rPr>
      </w:pPr>
      <w:bookmarkStart w:id="325" w:name="_Toc426447381"/>
      <w:bookmarkStart w:id="326" w:name="_Toc426447794"/>
      <w:r w:rsidRPr="00002F11">
        <w:rPr>
          <w:rFonts w:ascii="Calibri" w:eastAsia="MS Gothic" w:hAnsi="Calibri" w:cs="Calibri"/>
          <w:b/>
          <w:bCs/>
          <w:sz w:val="26"/>
          <w:szCs w:val="26"/>
        </w:rPr>
        <w:lastRenderedPageBreak/>
        <w:t>Use of health services by women who report heart and stroke conditions</w:t>
      </w:r>
      <w:bookmarkEnd w:id="325"/>
      <w:bookmarkEnd w:id="326"/>
    </w:p>
    <w:p w14:paraId="130E5DF9" w14:textId="75498C9B" w:rsidR="00A515BE" w:rsidRPr="00002F11" w:rsidRDefault="00A515BE" w:rsidP="00A515BE">
      <w:r w:rsidRPr="00002F11">
        <w:t xml:space="preserve">Women who report having heart and stroke conditions have much higher use of medical services than women who never report these conditions. </w:t>
      </w:r>
      <w:r w:rsidR="006040B1">
        <w:fldChar w:fldCharType="begin"/>
      </w:r>
      <w:r w:rsidR="006040B1">
        <w:instrText xml:space="preserve"> REF _Ref419732211 \h </w:instrText>
      </w:r>
      <w:r w:rsidR="006040B1">
        <w:fldChar w:fldCharType="separate"/>
      </w:r>
      <w:r w:rsidR="002B0B0C" w:rsidRPr="00002F11">
        <w:t xml:space="preserve">Figure </w:t>
      </w:r>
      <w:r w:rsidR="002B0B0C">
        <w:rPr>
          <w:noProof/>
        </w:rPr>
        <w:t>8</w:t>
      </w:r>
      <w:r w:rsidR="002B0B0C">
        <w:noBreakHyphen/>
      </w:r>
      <w:r w:rsidR="002B0B0C">
        <w:rPr>
          <w:noProof/>
        </w:rPr>
        <w:t>4</w:t>
      </w:r>
      <w:r w:rsidR="006040B1">
        <w:fldChar w:fldCharType="end"/>
      </w:r>
      <w:r w:rsidR="006040B1">
        <w:t xml:space="preserve"> </w:t>
      </w:r>
      <w:r w:rsidRPr="00002F11">
        <w:t xml:space="preserve">shows the average number of Medicare claims for unreferred </w:t>
      </w:r>
      <w:r>
        <w:t>general practice</w:t>
      </w:r>
      <w:r w:rsidRPr="00002F11">
        <w:t xml:space="preserve"> visits for women who have ever reported heart conditions, compared with those who have not, for each survey year for all three cohorts. On average, women with these conditions have between 2 and 3 more </w:t>
      </w:r>
      <w:r>
        <w:t>general practice</w:t>
      </w:r>
      <w:r w:rsidRPr="00002F11">
        <w:t xml:space="preserve"> visits per year.  </w:t>
      </w:r>
    </w:p>
    <w:p w14:paraId="2937E031" w14:textId="77777777" w:rsidR="00A515BE" w:rsidRPr="00002F11" w:rsidRDefault="00A515BE" w:rsidP="00A515BE">
      <w:pPr>
        <w:rPr>
          <w:sz w:val="22"/>
        </w:rPr>
      </w:pPr>
    </w:p>
    <w:p w14:paraId="5FA07D42" w14:textId="77777777" w:rsidR="00A515BE" w:rsidRPr="00002F11" w:rsidRDefault="00A515BE" w:rsidP="00A515BE">
      <w:pPr>
        <w:rPr>
          <w:rFonts w:cs="Times New Roman"/>
          <w:sz w:val="22"/>
        </w:rPr>
      </w:pPr>
      <w:r w:rsidRPr="00002F11">
        <w:rPr>
          <w:noProof/>
          <w:lang w:eastAsia="en-AU"/>
        </w:rPr>
        <w:drawing>
          <wp:inline distT="0" distB="0" distL="0" distR="0" wp14:anchorId="58D13EB7" wp14:editId="6E5FE2F2">
            <wp:extent cx="5731510" cy="4298633"/>
            <wp:effectExtent l="0" t="0" r="2540"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2AF2356E" w14:textId="6A046ED8" w:rsidR="00A515BE" w:rsidRDefault="00A515BE" w:rsidP="00BE1A32">
      <w:pPr>
        <w:pStyle w:val="Caption"/>
        <w:spacing w:after="80"/>
        <w:rPr>
          <w:noProof/>
        </w:rPr>
      </w:pPr>
      <w:bookmarkStart w:id="327" w:name="_Ref419732211"/>
      <w:bookmarkStart w:id="328" w:name="_Toc420571024"/>
      <w:bookmarkStart w:id="329" w:name="_Toc420656895"/>
      <w:bookmarkStart w:id="330" w:name="_Toc420656979"/>
      <w:r w:rsidRPr="00002F11">
        <w:t xml:space="preserve">Figure </w:t>
      </w:r>
      <w:r w:rsidR="003274F4">
        <w:fldChar w:fldCharType="begin"/>
      </w:r>
      <w:r w:rsidR="003274F4">
        <w:instrText xml:space="preserve"> STYLEREF 1 \s </w:instrText>
      </w:r>
      <w:r w:rsidR="003274F4">
        <w:fldChar w:fldCharType="separate"/>
      </w:r>
      <w:r w:rsidR="002B0B0C">
        <w:rPr>
          <w:noProof/>
        </w:rPr>
        <w:t>8</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bookmarkEnd w:id="327"/>
      <w:r>
        <w:t>:</w:t>
      </w:r>
      <w:r w:rsidRPr="00002F11">
        <w:t xml:space="preserve"> </w:t>
      </w:r>
      <w:r w:rsidRPr="00002F11">
        <w:rPr>
          <w:noProof/>
        </w:rPr>
        <w:t>Mean number of general practi</w:t>
      </w:r>
      <w:r>
        <w:rPr>
          <w:noProof/>
        </w:rPr>
        <w:t>ce</w:t>
      </w:r>
      <w:r w:rsidRPr="00002F11">
        <w:rPr>
          <w:noProof/>
        </w:rPr>
        <w:t xml:space="preserve"> visits each survey year for women reporting heart disease</w:t>
      </w:r>
      <w:r>
        <w:rPr>
          <w:noProof/>
        </w:rPr>
        <w:t>, Surveys 1-6 (1973-78 cohort), Surveys 1-7 (1946-51 cohort) and Surveys 1-6 (1921-26 cohort</w:t>
      </w:r>
      <w:r w:rsidR="0034164B">
        <w:rPr>
          <w:noProof/>
        </w:rPr>
        <w:t>)</w:t>
      </w:r>
      <w:r>
        <w:rPr>
          <w:noProof/>
        </w:rPr>
        <w:t>.</w:t>
      </w:r>
      <w:bookmarkEnd w:id="328"/>
      <w:bookmarkEnd w:id="329"/>
      <w:bookmarkEnd w:id="330"/>
    </w:p>
    <w:p w14:paraId="2B56F827" w14:textId="77777777" w:rsidR="00BE1A32" w:rsidRDefault="00BE1A32" w:rsidP="00605DEE"/>
    <w:p w14:paraId="5DA4FC83" w14:textId="77777777" w:rsidR="00BE1A32" w:rsidRDefault="00BE1A32">
      <w:pPr>
        <w:spacing w:before="0" w:after="0" w:line="240" w:lineRule="auto"/>
        <w:jc w:val="left"/>
      </w:pPr>
      <w:r>
        <w:br w:type="page"/>
      </w:r>
    </w:p>
    <w:p w14:paraId="7C78A818" w14:textId="098C1241" w:rsidR="00560957" w:rsidRDefault="000F08B4" w:rsidP="00605DEE">
      <w:r>
        <w:lastRenderedPageBreak/>
        <w:t>MBS and PBS costs for w</w:t>
      </w:r>
      <w:r w:rsidR="00560957">
        <w:t xml:space="preserve">omen in the 1973-78 cohort </w:t>
      </w:r>
      <w:r>
        <w:t xml:space="preserve">with heart disease </w:t>
      </w:r>
      <w:r w:rsidR="00560957">
        <w:t>indicate that</w:t>
      </w:r>
      <w:r>
        <w:t xml:space="preserve"> while there is little difference in MBS charges for women with and without the condition, PBS costs are almost five-fold greater</w:t>
      </w:r>
      <w:r w:rsidR="006040B1">
        <w:t xml:space="preserve"> (</w:t>
      </w:r>
      <w:r w:rsidR="006040B1">
        <w:fldChar w:fldCharType="begin"/>
      </w:r>
      <w:r w:rsidR="006040B1">
        <w:instrText xml:space="preserve"> REF _Ref420507321 \h </w:instrText>
      </w:r>
      <w:r w:rsidR="006040B1">
        <w:fldChar w:fldCharType="separate"/>
      </w:r>
      <w:r w:rsidR="002B0B0C">
        <w:t xml:space="preserve">Table </w:t>
      </w:r>
      <w:r w:rsidR="002B0B0C">
        <w:rPr>
          <w:noProof/>
        </w:rPr>
        <w:t>8</w:t>
      </w:r>
      <w:r w:rsidR="002B0B0C">
        <w:noBreakHyphen/>
      </w:r>
      <w:r w:rsidR="002B0B0C">
        <w:rPr>
          <w:noProof/>
        </w:rPr>
        <w:t>1</w:t>
      </w:r>
      <w:r w:rsidR="006040B1">
        <w:fldChar w:fldCharType="end"/>
      </w:r>
      <w:r w:rsidR="006040B1">
        <w:t>)</w:t>
      </w:r>
      <w:r>
        <w:t>. A</w:t>
      </w:r>
      <w:r w:rsidR="00F81639">
        <w:t xml:space="preserve">mong the 1946-51 cohort, claims from women with heart disease for MBS were 60% higher and for PBS were almost double those of women with no heart disease. </w:t>
      </w:r>
      <w:r w:rsidR="00560957">
        <w:t xml:space="preserve"> </w:t>
      </w:r>
      <w:r w:rsidR="00F81639">
        <w:t xml:space="preserve">A similar pattern is evident for women in the 1921-26 cohort: MBS costs for women with heart disease </w:t>
      </w:r>
      <w:r w:rsidR="00FA12CF">
        <w:t xml:space="preserve">were </w:t>
      </w:r>
      <w:r w:rsidR="00F81639">
        <w:t>20% higher and PBS costs almost 30% higher than for women with no heart disease.</w:t>
      </w:r>
    </w:p>
    <w:p w14:paraId="1D781093" w14:textId="77777777" w:rsidR="00BE1A32" w:rsidRDefault="00BE1A32" w:rsidP="00605DEE"/>
    <w:p w14:paraId="0B20B8B4" w14:textId="6F34D5C6" w:rsidR="00605DEE" w:rsidRDefault="00FA12CF" w:rsidP="00BE1A32">
      <w:pPr>
        <w:pStyle w:val="Caption"/>
        <w:spacing w:after="0"/>
      </w:pPr>
      <w:bookmarkStart w:id="331" w:name="_Ref420507321"/>
      <w:bookmarkStart w:id="332" w:name="_Toc420571070"/>
      <w:bookmarkStart w:id="333" w:name="_Toc420657245"/>
      <w:r>
        <w:t xml:space="preserve">Table </w:t>
      </w:r>
      <w:r w:rsidR="003274F4">
        <w:fldChar w:fldCharType="begin"/>
      </w:r>
      <w:r w:rsidR="003274F4">
        <w:instrText xml:space="preserve"> STYLEREF 1 \s </w:instrText>
      </w:r>
      <w:r w:rsidR="003274F4">
        <w:fldChar w:fldCharType="separate"/>
      </w:r>
      <w:r w:rsidR="002B0B0C">
        <w:rPr>
          <w:noProof/>
        </w:rPr>
        <w:t>8</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bookmarkEnd w:id="331"/>
      <w:r>
        <w:t xml:space="preserve"> </w:t>
      </w:r>
      <w:r w:rsidR="00605DEE">
        <w:t>Comparison of costs for MBS and PBS uptake in women who have never reported heart disease and those who have reported heart disease, mean cost ($) 2013 (the most recent year that data are available).</w:t>
      </w:r>
      <w:bookmarkEnd w:id="332"/>
      <w:bookmarkEnd w:id="333"/>
    </w:p>
    <w:tbl>
      <w:tblPr>
        <w:tblStyle w:val="TableGrid"/>
        <w:tblW w:w="0" w:type="auto"/>
        <w:tblLook w:val="04A0" w:firstRow="1" w:lastRow="0" w:firstColumn="1" w:lastColumn="0" w:noHBand="0" w:noVBand="1"/>
      </w:tblPr>
      <w:tblGrid>
        <w:gridCol w:w="1127"/>
        <w:gridCol w:w="1342"/>
        <w:gridCol w:w="1342"/>
        <w:gridCol w:w="1342"/>
        <w:gridCol w:w="1342"/>
        <w:gridCol w:w="1342"/>
        <w:gridCol w:w="1343"/>
      </w:tblGrid>
      <w:tr w:rsidR="006D60B6" w:rsidRPr="00D65F5B" w14:paraId="2AEEAE3A" w14:textId="77777777" w:rsidTr="00FA12CF">
        <w:tc>
          <w:tcPr>
            <w:tcW w:w="1127" w:type="dxa"/>
          </w:tcPr>
          <w:p w14:paraId="3509F678" w14:textId="77777777" w:rsidR="006D60B6" w:rsidRPr="00D65F5B" w:rsidRDefault="006D60B6" w:rsidP="006D60B6">
            <w:pPr>
              <w:rPr>
                <w:b/>
              </w:rPr>
            </w:pPr>
          </w:p>
        </w:tc>
        <w:tc>
          <w:tcPr>
            <w:tcW w:w="2684" w:type="dxa"/>
            <w:gridSpan w:val="2"/>
          </w:tcPr>
          <w:p w14:paraId="5A411F47" w14:textId="77777777" w:rsidR="006D60B6" w:rsidRPr="00D65F5B" w:rsidRDefault="006D60B6" w:rsidP="006D60B6">
            <w:pPr>
              <w:rPr>
                <w:b/>
              </w:rPr>
            </w:pPr>
            <w:r w:rsidRPr="00D65F5B">
              <w:rPr>
                <w:b/>
              </w:rPr>
              <w:t>1973-78 cohort</w:t>
            </w:r>
          </w:p>
        </w:tc>
        <w:tc>
          <w:tcPr>
            <w:tcW w:w="2684" w:type="dxa"/>
            <w:gridSpan w:val="2"/>
          </w:tcPr>
          <w:p w14:paraId="0F59BDCA" w14:textId="77777777" w:rsidR="006D60B6" w:rsidRPr="00D65F5B" w:rsidRDefault="006D60B6" w:rsidP="006D60B6">
            <w:pPr>
              <w:rPr>
                <w:b/>
              </w:rPr>
            </w:pPr>
            <w:r w:rsidRPr="00D65F5B">
              <w:rPr>
                <w:b/>
              </w:rPr>
              <w:t>1946-51 cohort</w:t>
            </w:r>
          </w:p>
        </w:tc>
        <w:tc>
          <w:tcPr>
            <w:tcW w:w="2685" w:type="dxa"/>
            <w:gridSpan w:val="2"/>
          </w:tcPr>
          <w:p w14:paraId="00D29D71" w14:textId="77777777" w:rsidR="006D60B6" w:rsidRPr="00D65F5B" w:rsidRDefault="006D60B6" w:rsidP="006D60B6">
            <w:pPr>
              <w:rPr>
                <w:b/>
              </w:rPr>
            </w:pPr>
            <w:r w:rsidRPr="00D65F5B">
              <w:rPr>
                <w:b/>
              </w:rPr>
              <w:t>1921-26 cohort</w:t>
            </w:r>
          </w:p>
        </w:tc>
      </w:tr>
      <w:tr w:rsidR="006D60B6" w:rsidRPr="00D65F5B" w14:paraId="007EA914" w14:textId="77777777" w:rsidTr="00FA12CF">
        <w:tc>
          <w:tcPr>
            <w:tcW w:w="1127" w:type="dxa"/>
          </w:tcPr>
          <w:p w14:paraId="219EA710" w14:textId="77777777" w:rsidR="006D60B6" w:rsidRPr="00D65F5B" w:rsidRDefault="006D60B6" w:rsidP="006D60B6">
            <w:pPr>
              <w:rPr>
                <w:b/>
              </w:rPr>
            </w:pPr>
          </w:p>
        </w:tc>
        <w:tc>
          <w:tcPr>
            <w:tcW w:w="1342" w:type="dxa"/>
          </w:tcPr>
          <w:p w14:paraId="5E7BD46F" w14:textId="77777777" w:rsidR="006D60B6" w:rsidRPr="00D65F5B" w:rsidRDefault="006D60B6" w:rsidP="006D60B6">
            <w:pPr>
              <w:rPr>
                <w:b/>
              </w:rPr>
            </w:pPr>
            <w:r w:rsidRPr="00D65F5B">
              <w:rPr>
                <w:b/>
              </w:rPr>
              <w:t>MBS</w:t>
            </w:r>
          </w:p>
        </w:tc>
        <w:tc>
          <w:tcPr>
            <w:tcW w:w="1342" w:type="dxa"/>
          </w:tcPr>
          <w:p w14:paraId="4F9190AF" w14:textId="77777777" w:rsidR="006D60B6" w:rsidRPr="00D65F5B" w:rsidRDefault="006D60B6" w:rsidP="006D60B6">
            <w:pPr>
              <w:rPr>
                <w:b/>
              </w:rPr>
            </w:pPr>
            <w:r w:rsidRPr="00D65F5B">
              <w:rPr>
                <w:b/>
              </w:rPr>
              <w:t>PBS</w:t>
            </w:r>
          </w:p>
        </w:tc>
        <w:tc>
          <w:tcPr>
            <w:tcW w:w="1342" w:type="dxa"/>
          </w:tcPr>
          <w:p w14:paraId="1E687061" w14:textId="77777777" w:rsidR="006D60B6" w:rsidRPr="00D65F5B" w:rsidRDefault="006D60B6" w:rsidP="006D60B6">
            <w:pPr>
              <w:rPr>
                <w:b/>
              </w:rPr>
            </w:pPr>
            <w:r w:rsidRPr="00D65F5B">
              <w:rPr>
                <w:b/>
              </w:rPr>
              <w:t>MBS</w:t>
            </w:r>
          </w:p>
        </w:tc>
        <w:tc>
          <w:tcPr>
            <w:tcW w:w="1342" w:type="dxa"/>
          </w:tcPr>
          <w:p w14:paraId="27ABF4CF" w14:textId="77777777" w:rsidR="006D60B6" w:rsidRPr="00D65F5B" w:rsidRDefault="006D60B6" w:rsidP="006D60B6">
            <w:pPr>
              <w:rPr>
                <w:b/>
              </w:rPr>
            </w:pPr>
            <w:r w:rsidRPr="00D65F5B">
              <w:rPr>
                <w:b/>
              </w:rPr>
              <w:t>PBS</w:t>
            </w:r>
          </w:p>
        </w:tc>
        <w:tc>
          <w:tcPr>
            <w:tcW w:w="1342" w:type="dxa"/>
          </w:tcPr>
          <w:p w14:paraId="0ADB6C30" w14:textId="77777777" w:rsidR="006D60B6" w:rsidRPr="00D65F5B" w:rsidRDefault="006D60B6" w:rsidP="006D60B6">
            <w:pPr>
              <w:rPr>
                <w:b/>
              </w:rPr>
            </w:pPr>
            <w:r w:rsidRPr="00D65F5B">
              <w:rPr>
                <w:b/>
              </w:rPr>
              <w:t>MBS</w:t>
            </w:r>
          </w:p>
        </w:tc>
        <w:tc>
          <w:tcPr>
            <w:tcW w:w="1343" w:type="dxa"/>
          </w:tcPr>
          <w:p w14:paraId="1ED22FC0" w14:textId="77777777" w:rsidR="006D60B6" w:rsidRPr="00D65F5B" w:rsidRDefault="006D60B6" w:rsidP="006D60B6">
            <w:pPr>
              <w:rPr>
                <w:b/>
              </w:rPr>
            </w:pPr>
            <w:r w:rsidRPr="00D65F5B">
              <w:rPr>
                <w:b/>
              </w:rPr>
              <w:t>PBS</w:t>
            </w:r>
          </w:p>
        </w:tc>
      </w:tr>
      <w:tr w:rsidR="006D60B6" w14:paraId="48B970C7" w14:textId="77777777" w:rsidTr="00FA12CF">
        <w:tc>
          <w:tcPr>
            <w:tcW w:w="1127" w:type="dxa"/>
          </w:tcPr>
          <w:p w14:paraId="16290CF4" w14:textId="77777777" w:rsidR="006D60B6" w:rsidRPr="00D65F5B" w:rsidRDefault="006D60B6" w:rsidP="006D60B6">
            <w:pPr>
              <w:rPr>
                <w:b/>
              </w:rPr>
            </w:pPr>
            <w:r w:rsidRPr="00D65F5B">
              <w:rPr>
                <w:b/>
              </w:rPr>
              <w:t>Never</w:t>
            </w:r>
          </w:p>
        </w:tc>
        <w:tc>
          <w:tcPr>
            <w:tcW w:w="1342" w:type="dxa"/>
          </w:tcPr>
          <w:p w14:paraId="3FE2B852" w14:textId="61E1AFF0" w:rsidR="006D60B6" w:rsidRDefault="006D60B6" w:rsidP="006D60B6">
            <w:r>
              <w:t>1</w:t>
            </w:r>
            <w:r w:rsidR="00FA12CF">
              <w:t>,</w:t>
            </w:r>
            <w:r>
              <w:t>561</w:t>
            </w:r>
          </w:p>
        </w:tc>
        <w:tc>
          <w:tcPr>
            <w:tcW w:w="1342" w:type="dxa"/>
          </w:tcPr>
          <w:p w14:paraId="77C5F24C" w14:textId="77777777" w:rsidR="006D60B6" w:rsidRDefault="006D60B6" w:rsidP="006D60B6">
            <w:r>
              <w:t>253</w:t>
            </w:r>
          </w:p>
        </w:tc>
        <w:tc>
          <w:tcPr>
            <w:tcW w:w="1342" w:type="dxa"/>
          </w:tcPr>
          <w:p w14:paraId="7FED414C" w14:textId="58B40BBB" w:rsidR="006D60B6" w:rsidRDefault="006D60B6" w:rsidP="006D60B6">
            <w:r>
              <w:t>1</w:t>
            </w:r>
            <w:r w:rsidR="00FA12CF">
              <w:t>,</w:t>
            </w:r>
            <w:r>
              <w:t>661</w:t>
            </w:r>
          </w:p>
        </w:tc>
        <w:tc>
          <w:tcPr>
            <w:tcW w:w="1342" w:type="dxa"/>
          </w:tcPr>
          <w:p w14:paraId="4BEEEBD5" w14:textId="77777777" w:rsidR="006D60B6" w:rsidRDefault="006D60B6" w:rsidP="006D60B6">
            <w:r>
              <w:t>676</w:t>
            </w:r>
          </w:p>
        </w:tc>
        <w:tc>
          <w:tcPr>
            <w:tcW w:w="1342" w:type="dxa"/>
          </w:tcPr>
          <w:p w14:paraId="27DA2186" w14:textId="1D61430E" w:rsidR="006D60B6" w:rsidRDefault="006D60B6" w:rsidP="006D60B6">
            <w:r>
              <w:t>2</w:t>
            </w:r>
            <w:r w:rsidR="00FA12CF">
              <w:t>,</w:t>
            </w:r>
            <w:r>
              <w:t>592</w:t>
            </w:r>
          </w:p>
        </w:tc>
        <w:tc>
          <w:tcPr>
            <w:tcW w:w="1343" w:type="dxa"/>
          </w:tcPr>
          <w:p w14:paraId="7644CEAB" w14:textId="37563625" w:rsidR="006D60B6" w:rsidRDefault="006D60B6" w:rsidP="006D60B6">
            <w:r>
              <w:t>1</w:t>
            </w:r>
            <w:r w:rsidR="00FA12CF">
              <w:t>,</w:t>
            </w:r>
            <w:r>
              <w:t>347</w:t>
            </w:r>
          </w:p>
        </w:tc>
      </w:tr>
      <w:tr w:rsidR="006D60B6" w14:paraId="04DDC046" w14:textId="77777777" w:rsidTr="00FA12CF">
        <w:tc>
          <w:tcPr>
            <w:tcW w:w="1127" w:type="dxa"/>
          </w:tcPr>
          <w:p w14:paraId="0D286979" w14:textId="77777777" w:rsidR="006D60B6" w:rsidRPr="00D65F5B" w:rsidRDefault="006D60B6" w:rsidP="006D60B6">
            <w:pPr>
              <w:rPr>
                <w:b/>
              </w:rPr>
            </w:pPr>
            <w:r w:rsidRPr="00D65F5B">
              <w:rPr>
                <w:b/>
              </w:rPr>
              <w:t>Ever</w:t>
            </w:r>
          </w:p>
        </w:tc>
        <w:tc>
          <w:tcPr>
            <w:tcW w:w="1342" w:type="dxa"/>
          </w:tcPr>
          <w:p w14:paraId="6262FF00" w14:textId="2A27860C" w:rsidR="006D60B6" w:rsidRDefault="006D60B6" w:rsidP="006D60B6">
            <w:r>
              <w:t>1</w:t>
            </w:r>
            <w:r w:rsidR="00FA12CF">
              <w:t>,</w:t>
            </w:r>
            <w:r>
              <w:t>628</w:t>
            </w:r>
          </w:p>
        </w:tc>
        <w:tc>
          <w:tcPr>
            <w:tcW w:w="1342" w:type="dxa"/>
          </w:tcPr>
          <w:p w14:paraId="0ADD9E1C" w14:textId="494E3780" w:rsidR="006D60B6" w:rsidRDefault="006D60B6" w:rsidP="006D60B6">
            <w:r>
              <w:t>1</w:t>
            </w:r>
            <w:r w:rsidR="00FA12CF">
              <w:t>,</w:t>
            </w:r>
            <w:r>
              <w:t>258</w:t>
            </w:r>
          </w:p>
        </w:tc>
        <w:tc>
          <w:tcPr>
            <w:tcW w:w="1342" w:type="dxa"/>
          </w:tcPr>
          <w:p w14:paraId="73075C5B" w14:textId="0E32E3CC" w:rsidR="006D60B6" w:rsidRDefault="006D60B6" w:rsidP="006D60B6">
            <w:r>
              <w:t>2</w:t>
            </w:r>
            <w:r w:rsidR="00FA12CF">
              <w:t>,</w:t>
            </w:r>
            <w:r>
              <w:t>627</w:t>
            </w:r>
          </w:p>
        </w:tc>
        <w:tc>
          <w:tcPr>
            <w:tcW w:w="1342" w:type="dxa"/>
          </w:tcPr>
          <w:p w14:paraId="7C6EF422" w14:textId="5159BAF0" w:rsidR="006D60B6" w:rsidRDefault="006D60B6" w:rsidP="006D60B6">
            <w:r>
              <w:t>1</w:t>
            </w:r>
            <w:r w:rsidR="00FA12CF">
              <w:t>,</w:t>
            </w:r>
            <w:r>
              <w:t>319</w:t>
            </w:r>
          </w:p>
        </w:tc>
        <w:tc>
          <w:tcPr>
            <w:tcW w:w="1342" w:type="dxa"/>
          </w:tcPr>
          <w:p w14:paraId="4798BDE7" w14:textId="7A655B02" w:rsidR="006D60B6" w:rsidRDefault="006D60B6" w:rsidP="006D60B6">
            <w:r>
              <w:t>3</w:t>
            </w:r>
            <w:r w:rsidR="00FA12CF">
              <w:t>,</w:t>
            </w:r>
            <w:r>
              <w:t>109</w:t>
            </w:r>
          </w:p>
        </w:tc>
        <w:tc>
          <w:tcPr>
            <w:tcW w:w="1343" w:type="dxa"/>
          </w:tcPr>
          <w:p w14:paraId="49BA2301" w14:textId="0167FCEA" w:rsidR="006D60B6" w:rsidRDefault="006D60B6" w:rsidP="006D60B6">
            <w:r>
              <w:t>1</w:t>
            </w:r>
            <w:r w:rsidR="00FA12CF">
              <w:t>,</w:t>
            </w:r>
            <w:r>
              <w:t>720</w:t>
            </w:r>
          </w:p>
        </w:tc>
      </w:tr>
    </w:tbl>
    <w:p w14:paraId="222088DB" w14:textId="77777777" w:rsidR="00BE1A32" w:rsidRDefault="00BE1A32" w:rsidP="006D60B6"/>
    <w:p w14:paraId="095B897D" w14:textId="77777777" w:rsidR="00BE1A32" w:rsidRDefault="00BE1A32">
      <w:pPr>
        <w:spacing w:before="0" w:after="0" w:line="240" w:lineRule="auto"/>
        <w:jc w:val="left"/>
      </w:pPr>
      <w:r>
        <w:br w:type="page"/>
      </w:r>
    </w:p>
    <w:p w14:paraId="68E99030" w14:textId="67E96CA7" w:rsidR="006040B1" w:rsidRDefault="00BE1A32" w:rsidP="006D60B6">
      <w:r>
        <w:lastRenderedPageBreak/>
        <w:fldChar w:fldCharType="begin"/>
      </w:r>
      <w:r>
        <w:instrText xml:space="preserve"> REF _Ref420514193 \h </w:instrText>
      </w:r>
      <w:r>
        <w:fldChar w:fldCharType="separate"/>
      </w:r>
      <w:r w:rsidR="002B0B0C" w:rsidRPr="00002F11">
        <w:t xml:space="preserve">Figure </w:t>
      </w:r>
      <w:r w:rsidR="002B0B0C">
        <w:rPr>
          <w:noProof/>
        </w:rPr>
        <w:t>8</w:t>
      </w:r>
      <w:r w:rsidR="002B0B0C">
        <w:noBreakHyphen/>
      </w:r>
      <w:r w:rsidR="002B0B0C">
        <w:rPr>
          <w:noProof/>
        </w:rPr>
        <w:t>5</w:t>
      </w:r>
      <w:r>
        <w:fldChar w:fldCharType="end"/>
      </w:r>
      <w:r>
        <w:t xml:space="preserve"> </w:t>
      </w:r>
      <w:r w:rsidRPr="00002F11">
        <w:t xml:space="preserve">shows the average number of Medicare claims for unreferred </w:t>
      </w:r>
      <w:r>
        <w:t>general practice</w:t>
      </w:r>
      <w:r w:rsidRPr="00002F11">
        <w:t xml:space="preserve"> visits for women who have ever reported </w:t>
      </w:r>
      <w:r>
        <w:t>stroke</w:t>
      </w:r>
      <w:r w:rsidRPr="00002F11">
        <w:t xml:space="preserve"> conditions, compared with those who have not, for each survey year for </w:t>
      </w:r>
      <w:r>
        <w:t xml:space="preserve">the 1946-51 and 1921-26 cohorts.  As for heart conditions, the women with stroke conditions had, on average, more general practice visits than women without stroke. </w:t>
      </w:r>
    </w:p>
    <w:p w14:paraId="17B64486" w14:textId="77777777" w:rsidR="00BE1A32" w:rsidRPr="006D60B6" w:rsidRDefault="00BE1A32" w:rsidP="006D60B6"/>
    <w:p w14:paraId="28F87861" w14:textId="77777777" w:rsidR="00A515BE" w:rsidRPr="00002F11" w:rsidRDefault="00A515BE" w:rsidP="00A515BE">
      <w:pPr>
        <w:rPr>
          <w:rFonts w:cs="Times New Roman"/>
          <w:sz w:val="22"/>
        </w:rPr>
      </w:pPr>
      <w:r w:rsidRPr="00002F11">
        <w:rPr>
          <w:noProof/>
          <w:lang w:eastAsia="en-AU"/>
        </w:rPr>
        <w:drawing>
          <wp:inline distT="0" distB="0" distL="0" distR="0" wp14:anchorId="6F925067" wp14:editId="5B236E3C">
            <wp:extent cx="5731510" cy="4298633"/>
            <wp:effectExtent l="0" t="0" r="254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F2EFCA6" w14:textId="471D319B" w:rsidR="00A515BE" w:rsidRPr="00002F11" w:rsidRDefault="00A515BE" w:rsidP="00A515BE">
      <w:pPr>
        <w:pStyle w:val="Caption"/>
        <w:rPr>
          <w:rFonts w:cs="Times New Roman"/>
          <w:sz w:val="22"/>
        </w:rPr>
      </w:pPr>
      <w:bookmarkStart w:id="334" w:name="_Ref420514193"/>
      <w:bookmarkStart w:id="335" w:name="_Toc420571025"/>
      <w:bookmarkStart w:id="336" w:name="_Toc420656896"/>
      <w:bookmarkStart w:id="337" w:name="_Toc420656980"/>
      <w:r w:rsidRPr="00002F11">
        <w:t xml:space="preserve">Figure </w:t>
      </w:r>
      <w:r w:rsidR="003274F4">
        <w:fldChar w:fldCharType="begin"/>
      </w:r>
      <w:r w:rsidR="003274F4">
        <w:instrText xml:space="preserve"> STYLEREF 1 \s </w:instrText>
      </w:r>
      <w:r w:rsidR="003274F4">
        <w:fldChar w:fldCharType="separate"/>
      </w:r>
      <w:r w:rsidR="002B0B0C">
        <w:rPr>
          <w:noProof/>
        </w:rPr>
        <w:t>8</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bookmarkEnd w:id="334"/>
      <w:r>
        <w:t>:</w:t>
      </w:r>
      <w:r w:rsidRPr="00002F11">
        <w:t xml:space="preserve"> </w:t>
      </w:r>
      <w:r w:rsidRPr="00002F11">
        <w:rPr>
          <w:noProof/>
        </w:rPr>
        <w:t>Mea</w:t>
      </w:r>
      <w:r>
        <w:rPr>
          <w:noProof/>
        </w:rPr>
        <w:t>n number of general practice</w:t>
      </w:r>
      <w:r w:rsidRPr="00002F11">
        <w:rPr>
          <w:noProof/>
        </w:rPr>
        <w:t xml:space="preserve"> visits each survey year for women reporting stroke conditions</w:t>
      </w:r>
      <w:r>
        <w:rPr>
          <w:noProof/>
        </w:rPr>
        <w:t>, Surveys 1-7 (1946-51 cohort) and Surveys 1-6 (1921-26 cohort</w:t>
      </w:r>
      <w:r w:rsidR="0034164B">
        <w:rPr>
          <w:noProof/>
        </w:rPr>
        <w:t>)</w:t>
      </w:r>
      <w:r>
        <w:rPr>
          <w:noProof/>
        </w:rPr>
        <w:t>.</w:t>
      </w:r>
      <w:bookmarkEnd w:id="335"/>
      <w:bookmarkEnd w:id="336"/>
      <w:bookmarkEnd w:id="337"/>
    </w:p>
    <w:p w14:paraId="3E9EB4D5" w14:textId="77777777" w:rsidR="00BE1A32" w:rsidRDefault="00BE1A32">
      <w:pPr>
        <w:spacing w:before="0" w:after="0" w:line="240" w:lineRule="auto"/>
        <w:jc w:val="left"/>
      </w:pPr>
      <w:r>
        <w:br w:type="page"/>
      </w:r>
    </w:p>
    <w:p w14:paraId="6DC68096" w14:textId="466F806D" w:rsidR="00651FDA" w:rsidRDefault="00651FDA" w:rsidP="004E0F05">
      <w:pPr>
        <w:spacing w:before="240"/>
      </w:pPr>
      <w:r>
        <w:lastRenderedPageBreak/>
        <w:t>In the 1946-51 cohort, MBS and PBS costs for women with stroke conditions were greater than for women who had never reported a stroke condition</w:t>
      </w:r>
      <w:r w:rsidR="004E0F05">
        <w:t xml:space="preserve"> (see </w:t>
      </w:r>
      <w:r w:rsidR="004E0F05">
        <w:fldChar w:fldCharType="begin"/>
      </w:r>
      <w:r w:rsidR="004E0F05">
        <w:instrText xml:space="preserve"> REF _Ref420507379 \h </w:instrText>
      </w:r>
      <w:r w:rsidR="004E0F05">
        <w:fldChar w:fldCharType="separate"/>
      </w:r>
      <w:r w:rsidR="002B0B0C">
        <w:t xml:space="preserve">Table </w:t>
      </w:r>
      <w:r w:rsidR="002B0B0C">
        <w:rPr>
          <w:noProof/>
        </w:rPr>
        <w:t>8</w:t>
      </w:r>
      <w:r w:rsidR="002B0B0C">
        <w:noBreakHyphen/>
      </w:r>
      <w:r w:rsidR="002B0B0C">
        <w:rPr>
          <w:noProof/>
        </w:rPr>
        <w:t>2</w:t>
      </w:r>
      <w:r w:rsidR="004E0F05">
        <w:fldChar w:fldCharType="end"/>
      </w:r>
      <w:r w:rsidR="004E0F05">
        <w:t>)</w:t>
      </w:r>
      <w:r>
        <w:t xml:space="preserve">. In this cohort, mean MBS costs were almost 40% higher for women with a stroke condition and mean PBS costs were 60% higher than for women who had never reported a stroke. In the 1921-26 cohort, there was little difference between mean MBS and PBS costs for women with and without a stroke condition. </w:t>
      </w:r>
    </w:p>
    <w:p w14:paraId="698C240C" w14:textId="77777777" w:rsidR="00BE1A32" w:rsidRDefault="00BE1A32" w:rsidP="004E0F05">
      <w:pPr>
        <w:spacing w:before="240"/>
      </w:pPr>
    </w:p>
    <w:p w14:paraId="261348AB" w14:textId="6E29FA31" w:rsidR="006D60B6" w:rsidRDefault="00FA12CF" w:rsidP="00FA12CF">
      <w:pPr>
        <w:pStyle w:val="Caption"/>
      </w:pPr>
      <w:bookmarkStart w:id="338" w:name="_Ref420507379"/>
      <w:bookmarkStart w:id="339" w:name="_Toc420571071"/>
      <w:bookmarkStart w:id="340" w:name="_Toc420657246"/>
      <w:r>
        <w:t xml:space="preserve">Table </w:t>
      </w:r>
      <w:r w:rsidR="003274F4">
        <w:fldChar w:fldCharType="begin"/>
      </w:r>
      <w:r w:rsidR="003274F4">
        <w:instrText xml:space="preserve"> STYLER</w:instrText>
      </w:r>
      <w:r w:rsidR="003274F4">
        <w:instrText xml:space="preserve">EF 1 \s </w:instrText>
      </w:r>
      <w:r w:rsidR="003274F4">
        <w:fldChar w:fldCharType="separate"/>
      </w:r>
      <w:r w:rsidR="002B0B0C">
        <w:rPr>
          <w:noProof/>
        </w:rPr>
        <w:t>8</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2</w:t>
      </w:r>
      <w:r w:rsidR="003274F4">
        <w:rPr>
          <w:noProof/>
        </w:rPr>
        <w:fldChar w:fldCharType="end"/>
      </w:r>
      <w:bookmarkEnd w:id="338"/>
      <w:r>
        <w:t xml:space="preserve"> </w:t>
      </w:r>
      <w:r w:rsidR="00605DEE">
        <w:t>Comparison of costs for MBS and PBS uptake in women who have never reported stroke conditions and those who have reported stroke conditions, mean cost ($) 2013 (the most recent year that data are available).</w:t>
      </w:r>
      <w:bookmarkEnd w:id="339"/>
      <w:bookmarkEnd w:id="340"/>
    </w:p>
    <w:tbl>
      <w:tblPr>
        <w:tblStyle w:val="TableGrid"/>
        <w:tblW w:w="0" w:type="auto"/>
        <w:tblLook w:val="04A0" w:firstRow="1" w:lastRow="0" w:firstColumn="1" w:lastColumn="0" w:noHBand="0" w:noVBand="1"/>
      </w:tblPr>
      <w:tblGrid>
        <w:gridCol w:w="1127"/>
        <w:gridCol w:w="1318"/>
        <w:gridCol w:w="1319"/>
        <w:gridCol w:w="1319"/>
        <w:gridCol w:w="1318"/>
        <w:gridCol w:w="1319"/>
        <w:gridCol w:w="1319"/>
      </w:tblGrid>
      <w:tr w:rsidR="006D60B6" w:rsidRPr="00D65F5B" w14:paraId="4B2160A6" w14:textId="77777777" w:rsidTr="00FA12CF">
        <w:tc>
          <w:tcPr>
            <w:tcW w:w="1127" w:type="dxa"/>
          </w:tcPr>
          <w:p w14:paraId="4CD78796" w14:textId="77777777" w:rsidR="006D60B6" w:rsidRPr="00D65F5B" w:rsidRDefault="006D60B6" w:rsidP="006D60B6">
            <w:pPr>
              <w:rPr>
                <w:b/>
              </w:rPr>
            </w:pPr>
          </w:p>
        </w:tc>
        <w:tc>
          <w:tcPr>
            <w:tcW w:w="2637" w:type="dxa"/>
            <w:gridSpan w:val="2"/>
          </w:tcPr>
          <w:p w14:paraId="03795991" w14:textId="77777777" w:rsidR="006D60B6" w:rsidRPr="00D65F5B" w:rsidRDefault="006D60B6" w:rsidP="006D60B6">
            <w:pPr>
              <w:rPr>
                <w:b/>
              </w:rPr>
            </w:pPr>
            <w:r w:rsidRPr="00D65F5B">
              <w:rPr>
                <w:b/>
              </w:rPr>
              <w:t>1973-78 cohort</w:t>
            </w:r>
          </w:p>
        </w:tc>
        <w:tc>
          <w:tcPr>
            <w:tcW w:w="2637" w:type="dxa"/>
            <w:gridSpan w:val="2"/>
          </w:tcPr>
          <w:p w14:paraId="616DBB82" w14:textId="77777777" w:rsidR="006D60B6" w:rsidRPr="00D65F5B" w:rsidRDefault="006D60B6" w:rsidP="006D60B6">
            <w:pPr>
              <w:rPr>
                <w:b/>
              </w:rPr>
            </w:pPr>
            <w:r w:rsidRPr="00D65F5B">
              <w:rPr>
                <w:b/>
              </w:rPr>
              <w:t>1946-51 cohort</w:t>
            </w:r>
          </w:p>
        </w:tc>
        <w:tc>
          <w:tcPr>
            <w:tcW w:w="2638" w:type="dxa"/>
            <w:gridSpan w:val="2"/>
          </w:tcPr>
          <w:p w14:paraId="49BF4E08" w14:textId="77777777" w:rsidR="006D60B6" w:rsidRPr="00D65F5B" w:rsidRDefault="006D60B6" w:rsidP="006D60B6">
            <w:pPr>
              <w:rPr>
                <w:b/>
              </w:rPr>
            </w:pPr>
            <w:r w:rsidRPr="00D65F5B">
              <w:rPr>
                <w:b/>
              </w:rPr>
              <w:t>1921-26 cohort</w:t>
            </w:r>
          </w:p>
        </w:tc>
      </w:tr>
      <w:tr w:rsidR="006D60B6" w:rsidRPr="00D65F5B" w14:paraId="2498E435" w14:textId="77777777" w:rsidTr="00FA12CF">
        <w:tc>
          <w:tcPr>
            <w:tcW w:w="1127" w:type="dxa"/>
          </w:tcPr>
          <w:p w14:paraId="5A858EAE" w14:textId="77777777" w:rsidR="006D60B6" w:rsidRPr="00D65F5B" w:rsidRDefault="006D60B6" w:rsidP="006D60B6">
            <w:pPr>
              <w:rPr>
                <w:b/>
              </w:rPr>
            </w:pPr>
          </w:p>
        </w:tc>
        <w:tc>
          <w:tcPr>
            <w:tcW w:w="1318" w:type="dxa"/>
          </w:tcPr>
          <w:p w14:paraId="50BF82E6" w14:textId="77777777" w:rsidR="006D60B6" w:rsidRPr="00D65F5B" w:rsidRDefault="006D60B6" w:rsidP="006D60B6">
            <w:pPr>
              <w:rPr>
                <w:b/>
              </w:rPr>
            </w:pPr>
            <w:r w:rsidRPr="00D65F5B">
              <w:rPr>
                <w:b/>
              </w:rPr>
              <w:t>MBS</w:t>
            </w:r>
          </w:p>
        </w:tc>
        <w:tc>
          <w:tcPr>
            <w:tcW w:w="1319" w:type="dxa"/>
          </w:tcPr>
          <w:p w14:paraId="5E0D9BA7" w14:textId="77777777" w:rsidR="006D60B6" w:rsidRPr="00D65F5B" w:rsidRDefault="006D60B6" w:rsidP="006D60B6">
            <w:pPr>
              <w:rPr>
                <w:b/>
              </w:rPr>
            </w:pPr>
            <w:r w:rsidRPr="00D65F5B">
              <w:rPr>
                <w:b/>
              </w:rPr>
              <w:t>PBS</w:t>
            </w:r>
          </w:p>
        </w:tc>
        <w:tc>
          <w:tcPr>
            <w:tcW w:w="1319" w:type="dxa"/>
          </w:tcPr>
          <w:p w14:paraId="4B19374D" w14:textId="77777777" w:rsidR="006D60B6" w:rsidRPr="00D65F5B" w:rsidRDefault="006D60B6" w:rsidP="006D60B6">
            <w:pPr>
              <w:rPr>
                <w:b/>
              </w:rPr>
            </w:pPr>
            <w:r w:rsidRPr="00D65F5B">
              <w:rPr>
                <w:b/>
              </w:rPr>
              <w:t>MBS</w:t>
            </w:r>
          </w:p>
        </w:tc>
        <w:tc>
          <w:tcPr>
            <w:tcW w:w="1318" w:type="dxa"/>
          </w:tcPr>
          <w:p w14:paraId="216B5273" w14:textId="77777777" w:rsidR="006D60B6" w:rsidRPr="00D65F5B" w:rsidRDefault="006D60B6" w:rsidP="006D60B6">
            <w:pPr>
              <w:rPr>
                <w:b/>
              </w:rPr>
            </w:pPr>
            <w:r w:rsidRPr="00D65F5B">
              <w:rPr>
                <w:b/>
              </w:rPr>
              <w:t>PBS</w:t>
            </w:r>
          </w:p>
        </w:tc>
        <w:tc>
          <w:tcPr>
            <w:tcW w:w="1319" w:type="dxa"/>
          </w:tcPr>
          <w:p w14:paraId="2D46D893" w14:textId="77777777" w:rsidR="006D60B6" w:rsidRPr="00D65F5B" w:rsidRDefault="006D60B6" w:rsidP="006D60B6">
            <w:pPr>
              <w:rPr>
                <w:b/>
              </w:rPr>
            </w:pPr>
            <w:r w:rsidRPr="00D65F5B">
              <w:rPr>
                <w:b/>
              </w:rPr>
              <w:t>MBS</w:t>
            </w:r>
          </w:p>
        </w:tc>
        <w:tc>
          <w:tcPr>
            <w:tcW w:w="1319" w:type="dxa"/>
          </w:tcPr>
          <w:p w14:paraId="11EF4E3B" w14:textId="77777777" w:rsidR="006D60B6" w:rsidRPr="00D65F5B" w:rsidRDefault="006D60B6" w:rsidP="006D60B6">
            <w:pPr>
              <w:rPr>
                <w:b/>
              </w:rPr>
            </w:pPr>
            <w:r w:rsidRPr="00D65F5B">
              <w:rPr>
                <w:b/>
              </w:rPr>
              <w:t>PBS</w:t>
            </w:r>
          </w:p>
        </w:tc>
      </w:tr>
      <w:tr w:rsidR="006D60B6" w14:paraId="07F02DF0" w14:textId="77777777" w:rsidTr="00FA12CF">
        <w:tc>
          <w:tcPr>
            <w:tcW w:w="1127" w:type="dxa"/>
          </w:tcPr>
          <w:p w14:paraId="187796A1" w14:textId="77777777" w:rsidR="006D60B6" w:rsidRPr="00D65F5B" w:rsidRDefault="006D60B6" w:rsidP="006D60B6">
            <w:pPr>
              <w:rPr>
                <w:b/>
              </w:rPr>
            </w:pPr>
            <w:r w:rsidRPr="00D65F5B">
              <w:rPr>
                <w:b/>
              </w:rPr>
              <w:t>Never</w:t>
            </w:r>
          </w:p>
        </w:tc>
        <w:tc>
          <w:tcPr>
            <w:tcW w:w="1318" w:type="dxa"/>
          </w:tcPr>
          <w:p w14:paraId="3EDA5C01" w14:textId="77777777" w:rsidR="006D60B6" w:rsidRDefault="006D60B6" w:rsidP="006D60B6"/>
        </w:tc>
        <w:tc>
          <w:tcPr>
            <w:tcW w:w="1319" w:type="dxa"/>
          </w:tcPr>
          <w:p w14:paraId="5A087112" w14:textId="77777777" w:rsidR="006D60B6" w:rsidRDefault="006D60B6" w:rsidP="006D60B6"/>
        </w:tc>
        <w:tc>
          <w:tcPr>
            <w:tcW w:w="1319" w:type="dxa"/>
          </w:tcPr>
          <w:p w14:paraId="10E6B029" w14:textId="1190EDD0" w:rsidR="006D60B6" w:rsidRDefault="006D60B6" w:rsidP="006D60B6">
            <w:r>
              <w:t>1</w:t>
            </w:r>
            <w:r w:rsidR="00FA12CF">
              <w:t>,</w:t>
            </w:r>
            <w:r>
              <w:t>753</w:t>
            </w:r>
          </w:p>
        </w:tc>
        <w:tc>
          <w:tcPr>
            <w:tcW w:w="1318" w:type="dxa"/>
          </w:tcPr>
          <w:p w14:paraId="7D00C897" w14:textId="77777777" w:rsidR="006D60B6" w:rsidRDefault="006D60B6" w:rsidP="006D60B6">
            <w:r>
              <w:t>739</w:t>
            </w:r>
          </w:p>
        </w:tc>
        <w:tc>
          <w:tcPr>
            <w:tcW w:w="1319" w:type="dxa"/>
          </w:tcPr>
          <w:p w14:paraId="221C55CC" w14:textId="6635D538" w:rsidR="006D60B6" w:rsidRDefault="006D60B6" w:rsidP="006D60B6">
            <w:r>
              <w:t>2</w:t>
            </w:r>
            <w:r w:rsidR="00FA12CF">
              <w:t>,</w:t>
            </w:r>
            <w:r>
              <w:t>811</w:t>
            </w:r>
          </w:p>
        </w:tc>
        <w:tc>
          <w:tcPr>
            <w:tcW w:w="1319" w:type="dxa"/>
          </w:tcPr>
          <w:p w14:paraId="34144036" w14:textId="033F7758" w:rsidR="006D60B6" w:rsidRDefault="006D60B6" w:rsidP="006D60B6">
            <w:r>
              <w:t>1</w:t>
            </w:r>
            <w:r w:rsidR="00FA12CF">
              <w:t>,</w:t>
            </w:r>
            <w:r>
              <w:t>492</w:t>
            </w:r>
          </w:p>
        </w:tc>
      </w:tr>
      <w:tr w:rsidR="006D60B6" w14:paraId="79736695" w14:textId="77777777" w:rsidTr="00FA12CF">
        <w:tc>
          <w:tcPr>
            <w:tcW w:w="1127" w:type="dxa"/>
          </w:tcPr>
          <w:p w14:paraId="241F0D42" w14:textId="77777777" w:rsidR="006D60B6" w:rsidRPr="00D65F5B" w:rsidRDefault="006D60B6" w:rsidP="006D60B6">
            <w:pPr>
              <w:rPr>
                <w:b/>
              </w:rPr>
            </w:pPr>
            <w:r w:rsidRPr="00D65F5B">
              <w:rPr>
                <w:b/>
              </w:rPr>
              <w:t>Ever</w:t>
            </w:r>
          </w:p>
        </w:tc>
        <w:tc>
          <w:tcPr>
            <w:tcW w:w="1318" w:type="dxa"/>
          </w:tcPr>
          <w:p w14:paraId="564C51E0" w14:textId="77777777" w:rsidR="006D60B6" w:rsidRDefault="006D60B6" w:rsidP="006D60B6"/>
        </w:tc>
        <w:tc>
          <w:tcPr>
            <w:tcW w:w="1319" w:type="dxa"/>
          </w:tcPr>
          <w:p w14:paraId="48EDE15B" w14:textId="77777777" w:rsidR="006D60B6" w:rsidRDefault="006D60B6" w:rsidP="006D60B6"/>
        </w:tc>
        <w:tc>
          <w:tcPr>
            <w:tcW w:w="1319" w:type="dxa"/>
          </w:tcPr>
          <w:p w14:paraId="68EB37DF" w14:textId="7FFFF244" w:rsidR="006D60B6" w:rsidRDefault="006D60B6" w:rsidP="006D60B6">
            <w:r>
              <w:t>2</w:t>
            </w:r>
            <w:r w:rsidR="00FA12CF">
              <w:t>,</w:t>
            </w:r>
            <w:r>
              <w:t>452</w:t>
            </w:r>
          </w:p>
        </w:tc>
        <w:tc>
          <w:tcPr>
            <w:tcW w:w="1318" w:type="dxa"/>
          </w:tcPr>
          <w:p w14:paraId="22CB61B8" w14:textId="18FE1344" w:rsidR="006D60B6" w:rsidRDefault="006D60B6" w:rsidP="006D60B6">
            <w:r>
              <w:t>1</w:t>
            </w:r>
            <w:r w:rsidR="00FA12CF">
              <w:t>,</w:t>
            </w:r>
            <w:r>
              <w:t>189</w:t>
            </w:r>
          </w:p>
        </w:tc>
        <w:tc>
          <w:tcPr>
            <w:tcW w:w="1319" w:type="dxa"/>
          </w:tcPr>
          <w:p w14:paraId="6F70A569" w14:textId="3A41A40E" w:rsidR="006D60B6" w:rsidRDefault="006D60B6" w:rsidP="006D60B6">
            <w:r>
              <w:t>2</w:t>
            </w:r>
            <w:r w:rsidR="00FA12CF">
              <w:t>,</w:t>
            </w:r>
            <w:r>
              <w:t>900</w:t>
            </w:r>
          </w:p>
        </w:tc>
        <w:tc>
          <w:tcPr>
            <w:tcW w:w="1319" w:type="dxa"/>
          </w:tcPr>
          <w:p w14:paraId="4F86979E" w14:textId="34D21EAC" w:rsidR="006D60B6" w:rsidRDefault="006D60B6" w:rsidP="006D60B6">
            <w:r>
              <w:t>1</w:t>
            </w:r>
            <w:r w:rsidR="00FA12CF">
              <w:t>,</w:t>
            </w:r>
            <w:r>
              <w:t>594</w:t>
            </w:r>
          </w:p>
        </w:tc>
      </w:tr>
    </w:tbl>
    <w:p w14:paraId="04C82349" w14:textId="77777777" w:rsidR="00A515BE" w:rsidRPr="00002F11" w:rsidRDefault="00A515BE" w:rsidP="00A515BE"/>
    <w:p w14:paraId="0CFE5741" w14:textId="53E76E2D" w:rsidR="00A515BE" w:rsidRPr="00002F11" w:rsidRDefault="00A515BE" w:rsidP="00A515BE">
      <w:pPr>
        <w:rPr>
          <w:rFonts w:ascii="Calibri" w:hAnsi="Calibri" w:cs="Calibri"/>
        </w:rPr>
      </w:pPr>
      <w:r w:rsidRPr="00676C88">
        <w:t>One approach for prevention of cardiovascular disease is through medical management of risk factor</w:t>
      </w:r>
      <w:r w:rsidRPr="0076212D">
        <w:t xml:space="preserve">s such as hypertension and high serum cholesterol. A study linking ALSWH data to prescription records (from the Pharmaceutical Benefits Scheme) show that use of statins and antihypertensive medications has increased over time and as the women age. The highest use was observed in the 1921-26 cohort, with around 70% of women having PBS claims for statins or antihypertensive medications (alone or in combination) in 2007.   Women in the 1946-51 cohort were much less likely to be taking these medications with only 25% having claims for statins and/or antihypertensive medication. Many of the women who had reported heart disease were not taking these medications, despite an expectation that women would be prescribed these drugs as secondary prevention against future cardiovascular events.  This result may reflect under-treatment of women at high risk of cardiovascular disease, but must also be considered against the difficulty in correctly ascertaining specific cardiovascular conditions using self-reported diagnosis of “heart disease” </w:t>
      </w:r>
      <w:r w:rsidRPr="0076212D">
        <w:fldChar w:fldCharType="begin">
          <w:fldData xml:space="preserve">PEVuZE5vdGU+PENpdGU+PEF1dGhvcj5TdGV3YXJ0PC9BdXRob3I+PFllYXI+MjAxMzwvWWVhcj48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</w:fldData>
        </w:fldChar>
      </w:r>
      <w:r w:rsidR="00824739">
        <w:instrText xml:space="preserve"> ADDIN EN.CITE </w:instrText>
      </w:r>
      <w:r w:rsidR="00824739">
        <w:fldChar w:fldCharType="begin">
          <w:fldData xml:space="preserve">PEVuZE5vdGU+PENpdGU+PEF1dGhvcj5TdGV3YXJ0PC9BdXRob3I+PFllYXI+MjAxMzwvWWVhcj48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</w:fldData>
        </w:fldChar>
      </w:r>
      <w:r w:rsidR="00824739">
        <w:instrText xml:space="preserve"> ADDIN EN.CITE.DATA </w:instrText>
      </w:r>
      <w:r w:rsidR="00824739">
        <w:fldChar w:fldCharType="end"/>
      </w:r>
      <w:r w:rsidRPr="0076212D">
        <w:fldChar w:fldCharType="separate"/>
      </w:r>
      <w:r w:rsidRPr="0076212D">
        <w:rPr>
          <w:noProof/>
        </w:rPr>
        <w:t>(</w:t>
      </w:r>
      <w:hyperlink w:anchor="_ENREF_91" w:tooltip="Stewart, 2013 #48" w:history="1">
        <w:r w:rsidR="002139DB" w:rsidRPr="0076212D">
          <w:rPr>
            <w:noProof/>
          </w:rPr>
          <w:t>Stewart et al., 2013</w:t>
        </w:r>
      </w:hyperlink>
      <w:r w:rsidRPr="0076212D">
        <w:rPr>
          <w:noProof/>
        </w:rPr>
        <w:t>)</w:t>
      </w:r>
      <w:r w:rsidRPr="0076212D">
        <w:fldChar w:fldCharType="end"/>
      </w:r>
      <w:r w:rsidRPr="0076212D">
        <w:rPr>
          <w:sz w:val="22"/>
          <w:szCs w:val="22"/>
        </w:rPr>
        <w:t>.</w:t>
      </w:r>
      <w:r w:rsidRPr="00002F11">
        <w:rPr>
          <w:sz w:val="22"/>
          <w:szCs w:val="22"/>
        </w:rPr>
        <w:t xml:space="preserve">  </w:t>
      </w:r>
    </w:p>
    <w:p w14:paraId="2838938F" w14:textId="6EF48BA1" w:rsidR="00A515BE" w:rsidRDefault="00A515BE" w:rsidP="00A515BE">
      <w:pPr>
        <w:rPr>
          <w:szCs w:val="22"/>
        </w:rPr>
      </w:pPr>
      <w:r w:rsidRPr="00002F11">
        <w:rPr>
          <w:szCs w:val="22"/>
        </w:rPr>
        <w:t xml:space="preserve">In a sub-study of women in the 1921-26 cohort who reported having heart disease, the researchers examined </w:t>
      </w:r>
      <w:r>
        <w:rPr>
          <w:szCs w:val="22"/>
        </w:rPr>
        <w:t xml:space="preserve">the use of </w:t>
      </w:r>
      <w:r w:rsidRPr="00002F11">
        <w:rPr>
          <w:szCs w:val="22"/>
        </w:rPr>
        <w:t>health services in more detail. This sub</w:t>
      </w:r>
      <w:r>
        <w:rPr>
          <w:szCs w:val="22"/>
        </w:rPr>
        <w:t>-</w:t>
      </w:r>
      <w:r w:rsidRPr="00002F11">
        <w:rPr>
          <w:szCs w:val="22"/>
        </w:rPr>
        <w:t xml:space="preserve">study asked women to indicate whether they had ischaemic heart disease, congestive cardiac failure, or atrial fibrillation, with many women reporting more than one of these conditions. Most women (80%) who reported ischaemic heart disease said they had ever consulted a cardiologist. Recent cardiology consultations, within the past 12 months, were more commonly reported by women in major cities (55.5%) than those in inner regional (41.6%) or outer regional/remote areas </w:t>
      </w:r>
      <w:r w:rsidRPr="0076212D">
        <w:rPr>
          <w:szCs w:val="22"/>
        </w:rPr>
        <w:t xml:space="preserve">(37.2%). Similar results were reported by women with heart failure, </w:t>
      </w:r>
      <w:r w:rsidRPr="0076212D">
        <w:rPr>
          <w:szCs w:val="22"/>
        </w:rPr>
        <w:lastRenderedPageBreak/>
        <w:t xml:space="preserve">with 64% of women in cities, 48% of women in inner regional, and 51% of women in remote areas having consulted a cardiologist in the past 12 months. Use of recommended medications did not vary by residential area, with 29% of women reporting ischaemic heart disease also reporting use of Angiotensin-converting enzyme (ACE) inhibitors, 69% reporting use of anti-platelet medication, and 58% reporting use of a statin. Reported use of ACE inhibitors was also low among women reporting heart failure (32%); with 52% taking either an ACE inhibitor or an Angiotensin II receptor blocker. Only 10% of these women reported use of beta-blockers </w:t>
      </w:r>
      <w:r w:rsidRPr="0076212D">
        <w:rPr>
          <w:szCs w:val="22"/>
        </w:rPr>
        <w:fldChar w:fldCharType="begin">
          <w:fldData xml:space="preserve">PEVuZE5vdGU+PENpdGU+PEF1dGhvcj5Kb3JkYW48L0F1dGhvcj48WWVhcj4yMDExPC9ZZWFyPjxS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</w:fldData>
        </w:fldChar>
      </w:r>
      <w:r w:rsidR="00824739">
        <w:rPr>
          <w:szCs w:val="22"/>
        </w:rPr>
        <w:instrText xml:space="preserve"> ADDIN EN.CITE </w:instrText>
      </w:r>
      <w:r w:rsidR="00824739">
        <w:rPr>
          <w:szCs w:val="22"/>
        </w:rPr>
        <w:fldChar w:fldCharType="begin">
          <w:fldData xml:space="preserve">PEVuZE5vdGU+PENpdGU+PEF1dGhvcj5Kb3JkYW48L0F1dGhvcj48WWVhcj4yMDExPC9ZZWFyPjxS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</w:fldData>
        </w:fldChar>
      </w:r>
      <w:r w:rsidR="00824739">
        <w:rPr>
          <w:szCs w:val="22"/>
        </w:rPr>
        <w:instrText xml:space="preserve"> ADDIN EN.CITE.DATA </w:instrText>
      </w:r>
      <w:r w:rsidR="00824739">
        <w:rPr>
          <w:szCs w:val="22"/>
        </w:rPr>
      </w:r>
      <w:r w:rsidR="00824739">
        <w:rPr>
          <w:szCs w:val="22"/>
        </w:rPr>
        <w:fldChar w:fldCharType="end"/>
      </w:r>
      <w:r w:rsidRPr="0076212D">
        <w:rPr>
          <w:szCs w:val="22"/>
        </w:rPr>
      </w:r>
      <w:r w:rsidRPr="0076212D">
        <w:rPr>
          <w:szCs w:val="22"/>
        </w:rPr>
        <w:fldChar w:fldCharType="separate"/>
      </w:r>
      <w:r w:rsidRPr="0076212D">
        <w:rPr>
          <w:noProof/>
          <w:szCs w:val="22"/>
        </w:rPr>
        <w:t>(</w:t>
      </w:r>
      <w:hyperlink w:anchor="_ENREF_49" w:tooltip="Jordan, 2011 #35" w:history="1">
        <w:r w:rsidR="002139DB" w:rsidRPr="0076212D">
          <w:rPr>
            <w:noProof/>
            <w:szCs w:val="22"/>
          </w:rPr>
          <w:t>Jordan et al., 2011</w:t>
        </w:r>
      </w:hyperlink>
      <w:r w:rsidRPr="0076212D">
        <w:rPr>
          <w:noProof/>
          <w:szCs w:val="22"/>
        </w:rPr>
        <w:t>)</w:t>
      </w:r>
      <w:r w:rsidRPr="0076212D">
        <w:rPr>
          <w:szCs w:val="22"/>
        </w:rPr>
        <w:fldChar w:fldCharType="end"/>
      </w:r>
      <w:r w:rsidRPr="0076212D">
        <w:rPr>
          <w:szCs w:val="22"/>
        </w:rPr>
        <w:t>.</w:t>
      </w:r>
      <w:r w:rsidRPr="00002F11">
        <w:rPr>
          <w:szCs w:val="22"/>
        </w:rPr>
        <w:t xml:space="preserve">  </w:t>
      </w:r>
    </w:p>
    <w:p w14:paraId="2CC97C4E" w14:textId="77777777" w:rsidR="004E0F05" w:rsidRPr="00002F11" w:rsidDel="00C72995" w:rsidRDefault="004E0F05" w:rsidP="00A515BE">
      <w:pPr>
        <w:rPr>
          <w:iCs/>
          <w:szCs w:val="22"/>
        </w:rPr>
      </w:pPr>
    </w:p>
    <w:p w14:paraId="0E8F216F" w14:textId="43BC317A" w:rsidR="00A515BE" w:rsidRPr="00002F11" w:rsidRDefault="00A515BE" w:rsidP="00A515BE">
      <w:pPr>
        <w:numPr>
          <w:ilvl w:val="1"/>
          <w:numId w:val="4"/>
        </w:numPr>
        <w:tabs>
          <w:tab w:val="num" w:pos="360"/>
        </w:tabs>
        <w:spacing w:before="200"/>
        <w:ind w:left="0" w:firstLine="0"/>
        <w:outlineLvl w:val="1"/>
        <w:rPr>
          <w:rFonts w:ascii="Calibri" w:eastAsia="MS Gothic" w:hAnsi="Calibri" w:cs="Calibri"/>
          <w:b/>
          <w:bCs/>
          <w:sz w:val="26"/>
          <w:szCs w:val="26"/>
        </w:rPr>
      </w:pPr>
      <w:bookmarkStart w:id="341" w:name="_Toc426447382"/>
      <w:bookmarkStart w:id="342" w:name="_Toc426447795"/>
      <w:r w:rsidRPr="00002F11">
        <w:rPr>
          <w:rFonts w:ascii="Calibri" w:eastAsia="MS Gothic" w:hAnsi="Calibri" w:cs="Calibri"/>
          <w:b/>
          <w:bCs/>
          <w:sz w:val="26"/>
          <w:szCs w:val="26"/>
        </w:rPr>
        <w:t>Deaths among women reporting heart and stroke conditions</w:t>
      </w:r>
      <w:bookmarkEnd w:id="341"/>
      <w:bookmarkEnd w:id="342"/>
      <w:r w:rsidRPr="00002F11">
        <w:rPr>
          <w:rFonts w:ascii="Calibri" w:eastAsia="MS Gothic" w:hAnsi="Calibri" w:cs="Calibri"/>
          <w:b/>
          <w:bCs/>
          <w:sz w:val="26"/>
          <w:szCs w:val="26"/>
        </w:rPr>
        <w:t xml:space="preserve"> </w:t>
      </w:r>
    </w:p>
    <w:p w14:paraId="0B06936E" w14:textId="07CC66E2" w:rsidR="00A515BE" w:rsidRPr="00002F11" w:rsidDel="00C72995" w:rsidRDefault="00A515BE" w:rsidP="00A515BE">
      <w:pPr>
        <w:rPr>
          <w:rFonts w:cs="Calibri"/>
          <w:iCs/>
          <w:szCs w:val="22"/>
        </w:rPr>
      </w:pPr>
      <w:r w:rsidRPr="00002F11">
        <w:rPr>
          <w:szCs w:val="22"/>
        </w:rPr>
        <w:t>A sub-study of ALSWH collected detailed information on angina symptoms from women in the 1921-2</w:t>
      </w:r>
      <w:r w:rsidRPr="0076212D">
        <w:rPr>
          <w:szCs w:val="22"/>
        </w:rPr>
        <w:t xml:space="preserve">6 cohort who had reported heart disease at any of Surveys 1-3. Women who reported more physical limitations on the angina questionnaire, and more frequent episodes of angina, were more likely to die over the next four and half years.  Other factors associated with death in this period included history of myocardial infarction, smoking status, lung disease, kidney disease, and older age. This study established, for the first time, that a questionnaire developed in Seattle to assess the severity of angina symptoms predicted mortality in women as well as it had previously been shown to do for men.  The researchers concluded that the questionnaire was a useful tool for risk assessment in older women </w:t>
      </w:r>
      <w:r w:rsidRPr="0076212D">
        <w:rPr>
          <w:szCs w:val="22"/>
        </w:rPr>
        <w:fldChar w:fldCharType="begin">
          <w:fldData xml:space="preserve">PEVuZE5vdGU+PENpdGU+PEF1dGhvcj5Kb3JkYW48L0F1dGhvcj48WWVhcj4yMDExPC9ZZWFyPjxS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</w:fldData>
        </w:fldChar>
      </w:r>
      <w:r w:rsidR="00824739">
        <w:rPr>
          <w:szCs w:val="22"/>
        </w:rPr>
        <w:instrText xml:space="preserve"> ADDIN EN.CITE </w:instrText>
      </w:r>
      <w:r w:rsidR="00824739">
        <w:rPr>
          <w:szCs w:val="22"/>
        </w:rPr>
        <w:fldChar w:fldCharType="begin">
          <w:fldData xml:space="preserve">PEVuZE5vdGU+PENpdGU+PEF1dGhvcj5Kb3JkYW48L0F1dGhvcj48WWVhcj4yMDExPC9ZZWFyPjxS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</w:fldData>
        </w:fldChar>
      </w:r>
      <w:r w:rsidR="00824739">
        <w:rPr>
          <w:szCs w:val="22"/>
        </w:rPr>
        <w:instrText xml:space="preserve"> ADDIN EN.CITE.DATA </w:instrText>
      </w:r>
      <w:r w:rsidR="00824739">
        <w:rPr>
          <w:szCs w:val="22"/>
        </w:rPr>
      </w:r>
      <w:r w:rsidR="00824739">
        <w:rPr>
          <w:szCs w:val="22"/>
        </w:rPr>
        <w:fldChar w:fldCharType="end"/>
      </w:r>
      <w:r w:rsidRPr="0076212D">
        <w:rPr>
          <w:szCs w:val="22"/>
        </w:rPr>
      </w:r>
      <w:r w:rsidRPr="0076212D">
        <w:rPr>
          <w:szCs w:val="22"/>
        </w:rPr>
        <w:fldChar w:fldCharType="separate"/>
      </w:r>
      <w:r w:rsidRPr="0076212D">
        <w:rPr>
          <w:noProof/>
          <w:szCs w:val="22"/>
        </w:rPr>
        <w:t>(</w:t>
      </w:r>
      <w:hyperlink w:anchor="_ENREF_49" w:tooltip="Jordan, 2011 #35" w:history="1">
        <w:r w:rsidR="002139DB" w:rsidRPr="0076212D">
          <w:rPr>
            <w:noProof/>
            <w:szCs w:val="22"/>
          </w:rPr>
          <w:t>Jordan et al., 2011</w:t>
        </w:r>
      </w:hyperlink>
      <w:r w:rsidRPr="0076212D">
        <w:rPr>
          <w:noProof/>
          <w:szCs w:val="22"/>
        </w:rPr>
        <w:t>)</w:t>
      </w:r>
      <w:r w:rsidRPr="0076212D">
        <w:rPr>
          <w:szCs w:val="22"/>
        </w:rPr>
        <w:fldChar w:fldCharType="end"/>
      </w:r>
      <w:r w:rsidRPr="00002F11">
        <w:rPr>
          <w:szCs w:val="22"/>
        </w:rPr>
        <w:t xml:space="preserve">. </w:t>
      </w:r>
    </w:p>
    <w:p w14:paraId="784B44E7" w14:textId="24C62AE5" w:rsidR="00A515BE" w:rsidRDefault="00A515BE" w:rsidP="00A515BE">
      <w:pPr>
        <w:widowControl w:val="0"/>
        <w:autoSpaceDE w:val="0"/>
        <w:autoSpaceDN w:val="0"/>
        <w:adjustRightInd w:val="0"/>
        <w:rPr>
          <w:szCs w:val="22"/>
        </w:rPr>
      </w:pPr>
      <w:r w:rsidRPr="00002F11">
        <w:rPr>
          <w:szCs w:val="22"/>
        </w:rPr>
        <w:t>Women in the 1921-26 cohort have also been followed to compare 12-year death rates in older women reporting</w:t>
      </w:r>
      <w:r>
        <w:rPr>
          <w:szCs w:val="22"/>
        </w:rPr>
        <w:t xml:space="preserve"> prevalent stroke (reported at S</w:t>
      </w:r>
      <w:r w:rsidRPr="00002F11">
        <w:rPr>
          <w:szCs w:val="22"/>
        </w:rPr>
        <w:t xml:space="preserve">urvey 1), incident stroke (at Survey 2), and no stroke (on either survey). After 12 years, 66% of women in the ‘no stroke’ group were still alive, compared to 50% in the ‘prevalent stroke’ group and only 38% in the ‘incident stroke’ group, and reported stroke was found to be significantly associated with mortality risk even after adjustment for other factors.  Comorbid conditions were also significantly associated with mortality risk, and accounted for some of the difference between women who reported stroke and those who had not. Smoking (being an ex-smoker or current smoker at Survey 2) and BMI were also risk factors for mortality, with current smokers having almost double the mortality hazard of women who never smoked. Likewise, women classified as obese and those who were underweight also had higher risk of death compared to women in the healthy </w:t>
      </w:r>
      <w:r w:rsidRPr="0076212D">
        <w:rPr>
          <w:szCs w:val="22"/>
        </w:rPr>
        <w:t xml:space="preserve">weight range (overweight had a protective effect).  Living outside a major city and being unmarried (single, divorced or widowed) were also associated with a small increase in risk of death. This study highlights the long-term impacts of reported stroke on life expectancy, with few studies following stroke survivors for longer than a few years. The study also highlights the importance of understanding and managing comorbidities and other lifestyle factors which can affect post-stroke survival </w:t>
      </w:r>
      <w:r w:rsidRPr="0076212D">
        <w:rPr>
          <w:szCs w:val="22"/>
        </w:rPr>
        <w:fldChar w:fldCharType="begin">
          <w:fldData xml:space="preserve">PEVuZE5vdGU+PENpdGU+PEF1dGhvcj5CeWxlczwvQXV0aG9yPjxZZWFyPjIwMTU8L1llYXI+PFJl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</w:fldData>
        </w:fldChar>
      </w:r>
      <w:r w:rsidR="00824739">
        <w:rPr>
          <w:szCs w:val="22"/>
        </w:rPr>
        <w:instrText xml:space="preserve"> ADDIN EN.CITE </w:instrText>
      </w:r>
      <w:r w:rsidR="00824739">
        <w:rPr>
          <w:szCs w:val="22"/>
        </w:rPr>
        <w:fldChar w:fldCharType="begin">
          <w:fldData xml:space="preserve">PEVuZE5vdGU+PENpdGU+PEF1dGhvcj5CeWxlczwvQXV0aG9yPjxZZWFyPjIwMTU8L1llYXI+PFJl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</w:fldData>
        </w:fldChar>
      </w:r>
      <w:r w:rsidR="00824739">
        <w:rPr>
          <w:szCs w:val="22"/>
        </w:rPr>
        <w:instrText xml:space="preserve"> ADDIN EN.CITE.DATA </w:instrText>
      </w:r>
      <w:r w:rsidR="00824739">
        <w:rPr>
          <w:szCs w:val="22"/>
        </w:rPr>
      </w:r>
      <w:r w:rsidR="00824739">
        <w:rPr>
          <w:szCs w:val="22"/>
        </w:rPr>
        <w:fldChar w:fldCharType="end"/>
      </w:r>
      <w:r w:rsidRPr="0076212D">
        <w:rPr>
          <w:szCs w:val="22"/>
        </w:rPr>
      </w:r>
      <w:r w:rsidRPr="0076212D">
        <w:rPr>
          <w:szCs w:val="22"/>
        </w:rPr>
        <w:fldChar w:fldCharType="separate"/>
      </w:r>
      <w:r w:rsidRPr="0076212D">
        <w:rPr>
          <w:noProof/>
          <w:szCs w:val="22"/>
        </w:rPr>
        <w:t>(</w:t>
      </w:r>
      <w:hyperlink w:anchor="_ENREF_19" w:tooltip="Byles, 2015 #51" w:history="1">
        <w:r w:rsidR="002139DB" w:rsidRPr="0076212D">
          <w:rPr>
            <w:noProof/>
            <w:szCs w:val="22"/>
          </w:rPr>
          <w:t>Byles et al., 2015</w:t>
        </w:r>
      </w:hyperlink>
      <w:r w:rsidRPr="0076212D">
        <w:rPr>
          <w:noProof/>
          <w:szCs w:val="22"/>
        </w:rPr>
        <w:t>)</w:t>
      </w:r>
      <w:r w:rsidRPr="0076212D">
        <w:rPr>
          <w:szCs w:val="22"/>
        </w:rPr>
        <w:fldChar w:fldCharType="end"/>
      </w:r>
      <w:r w:rsidRPr="0076212D">
        <w:rPr>
          <w:szCs w:val="22"/>
        </w:rPr>
        <w:t>.</w:t>
      </w:r>
      <w:r w:rsidRPr="00002F11">
        <w:rPr>
          <w:szCs w:val="22"/>
        </w:rPr>
        <w:t xml:space="preserve"> </w:t>
      </w:r>
    </w:p>
    <w:p w14:paraId="762C9769" w14:textId="77777777" w:rsidR="00FA12CF" w:rsidRPr="00002F11" w:rsidRDefault="00FA12CF" w:rsidP="00A515BE">
      <w:pPr>
        <w:widowControl w:val="0"/>
        <w:autoSpaceDE w:val="0"/>
        <w:autoSpaceDN w:val="0"/>
        <w:adjustRightInd w:val="0"/>
        <w:rPr>
          <w:szCs w:val="22"/>
        </w:rPr>
      </w:pPr>
    </w:p>
    <w:p w14:paraId="49B7481E" w14:textId="77777777" w:rsidR="00A515BE" w:rsidRPr="00002F11" w:rsidRDefault="00A515BE" w:rsidP="00A515BE">
      <w:pPr>
        <w:pStyle w:val="Heading2"/>
        <w:spacing w:after="200"/>
      </w:pPr>
      <w:bookmarkStart w:id="343" w:name="_Toc426447383"/>
      <w:bookmarkStart w:id="344" w:name="_Toc426447796"/>
      <w:r w:rsidRPr="00002F11">
        <w:lastRenderedPageBreak/>
        <w:t>Summary</w:t>
      </w:r>
      <w:r>
        <w:t xml:space="preserve"> points</w:t>
      </w:r>
      <w:bookmarkEnd w:id="343"/>
      <w:bookmarkEnd w:id="344"/>
    </w:p>
    <w:p w14:paraId="1756956C" w14:textId="77777777" w:rsidR="00A515BE" w:rsidRPr="00FD5970" w:rsidRDefault="00A515BE" w:rsidP="00A515BE">
      <w:pPr>
        <w:pStyle w:val="ListParagraph"/>
        <w:numPr>
          <w:ilvl w:val="0"/>
          <w:numId w:val="12"/>
        </w:numPr>
        <w:rPr>
          <w:szCs w:val="22"/>
        </w:rPr>
      </w:pPr>
      <w:r w:rsidRPr="00FD5970">
        <w:rPr>
          <w:szCs w:val="22"/>
        </w:rPr>
        <w:t xml:space="preserve">Heart and stroke conditions account for a significant burden of morbidity and mortality among Australian women. </w:t>
      </w:r>
    </w:p>
    <w:p w14:paraId="6FAF00A3" w14:textId="77777777" w:rsidR="00A515BE" w:rsidRPr="00FD5970" w:rsidRDefault="00A515BE" w:rsidP="00A515BE">
      <w:pPr>
        <w:pStyle w:val="ListParagraph"/>
        <w:numPr>
          <w:ilvl w:val="0"/>
          <w:numId w:val="12"/>
        </w:numPr>
        <w:rPr>
          <w:szCs w:val="22"/>
        </w:rPr>
      </w:pPr>
      <w:r w:rsidRPr="00FD5970">
        <w:rPr>
          <w:szCs w:val="22"/>
        </w:rPr>
        <w:t xml:space="preserve">ALSWH provides important data on changes in key risk factors for these conditions, with reductions in smoking as the women age but increasing prevalence of obesity among the younger cohorts.  </w:t>
      </w:r>
    </w:p>
    <w:p w14:paraId="27B85418" w14:textId="77777777" w:rsidR="00A515BE" w:rsidRPr="00FD5970" w:rsidRDefault="00A515BE" w:rsidP="00A515BE">
      <w:pPr>
        <w:pStyle w:val="ListParagraph"/>
        <w:numPr>
          <w:ilvl w:val="0"/>
          <w:numId w:val="12"/>
        </w:numPr>
        <w:rPr>
          <w:szCs w:val="22"/>
        </w:rPr>
      </w:pPr>
      <w:r w:rsidRPr="00FD5970">
        <w:rPr>
          <w:szCs w:val="22"/>
        </w:rPr>
        <w:t xml:space="preserve">Heart disease and stroke are major determinants of the use of health services. ALSWH data show the higher use of GP visits by women reporting these conditions. However further analyses of the data also suggest that women may not receive optimal treatment either in terms of access to specialists or appropriate preventative medications. </w:t>
      </w:r>
    </w:p>
    <w:p w14:paraId="657EDF54" w14:textId="77777777" w:rsidR="00A515BE" w:rsidRDefault="00A515BE" w:rsidP="00A515BE">
      <w:pPr>
        <w:pStyle w:val="ListParagraph"/>
        <w:numPr>
          <w:ilvl w:val="0"/>
          <w:numId w:val="12"/>
        </w:numPr>
        <w:rPr>
          <w:szCs w:val="22"/>
        </w:rPr>
      </w:pPr>
      <w:r w:rsidRPr="00FD5970">
        <w:rPr>
          <w:szCs w:val="22"/>
        </w:rPr>
        <w:t>There is evidence of inequity in access to treatment for women in regional and remote areas.</w:t>
      </w:r>
    </w:p>
    <w:p w14:paraId="34D49974" w14:textId="594E452C" w:rsidR="00651FDA" w:rsidRDefault="00651FDA" w:rsidP="00651FDA">
      <w:pPr>
        <w:pStyle w:val="ListParagraph"/>
        <w:numPr>
          <w:ilvl w:val="0"/>
          <w:numId w:val="12"/>
        </w:numPr>
      </w:pPr>
      <w:r>
        <w:t xml:space="preserve">MBS and PBS costs for women in the 1973-78 cohort with heart disease indicate that while there is little difference in MBS charges for women with and without the condition, PBS costs are almost five-fold greater. Among the 1946-51 cohort, claims from women with heart disease for MBS were 60% higher and for PBS were almost double those of women with no heart disease.  A similar pattern is evident for women in the 1921-26 cohort: MBS costs for women with heart disease </w:t>
      </w:r>
      <w:r w:rsidR="00F2739F">
        <w:t xml:space="preserve">were </w:t>
      </w:r>
      <w:r>
        <w:t>20% higher and PBS costs almost 30% higher than for women with no heart disease.</w:t>
      </w:r>
    </w:p>
    <w:p w14:paraId="2D1CA755" w14:textId="2E2BAC14" w:rsidR="00651FDA" w:rsidRDefault="00651FDA" w:rsidP="00651FDA">
      <w:pPr>
        <w:pStyle w:val="ListParagraph"/>
        <w:numPr>
          <w:ilvl w:val="0"/>
          <w:numId w:val="12"/>
        </w:numPr>
      </w:pPr>
      <w:r>
        <w:t xml:space="preserve">In the 1946-51 cohort, MBS and PBS costs for women with stroke conditions were greater than for women who had never reported a stroke condition. In this cohort, mean MBS costs were almost 40% higher for women with a stroke condition and mean PBS costs were 60% higher than for women who had never reported a stroke. In the 1921-26 cohort, there was little difference between mean MBS and PBS costs for women with and without a stroke condition. </w:t>
      </w:r>
    </w:p>
    <w:p w14:paraId="5681591B" w14:textId="6EBDAC8D" w:rsidR="00A515BE" w:rsidRDefault="00A515BE">
      <w:pPr>
        <w:spacing w:before="0" w:after="0" w:line="240" w:lineRule="auto"/>
        <w:jc w:val="left"/>
        <w:rPr>
          <w:rFonts w:ascii="Calibri" w:eastAsia="MS Gothic" w:hAnsi="Calibri" w:cs="Calibri"/>
          <w:b/>
          <w:bCs/>
          <w:sz w:val="36"/>
          <w:szCs w:val="36"/>
        </w:rPr>
      </w:pPr>
      <w:r>
        <w:rPr>
          <w:rFonts w:ascii="Calibri" w:eastAsia="MS Gothic" w:hAnsi="Calibri" w:cs="Calibri"/>
          <w:b/>
          <w:bCs/>
          <w:sz w:val="36"/>
          <w:szCs w:val="36"/>
        </w:rPr>
        <w:br w:type="page"/>
      </w:r>
    </w:p>
    <w:p w14:paraId="2FBBF01E" w14:textId="763B6124" w:rsidR="00BF63A5" w:rsidRPr="00BF63A5" w:rsidRDefault="00BF63A5" w:rsidP="009C1096">
      <w:pPr>
        <w:pStyle w:val="Heading1"/>
      </w:pPr>
      <w:bookmarkStart w:id="345" w:name="_Toc426447384"/>
      <w:bookmarkStart w:id="346" w:name="_Toc426447797"/>
      <w:r w:rsidRPr="00BF63A5">
        <w:lastRenderedPageBreak/>
        <w:t>Diabetes</w:t>
      </w:r>
      <w:bookmarkEnd w:id="345"/>
      <w:bookmarkEnd w:id="346"/>
      <w:r w:rsidRPr="00BF63A5">
        <w:t xml:space="preserve"> </w:t>
      </w:r>
    </w:p>
    <w:p w14:paraId="57F78238" w14:textId="77777777" w:rsidR="00BF63A5" w:rsidRPr="00BF63A5" w:rsidRDefault="00BF63A5" w:rsidP="00BF63A5">
      <w:pPr>
        <w:rPr>
          <w:rFonts w:ascii="Calibri" w:hAnsi="Calibri" w:cstheme="minorBidi"/>
        </w:rPr>
      </w:pPr>
    </w:p>
    <w:p w14:paraId="4D4B7795" w14:textId="1D660098" w:rsidR="00BF63A5" w:rsidRPr="00BF63A5" w:rsidRDefault="00BF63A5" w:rsidP="00BF63A5">
      <w:pPr>
        <w:rPr>
          <w:rFonts w:ascii="Calibri" w:hAnsi="Calibri" w:cs="Calibri"/>
          <w:lang w:val="en-US"/>
        </w:rPr>
      </w:pPr>
      <w:r w:rsidRPr="00BF63A5">
        <w:rPr>
          <w:rFonts w:ascii="Calibri" w:hAnsi="Calibri" w:cs="Calibri"/>
          <w:lang w:val="en-US"/>
        </w:rPr>
        <w:t xml:space="preserve">Diabetes represents a set of chronic conditions caused by disordered glucose metabolism. There are two major types: Type </w:t>
      </w:r>
      <w:r w:rsidR="007A51C1">
        <w:rPr>
          <w:rFonts w:ascii="Calibri" w:hAnsi="Calibri" w:cs="Calibri"/>
          <w:lang w:val="en-US"/>
        </w:rPr>
        <w:t>1</w:t>
      </w:r>
      <w:r w:rsidRPr="00BF63A5">
        <w:rPr>
          <w:rFonts w:ascii="Calibri" w:hAnsi="Calibri" w:cs="Calibri"/>
          <w:lang w:val="en-US"/>
        </w:rPr>
        <w:t xml:space="preserve"> which is due to d</w:t>
      </w:r>
      <w:r w:rsidR="00FA7082">
        <w:rPr>
          <w:rFonts w:ascii="Calibri" w:hAnsi="Calibri" w:cs="Calibri"/>
          <w:lang w:val="en-US"/>
        </w:rPr>
        <w:t xml:space="preserve">ysfunction </w:t>
      </w:r>
      <w:r w:rsidRPr="00BF63A5">
        <w:rPr>
          <w:rFonts w:ascii="Calibri" w:hAnsi="Calibri" w:cs="Calibri"/>
          <w:lang w:val="en-US"/>
        </w:rPr>
        <w:t xml:space="preserve">of insulin producing cells of the pancreas, and Type </w:t>
      </w:r>
      <w:r w:rsidR="007A51C1">
        <w:rPr>
          <w:rFonts w:ascii="Calibri" w:hAnsi="Calibri" w:cs="Calibri"/>
          <w:lang w:val="en-US"/>
        </w:rPr>
        <w:t>2</w:t>
      </w:r>
      <w:r w:rsidRPr="00BF63A5">
        <w:rPr>
          <w:rFonts w:ascii="Calibri" w:hAnsi="Calibri" w:cs="Calibri"/>
          <w:lang w:val="en-US"/>
        </w:rPr>
        <w:t xml:space="preserve"> which is due to a combination of insulin resistance and insufficient insulin production. Type </w:t>
      </w:r>
      <w:r w:rsidR="007A51C1">
        <w:rPr>
          <w:rFonts w:ascii="Calibri" w:hAnsi="Calibri" w:cs="Calibri"/>
          <w:lang w:val="en-US"/>
        </w:rPr>
        <w:t>2</w:t>
      </w:r>
      <w:r w:rsidRPr="00BF63A5">
        <w:rPr>
          <w:rFonts w:ascii="Calibri" w:hAnsi="Calibri" w:cs="Calibri"/>
          <w:lang w:val="en-US"/>
        </w:rPr>
        <w:t xml:space="preserve"> is the most common c</w:t>
      </w:r>
      <w:r w:rsidR="00BE1A32">
        <w:rPr>
          <w:rFonts w:ascii="Calibri" w:hAnsi="Calibri" w:cs="Calibri"/>
          <w:lang w:val="en-US"/>
        </w:rPr>
        <w:t>ondition</w:t>
      </w:r>
      <w:r w:rsidRPr="00BF63A5">
        <w:rPr>
          <w:rFonts w:ascii="Calibri" w:hAnsi="Calibri" w:cs="Calibri"/>
          <w:lang w:val="en-US"/>
        </w:rPr>
        <w:t xml:space="preserve"> affecting older adults.  Gestational diabetes is a transient form of diabetes that occurs during pregnancy, and can predispose development of </w:t>
      </w:r>
      <w:r w:rsidR="0039193A">
        <w:rPr>
          <w:rFonts w:ascii="Calibri" w:hAnsi="Calibri" w:cs="Calibri"/>
          <w:lang w:val="en-US"/>
        </w:rPr>
        <w:t>T</w:t>
      </w:r>
      <w:r w:rsidRPr="00BF63A5">
        <w:rPr>
          <w:rFonts w:ascii="Calibri" w:hAnsi="Calibri" w:cs="Calibri"/>
          <w:lang w:val="en-US"/>
        </w:rPr>
        <w:t xml:space="preserve">ype </w:t>
      </w:r>
      <w:r w:rsidR="007A51C1">
        <w:rPr>
          <w:rFonts w:ascii="Calibri" w:hAnsi="Calibri" w:cs="Calibri"/>
          <w:lang w:val="en-US"/>
        </w:rPr>
        <w:t>2</w:t>
      </w:r>
      <w:r w:rsidRPr="00BF63A5">
        <w:rPr>
          <w:rFonts w:ascii="Calibri" w:hAnsi="Calibri" w:cs="Calibri"/>
          <w:lang w:val="en-US"/>
        </w:rPr>
        <w:t xml:space="preserve"> diabetes in later life. </w:t>
      </w:r>
    </w:p>
    <w:p w14:paraId="68A59B1D" w14:textId="4D6D0735" w:rsidR="00BF63A5" w:rsidRPr="00BF63A5" w:rsidRDefault="00BF63A5" w:rsidP="00BF63A5">
      <w:pPr>
        <w:rPr>
          <w:rFonts w:ascii="Calibri" w:hAnsi="Calibri" w:cs="Calibri"/>
          <w:lang w:val="en-US"/>
        </w:rPr>
      </w:pPr>
      <w:r w:rsidRPr="00BF63A5">
        <w:rPr>
          <w:rFonts w:ascii="Calibri" w:hAnsi="Calibri" w:cs="Calibri"/>
          <w:lang w:val="en-US"/>
        </w:rPr>
        <w:t>The risk of diabetes increases with age, and may</w:t>
      </w:r>
      <w:r w:rsidR="000F63C5">
        <w:rPr>
          <w:rFonts w:ascii="Calibri" w:hAnsi="Calibri" w:cs="Calibri"/>
          <w:lang w:val="en-US"/>
        </w:rPr>
        <w:t>,</w:t>
      </w:r>
      <w:r w:rsidR="000F63C5" w:rsidRPr="000F63C5">
        <w:rPr>
          <w:rFonts w:ascii="Calibri" w:hAnsi="Calibri" w:cs="Calibri"/>
          <w:lang w:val="en-US"/>
        </w:rPr>
        <w:t xml:space="preserve"> </w:t>
      </w:r>
      <w:r w:rsidR="000F63C5" w:rsidRPr="00BF63A5">
        <w:rPr>
          <w:rFonts w:ascii="Calibri" w:hAnsi="Calibri" w:cs="Calibri"/>
          <w:lang w:val="en-US"/>
        </w:rPr>
        <w:t>depending on the method of ascertainment</w:t>
      </w:r>
      <w:r w:rsidR="000F63C5">
        <w:rPr>
          <w:rFonts w:ascii="Calibri" w:hAnsi="Calibri" w:cs="Calibri"/>
          <w:lang w:val="en-US"/>
        </w:rPr>
        <w:t>,</w:t>
      </w:r>
      <w:r w:rsidRPr="00BF63A5">
        <w:rPr>
          <w:rFonts w:ascii="Calibri" w:hAnsi="Calibri" w:cs="Calibri"/>
          <w:lang w:val="en-US"/>
        </w:rPr>
        <w:t xml:space="preserve"> </w:t>
      </w:r>
      <w:r w:rsidR="00FA7082">
        <w:rPr>
          <w:rFonts w:ascii="Calibri" w:hAnsi="Calibri" w:cs="Calibri"/>
          <w:lang w:val="en-US"/>
        </w:rPr>
        <w:t xml:space="preserve">be more </w:t>
      </w:r>
      <w:r w:rsidRPr="00BF63A5">
        <w:rPr>
          <w:rFonts w:ascii="Calibri" w:hAnsi="Calibri" w:cs="Calibri"/>
          <w:lang w:val="en-US"/>
        </w:rPr>
        <w:t>prevalen</w:t>
      </w:r>
      <w:r w:rsidR="00FA7082">
        <w:rPr>
          <w:rFonts w:ascii="Calibri" w:hAnsi="Calibri" w:cs="Calibri"/>
          <w:lang w:val="en-US"/>
        </w:rPr>
        <w:t>t</w:t>
      </w:r>
      <w:r w:rsidRPr="00BF63A5">
        <w:rPr>
          <w:rFonts w:ascii="Calibri" w:hAnsi="Calibri" w:cs="Calibri"/>
          <w:lang w:val="en-US"/>
        </w:rPr>
        <w:t xml:space="preserve"> in women. </w:t>
      </w:r>
      <w:r w:rsidR="00FA7082">
        <w:rPr>
          <w:rFonts w:ascii="Calibri" w:hAnsi="Calibri" w:cs="Calibri"/>
          <w:lang w:val="en-US"/>
        </w:rPr>
        <w:t>R</w:t>
      </w:r>
      <w:r w:rsidRPr="00BF63A5">
        <w:rPr>
          <w:rFonts w:ascii="Calibri" w:hAnsi="Calibri" w:cs="Calibri"/>
          <w:lang w:val="en-US"/>
        </w:rPr>
        <w:t>isk of developing diabetes increas</w:t>
      </w:r>
      <w:r w:rsidR="00FA7082">
        <w:rPr>
          <w:rFonts w:ascii="Calibri" w:hAnsi="Calibri" w:cs="Calibri"/>
          <w:lang w:val="en-US"/>
        </w:rPr>
        <w:t>es</w:t>
      </w:r>
      <w:r w:rsidRPr="00BF63A5">
        <w:rPr>
          <w:rFonts w:ascii="Calibri" w:hAnsi="Calibri" w:cs="Calibri"/>
          <w:lang w:val="en-US"/>
        </w:rPr>
        <w:t xml:space="preserve"> by a factor of two if there is a parent or sibling with the disease. </w:t>
      </w:r>
      <w:r w:rsidR="00FA7082">
        <w:rPr>
          <w:rFonts w:ascii="Calibri" w:hAnsi="Calibri" w:cs="Calibri"/>
          <w:lang w:val="en-US"/>
        </w:rPr>
        <w:t>These age, sex and genetic risk factors are not modifiable.  The major modifiable risk factors include o</w:t>
      </w:r>
      <w:r w:rsidRPr="00BF63A5">
        <w:rPr>
          <w:rFonts w:ascii="Calibri" w:hAnsi="Calibri" w:cs="Calibri"/>
          <w:lang w:val="en-US"/>
        </w:rPr>
        <w:t>verweight and obesity</w:t>
      </w:r>
      <w:r w:rsidR="000F63C5">
        <w:rPr>
          <w:rFonts w:ascii="Calibri" w:hAnsi="Calibri" w:cs="Calibri"/>
          <w:lang w:val="en-US"/>
        </w:rPr>
        <w:t xml:space="preserve"> and high waist circumference</w:t>
      </w:r>
      <w:r w:rsidR="00FA7082">
        <w:rPr>
          <w:rFonts w:ascii="Calibri" w:hAnsi="Calibri" w:cs="Calibri"/>
          <w:lang w:val="en-US"/>
        </w:rPr>
        <w:t>, w</w:t>
      </w:r>
      <w:r w:rsidRPr="00BF63A5">
        <w:rPr>
          <w:rFonts w:ascii="Calibri" w:hAnsi="Calibri" w:cs="Calibri"/>
          <w:lang w:val="en-US"/>
        </w:rPr>
        <w:t>ith a</w:t>
      </w:r>
      <w:r w:rsidR="00FA7082">
        <w:rPr>
          <w:rFonts w:ascii="Calibri" w:hAnsi="Calibri" w:cs="Calibri"/>
          <w:lang w:val="en-US"/>
        </w:rPr>
        <w:t xml:space="preserve">n exponential </w:t>
      </w:r>
      <w:r w:rsidRPr="00BF63A5">
        <w:rPr>
          <w:rFonts w:ascii="Calibri" w:hAnsi="Calibri" w:cs="Calibri"/>
          <w:lang w:val="en-US"/>
        </w:rPr>
        <w:t xml:space="preserve">increase in risk </w:t>
      </w:r>
      <w:r w:rsidR="00FA7082">
        <w:rPr>
          <w:rFonts w:ascii="Calibri" w:hAnsi="Calibri" w:cs="Calibri"/>
          <w:lang w:val="en-US"/>
        </w:rPr>
        <w:t xml:space="preserve">with increasing </w:t>
      </w:r>
      <w:r w:rsidR="00934047">
        <w:rPr>
          <w:rFonts w:ascii="Calibri" w:hAnsi="Calibri" w:cs="Calibri"/>
          <w:lang w:val="en-US"/>
        </w:rPr>
        <w:t xml:space="preserve">body mass index.  </w:t>
      </w:r>
      <w:r w:rsidRPr="00BF63A5">
        <w:rPr>
          <w:rFonts w:ascii="Calibri" w:hAnsi="Calibri" w:cs="Calibri"/>
          <w:lang w:val="en-US"/>
        </w:rPr>
        <w:t>High calorie, low fibre, high fat diets</w:t>
      </w:r>
      <w:r w:rsidR="00934047">
        <w:rPr>
          <w:rFonts w:ascii="Calibri" w:hAnsi="Calibri" w:cs="Calibri"/>
          <w:lang w:val="en-US"/>
        </w:rPr>
        <w:t>,</w:t>
      </w:r>
      <w:r w:rsidRPr="00BF63A5">
        <w:rPr>
          <w:rFonts w:ascii="Calibri" w:hAnsi="Calibri" w:cs="Calibri"/>
          <w:lang w:val="en-US"/>
        </w:rPr>
        <w:t xml:space="preserve"> </w:t>
      </w:r>
      <w:r w:rsidR="000F63C5">
        <w:rPr>
          <w:rFonts w:ascii="Calibri" w:hAnsi="Calibri" w:cs="Calibri"/>
          <w:lang w:val="en-US"/>
        </w:rPr>
        <w:t>and physical inactivity</w:t>
      </w:r>
      <w:r w:rsidR="00934047">
        <w:rPr>
          <w:rFonts w:ascii="Calibri" w:hAnsi="Calibri" w:cs="Calibri"/>
          <w:lang w:val="en-US"/>
        </w:rPr>
        <w:t>,</w:t>
      </w:r>
      <w:r w:rsidR="000F63C5">
        <w:rPr>
          <w:rFonts w:ascii="Calibri" w:hAnsi="Calibri" w:cs="Calibri"/>
          <w:lang w:val="en-US"/>
        </w:rPr>
        <w:t xml:space="preserve"> </w:t>
      </w:r>
      <w:r w:rsidRPr="00BF63A5">
        <w:rPr>
          <w:rFonts w:ascii="Calibri" w:hAnsi="Calibri" w:cs="Calibri"/>
          <w:lang w:val="en-US"/>
        </w:rPr>
        <w:t xml:space="preserve">increase diabetes risk. Some studies </w:t>
      </w:r>
      <w:r w:rsidR="00934047">
        <w:rPr>
          <w:rFonts w:ascii="Calibri" w:hAnsi="Calibri" w:cs="Calibri"/>
          <w:lang w:val="en-US"/>
        </w:rPr>
        <w:t xml:space="preserve">also </w:t>
      </w:r>
      <w:r w:rsidRPr="00BF63A5">
        <w:rPr>
          <w:rFonts w:ascii="Calibri" w:hAnsi="Calibri" w:cs="Calibri"/>
          <w:lang w:val="en-US"/>
        </w:rPr>
        <w:t xml:space="preserve">suggest </w:t>
      </w:r>
      <w:r w:rsidR="00934047">
        <w:rPr>
          <w:rFonts w:ascii="Calibri" w:hAnsi="Calibri" w:cs="Calibri"/>
          <w:lang w:val="en-US"/>
        </w:rPr>
        <w:t xml:space="preserve">that </w:t>
      </w:r>
      <w:r w:rsidRPr="00BF63A5">
        <w:rPr>
          <w:rFonts w:ascii="Calibri" w:hAnsi="Calibri" w:cs="Calibri"/>
          <w:lang w:val="en-US"/>
        </w:rPr>
        <w:t xml:space="preserve">smoking may </w:t>
      </w:r>
      <w:r w:rsidR="000F63C5">
        <w:rPr>
          <w:rFonts w:ascii="Calibri" w:hAnsi="Calibri" w:cs="Calibri"/>
          <w:lang w:val="en-US"/>
        </w:rPr>
        <w:t xml:space="preserve">also </w:t>
      </w:r>
      <w:r w:rsidRPr="00BF63A5">
        <w:rPr>
          <w:rFonts w:ascii="Calibri" w:hAnsi="Calibri" w:cs="Calibri"/>
          <w:lang w:val="en-US"/>
        </w:rPr>
        <w:t>increase risk</w:t>
      </w:r>
      <w:r w:rsidR="00934047">
        <w:rPr>
          <w:rFonts w:ascii="Calibri" w:hAnsi="Calibri" w:cs="Calibri"/>
          <w:lang w:val="en-US"/>
        </w:rPr>
        <w:t xml:space="preserve"> of developing diabetes</w:t>
      </w:r>
      <w:r w:rsidRPr="00BF63A5">
        <w:rPr>
          <w:rFonts w:ascii="Calibri" w:hAnsi="Calibri" w:cs="Calibri"/>
          <w:lang w:val="en-US"/>
        </w:rPr>
        <w:t xml:space="preserve">. </w:t>
      </w:r>
    </w:p>
    <w:p w14:paraId="159FD379" w14:textId="50CCF6C9" w:rsidR="00BF63A5" w:rsidRDefault="00BF63A5" w:rsidP="00BF63A5">
      <w:pPr>
        <w:rPr>
          <w:rFonts w:ascii="Calibri" w:hAnsi="Calibri" w:cs="Calibri"/>
          <w:lang w:val="en-US"/>
        </w:rPr>
      </w:pPr>
      <w:r w:rsidRPr="00BF63A5">
        <w:rPr>
          <w:rFonts w:ascii="Calibri" w:hAnsi="Calibri" w:cs="Calibri"/>
          <w:lang w:val="en-US"/>
        </w:rPr>
        <w:t>Over the long-term, high levels of circulating glucose cause damage to small and large blood vessels. People with diabetes are at greatly increased risk of cardiovascular disease, diabetic retinopathy, renal disease, neuropathies that affect heart and blood pressure responses, digestion, urination, and peripheral sensation and mu</w:t>
      </w:r>
      <w:r w:rsidRPr="00E65D6A">
        <w:rPr>
          <w:rFonts w:ascii="Calibri" w:hAnsi="Calibri" w:cs="Calibri"/>
          <w:lang w:val="en-US"/>
        </w:rPr>
        <w:t xml:space="preserve">sculature </w:t>
      </w:r>
      <w:r w:rsidR="003D6D14" w:rsidRPr="00E65D6A">
        <w:rPr>
          <w:rFonts w:ascii="Calibri" w:hAnsi="Calibri" w:cs="Calibri"/>
          <w:lang w:val="en-US"/>
        </w:rPr>
        <w:t>(</w:t>
      </w:r>
      <w:r w:rsidR="00F3117D" w:rsidRPr="00E65D6A">
        <w:rPr>
          <w:rFonts w:ascii="Calibri" w:hAnsi="Calibri" w:cs="Calibri"/>
          <w:lang w:val="en-US"/>
        </w:rPr>
        <w:t>Little et al., 2007</w:t>
      </w:r>
      <w:r w:rsidR="003D6D14" w:rsidRPr="00E65D6A">
        <w:rPr>
          <w:rFonts w:ascii="Calibri" w:hAnsi="Calibri" w:cs="Calibri"/>
          <w:lang w:val="en-US"/>
        </w:rPr>
        <w:t>)</w:t>
      </w:r>
      <w:r w:rsidRPr="00E65D6A">
        <w:rPr>
          <w:rFonts w:ascii="Calibri" w:hAnsi="Calibri" w:cs="Calibri"/>
          <w:lang w:val="en-US"/>
        </w:rPr>
        <w:t>.</w:t>
      </w:r>
      <w:r w:rsidRPr="00BF63A5">
        <w:rPr>
          <w:rFonts w:ascii="Calibri" w:hAnsi="Calibri" w:cs="Calibri"/>
          <w:lang w:val="en-US"/>
        </w:rPr>
        <w:t xml:space="preserve">  </w:t>
      </w:r>
    </w:p>
    <w:p w14:paraId="6801B07C" w14:textId="77777777" w:rsidR="007A51C1" w:rsidRPr="00BF63A5" w:rsidRDefault="007A51C1" w:rsidP="00BF63A5">
      <w:pPr>
        <w:rPr>
          <w:rFonts w:ascii="Calibri" w:hAnsi="Calibri" w:cs="Calibri"/>
          <w:lang w:val="en-US"/>
        </w:rPr>
      </w:pPr>
    </w:p>
    <w:p w14:paraId="2F808CC5" w14:textId="77777777" w:rsidR="00BF63A5" w:rsidRPr="00BF63A5" w:rsidRDefault="00BF63A5" w:rsidP="00A21FC0">
      <w:pPr>
        <w:numPr>
          <w:ilvl w:val="1"/>
          <w:numId w:val="4"/>
        </w:numPr>
        <w:tabs>
          <w:tab w:val="num" w:pos="360"/>
        </w:tabs>
        <w:spacing w:before="200"/>
        <w:ind w:left="0" w:firstLine="0"/>
        <w:outlineLvl w:val="1"/>
        <w:rPr>
          <w:rFonts w:ascii="Calibri" w:eastAsia="MS Gothic" w:hAnsi="Calibri" w:cs="Calibri"/>
          <w:b/>
          <w:bCs/>
          <w:sz w:val="26"/>
          <w:szCs w:val="26"/>
          <w:lang w:val="en-US"/>
        </w:rPr>
      </w:pPr>
      <w:bookmarkStart w:id="347" w:name="_Toc426447385"/>
      <w:bookmarkStart w:id="348" w:name="_Toc426447798"/>
      <w:r w:rsidRPr="00BF63A5">
        <w:rPr>
          <w:rFonts w:ascii="Calibri" w:eastAsia="MS Gothic" w:hAnsi="Calibri" w:cs="Calibri"/>
          <w:b/>
          <w:bCs/>
          <w:sz w:val="26"/>
          <w:szCs w:val="26"/>
          <w:lang w:val="en-US"/>
        </w:rPr>
        <w:t>Women and diabetes</w:t>
      </w:r>
      <w:bookmarkEnd w:id="347"/>
      <w:bookmarkEnd w:id="348"/>
    </w:p>
    <w:p w14:paraId="2B440C25" w14:textId="71D2ED05" w:rsidR="00E02CC2" w:rsidRDefault="00E02CC2" w:rsidP="00BF63A5">
      <w:pPr>
        <w:rPr>
          <w:rFonts w:ascii="Calibri" w:hAnsi="Calibri" w:cs="Calibri"/>
        </w:rPr>
      </w:pPr>
      <w:r w:rsidRPr="007A51C1">
        <w:rPr>
          <w:rFonts w:cs="Calibri"/>
        </w:rPr>
        <w:t>D</w:t>
      </w:r>
      <w:r w:rsidR="00BF63A5" w:rsidRPr="007A51C1">
        <w:rPr>
          <w:rFonts w:cs="Calibri"/>
        </w:rPr>
        <w:t xml:space="preserve">iabetes </w:t>
      </w:r>
      <w:r w:rsidR="00934047" w:rsidRPr="007A51C1">
        <w:rPr>
          <w:rFonts w:cs="Calibri"/>
        </w:rPr>
        <w:t xml:space="preserve">prevalence </w:t>
      </w:r>
      <w:r w:rsidR="00BF63A5" w:rsidRPr="007A51C1">
        <w:rPr>
          <w:rFonts w:cs="Calibri"/>
        </w:rPr>
        <w:t>ris</w:t>
      </w:r>
      <w:r w:rsidR="00934047" w:rsidRPr="007A51C1">
        <w:rPr>
          <w:rFonts w:cs="Calibri"/>
        </w:rPr>
        <w:t>es sharply following menopause in</w:t>
      </w:r>
      <w:r w:rsidR="00BF63A5" w:rsidRPr="007A51C1">
        <w:rPr>
          <w:rFonts w:cs="Calibri"/>
        </w:rPr>
        <w:t xml:space="preserve"> women</w:t>
      </w:r>
      <w:r w:rsidR="00934047" w:rsidRPr="007A51C1">
        <w:rPr>
          <w:rFonts w:cs="Calibri"/>
        </w:rPr>
        <w:t>,</w:t>
      </w:r>
      <w:r w:rsidR="00BF63A5" w:rsidRPr="007A51C1">
        <w:rPr>
          <w:rFonts w:cs="Calibri"/>
        </w:rPr>
        <w:t xml:space="preserve"> </w:t>
      </w:r>
      <w:r w:rsidR="00DA04E1">
        <w:rPr>
          <w:rFonts w:cs="Calibri"/>
        </w:rPr>
        <w:t xml:space="preserve">and gestational diabetes is a complication in approximately 3 – 11% of pregnancies in the USA and Australia. Women with gestational diabetes and their babies are at increased risk for prenatal morbidity and later development of </w:t>
      </w:r>
      <w:r w:rsidR="002B489E">
        <w:rPr>
          <w:rFonts w:cs="Calibri"/>
        </w:rPr>
        <w:t>T</w:t>
      </w:r>
      <w:r w:rsidR="00DA04E1">
        <w:rPr>
          <w:rFonts w:cs="Calibri"/>
        </w:rPr>
        <w:t>ype 2 diabetes (van der Ploeg, et al, 2011). Diabetes prevalence among women</w:t>
      </w:r>
      <w:r w:rsidR="00BF63A5" w:rsidRPr="007A51C1">
        <w:rPr>
          <w:rFonts w:cs="Calibri"/>
        </w:rPr>
        <w:t xml:space="preserve"> surpasses the prevalence </w:t>
      </w:r>
      <w:r w:rsidR="00934047" w:rsidRPr="007A51C1">
        <w:rPr>
          <w:rFonts w:cs="Calibri"/>
        </w:rPr>
        <w:t>in</w:t>
      </w:r>
      <w:r w:rsidR="00BF63A5" w:rsidRPr="007A51C1">
        <w:rPr>
          <w:rFonts w:cs="Calibri"/>
        </w:rPr>
        <w:t xml:space="preserve"> men by age 70 </w:t>
      </w:r>
      <w:r w:rsidR="004F589E" w:rsidRPr="007A51C1">
        <w:rPr>
          <w:rFonts w:cs="Calibri"/>
        </w:rPr>
        <w:fldChar w:fldCharType="begin"/>
      </w:r>
      <w:r w:rsidR="00C16175" w:rsidRPr="007A51C1">
        <w:rPr>
          <w:rFonts w:cs="Calibri"/>
        </w:rPr>
        <w:instrText xml:space="preserve"> ADDIN EN.CITE &lt;EndNote&gt;&lt;Cite&gt;&lt;Author&gt;Barr&lt;/Author&gt;&lt;Year&gt;2006&lt;/Year&gt;&lt;RecNum&gt;11&lt;/RecNum&gt;&lt;DisplayText&gt;(Barr et al., 2006)&lt;/DisplayText&gt;&lt;record&gt;&lt;rec-number&gt;11&lt;/rec-number&gt;&lt;foreign-keys&gt;&lt;key app="EN" db-id="pwrrwxdaa2200me0xfkxz5fnzstf9pwaf9vt"&gt;11&lt;/key&gt;&lt;/foreign-keys&gt;&lt;ref-type name="Report"&gt;27&lt;/ref-type&gt;&lt;contributors&gt;&lt;authors&gt;&lt;author&gt;Barr, ELM.&lt;/author&gt;&lt;author&gt;Magliano, DJ.&lt;/author&gt;&lt;author&gt;Zimmet, PZ.&lt;/author&gt;&lt;author&gt;Polkinghorne, KP.&lt;/author&gt;&lt;author&gt;Atkins, RC.&lt;/author&gt;&lt;author&gt;Dunstan, DW.&lt;/author&gt;&lt;author&gt;Murray, SG.&lt;/author&gt;&lt;author&gt;Shaw, JE. &lt;/author&gt;&lt;/authors&gt;&lt;/contributors&gt;&lt;titles&gt;&lt;title&gt;AusDiab 2005. The Australian Diabetes, Obesity and Lifestyle Study. Tracking the accelerating epidemic: its causes and outcomes.&lt;/title&gt;&lt;/titles&gt;&lt;dates&gt;&lt;year&gt;2006&lt;/year&gt;&lt;/dates&gt;&lt;pub-location&gt;Melbourne&lt;/pub-location&gt;&lt;publisher&gt;International Diabetes Institute&lt;/publisher&gt;&lt;urls&gt;&lt;/urls&gt;&lt;/record&gt;&lt;/Cite&gt;&lt;/EndNote&gt;</w:instrText>
      </w:r>
      <w:r w:rsidR="004F589E" w:rsidRPr="007A51C1">
        <w:rPr>
          <w:rFonts w:cs="Calibri"/>
        </w:rPr>
        <w:fldChar w:fldCharType="separate"/>
      </w:r>
      <w:r w:rsidR="00C16175" w:rsidRPr="007A51C1">
        <w:rPr>
          <w:rFonts w:cs="Calibri"/>
          <w:noProof/>
        </w:rPr>
        <w:t>(</w:t>
      </w:r>
      <w:hyperlink w:anchor="_ENREF_10" w:tooltip="Barr, 2006 #11" w:history="1">
        <w:r w:rsidR="002139DB" w:rsidRPr="007A51C1">
          <w:rPr>
            <w:rFonts w:cs="Calibri"/>
            <w:noProof/>
          </w:rPr>
          <w:t>Barr et al., 2006</w:t>
        </w:r>
      </w:hyperlink>
      <w:r w:rsidR="00C16175" w:rsidRPr="007A51C1">
        <w:rPr>
          <w:rFonts w:cs="Calibri"/>
          <w:noProof/>
        </w:rPr>
        <w:t>)</w:t>
      </w:r>
      <w:r w:rsidR="004F589E" w:rsidRPr="007A51C1">
        <w:rPr>
          <w:rFonts w:cs="Calibri"/>
        </w:rPr>
        <w:fldChar w:fldCharType="end"/>
      </w:r>
      <w:r w:rsidR="00BF63A5" w:rsidRPr="007A51C1">
        <w:rPr>
          <w:rFonts w:cs="Calibri"/>
        </w:rPr>
        <w:t xml:space="preserve">. Gender </w:t>
      </w:r>
      <w:r w:rsidRPr="007A51C1">
        <w:rPr>
          <w:rFonts w:cs="Calibri"/>
        </w:rPr>
        <w:t xml:space="preserve">also </w:t>
      </w:r>
      <w:r w:rsidR="00BF63A5" w:rsidRPr="007A51C1">
        <w:rPr>
          <w:rFonts w:cs="Calibri"/>
        </w:rPr>
        <w:t>has a significant impact on the development of diabetes-related complications and co-morbidities</w:t>
      </w:r>
      <w:r w:rsidR="00F3117D" w:rsidRPr="007A51C1">
        <w:rPr>
          <w:rFonts w:cs="Calibri"/>
        </w:rPr>
        <w:t xml:space="preserve"> </w:t>
      </w:r>
      <w:r w:rsidR="004F589E" w:rsidRPr="007A51C1">
        <w:rPr>
          <w:rFonts w:cs="Calibri"/>
        </w:rPr>
        <w:fldChar w:fldCharType="begin"/>
      </w:r>
      <w:r w:rsidR="00824739">
        <w:rPr>
          <w:rFonts w:cs="Calibri"/>
        </w:rPr>
        <w:instrText xml:space="preserve"> ADDIN EN.CITE &lt;EndNote&gt;&lt;Cite&gt;&lt;Author&gt;Shalev&lt;/Author&gt;&lt;Year&gt;2005&lt;/Year&gt;&lt;RecNum&gt;12&lt;/RecNum&gt;&lt;DisplayText&gt;(Shalev et al., 2005)&lt;/DisplayText&gt;&lt;record&gt;&lt;rec-number&gt;12&lt;/rec-number&gt;&lt;foreign-keys&gt;&lt;key app="EN" db-id="pwrrwxdaa2200me0xfkxz5fnzstf9pwaf9vt"&gt;12&lt;/key&gt;&lt;/foreign-keys&gt;&lt;ref-type name="Journal Article"&gt;17&lt;/ref-type&gt;&lt;contributors&gt;&lt;authors&gt;&lt;author&gt;Shalev, V.&lt;/author&gt;&lt;author&gt;Chodick, G.&lt;/author&gt;&lt;author&gt;Heymann, A. D.&lt;/author&gt;&lt;author&gt;Kokia, E.&lt;/author&gt;&lt;/authors&gt;&lt;/contributors&gt;&lt;auth-address&gt;Medical Division, Maccabi Healthcare Services, 27 HaMered Street, Tel Aviv 68125, Israel.&lt;/auth-address&gt;&lt;titles&gt;&lt;title&gt;Gender differences in healthcare utilization and medical indicators among patients with diabetes&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45-9&lt;/pages&gt;&lt;volume&gt;119&lt;/volume&gt;&lt;number&gt;1&lt;/number&gt;&lt;edition&gt;2004/11/25&lt;/edition&gt;&lt;keywords&gt;&lt;keyword&gt;*Diabetes Mellitus&lt;/keyword&gt;&lt;keyword&gt;Female&lt;/keyword&gt;&lt;keyword&gt;Health Services/*utilization&lt;/keyword&gt;&lt;keyword&gt;Health Services Research&lt;/keyword&gt;&lt;keyword&gt;Humans&lt;/keyword&gt;&lt;keyword&gt;Male&lt;/keyword&gt;&lt;keyword&gt;Middle Aged&lt;/keyword&gt;&lt;keyword&gt;*Outcome and Process Assessment (Health Care)&lt;/keyword&gt;&lt;keyword&gt;Sex Factors&lt;/keyword&gt;&lt;/keywords&gt;&lt;dates&gt;&lt;year&gt;2005&lt;/year&gt;&lt;pub-dates&gt;&lt;date&gt;Jan&lt;/date&gt;&lt;/pub-dates&gt;&lt;/dates&gt;&lt;isbn&gt;0033-3506 (Print)&amp;#xD;0033-3506 (Linking)&lt;/isbn&gt;&lt;accession-num&gt;15560901&lt;/accession-num&gt;&lt;urls&gt;&lt;related-urls&gt;&lt;url&gt;http://www.ncbi.nlm.nih.gov/pubmed/15560901&lt;/url&gt;&lt;/related-urls&gt;&lt;/urls&gt;&lt;electronic-resource-num&gt;10.1016/j.puhe.2004.03.004&lt;/electronic-resource-num&gt;&lt;language&gt;eng&lt;/language&gt;&lt;/record&gt;&lt;/Cite&gt;&lt;/EndNote&gt;</w:instrText>
      </w:r>
      <w:r w:rsidR="004F589E" w:rsidRPr="007A51C1">
        <w:rPr>
          <w:rFonts w:cs="Calibri"/>
        </w:rPr>
        <w:fldChar w:fldCharType="separate"/>
      </w:r>
      <w:r w:rsidR="00C16175" w:rsidRPr="007A51C1">
        <w:rPr>
          <w:rFonts w:cs="Calibri"/>
          <w:noProof/>
        </w:rPr>
        <w:t>(</w:t>
      </w:r>
      <w:hyperlink w:anchor="_ENREF_84" w:tooltip="Shalev, 2005 #12" w:history="1">
        <w:r w:rsidR="002139DB" w:rsidRPr="007A51C1">
          <w:rPr>
            <w:rFonts w:cs="Calibri"/>
            <w:noProof/>
          </w:rPr>
          <w:t>Shalev et al., 2005</w:t>
        </w:r>
      </w:hyperlink>
      <w:r w:rsidR="00C16175" w:rsidRPr="007A51C1">
        <w:rPr>
          <w:rFonts w:cs="Calibri"/>
          <w:noProof/>
        </w:rPr>
        <w:t>)</w:t>
      </w:r>
      <w:r w:rsidR="004F589E" w:rsidRPr="007A51C1">
        <w:rPr>
          <w:rFonts w:cs="Calibri"/>
        </w:rPr>
        <w:fldChar w:fldCharType="end"/>
      </w:r>
      <w:r w:rsidR="00BF63A5" w:rsidRPr="007A51C1">
        <w:rPr>
          <w:rFonts w:cs="Calibri"/>
        </w:rPr>
        <w:t xml:space="preserve"> </w:t>
      </w:r>
      <w:r w:rsidR="00934047" w:rsidRPr="007A51C1">
        <w:rPr>
          <w:rFonts w:cs="Calibri"/>
        </w:rPr>
        <w:t>as well as</w:t>
      </w:r>
      <w:r w:rsidR="00BF63A5" w:rsidRPr="007A51C1">
        <w:rPr>
          <w:rFonts w:cs="Calibri"/>
        </w:rPr>
        <w:t xml:space="preserve"> effects on diabetes management and attitudes. In particular, compared </w:t>
      </w:r>
      <w:r w:rsidR="000F63C5" w:rsidRPr="007A51C1">
        <w:rPr>
          <w:rFonts w:cs="Calibri"/>
        </w:rPr>
        <w:t xml:space="preserve">with </w:t>
      </w:r>
      <w:r w:rsidR="00BF63A5" w:rsidRPr="007A51C1">
        <w:rPr>
          <w:rFonts w:cs="Calibri"/>
        </w:rPr>
        <w:t>men, women with diab</w:t>
      </w:r>
      <w:r w:rsidRPr="007A51C1">
        <w:rPr>
          <w:rFonts w:cs="Calibri"/>
        </w:rPr>
        <w:t>etes have been found to have a two</w:t>
      </w:r>
      <w:r w:rsidR="00BF63A5" w:rsidRPr="007A51C1">
        <w:rPr>
          <w:rFonts w:cs="Calibri"/>
        </w:rPr>
        <w:t xml:space="preserve">-fold increased risk for all-cause and cardiovascular-related death </w:t>
      </w:r>
      <w:r w:rsidR="004F589E" w:rsidRPr="007A51C1">
        <w:rPr>
          <w:rFonts w:cs="Calibri"/>
        </w:rPr>
        <w:fldChar w:fldCharType="begin">
          <w:fldData xml:space="preserve">PEVuZE5vdGU+PENpdGU+PEF1dGhvcj5IdTwvQXV0aG9yPjxZZWFyPjIwMDM8L1llYXI+PFJlY051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2MDgtMTc8L3BhZ2VzPjx2b2x1bWU+NDY8L3ZvbHVtZT48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</w:fldData>
        </w:fldChar>
      </w:r>
      <w:r w:rsidR="00067947" w:rsidRPr="007A51C1">
        <w:rPr>
          <w:rFonts w:cs="Calibri"/>
        </w:rPr>
        <w:instrText xml:space="preserve"> ADDIN EN.CITE </w:instrText>
      </w:r>
      <w:r w:rsidR="00067947" w:rsidRPr="007A51C1">
        <w:rPr>
          <w:rFonts w:cs="Calibri"/>
        </w:rPr>
        <w:fldChar w:fldCharType="begin">
          <w:fldData xml:space="preserve">PEVuZE5vdGU+PENpdGU+PEF1dGhvcj5IdTwvQXV0aG9yPjxZZWFyPjIwMDM8L1llYXI+PFJlY051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2MDgtMTc8L3BhZ2VzPjx2b2x1bWU+NDY8L3ZvbHVtZT48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</w:fldData>
        </w:fldChar>
      </w:r>
      <w:r w:rsidR="00067947" w:rsidRPr="007A51C1">
        <w:rPr>
          <w:rFonts w:cs="Calibri"/>
        </w:rPr>
        <w:instrText xml:space="preserve"> ADDIN EN.CITE.DATA </w:instrText>
      </w:r>
      <w:r w:rsidR="00067947" w:rsidRPr="007A51C1">
        <w:rPr>
          <w:rFonts w:cs="Calibri"/>
        </w:rPr>
      </w:r>
      <w:r w:rsidR="00067947" w:rsidRPr="007A51C1">
        <w:rPr>
          <w:rFonts w:cs="Calibri"/>
        </w:rPr>
        <w:fldChar w:fldCharType="end"/>
      </w:r>
      <w:r w:rsidR="004F589E" w:rsidRPr="007A51C1">
        <w:rPr>
          <w:rFonts w:cs="Calibri"/>
        </w:rPr>
      </w:r>
      <w:r w:rsidR="004F589E" w:rsidRPr="007A51C1">
        <w:rPr>
          <w:rFonts w:cs="Calibri"/>
        </w:rPr>
        <w:fldChar w:fldCharType="separate"/>
      </w:r>
      <w:r w:rsidR="00067947" w:rsidRPr="007A51C1">
        <w:rPr>
          <w:rFonts w:cs="Calibri"/>
          <w:noProof/>
        </w:rPr>
        <w:t>(</w:t>
      </w:r>
      <w:hyperlink w:anchor="_ENREF_40" w:tooltip="Hu, 2003 #13" w:history="1">
        <w:r w:rsidR="002139DB" w:rsidRPr="007A51C1">
          <w:rPr>
            <w:rFonts w:cs="Calibri"/>
            <w:noProof/>
          </w:rPr>
          <w:t>Hu, 2003</w:t>
        </w:r>
      </w:hyperlink>
      <w:r w:rsidR="00067947" w:rsidRPr="007A51C1">
        <w:rPr>
          <w:rFonts w:cs="Calibri"/>
          <w:noProof/>
        </w:rPr>
        <w:t>)</w:t>
      </w:r>
      <w:r w:rsidR="004F589E" w:rsidRPr="007A51C1">
        <w:rPr>
          <w:rFonts w:cs="Calibri"/>
        </w:rPr>
        <w:fldChar w:fldCharType="end"/>
      </w:r>
      <w:r w:rsidR="00BF63A5" w:rsidRPr="007A51C1">
        <w:rPr>
          <w:rFonts w:cs="Calibri"/>
        </w:rPr>
        <w:t>. Likewise, women with diabetes are at increased risk of poor psychosocial outcomes. Women with diabetes are at double the risk of developing depression</w:t>
      </w:r>
      <w:r w:rsidR="00934047" w:rsidRPr="007A51C1">
        <w:rPr>
          <w:rFonts w:cs="Calibri"/>
        </w:rPr>
        <w:t xml:space="preserve">, compared with </w:t>
      </w:r>
      <w:r w:rsidR="00BF63A5" w:rsidRPr="007A51C1">
        <w:rPr>
          <w:rFonts w:cs="Calibri"/>
        </w:rPr>
        <w:t>their male counterparts</w:t>
      </w:r>
      <w:r w:rsidR="00F3117D" w:rsidRPr="007A51C1">
        <w:rPr>
          <w:rFonts w:cs="Calibri"/>
        </w:rPr>
        <w:t xml:space="preserve"> </w:t>
      </w:r>
      <w:r w:rsidR="004F589E" w:rsidRPr="007A51C1">
        <w:rPr>
          <w:rFonts w:cs="Calibri"/>
        </w:rPr>
        <w:fldChar w:fldCharType="begin"/>
      </w:r>
      <w:r w:rsidR="00C16175" w:rsidRPr="007A51C1">
        <w:rPr>
          <w:rFonts w:cs="Calibri"/>
        </w:rPr>
        <w:instrText xml:space="preserve"> ADDIN EN.CITE &lt;EndNote&gt;&lt;Cite&gt;&lt;Author&gt;Shea&lt;/Author&gt;&lt;Year&gt;2009&lt;/Year&gt;&lt;RecNum&gt;101&lt;/RecNum&gt;&lt;DisplayText&gt;(Shea and Owens-Gary, 2009)&lt;/DisplayText&gt;&lt;record&gt;&lt;rec-number&gt;101&lt;/rec-number&gt;&lt;foreign-keys&gt;&lt;key app="EN" db-id="pwrrwxdaa2200me0xfkxz5fnzstf9pwaf9vt"&gt;101&lt;/key&gt;&lt;/foreign-keys&gt;&lt;ref-type name="Journal Article"&gt;17&lt;/ref-type&gt;&lt;contributors&gt;&lt;authors&gt;&lt;author&gt;Shea, L.&lt;/author&gt;&lt;author&gt;Owens-Gary, M. &lt;/author&gt;&lt;/authors&gt;&lt;/contributors&gt;&lt;titles&gt;&lt;title&gt;Dabetes and depression in older women –double the risk, double the burden&lt;/title&gt;&lt;secondary-title&gt;Diabetes Voice&lt;/secondary-title&gt;&lt;/titles&gt;&lt;periodical&gt;&lt;full-title&gt;Diabetes Voice&lt;/full-title&gt;&lt;/periodical&gt;&lt;pages&gt;8-11&lt;/pages&gt;&lt;volume&gt;54&lt;/volume&gt;&lt;dates&gt;&lt;year&gt;2009&lt;/year&gt;&lt;/dates&gt;&lt;urls&gt;&lt;/urls&gt;&lt;/record&gt;&lt;/Cite&gt;&lt;/EndNote&gt;</w:instrText>
      </w:r>
      <w:r w:rsidR="004F589E" w:rsidRPr="007A51C1">
        <w:rPr>
          <w:rFonts w:cs="Calibri"/>
        </w:rPr>
        <w:fldChar w:fldCharType="separate"/>
      </w:r>
      <w:r w:rsidR="00C16175" w:rsidRPr="007A51C1">
        <w:rPr>
          <w:rFonts w:cs="Calibri"/>
          <w:noProof/>
        </w:rPr>
        <w:t>(</w:t>
      </w:r>
      <w:hyperlink w:anchor="_ENREF_85" w:tooltip="Shea, 2009 #101" w:history="1">
        <w:r w:rsidR="002139DB" w:rsidRPr="007A51C1">
          <w:rPr>
            <w:rFonts w:cs="Calibri"/>
            <w:noProof/>
          </w:rPr>
          <w:t>Shea and Owens-Gary, 2009</w:t>
        </w:r>
      </w:hyperlink>
      <w:r w:rsidR="00C16175" w:rsidRPr="007A51C1">
        <w:rPr>
          <w:rFonts w:cs="Calibri"/>
          <w:noProof/>
        </w:rPr>
        <w:t>)</w:t>
      </w:r>
      <w:r w:rsidR="004F589E" w:rsidRPr="007A51C1">
        <w:rPr>
          <w:rFonts w:cs="Calibri"/>
        </w:rPr>
        <w:fldChar w:fldCharType="end"/>
      </w:r>
      <w:r w:rsidR="00BF63A5" w:rsidRPr="007A51C1">
        <w:rPr>
          <w:rFonts w:cs="Calibri"/>
        </w:rPr>
        <w:t>. Psychiatric comorbidity in diabetes has implications for management, self-care, and the development of disease-related complications</w:t>
      </w:r>
      <w:r w:rsidR="000F63C5" w:rsidRPr="007A51C1">
        <w:rPr>
          <w:rFonts w:cs="Calibri"/>
        </w:rPr>
        <w:t>,</w:t>
      </w:r>
      <w:r w:rsidR="00BF63A5" w:rsidRPr="007A51C1">
        <w:rPr>
          <w:rFonts w:cs="Calibri"/>
        </w:rPr>
        <w:t xml:space="preserve"> including blood glucose control</w:t>
      </w:r>
      <w:r w:rsidR="00F3117D" w:rsidRPr="007A51C1">
        <w:rPr>
          <w:rFonts w:cs="Calibri"/>
        </w:rPr>
        <w:t xml:space="preserve"> </w:t>
      </w:r>
      <w:r w:rsidR="004F589E" w:rsidRPr="007A51C1">
        <w:rPr>
          <w:rFonts w:cs="Calibri"/>
        </w:rPr>
        <w:fldChar w:fldCharType="begin"/>
      </w:r>
      <w:r w:rsidR="00824739">
        <w:rPr>
          <w:rFonts w:cs="Calibri"/>
        </w:rPr>
        <w:instrText xml:space="preserve"> ADDIN EN.CITE &lt;EndNote&gt;&lt;Cite&gt;&lt;Author&gt;Lustman&lt;/Author&gt;&lt;Year&gt;2005&lt;/Year&gt;&lt;RecNum&gt;15&lt;/RecNum&gt;&lt;DisplayText&gt;(Lustman and Clouse, 2005)&lt;/DisplayText&gt;&lt;record&gt;&lt;rec-number&gt;15&lt;/rec-number&gt;&lt;foreign-keys&gt;&lt;key app="EN" db-id="pwrrwxdaa2200me0xfkxz5fnzstf9pwaf9vt"&gt;15&lt;/key&gt;&lt;/foreign-keys&gt;&lt;ref-type name="Journal Article"&gt;17&lt;/ref-type&gt;&lt;contributors&gt;&lt;authors&gt;&lt;author&gt;Lustman, P. J.&lt;/author&gt;&lt;author&gt;Clouse, R. E.&lt;/author&gt;&lt;/authors&gt;&lt;/contributors&gt;&lt;auth-address&gt;Department of Psychiatry, Washington University School of Medicine, St. Louis, MO 63110, USA. lustmanp@msnotes.wustl.edu&lt;/auth-address&gt;&lt;titles&gt;&lt;title&gt;Depression in diabetic patients: the relationship between mood and glycemic control&lt;/title&gt;&lt;secondary-title&gt;Journal of Diabetes and its Complications&lt;/secondary-title&gt;&lt;alt-title&gt;J Diabetes Complications&lt;/alt-title&gt;&lt;/titles&gt;&lt;periodical&gt;&lt;full-title&gt;Journal of diabetes and its complications&lt;/full-title&gt;&lt;abbr-1&gt;J Diabetes Complications&lt;/abbr-1&gt;&lt;/periodical&gt;&lt;alt-periodical&gt;&lt;full-title&gt;Journal of diabetes and its complications&lt;/full-title&gt;&lt;abbr-1&gt;J Diabetes Complications&lt;/abbr-1&gt;&lt;/alt-periodical&gt;&lt;pages&gt;113-22&lt;/pages&gt;&lt;volume&gt;19&lt;/volume&gt;&lt;number&gt;2&lt;/number&gt;&lt;edition&gt;2005/03/05&lt;/edition&gt;&lt;keywords&gt;&lt;keyword&gt;Adult&lt;/keyword&gt;&lt;keyword&gt;Blood Glucose/*metabolism&lt;/keyword&gt;&lt;keyword&gt;Depression/blood/*epidemiology&lt;/keyword&gt;&lt;keyword&gt;Depressive Disorder/epidemiology&lt;/keyword&gt;&lt;keyword&gt;Diabetes Mellitus/blood/*psychology&lt;/keyword&gt;&lt;keyword&gt;Diabetes Mellitus, Type 2/epidemiology/psychology&lt;/keyword&gt;&lt;keyword&gt;Humans&lt;/keyword&gt;&lt;keyword&gt;Risk Factors&lt;/keyword&gt;&lt;/keywords&gt;&lt;dates&gt;&lt;year&gt;2005&lt;/year&gt;&lt;pub-dates&gt;&lt;date&gt;Mar-Apr&lt;/date&gt;&lt;/pub-dates&gt;&lt;/dates&gt;&lt;isbn&gt;1056-8727 (Print)&amp;#xD;1056-8727 (Linking)&lt;/isbn&gt;&lt;accession-num&gt;15745842&lt;/accession-num&gt;&lt;work-type&gt;Research Support, N.I.H., Extramural&amp;#xD;Research Support, U.S. Gov&amp;apos;t, P.H.S.&amp;#xD;Review&lt;/work-type&gt;&lt;urls&gt;&lt;related-urls&gt;&lt;url&gt;http://www.ncbi.nlm.nih.gov/pubmed/15745842&lt;/url&gt;&lt;/related-urls&gt;&lt;/urls&gt;&lt;electronic-resource-num&gt;10.1016/j.jdiacomp.2004.01.002&lt;/electronic-resource-num&gt;&lt;language&gt;eng&lt;/language&gt;&lt;/record&gt;&lt;/Cite&gt;&lt;/EndNote&gt;</w:instrText>
      </w:r>
      <w:r w:rsidR="004F589E" w:rsidRPr="007A51C1">
        <w:rPr>
          <w:rFonts w:cs="Calibri"/>
        </w:rPr>
        <w:fldChar w:fldCharType="separate"/>
      </w:r>
      <w:r w:rsidR="00C16175" w:rsidRPr="007A51C1">
        <w:rPr>
          <w:rFonts w:cs="Calibri"/>
          <w:noProof/>
        </w:rPr>
        <w:t>(</w:t>
      </w:r>
      <w:hyperlink w:anchor="_ENREF_59" w:tooltip="Lustman, 2005 #15" w:history="1">
        <w:r w:rsidR="002139DB" w:rsidRPr="007A51C1">
          <w:rPr>
            <w:rFonts w:cs="Calibri"/>
            <w:noProof/>
          </w:rPr>
          <w:t>Lustman and Clouse, 2005</w:t>
        </w:r>
      </w:hyperlink>
      <w:r w:rsidR="00C16175" w:rsidRPr="007A51C1">
        <w:rPr>
          <w:rFonts w:cs="Calibri"/>
          <w:noProof/>
        </w:rPr>
        <w:t>)</w:t>
      </w:r>
      <w:r w:rsidR="004F589E" w:rsidRPr="007A51C1">
        <w:rPr>
          <w:rFonts w:cs="Calibri"/>
        </w:rPr>
        <w:fldChar w:fldCharType="end"/>
      </w:r>
      <w:r w:rsidR="00BF63A5" w:rsidRPr="007A51C1">
        <w:rPr>
          <w:rFonts w:cs="Calibri"/>
        </w:rPr>
        <w:t xml:space="preserve">. More recently, a systematic review and </w:t>
      </w:r>
      <w:r w:rsidR="00A02E83" w:rsidRPr="007A51C1">
        <w:rPr>
          <w:rFonts w:cs="Calibri"/>
        </w:rPr>
        <w:t>meta-analysis</w:t>
      </w:r>
      <w:r w:rsidR="00BF63A5" w:rsidRPr="007A51C1">
        <w:rPr>
          <w:rFonts w:cs="Calibri"/>
        </w:rPr>
        <w:t xml:space="preserve"> of 26 studies</w:t>
      </w:r>
      <w:r w:rsidR="00934047" w:rsidRPr="007A51C1">
        <w:rPr>
          <w:rFonts w:cs="Calibri"/>
        </w:rPr>
        <w:t>,</w:t>
      </w:r>
      <w:r w:rsidR="00BF63A5" w:rsidRPr="007A51C1">
        <w:rPr>
          <w:rFonts w:cs="Calibri"/>
        </w:rPr>
        <w:t xml:space="preserve"> including </w:t>
      </w:r>
      <w:r w:rsidR="00934047" w:rsidRPr="007A51C1">
        <w:rPr>
          <w:rFonts w:cs="Calibri"/>
        </w:rPr>
        <w:t xml:space="preserve">data from </w:t>
      </w:r>
      <w:r w:rsidR="00BF63A5" w:rsidRPr="007A51C1">
        <w:rPr>
          <w:rFonts w:cs="Calibri"/>
        </w:rPr>
        <w:t>more than 200,000 men and women</w:t>
      </w:r>
      <w:r w:rsidR="00934047" w:rsidRPr="007A51C1">
        <w:rPr>
          <w:rFonts w:cs="Calibri"/>
        </w:rPr>
        <w:t>,</w:t>
      </w:r>
      <w:r w:rsidR="00BF63A5" w:rsidRPr="007A51C1">
        <w:rPr>
          <w:rFonts w:cs="Calibri"/>
        </w:rPr>
        <w:t xml:space="preserve"> concluded that women with Type </w:t>
      </w:r>
      <w:r w:rsidR="007A51C1" w:rsidRPr="007A51C1">
        <w:rPr>
          <w:rFonts w:cs="Calibri"/>
        </w:rPr>
        <w:t>1</w:t>
      </w:r>
      <w:r w:rsidR="00BF63A5" w:rsidRPr="007A51C1">
        <w:rPr>
          <w:rFonts w:ascii="Calibri" w:hAnsi="Calibri" w:cs="Calibri"/>
        </w:rPr>
        <w:t xml:space="preserve"> diabetes have a roughly 40% greater excess risk of all-cause mortality, and twice the excess risk of fatal and non-fatal vascular events, compared </w:t>
      </w:r>
      <w:r w:rsidR="00BF63A5" w:rsidRPr="007A51C1">
        <w:rPr>
          <w:rFonts w:ascii="Calibri" w:hAnsi="Calibri" w:cs="Calibri"/>
        </w:rPr>
        <w:lastRenderedPageBreak/>
        <w:t>with men with Ty</w:t>
      </w:r>
      <w:r w:rsidR="00BF63A5" w:rsidRPr="00BF63A5">
        <w:rPr>
          <w:rFonts w:ascii="Calibri" w:hAnsi="Calibri" w:cs="Calibri"/>
        </w:rPr>
        <w:t>p</w:t>
      </w:r>
      <w:r>
        <w:rPr>
          <w:rFonts w:ascii="Calibri" w:hAnsi="Calibri" w:cs="Calibri"/>
        </w:rPr>
        <w:t xml:space="preserve">e </w:t>
      </w:r>
      <w:r w:rsidR="007A51C1">
        <w:rPr>
          <w:rFonts w:ascii="Calibri" w:hAnsi="Calibri" w:cs="Calibri"/>
        </w:rPr>
        <w:t>1</w:t>
      </w:r>
      <w:r>
        <w:rPr>
          <w:rFonts w:ascii="Calibri" w:hAnsi="Calibri" w:cs="Calibri"/>
        </w:rPr>
        <w:t xml:space="preserve"> diabetes</w:t>
      </w:r>
      <w:r w:rsidR="003D6D14">
        <w:rPr>
          <w:rFonts w:ascii="Calibri" w:hAnsi="Calibri" w:cs="Calibri"/>
        </w:rPr>
        <w:t xml:space="preserve"> </w:t>
      </w:r>
      <w:r w:rsidR="004F589E" w:rsidRPr="007A51C1">
        <w:rPr>
          <w:rFonts w:ascii="Calibri" w:hAnsi="Calibri" w:cs="Calibri"/>
        </w:rPr>
        <w:fldChar w:fldCharType="begin">
          <w:fldData xml:space="preserve">PEVuZE5vdGU+PENpdGU+PEF1dGhvcj5IdXhsZXk8L0F1dGhvcj48WWVhcj4yMDE1PC9ZZWFyPjxS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IdXhsZXk8L0F1dGhvcj48WWVhcj4yMDE1PC9ZZWFyPjxS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004F589E" w:rsidRPr="007A51C1">
        <w:rPr>
          <w:rFonts w:ascii="Calibri" w:hAnsi="Calibri" w:cs="Calibri"/>
        </w:rPr>
      </w:r>
      <w:r w:rsidR="004F589E" w:rsidRPr="007A51C1">
        <w:rPr>
          <w:rFonts w:ascii="Calibri" w:hAnsi="Calibri" w:cs="Calibri"/>
        </w:rPr>
        <w:fldChar w:fldCharType="separate"/>
      </w:r>
      <w:r w:rsidR="00C16175" w:rsidRPr="007A51C1">
        <w:rPr>
          <w:rFonts w:ascii="Calibri" w:hAnsi="Calibri" w:cs="Calibri"/>
          <w:noProof/>
        </w:rPr>
        <w:t>(</w:t>
      </w:r>
      <w:hyperlink w:anchor="_ENREF_42" w:tooltip="Huxley, 2015 #16" w:history="1">
        <w:r w:rsidR="002139DB" w:rsidRPr="007A51C1">
          <w:rPr>
            <w:rFonts w:ascii="Calibri" w:hAnsi="Calibri" w:cs="Calibri"/>
            <w:noProof/>
          </w:rPr>
          <w:t>Huxley et al., 2015</w:t>
        </w:r>
      </w:hyperlink>
      <w:r w:rsidR="00C16175" w:rsidRPr="007A51C1">
        <w:rPr>
          <w:rFonts w:ascii="Calibri" w:hAnsi="Calibri" w:cs="Calibri"/>
          <w:noProof/>
        </w:rPr>
        <w:t>)</w:t>
      </w:r>
      <w:r w:rsidR="004F589E" w:rsidRPr="007A51C1">
        <w:rPr>
          <w:rFonts w:ascii="Calibri" w:hAnsi="Calibri" w:cs="Calibri"/>
        </w:rPr>
        <w:fldChar w:fldCharType="end"/>
      </w:r>
      <w:r w:rsidRPr="007A51C1">
        <w:rPr>
          <w:rFonts w:ascii="Calibri" w:hAnsi="Calibri" w:cs="Calibri"/>
        </w:rPr>
        <w:t xml:space="preserve">. Given these particular considerations for women, </w:t>
      </w:r>
      <w:r w:rsidRPr="007A51C1">
        <w:rPr>
          <w:rFonts w:cs="Calibri"/>
        </w:rPr>
        <w:t>the 2010 Victorian gender impact assessment report</w:t>
      </w:r>
      <w:r w:rsidR="00F3117D" w:rsidRPr="007A51C1">
        <w:rPr>
          <w:rFonts w:cs="Calibri"/>
        </w:rPr>
        <w:t xml:space="preserve"> </w:t>
      </w:r>
      <w:r w:rsidR="004F589E" w:rsidRPr="007A51C1">
        <w:rPr>
          <w:rFonts w:cs="Calibri"/>
        </w:rPr>
        <w:fldChar w:fldCharType="begin"/>
      </w:r>
      <w:r w:rsidR="00824739">
        <w:rPr>
          <w:rFonts w:cs="Calibri"/>
        </w:rPr>
        <w:instrText xml:space="preserve"> ADDIN EN.CITE &lt;EndNote&gt;&lt;Cite&gt;&lt;Author&gt;Yeats&lt;/Author&gt;&lt;Year&gt;2010&lt;/Year&gt;&lt;RecNum&gt;10&lt;/RecNum&gt;&lt;DisplayText&gt;(Yeats and Tipper, 2010)&lt;/DisplayText&gt;&lt;record&gt;&lt;rec-number&gt;10&lt;/rec-number&gt;&lt;foreign-keys&gt;&lt;key app="EN" db-id="pwrrwxdaa2200me0xfkxz5fnzstf9pwaf9vt"&gt;10&lt;/key&gt;&lt;/foreign-keys&gt;&lt;ref-type name="Report"&gt;27&lt;/ref-type&gt;&lt;contributors&gt;&lt;authors&gt;&lt;author&gt;Yeats, B. &lt;/author&gt;&lt;author&gt;Tipper, R.&lt;/author&gt;&lt;/authors&gt;&lt;/contributors&gt;&lt;titles&gt;&lt;title&gt;Women and  Diabetes: Gender Impact Assessment 13&lt;/title&gt;&lt;/titles&gt;&lt;dates&gt;&lt;year&gt;2010&lt;/year&gt;&lt;/dates&gt;&lt;pub-location&gt;Melbourne&lt;/pub-location&gt;&lt;publisher&gt;Women&amp;apos;s Health Victoria&lt;/publisher&gt;&lt;urls&gt;&lt;/urls&gt;&lt;/record&gt;&lt;/Cite&gt;&lt;/EndNote&gt;</w:instrText>
      </w:r>
      <w:r w:rsidR="004F589E" w:rsidRPr="007A51C1">
        <w:rPr>
          <w:rFonts w:cs="Calibri"/>
        </w:rPr>
        <w:fldChar w:fldCharType="separate"/>
      </w:r>
      <w:r w:rsidR="00C16175" w:rsidRPr="007A51C1">
        <w:rPr>
          <w:rFonts w:cs="Calibri"/>
          <w:noProof/>
        </w:rPr>
        <w:t>(</w:t>
      </w:r>
      <w:hyperlink w:anchor="_ENREF_101" w:tooltip="Yeats, 2010 #10" w:history="1">
        <w:r w:rsidR="002139DB" w:rsidRPr="007A51C1">
          <w:rPr>
            <w:rFonts w:cs="Calibri"/>
            <w:noProof/>
          </w:rPr>
          <w:t>Yeats and Tipper, 2010</w:t>
        </w:r>
      </w:hyperlink>
      <w:r w:rsidR="00C16175" w:rsidRPr="007A51C1">
        <w:rPr>
          <w:rFonts w:cs="Calibri"/>
          <w:noProof/>
        </w:rPr>
        <w:t>)</w:t>
      </w:r>
      <w:r w:rsidR="004F589E" w:rsidRPr="007A51C1">
        <w:rPr>
          <w:rFonts w:cs="Calibri"/>
        </w:rPr>
        <w:fldChar w:fldCharType="end"/>
      </w:r>
      <w:r w:rsidRPr="007A51C1">
        <w:rPr>
          <w:rFonts w:cs="Calibri"/>
        </w:rPr>
        <w:t xml:space="preserve"> recommended taking a single gender approach to diabetes.</w:t>
      </w:r>
    </w:p>
    <w:p w14:paraId="442301A9" w14:textId="77777777" w:rsidR="00E02CC2" w:rsidRPr="00BF63A5" w:rsidRDefault="00E02CC2" w:rsidP="00BF63A5">
      <w:pPr>
        <w:rPr>
          <w:rFonts w:ascii="Calibri" w:hAnsi="Calibri" w:cs="Calibri"/>
        </w:rPr>
      </w:pPr>
    </w:p>
    <w:p w14:paraId="675B5F30" w14:textId="7484F42F" w:rsidR="00BF63A5" w:rsidRPr="00BF63A5" w:rsidRDefault="00BF63A5" w:rsidP="00A21FC0">
      <w:pPr>
        <w:numPr>
          <w:ilvl w:val="1"/>
          <w:numId w:val="4"/>
        </w:numPr>
        <w:tabs>
          <w:tab w:val="num" w:pos="360"/>
        </w:tabs>
        <w:spacing w:before="200"/>
        <w:ind w:left="0" w:firstLine="0"/>
        <w:outlineLvl w:val="1"/>
        <w:rPr>
          <w:rFonts w:ascii="Calibri" w:eastAsia="MS Gothic" w:hAnsi="Calibri" w:cs="Calibri"/>
          <w:b/>
          <w:bCs/>
          <w:sz w:val="26"/>
          <w:szCs w:val="26"/>
        </w:rPr>
      </w:pPr>
      <w:bookmarkStart w:id="349" w:name="_Toc426447386"/>
      <w:bookmarkStart w:id="350" w:name="_Toc426447799"/>
      <w:r w:rsidRPr="00BF63A5">
        <w:rPr>
          <w:rFonts w:ascii="Calibri" w:eastAsia="MS Gothic" w:hAnsi="Calibri" w:cs="Calibri"/>
          <w:b/>
          <w:bCs/>
          <w:sz w:val="26"/>
          <w:szCs w:val="26"/>
        </w:rPr>
        <w:t xml:space="preserve">Ascertainment of </w:t>
      </w:r>
      <w:r w:rsidR="008A0EE9">
        <w:rPr>
          <w:rFonts w:ascii="Calibri" w:eastAsia="MS Gothic" w:hAnsi="Calibri" w:cs="Calibri"/>
          <w:b/>
          <w:bCs/>
          <w:sz w:val="26"/>
          <w:szCs w:val="26"/>
        </w:rPr>
        <w:t>d</w:t>
      </w:r>
      <w:r w:rsidRPr="00BF63A5">
        <w:rPr>
          <w:rFonts w:ascii="Calibri" w:eastAsia="MS Gothic" w:hAnsi="Calibri" w:cs="Calibri"/>
          <w:b/>
          <w:bCs/>
          <w:sz w:val="26"/>
          <w:szCs w:val="26"/>
        </w:rPr>
        <w:t>iabetes in ALSWH</w:t>
      </w:r>
      <w:bookmarkEnd w:id="349"/>
      <w:bookmarkEnd w:id="350"/>
    </w:p>
    <w:p w14:paraId="6CA4D4A1" w14:textId="45B0E865" w:rsidR="00BF63A5" w:rsidRPr="00BF63A5" w:rsidRDefault="00BF63A5" w:rsidP="00BF63A5">
      <w:pPr>
        <w:rPr>
          <w:rFonts w:ascii="Calibri" w:hAnsi="Calibri" w:cs="Calibri"/>
          <w:lang w:val="en-US"/>
        </w:rPr>
      </w:pPr>
      <w:r w:rsidRPr="00BF63A5">
        <w:rPr>
          <w:rFonts w:ascii="Calibri" w:hAnsi="Calibri" w:cs="Calibri"/>
          <w:lang w:val="en-US"/>
        </w:rPr>
        <w:t>Diagnosis of diabetes is generally made on the basis of fasting blood glucose levels and impaired glucose tolerance, according to criteria establi</w:t>
      </w:r>
      <w:r w:rsidR="003D6D14">
        <w:rPr>
          <w:rFonts w:ascii="Calibri" w:hAnsi="Calibri" w:cs="Calibri"/>
          <w:lang w:val="en-US"/>
        </w:rPr>
        <w:t>shed by the World Health Organis</w:t>
      </w:r>
      <w:r w:rsidRPr="00BF63A5">
        <w:rPr>
          <w:rFonts w:ascii="Calibri" w:hAnsi="Calibri" w:cs="Calibri"/>
          <w:lang w:val="en-US"/>
        </w:rPr>
        <w:t xml:space="preserve">ation (see </w:t>
      </w:r>
      <w:r w:rsidR="004E0F05">
        <w:rPr>
          <w:rFonts w:ascii="Calibri" w:hAnsi="Calibri" w:cs="Calibri"/>
          <w:lang w:val="en-US"/>
        </w:rPr>
        <w:t>B</w:t>
      </w:r>
      <w:r w:rsidR="004E0F05" w:rsidRPr="00BF63A5">
        <w:rPr>
          <w:rFonts w:ascii="Calibri" w:hAnsi="Calibri" w:cs="Calibri"/>
          <w:lang w:val="en-US"/>
        </w:rPr>
        <w:t>ox</w:t>
      </w:r>
      <w:r w:rsidRPr="00BF63A5">
        <w:rPr>
          <w:rFonts w:ascii="Calibri" w:hAnsi="Calibri" w:cs="Calibri"/>
          <w:lang w:val="en-US"/>
        </w:rPr>
        <w:t>).</w:t>
      </w:r>
    </w:p>
    <w:p w14:paraId="0A7E0F44" w14:textId="77777777" w:rsidR="00BF63A5" w:rsidRPr="00BF63A5" w:rsidRDefault="00BF63A5" w:rsidP="00BF63A5">
      <w:pPr>
        <w:rPr>
          <w:rFonts w:ascii="Calibri" w:hAnsi="Calibri" w:cs="Calibri"/>
          <w:lang w:val="en-US"/>
        </w:rPr>
      </w:pPr>
    </w:p>
    <w:p w14:paraId="211C5109" w14:textId="77777777" w:rsidR="00BF63A5" w:rsidRPr="00BF63A5" w:rsidRDefault="00BF63A5" w:rsidP="00BF63A5">
      <w:pPr>
        <w:rPr>
          <w:rFonts w:ascii="Calibri" w:hAnsi="Calibri" w:cs="Calibri"/>
          <w:lang w:val="en-US"/>
        </w:rPr>
      </w:pPr>
      <w:r w:rsidRPr="00BF63A5">
        <w:rPr>
          <w:rFonts w:ascii="Calibri" w:hAnsi="Calibri" w:cs="Calibri"/>
          <w:lang w:val="en-US"/>
        </w:rPr>
        <w:t>WHO Criteria for Diabet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86"/>
        <w:gridCol w:w="3260"/>
      </w:tblGrid>
      <w:tr w:rsidR="00BF63A5" w:rsidRPr="00BF63A5" w14:paraId="144F2EE0" w14:textId="77777777" w:rsidTr="00934047">
        <w:tc>
          <w:tcPr>
            <w:tcW w:w="3686" w:type="dxa"/>
          </w:tcPr>
          <w:p w14:paraId="565D9BFD" w14:textId="77777777" w:rsidR="00BF63A5" w:rsidRPr="00BF63A5" w:rsidRDefault="00BF63A5" w:rsidP="00BF63A5">
            <w:pPr>
              <w:rPr>
                <w:rFonts w:ascii="Calibri" w:hAnsi="Calibri" w:cs="Calibri"/>
              </w:rPr>
            </w:pPr>
            <w:r w:rsidRPr="00BF63A5">
              <w:rPr>
                <w:rFonts w:ascii="Calibri" w:hAnsi="Calibri" w:cs="Calibri"/>
              </w:rPr>
              <w:t>Fasting plasma glucose</w:t>
            </w:r>
          </w:p>
        </w:tc>
        <w:tc>
          <w:tcPr>
            <w:tcW w:w="3260" w:type="dxa"/>
          </w:tcPr>
          <w:p w14:paraId="60360AF4" w14:textId="77777777" w:rsidR="00BF63A5" w:rsidRPr="00BF63A5" w:rsidRDefault="00BF63A5" w:rsidP="00BF63A5">
            <w:pPr>
              <w:rPr>
                <w:rFonts w:ascii="Calibri" w:hAnsi="Calibri" w:cs="Calibri"/>
              </w:rPr>
            </w:pPr>
            <w:r w:rsidRPr="00BF63A5">
              <w:rPr>
                <w:rFonts w:ascii="Calibri" w:hAnsi="Calibri" w:cs="Calibri"/>
              </w:rPr>
              <w:t>&gt;=7mmol/l (126mg/dl)</w:t>
            </w:r>
          </w:p>
        </w:tc>
      </w:tr>
      <w:tr w:rsidR="00BF63A5" w:rsidRPr="00BF63A5" w14:paraId="74AD5F12" w14:textId="77777777" w:rsidTr="00934047">
        <w:tc>
          <w:tcPr>
            <w:tcW w:w="3686" w:type="dxa"/>
          </w:tcPr>
          <w:p w14:paraId="3CC600FF" w14:textId="77777777" w:rsidR="00BF63A5" w:rsidRPr="00BF63A5" w:rsidRDefault="00BF63A5" w:rsidP="00BF63A5">
            <w:pPr>
              <w:rPr>
                <w:rFonts w:ascii="Calibri" w:hAnsi="Calibri" w:cs="Calibri"/>
              </w:rPr>
            </w:pPr>
            <w:r w:rsidRPr="00BF63A5">
              <w:rPr>
                <w:rFonts w:ascii="Calibri" w:hAnsi="Calibri" w:cs="Calibri"/>
              </w:rPr>
              <w:t>plasma glucose 2 hours after ingesting 75g oral glucose load</w:t>
            </w:r>
          </w:p>
        </w:tc>
        <w:tc>
          <w:tcPr>
            <w:tcW w:w="3260" w:type="dxa"/>
          </w:tcPr>
          <w:p w14:paraId="13210444" w14:textId="77777777" w:rsidR="00BF63A5" w:rsidRPr="00BF63A5" w:rsidRDefault="00BF63A5" w:rsidP="00BF63A5">
            <w:pPr>
              <w:rPr>
                <w:rFonts w:ascii="Calibri" w:hAnsi="Calibri" w:cs="Calibri"/>
              </w:rPr>
            </w:pPr>
            <w:r w:rsidRPr="00BF63A5">
              <w:rPr>
                <w:rFonts w:ascii="Calibri" w:hAnsi="Calibri" w:cs="Calibri"/>
              </w:rPr>
              <w:t>&gt;=11.1 mmol/l (200mg/dl)</w:t>
            </w:r>
          </w:p>
        </w:tc>
      </w:tr>
    </w:tbl>
    <w:p w14:paraId="3A25227C" w14:textId="77777777" w:rsidR="00BF63A5" w:rsidRPr="00BF63A5" w:rsidRDefault="00BF63A5" w:rsidP="00BF63A5">
      <w:pPr>
        <w:rPr>
          <w:rFonts w:ascii="Calibri" w:hAnsi="Calibri" w:cstheme="minorBidi"/>
        </w:rPr>
      </w:pPr>
    </w:p>
    <w:p w14:paraId="3DA8CCEF" w14:textId="1E40505A" w:rsidR="00BF63A5" w:rsidRPr="00BF63A5" w:rsidRDefault="00BF63A5" w:rsidP="00BF63A5">
      <w:pPr>
        <w:rPr>
          <w:rFonts w:ascii="Calibri" w:hAnsi="Calibri" w:cs="Calibri"/>
          <w:lang w:val="en-US"/>
        </w:rPr>
      </w:pPr>
      <w:r w:rsidRPr="00BF63A5">
        <w:rPr>
          <w:rFonts w:ascii="Calibri" w:hAnsi="Calibri" w:cs="Calibri"/>
          <w:lang w:val="en-US"/>
        </w:rPr>
        <w:t xml:space="preserve">In asymptomatic people, abnormal </w:t>
      </w:r>
      <w:r w:rsidR="000F63C5">
        <w:rPr>
          <w:rFonts w:ascii="Calibri" w:hAnsi="Calibri" w:cs="Calibri"/>
          <w:lang w:val="en-US"/>
        </w:rPr>
        <w:t>results</w:t>
      </w:r>
      <w:r w:rsidR="000F63C5" w:rsidRPr="00BF63A5">
        <w:rPr>
          <w:rFonts w:ascii="Calibri" w:hAnsi="Calibri" w:cs="Calibri"/>
          <w:lang w:val="en-US"/>
        </w:rPr>
        <w:t xml:space="preserve"> </w:t>
      </w:r>
      <w:r w:rsidRPr="00BF63A5">
        <w:rPr>
          <w:rFonts w:ascii="Calibri" w:hAnsi="Calibri" w:cs="Calibri"/>
          <w:lang w:val="en-US"/>
        </w:rPr>
        <w:t>on at least two separate measurement occasions are required to make a diagnosis of diabetes.  Less extreme glucose abnormalities may be classified as impaired glucose tolerance, or impaired fasting glucose. These additional categories of impaired glucose metabolism (sometimes referred to as pre-</w:t>
      </w:r>
      <w:r w:rsidR="000F63C5" w:rsidRPr="00BF63A5">
        <w:rPr>
          <w:rFonts w:ascii="Calibri" w:hAnsi="Calibri" w:cs="Calibri"/>
          <w:lang w:val="en-US"/>
        </w:rPr>
        <w:t>diabet</w:t>
      </w:r>
      <w:r w:rsidR="000F63C5">
        <w:rPr>
          <w:rFonts w:ascii="Calibri" w:hAnsi="Calibri" w:cs="Calibri"/>
          <w:lang w:val="en-US"/>
        </w:rPr>
        <w:t>es</w:t>
      </w:r>
      <w:r w:rsidRPr="00BF63A5">
        <w:rPr>
          <w:rFonts w:ascii="Calibri" w:hAnsi="Calibri" w:cs="Calibri"/>
          <w:lang w:val="en-US"/>
        </w:rPr>
        <w:t xml:space="preserve">), combined with inaccurate recall, can lead to inaccuracies in self-reported diabetes </w:t>
      </w:r>
      <w:r w:rsidR="00B642A2">
        <w:rPr>
          <w:rFonts w:ascii="Calibri" w:hAnsi="Calibri" w:cs="Calibri"/>
          <w:lang w:val="en-US"/>
        </w:rPr>
        <w:t>in</w:t>
      </w:r>
      <w:r w:rsidR="00B642A2" w:rsidRPr="00BF63A5">
        <w:rPr>
          <w:rFonts w:ascii="Calibri" w:hAnsi="Calibri" w:cs="Calibri"/>
          <w:lang w:val="en-US"/>
        </w:rPr>
        <w:t xml:space="preserve"> </w:t>
      </w:r>
      <w:r w:rsidRPr="00BF63A5">
        <w:rPr>
          <w:rFonts w:ascii="Calibri" w:hAnsi="Calibri" w:cs="Calibri"/>
          <w:lang w:val="en-US"/>
        </w:rPr>
        <w:t>epidemiological surveys.</w:t>
      </w:r>
    </w:p>
    <w:p w14:paraId="0FCAB728" w14:textId="77777777" w:rsidR="00BF63A5" w:rsidRPr="00BF63A5" w:rsidRDefault="00BF63A5" w:rsidP="00BF63A5">
      <w:pPr>
        <w:rPr>
          <w:rFonts w:ascii="Calibri" w:hAnsi="Calibri" w:cs="Calibri"/>
          <w:lang w:val="en-US"/>
        </w:rPr>
      </w:pPr>
    </w:p>
    <w:p w14:paraId="6EE13433" w14:textId="77777777" w:rsidR="00BF63A5" w:rsidRDefault="00BF63A5" w:rsidP="00BF63A5">
      <w:pPr>
        <w:rPr>
          <w:rFonts w:ascii="Calibri" w:hAnsi="Calibri" w:cs="Calibri"/>
          <w:lang w:val="en-US"/>
        </w:rPr>
      </w:pPr>
      <w:r w:rsidRPr="00BF63A5">
        <w:rPr>
          <w:rFonts w:ascii="Calibri" w:hAnsi="Calibri" w:cs="Calibri"/>
          <w:lang w:val="en-US"/>
        </w:rPr>
        <w:t>In ALSWH, prevalent diabetes was ascertained from the question in Survey 1:</w:t>
      </w:r>
    </w:p>
    <w:p w14:paraId="2EC32DD6" w14:textId="77777777" w:rsidR="00E02CC2" w:rsidRPr="00BF63A5" w:rsidRDefault="00E02CC2" w:rsidP="00BF63A5">
      <w:pPr>
        <w:rPr>
          <w:rFonts w:ascii="Calibri" w:hAnsi="Calibri" w:cs="Calibri"/>
          <w:lang w:val="en-US"/>
        </w:rPr>
      </w:pPr>
    </w:p>
    <w:p w14:paraId="509C6AFC" w14:textId="77777777" w:rsidR="00BF63A5" w:rsidRPr="00BF63A5" w:rsidRDefault="00BF63A5" w:rsidP="00BF63A5">
      <w:pPr>
        <w:ind w:firstLine="720"/>
        <w:rPr>
          <w:rFonts w:ascii="Calibri" w:hAnsi="Calibri" w:cs="Calibri"/>
          <w:lang w:val="en-US"/>
        </w:rPr>
      </w:pPr>
      <w:r w:rsidRPr="00BF63A5">
        <w:rPr>
          <w:rFonts w:ascii="Calibri" w:hAnsi="Calibri" w:cs="Calibri"/>
          <w:lang w:val="en-US"/>
        </w:rPr>
        <w:t xml:space="preserve"> “Have you ever been told by a doctor that you have diabetes?”</w:t>
      </w:r>
    </w:p>
    <w:p w14:paraId="10C246C2" w14:textId="77777777" w:rsidR="00E02CC2" w:rsidRDefault="00E02CC2" w:rsidP="00BF63A5">
      <w:pPr>
        <w:rPr>
          <w:rFonts w:ascii="Calibri" w:hAnsi="Calibri" w:cs="Calibri"/>
          <w:lang w:val="en-US"/>
        </w:rPr>
      </w:pPr>
    </w:p>
    <w:p w14:paraId="1BC112F3" w14:textId="24574917" w:rsidR="00BF63A5" w:rsidRDefault="00B642A2" w:rsidP="00BF63A5">
      <w:pPr>
        <w:rPr>
          <w:rFonts w:ascii="Calibri" w:hAnsi="Calibri" w:cs="Calibri"/>
          <w:lang w:val="en-US"/>
        </w:rPr>
      </w:pPr>
      <w:r>
        <w:rPr>
          <w:rFonts w:ascii="Calibri" w:hAnsi="Calibri" w:cs="Calibri"/>
          <w:lang w:val="en-US"/>
        </w:rPr>
        <w:t>N</w:t>
      </w:r>
      <w:r w:rsidR="00BF63A5" w:rsidRPr="00BF63A5">
        <w:rPr>
          <w:rFonts w:ascii="Calibri" w:hAnsi="Calibri" w:cs="Calibri"/>
          <w:lang w:val="en-US"/>
        </w:rPr>
        <w:t>ew cases of diabetes were ascertained at each subsequent survey*:</w:t>
      </w:r>
    </w:p>
    <w:p w14:paraId="7D2365B0" w14:textId="77777777" w:rsidR="00E02CC2" w:rsidRPr="00BF63A5" w:rsidRDefault="00E02CC2" w:rsidP="00BF63A5">
      <w:pPr>
        <w:rPr>
          <w:rFonts w:ascii="Calibri" w:hAnsi="Calibri" w:cs="Calibri"/>
          <w:lang w:val="en-US"/>
        </w:rPr>
      </w:pPr>
    </w:p>
    <w:p w14:paraId="5900C01B" w14:textId="77777777" w:rsidR="00BF63A5" w:rsidRPr="00BF63A5" w:rsidRDefault="00BF63A5" w:rsidP="00BF63A5">
      <w:pPr>
        <w:ind w:firstLine="720"/>
        <w:rPr>
          <w:rFonts w:ascii="Calibri" w:hAnsi="Calibri" w:cs="Calibri"/>
          <w:lang w:val="en-US"/>
        </w:rPr>
      </w:pPr>
      <w:r w:rsidRPr="00BF63A5">
        <w:rPr>
          <w:rFonts w:ascii="Calibri" w:hAnsi="Calibri" w:cs="Calibri"/>
          <w:lang w:val="en-US"/>
        </w:rPr>
        <w:t xml:space="preserve"> “In the last three years have you been diagnosed or treated for diabetes?”</w:t>
      </w:r>
    </w:p>
    <w:p w14:paraId="20952EE0" w14:textId="77777777" w:rsidR="00BF63A5" w:rsidRPr="00BF63A5" w:rsidRDefault="00BF63A5" w:rsidP="00BF63A5">
      <w:pPr>
        <w:spacing w:before="20" w:after="20" w:line="240" w:lineRule="auto"/>
        <w:rPr>
          <w:rFonts w:ascii="Calibri" w:hAnsi="Calibri" w:cstheme="minorBidi"/>
          <w:b/>
          <w:bCs/>
          <w:sz w:val="36"/>
          <w:szCs w:val="36"/>
        </w:rPr>
      </w:pPr>
    </w:p>
    <w:p w14:paraId="16341C46" w14:textId="261D116A" w:rsidR="00BF63A5" w:rsidRPr="00BF63A5" w:rsidRDefault="00BF63A5" w:rsidP="0039193A">
      <w:pPr>
        <w:rPr>
          <w:lang w:val="en-US"/>
        </w:rPr>
      </w:pPr>
      <w:r w:rsidRPr="007A51C1">
        <w:rPr>
          <w:lang w:val="en-US"/>
        </w:rPr>
        <w:t>We have checked the agreement between these self-reported cases of diabetes and hospital records for women living in New South Wales and admitted to any New South Wales hospital.  This comparison shows substantial agreement between women’s self-reported diabetes and hospital records</w:t>
      </w:r>
      <w:r w:rsidR="00B642A2" w:rsidRPr="007A51C1">
        <w:rPr>
          <w:lang w:val="en-US"/>
        </w:rPr>
        <w:t>,</w:t>
      </w:r>
      <w:r w:rsidRPr="007A51C1">
        <w:rPr>
          <w:lang w:val="en-US"/>
        </w:rPr>
        <w:t xml:space="preserve"> indicating that self-reported doctor diagnosis is a good marker for prevalen</w:t>
      </w:r>
      <w:r w:rsidR="0070638D" w:rsidRPr="007A51C1">
        <w:rPr>
          <w:lang w:val="en-US"/>
        </w:rPr>
        <w:t>t</w:t>
      </w:r>
      <w:r w:rsidRPr="007A51C1">
        <w:rPr>
          <w:lang w:val="en-US"/>
        </w:rPr>
        <w:t xml:space="preserve"> and incident cases of diabetes </w:t>
      </w:r>
      <w:r w:rsidR="00F3117D" w:rsidRPr="007A51C1">
        <w:rPr>
          <w:lang w:val="en-US"/>
        </w:rPr>
        <w:t xml:space="preserve"> </w:t>
      </w:r>
      <w:r w:rsidR="004F589E" w:rsidRPr="007A51C1">
        <w:rPr>
          <w:rFonts w:ascii="Calibri" w:hAnsi="Calibri" w:cs="Calibri"/>
        </w:rPr>
        <w:fldChar w:fldCharType="begin"/>
      </w:r>
      <w:r w:rsidR="00824739">
        <w:rPr>
          <w:rFonts w:ascii="Calibri" w:hAnsi="Calibri" w:cs="Calibri"/>
        </w:rPr>
        <w:instrText xml:space="preserve"> ADDIN EN.CITE &lt;EndNote&gt;&lt;Cite&gt;&lt;Author&gt;Navin&lt;/Author&gt;&lt;Year&gt;2015&lt;/Year&gt;&lt;RecNum&gt;2&lt;/RecNum&gt;&lt;DisplayText&gt;(Navin et al., 2015)&lt;/DisplayText&gt;&lt;record&gt;&lt;rec-number&gt;2&lt;/rec-number&gt;&lt;foreign-keys&gt;&lt;key app="EN" db-id="pwrrwxdaa2200me0xfkxz5fnzstf9pwaf9vt"&gt;2&lt;/key&gt;&lt;/foreign-keys&gt;&lt;ref-type name="Journal Article"&gt;17&lt;/ref-type&gt;&lt;contributors&gt;&lt;authors&gt;&lt;author&gt;Navin, Cristina T. J.&lt;/author&gt;&lt;author&gt;Stewart, Williams J. A.&lt;/author&gt;&lt;author&gt;Parkinson, L.&lt;/author&gt;&lt;author&gt;Sibbritt, D. W.&lt;/author&gt;&lt;author&gt;Byles, J. E.&lt;/author&gt;&lt;/authors&gt;&lt;/contributors&gt;&lt;auth-address&gt;Population Health Division, Centre for Epidemiology and Evidence, NSW Ministry of Health, Sydney, New South Wales, Australia.&lt;/auth-address&gt;&lt;titles&gt;&lt;title&gt;Identification of diabetes, heart disease, hypertension and stroke in mid- and older-aged women: Comparing self-report and administrative hospital data records&lt;/title&gt;&lt;secondary-title&gt;Geriatrics &amp;amp; Gerontology International&lt;/secondary-title&gt;&lt;alt-title&gt;Geriatr Gerontol Int&lt;/alt-title&gt;&lt;/titles&gt;&lt;periodical&gt;&lt;full-title&gt;Geriatrics &amp;amp; gerontology international&lt;/full-title&gt;&lt;abbr-1&gt;Geriatr Gerontol Int&lt;/abbr-1&gt;&lt;/periodical&gt;&lt;alt-periodical&gt;&lt;full-title&gt;Geriatrics &amp;amp; gerontology international&lt;/full-title&gt;&lt;abbr-1&gt;Geriatr Gerontol Int&lt;/abbr-1&gt;&lt;/alt-periodical&gt;&lt;edition&gt;2015/01/24&lt;/edition&gt;&lt;dates&gt;&lt;year&gt;2015&lt;/year&gt;&lt;pub-dates&gt;&lt;date&gt;Jan 22&lt;/date&gt;&lt;/pub-dates&gt;&lt;/dates&gt;&lt;isbn&gt;1447-0594 (Electronic)&amp;#xD;1447-0594 (Linking)&lt;/isbn&gt;&lt;accession-num&gt;25613080&lt;/accession-num&gt;&lt;urls&gt;&lt;related-urls&gt;&lt;url&gt;http://www.ncbi.nlm.nih.gov/pubmed/25613080&lt;/url&gt;&lt;/related-urls&gt;&lt;/urls&gt;&lt;electronic-resource-num&gt;10.1111/ggi.12442&lt;/electronic-resource-num&gt;&lt;language&gt;Eng&lt;/language&gt;&lt;/record&gt;&lt;/Cite&gt;&lt;/EndNote&gt;</w:instrText>
      </w:r>
      <w:r w:rsidR="004F589E" w:rsidRPr="007A51C1">
        <w:rPr>
          <w:rFonts w:ascii="Calibri" w:hAnsi="Calibri" w:cs="Calibri"/>
        </w:rPr>
        <w:fldChar w:fldCharType="separate"/>
      </w:r>
      <w:r w:rsidR="00067947" w:rsidRPr="007A51C1">
        <w:rPr>
          <w:rFonts w:ascii="Calibri" w:hAnsi="Calibri" w:cs="Calibri"/>
          <w:noProof/>
        </w:rPr>
        <w:t>(</w:t>
      </w:r>
      <w:hyperlink w:anchor="_ENREF_69" w:tooltip="Navin, 2015 #2" w:history="1">
        <w:r w:rsidR="002139DB" w:rsidRPr="007A51C1">
          <w:rPr>
            <w:rFonts w:ascii="Calibri" w:hAnsi="Calibri" w:cs="Calibri"/>
            <w:noProof/>
          </w:rPr>
          <w:t>Navin et al., 2015</w:t>
        </w:r>
      </w:hyperlink>
      <w:r w:rsidR="00067947" w:rsidRPr="007A51C1">
        <w:rPr>
          <w:rFonts w:ascii="Calibri" w:hAnsi="Calibri" w:cs="Calibri"/>
          <w:noProof/>
        </w:rPr>
        <w:t>)</w:t>
      </w:r>
      <w:r w:rsidR="004F589E" w:rsidRPr="007A51C1">
        <w:rPr>
          <w:rFonts w:ascii="Calibri" w:hAnsi="Calibri" w:cs="Calibri"/>
        </w:rPr>
        <w:fldChar w:fldCharType="end"/>
      </w:r>
      <w:r w:rsidRPr="007A51C1">
        <w:rPr>
          <w:lang w:val="en-US"/>
        </w:rPr>
        <w:t>.</w:t>
      </w:r>
      <w:r w:rsidRPr="00BF63A5">
        <w:rPr>
          <w:lang w:val="en-US"/>
        </w:rPr>
        <w:t xml:space="preserve">  </w:t>
      </w:r>
    </w:p>
    <w:p w14:paraId="2E29EF46" w14:textId="77777777" w:rsidR="00BF63A5" w:rsidRPr="00BF63A5" w:rsidRDefault="00BF63A5" w:rsidP="00A21FC0">
      <w:pPr>
        <w:numPr>
          <w:ilvl w:val="1"/>
          <w:numId w:val="4"/>
        </w:numPr>
        <w:tabs>
          <w:tab w:val="num" w:pos="360"/>
        </w:tabs>
        <w:spacing w:before="200"/>
        <w:ind w:left="0" w:firstLine="0"/>
        <w:outlineLvl w:val="1"/>
        <w:rPr>
          <w:rFonts w:ascii="Calibri" w:eastAsia="MS Gothic" w:hAnsi="Calibri" w:cs="Calibri"/>
          <w:b/>
          <w:bCs/>
          <w:sz w:val="26"/>
          <w:szCs w:val="26"/>
        </w:rPr>
      </w:pPr>
      <w:bookmarkStart w:id="351" w:name="_Toc426447387"/>
      <w:bookmarkStart w:id="352" w:name="_Toc426447800"/>
      <w:r w:rsidRPr="00BF63A5">
        <w:rPr>
          <w:rFonts w:ascii="Calibri" w:eastAsia="MS Gothic" w:hAnsi="Calibri" w:cs="Calibri"/>
          <w:b/>
          <w:bCs/>
          <w:sz w:val="26"/>
          <w:szCs w:val="26"/>
        </w:rPr>
        <w:lastRenderedPageBreak/>
        <w:t>Prevalence of diabetes</w:t>
      </w:r>
      <w:bookmarkEnd w:id="351"/>
      <w:bookmarkEnd w:id="352"/>
    </w:p>
    <w:p w14:paraId="7CDEDB0E" w14:textId="1C0F54BF" w:rsidR="005415B1" w:rsidRPr="00BF63A5" w:rsidRDefault="00BF63A5" w:rsidP="005415B1">
      <w:pPr>
        <w:rPr>
          <w:rFonts w:ascii="Calibri" w:hAnsi="Calibri" w:cs="Calibri"/>
        </w:rPr>
      </w:pPr>
      <w:r w:rsidRPr="00BF63A5">
        <w:rPr>
          <w:rFonts w:ascii="Calibri" w:hAnsi="Calibri" w:cs="Calibri"/>
          <w:lang w:val="en-US"/>
        </w:rPr>
        <w:t xml:space="preserve">The </w:t>
      </w:r>
      <w:r w:rsidR="005415B1">
        <w:rPr>
          <w:rFonts w:ascii="Calibri" w:hAnsi="Calibri" w:cs="Calibri"/>
          <w:lang w:val="en-US"/>
        </w:rPr>
        <w:t xml:space="preserve">cumulative </w:t>
      </w:r>
      <w:r w:rsidRPr="00BF63A5">
        <w:rPr>
          <w:rFonts w:ascii="Calibri" w:hAnsi="Calibri" w:cs="Calibri"/>
          <w:lang w:val="en-US"/>
        </w:rPr>
        <w:t>prevalence of diabetes in each cohort at each time point is shown</w:t>
      </w:r>
      <w:r w:rsidRPr="00FA12CF">
        <w:rPr>
          <w:rFonts w:ascii="Calibri" w:hAnsi="Calibri" w:cs="Calibri"/>
          <w:lang w:val="en-US"/>
        </w:rPr>
        <w:t xml:space="preserve"> in</w:t>
      </w:r>
      <w:r w:rsidR="004E0F05" w:rsidRPr="004E0F05">
        <w:rPr>
          <w:rFonts w:ascii="Calibri" w:hAnsi="Calibri" w:cs="Calibri"/>
          <w:lang w:val="en-US"/>
        </w:rPr>
        <w:t xml:space="preserve"> </w:t>
      </w:r>
      <w:r w:rsidR="004E0F05" w:rsidRPr="004E0F05">
        <w:rPr>
          <w:rFonts w:ascii="Calibri" w:hAnsi="Calibri" w:cs="Calibri"/>
          <w:lang w:val="en-US"/>
        </w:rPr>
        <w:fldChar w:fldCharType="begin"/>
      </w:r>
      <w:r w:rsidR="004E0F05" w:rsidRPr="004E0F05">
        <w:rPr>
          <w:rFonts w:ascii="Calibri" w:hAnsi="Calibri" w:cs="Calibri"/>
          <w:lang w:val="en-US"/>
        </w:rPr>
        <w:instrText xml:space="preserve"> REF _Ref419732439 \h  \* MERGEFORMAT </w:instrText>
      </w:r>
      <w:r w:rsidR="004E0F05" w:rsidRPr="004E0F05">
        <w:rPr>
          <w:rFonts w:ascii="Calibri" w:hAnsi="Calibri" w:cs="Calibri"/>
          <w:lang w:val="en-US"/>
        </w:rPr>
      </w:r>
      <w:r w:rsidR="004E0F05" w:rsidRPr="004E0F05">
        <w:rPr>
          <w:rFonts w:ascii="Calibri" w:hAnsi="Calibri" w:cs="Calibri"/>
          <w:lang w:val="en-US"/>
        </w:rPr>
        <w:fldChar w:fldCharType="separate"/>
      </w:r>
      <w:r w:rsidR="002B0B0C" w:rsidRPr="007F5338">
        <w:rPr>
          <w:rFonts w:ascii="Calibri" w:hAnsi="Calibri" w:cs="Calibri"/>
        </w:rPr>
        <w:t xml:space="preserve">Figure </w:t>
      </w:r>
      <w:r w:rsidR="002B0B0C" w:rsidRPr="007F5338">
        <w:rPr>
          <w:rFonts w:ascii="Calibri" w:hAnsi="Calibri" w:cs="Calibri"/>
          <w:noProof/>
        </w:rPr>
        <w:t>9</w:t>
      </w:r>
      <w:r w:rsidR="002B0B0C" w:rsidRPr="007F5338">
        <w:rPr>
          <w:rFonts w:ascii="Calibri" w:hAnsi="Calibri" w:cs="Calibri"/>
          <w:noProof/>
        </w:rPr>
        <w:noBreakHyphen/>
        <w:t>1</w:t>
      </w:r>
      <w:r w:rsidR="004E0F05" w:rsidRPr="004E0F05">
        <w:rPr>
          <w:rFonts w:ascii="Calibri" w:hAnsi="Calibri" w:cs="Calibri"/>
          <w:lang w:val="en-US"/>
        </w:rPr>
        <w:fldChar w:fldCharType="end"/>
      </w:r>
      <w:r w:rsidRPr="004E0F05">
        <w:rPr>
          <w:rFonts w:ascii="Calibri" w:hAnsi="Calibri" w:cs="Calibri"/>
          <w:lang w:val="en-US"/>
        </w:rPr>
        <w:t xml:space="preserve">. </w:t>
      </w:r>
      <w:r w:rsidR="005415B1" w:rsidRPr="004E0F05">
        <w:rPr>
          <w:rFonts w:ascii="Calibri" w:hAnsi="Calibri" w:cs="Calibri"/>
        </w:rPr>
        <w:t xml:space="preserve">These prevalence estimates are higher than those reported in the Australian </w:t>
      </w:r>
      <w:r w:rsidR="005415B1" w:rsidRPr="00FA12CF">
        <w:rPr>
          <w:rFonts w:ascii="Calibri" w:hAnsi="Calibri" w:cs="Calibri"/>
        </w:rPr>
        <w:t>Health Survey for women aged 25-34 (0.7%), 35-44 (1.7%), 45-54 (3.9%) 55-64 (8.6%) and 8</w:t>
      </w:r>
      <w:r w:rsidR="005415B1">
        <w:rPr>
          <w:rFonts w:ascii="Calibri" w:hAnsi="Calibri" w:cs="Calibri"/>
        </w:rPr>
        <w:t xml:space="preserve">5+ (10.8%).  </w:t>
      </w:r>
    </w:p>
    <w:p w14:paraId="6F29073E" w14:textId="2C50FC59" w:rsidR="00BF63A5" w:rsidRPr="00BF63A5" w:rsidRDefault="00BF63A5" w:rsidP="00BF63A5">
      <w:pPr>
        <w:rPr>
          <w:rFonts w:ascii="Calibri" w:hAnsi="Calibri" w:cs="Calibri"/>
          <w:lang w:val="en-US"/>
        </w:rPr>
      </w:pPr>
    </w:p>
    <w:p w14:paraId="1407D91A" w14:textId="00CB8814" w:rsidR="00BF63A5" w:rsidRPr="00BF63A5" w:rsidRDefault="001E2D55" w:rsidP="00BF63A5">
      <w:pPr>
        <w:rPr>
          <w:rFonts w:ascii="Calibri" w:hAnsi="Calibri" w:cstheme="minorBidi"/>
          <w:sz w:val="20"/>
          <w:szCs w:val="20"/>
        </w:rPr>
      </w:pPr>
      <w:r>
        <w:rPr>
          <w:noProof/>
          <w:lang w:eastAsia="en-AU"/>
        </w:rPr>
        <w:drawing>
          <wp:inline distT="0" distB="0" distL="0" distR="0" wp14:anchorId="111A9A39" wp14:editId="1C1A70B5">
            <wp:extent cx="5727700" cy="42957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C206C6D" w14:textId="77777777" w:rsidR="00BF63A5" w:rsidRPr="00BF63A5" w:rsidRDefault="00BF63A5" w:rsidP="00BF63A5">
      <w:pPr>
        <w:ind w:left="720"/>
        <w:rPr>
          <w:rFonts w:ascii="Calibri" w:hAnsi="Calibri" w:cstheme="minorBidi"/>
          <w:sz w:val="20"/>
          <w:szCs w:val="20"/>
        </w:rPr>
      </w:pPr>
    </w:p>
    <w:p w14:paraId="52EC4AFE" w14:textId="7E799A74" w:rsidR="00BF63A5" w:rsidRPr="00FA12CF" w:rsidRDefault="00BF63A5" w:rsidP="00BF63A5">
      <w:pPr>
        <w:spacing w:after="200"/>
        <w:rPr>
          <w:rFonts w:ascii="Calibri" w:hAnsi="Calibri" w:cstheme="minorBidi"/>
          <w:b/>
        </w:rPr>
      </w:pPr>
      <w:bookmarkStart w:id="353" w:name="_Ref419732439"/>
      <w:bookmarkStart w:id="354" w:name="_Toc420571026"/>
      <w:bookmarkStart w:id="355" w:name="_Toc420656897"/>
      <w:bookmarkStart w:id="356" w:name="_Toc420656981"/>
      <w:r w:rsidRPr="00FA12CF">
        <w:rPr>
          <w:rFonts w:ascii="Calibri" w:hAnsi="Calibri" w:cs="Calibri"/>
          <w:b/>
        </w:rPr>
        <w:t xml:space="preserve">Figure </w:t>
      </w:r>
      <w:r w:rsidR="00AA3A5A">
        <w:rPr>
          <w:rFonts w:ascii="Calibri" w:hAnsi="Calibri" w:cs="Calibri"/>
          <w:b/>
        </w:rPr>
        <w:fldChar w:fldCharType="begin"/>
      </w:r>
      <w:r w:rsidR="00AA3A5A">
        <w:rPr>
          <w:rFonts w:ascii="Calibri" w:hAnsi="Calibri" w:cs="Calibri"/>
          <w:b/>
        </w:rPr>
        <w:instrText xml:space="preserve"> STYLEREF 1 \s </w:instrText>
      </w:r>
      <w:r w:rsidR="00AA3A5A">
        <w:rPr>
          <w:rFonts w:ascii="Calibri" w:hAnsi="Calibri" w:cs="Calibri"/>
          <w:b/>
        </w:rPr>
        <w:fldChar w:fldCharType="separate"/>
      </w:r>
      <w:r w:rsidR="002B0B0C">
        <w:rPr>
          <w:rFonts w:ascii="Calibri" w:hAnsi="Calibri" w:cs="Calibri"/>
          <w:b/>
          <w:noProof/>
        </w:rPr>
        <w:t>9</w:t>
      </w:r>
      <w:r w:rsidR="00AA3A5A">
        <w:rPr>
          <w:rFonts w:ascii="Calibri" w:hAnsi="Calibri" w:cs="Calibri"/>
          <w:b/>
        </w:rPr>
        <w:fldChar w:fldCharType="end"/>
      </w:r>
      <w:r w:rsidR="00AA3A5A">
        <w:rPr>
          <w:rFonts w:ascii="Calibri" w:hAnsi="Calibri" w:cs="Calibri"/>
          <w:b/>
        </w:rPr>
        <w:noBreakHyphen/>
      </w:r>
      <w:r w:rsidR="00AA3A5A">
        <w:rPr>
          <w:rFonts w:ascii="Calibri" w:hAnsi="Calibri" w:cs="Calibri"/>
          <w:b/>
        </w:rPr>
        <w:fldChar w:fldCharType="begin"/>
      </w:r>
      <w:r w:rsidR="00AA3A5A">
        <w:rPr>
          <w:rFonts w:ascii="Calibri" w:hAnsi="Calibri" w:cs="Calibri"/>
          <w:b/>
        </w:rPr>
        <w:instrText xml:space="preserve"> SEQ Figure \* ARABIC \s 1 </w:instrText>
      </w:r>
      <w:r w:rsidR="00AA3A5A">
        <w:rPr>
          <w:rFonts w:ascii="Calibri" w:hAnsi="Calibri" w:cs="Calibri"/>
          <w:b/>
        </w:rPr>
        <w:fldChar w:fldCharType="separate"/>
      </w:r>
      <w:r w:rsidR="002B0B0C">
        <w:rPr>
          <w:rFonts w:ascii="Calibri" w:hAnsi="Calibri" w:cs="Calibri"/>
          <w:b/>
          <w:noProof/>
        </w:rPr>
        <w:t>1</w:t>
      </w:r>
      <w:r w:rsidR="00AA3A5A">
        <w:rPr>
          <w:rFonts w:ascii="Calibri" w:hAnsi="Calibri" w:cs="Calibri"/>
          <w:b/>
        </w:rPr>
        <w:fldChar w:fldCharType="end"/>
      </w:r>
      <w:bookmarkEnd w:id="353"/>
      <w:r w:rsidR="0032594F" w:rsidRPr="00FA12CF">
        <w:rPr>
          <w:rFonts w:ascii="Calibri" w:hAnsi="Calibri" w:cs="Calibri"/>
          <w:b/>
          <w:noProof/>
        </w:rPr>
        <w:t>:</w:t>
      </w:r>
      <w:r w:rsidRPr="00FA12CF">
        <w:rPr>
          <w:rFonts w:ascii="Calibri" w:hAnsi="Calibri" w:cs="Calibri"/>
          <w:b/>
        </w:rPr>
        <w:t xml:space="preserve"> Prevalence of diabetes at each survey</w:t>
      </w:r>
      <w:r w:rsidR="00934047" w:rsidRPr="00FA12CF">
        <w:rPr>
          <w:rFonts w:ascii="Calibri" w:hAnsi="Calibri" w:cs="Calibri"/>
          <w:b/>
        </w:rPr>
        <w:t xml:space="preserve"> </w:t>
      </w:r>
      <w:r w:rsidR="0070638D" w:rsidRPr="00FA12CF">
        <w:rPr>
          <w:rFonts w:ascii="Calibri" w:hAnsi="Calibri" w:cs="Calibri"/>
          <w:b/>
        </w:rPr>
        <w:t xml:space="preserve">among women </w:t>
      </w:r>
      <w:r w:rsidR="00934047" w:rsidRPr="00FA12CF">
        <w:rPr>
          <w:rFonts w:ascii="Calibri" w:hAnsi="Calibri" w:cs="Calibri"/>
          <w:b/>
        </w:rPr>
        <w:t xml:space="preserve">in the </w:t>
      </w:r>
      <w:r w:rsidR="0070638D" w:rsidRPr="00FA12CF">
        <w:rPr>
          <w:rFonts w:ascii="Calibri" w:hAnsi="Calibri" w:cs="Calibri"/>
          <w:b/>
        </w:rPr>
        <w:t>1989-95, 1973-78, 1946-51 and 1921-26 cohorts</w:t>
      </w:r>
      <w:r w:rsidRPr="00FA12CF">
        <w:rPr>
          <w:rFonts w:ascii="Calibri" w:hAnsi="Calibri" w:cs="Calibri"/>
          <w:b/>
        </w:rPr>
        <w:t>.</w:t>
      </w:r>
      <w:bookmarkEnd w:id="354"/>
      <w:bookmarkEnd w:id="355"/>
      <w:bookmarkEnd w:id="356"/>
      <w:r w:rsidRPr="00FA12CF">
        <w:rPr>
          <w:rFonts w:ascii="Calibri" w:hAnsi="Calibri" w:cs="Calibri"/>
          <w:b/>
        </w:rPr>
        <w:t xml:space="preserve"> </w:t>
      </w:r>
    </w:p>
    <w:p w14:paraId="503D7D27" w14:textId="2E36D154" w:rsidR="00BF63A5" w:rsidRPr="005415B1" w:rsidRDefault="00934047" w:rsidP="005415B1">
      <w:pPr>
        <w:rPr>
          <w:rFonts w:ascii="Calibri" w:hAnsi="Calibri" w:cs="Calibri"/>
        </w:rPr>
      </w:pPr>
      <w:r>
        <w:rPr>
          <w:rFonts w:ascii="Calibri" w:hAnsi="Calibri" w:cs="Calibri"/>
        </w:rPr>
        <w:t xml:space="preserve">As </w:t>
      </w:r>
      <w:r w:rsidR="00BF63A5" w:rsidRPr="00BF63A5">
        <w:rPr>
          <w:rFonts w:ascii="Calibri" w:hAnsi="Calibri" w:cs="Calibri"/>
        </w:rPr>
        <w:t xml:space="preserve">Type </w:t>
      </w:r>
      <w:r w:rsidR="00995BB2">
        <w:rPr>
          <w:rFonts w:ascii="Calibri" w:hAnsi="Calibri" w:cs="Calibri"/>
        </w:rPr>
        <w:t>1</w:t>
      </w:r>
      <w:r w:rsidR="00BF63A5" w:rsidRPr="00BF63A5">
        <w:rPr>
          <w:rFonts w:ascii="Calibri" w:hAnsi="Calibri" w:cs="Calibri"/>
        </w:rPr>
        <w:t xml:space="preserve"> diabetes is a relatively uncommon condition among women, the increasing prevalence </w:t>
      </w:r>
      <w:r>
        <w:rPr>
          <w:rFonts w:ascii="Calibri" w:hAnsi="Calibri" w:cs="Calibri"/>
        </w:rPr>
        <w:t xml:space="preserve">among ALSWH participants largely </w:t>
      </w:r>
      <w:r w:rsidR="00BF63A5" w:rsidRPr="00BF63A5">
        <w:rPr>
          <w:rFonts w:ascii="Calibri" w:hAnsi="Calibri" w:cs="Calibri"/>
        </w:rPr>
        <w:t xml:space="preserve">reflects the development of Type </w:t>
      </w:r>
      <w:r w:rsidR="00995BB2">
        <w:rPr>
          <w:rFonts w:ascii="Calibri" w:hAnsi="Calibri" w:cs="Calibri"/>
        </w:rPr>
        <w:t>2</w:t>
      </w:r>
      <w:r w:rsidR="00BF63A5" w:rsidRPr="00BF63A5">
        <w:rPr>
          <w:rFonts w:ascii="Calibri" w:hAnsi="Calibri" w:cs="Calibri"/>
        </w:rPr>
        <w:t xml:space="preserve"> diabetes, which is clearly related to lifestyle behaviours, </w:t>
      </w:r>
      <w:r w:rsidR="00B642A2">
        <w:rPr>
          <w:rFonts w:ascii="Calibri" w:hAnsi="Calibri" w:cs="Calibri"/>
        </w:rPr>
        <w:t>and</w:t>
      </w:r>
      <w:r w:rsidR="00BF63A5" w:rsidRPr="00BF63A5">
        <w:rPr>
          <w:rFonts w:ascii="Calibri" w:hAnsi="Calibri" w:cs="Calibri"/>
        </w:rPr>
        <w:t xml:space="preserve"> obesity.</w:t>
      </w:r>
      <w:r w:rsidR="003B0063">
        <w:rPr>
          <w:rFonts w:ascii="Calibri" w:hAnsi="Calibri" w:cs="Calibri"/>
        </w:rPr>
        <w:t xml:space="preserve"> </w:t>
      </w:r>
      <w:r w:rsidR="00BF63A5" w:rsidRPr="00BF63A5">
        <w:rPr>
          <w:rFonts w:ascii="Calibri" w:hAnsi="Calibri" w:cstheme="minorBidi"/>
        </w:rPr>
        <w:br w:type="page"/>
      </w:r>
    </w:p>
    <w:p w14:paraId="61F72CFD" w14:textId="77777777" w:rsidR="00BF63A5" w:rsidRPr="00BF63A5" w:rsidRDefault="00BF63A5" w:rsidP="00A21FC0">
      <w:pPr>
        <w:numPr>
          <w:ilvl w:val="1"/>
          <w:numId w:val="4"/>
        </w:numPr>
        <w:tabs>
          <w:tab w:val="num" w:pos="360"/>
        </w:tabs>
        <w:spacing w:before="200"/>
        <w:ind w:left="0" w:firstLine="0"/>
        <w:outlineLvl w:val="1"/>
        <w:rPr>
          <w:rFonts w:ascii="Calibri" w:eastAsia="MS Gothic" w:hAnsi="Calibri" w:cs="Calibri"/>
          <w:b/>
          <w:bCs/>
          <w:sz w:val="26"/>
          <w:szCs w:val="26"/>
        </w:rPr>
      </w:pPr>
      <w:bookmarkStart w:id="357" w:name="_Toc426447388"/>
      <w:bookmarkStart w:id="358" w:name="_Toc426447801"/>
      <w:r w:rsidRPr="00BF63A5">
        <w:rPr>
          <w:rFonts w:ascii="Calibri" w:eastAsia="MS Gothic" w:hAnsi="Calibri" w:cs="Calibri"/>
          <w:b/>
          <w:bCs/>
          <w:sz w:val="26"/>
          <w:szCs w:val="26"/>
        </w:rPr>
        <w:lastRenderedPageBreak/>
        <w:t>Incidence of diabetes</w:t>
      </w:r>
      <w:bookmarkEnd w:id="357"/>
      <w:bookmarkEnd w:id="358"/>
    </w:p>
    <w:p w14:paraId="6285CE5C" w14:textId="77777777" w:rsidR="00BF63A5" w:rsidRPr="00BF63A5" w:rsidRDefault="00BF63A5" w:rsidP="00BF63A5">
      <w:pPr>
        <w:rPr>
          <w:rFonts w:ascii="Calibri" w:hAnsi="Calibri" w:cstheme="minorBidi"/>
        </w:rPr>
      </w:pPr>
    </w:p>
    <w:p w14:paraId="424A8134" w14:textId="7DF00B44" w:rsidR="00BF63A5" w:rsidRPr="00BF63A5" w:rsidRDefault="00BF63A5" w:rsidP="00BF63A5">
      <w:pPr>
        <w:rPr>
          <w:rFonts w:ascii="Calibri" w:hAnsi="Calibri" w:cstheme="minorBidi"/>
        </w:rPr>
      </w:pPr>
      <w:r w:rsidRPr="00BF63A5">
        <w:rPr>
          <w:rFonts w:ascii="Calibri" w:hAnsi="Calibri" w:cs="Calibri"/>
        </w:rPr>
        <w:t xml:space="preserve">Prevalent and incident (new) cases of diabetes reported over successive surveys are shown </w:t>
      </w:r>
      <w:r w:rsidR="00B642A2">
        <w:rPr>
          <w:rFonts w:ascii="Calibri" w:hAnsi="Calibri" w:cs="Calibri"/>
        </w:rPr>
        <w:t xml:space="preserve">for each cohort </w:t>
      </w:r>
      <w:r w:rsidRPr="00BF63A5">
        <w:rPr>
          <w:rFonts w:ascii="Calibri" w:hAnsi="Calibri" w:cs="Calibri"/>
        </w:rPr>
        <w:t>in</w:t>
      </w:r>
      <w:r w:rsidR="004E0F05">
        <w:rPr>
          <w:rFonts w:ascii="Calibri" w:hAnsi="Calibri" w:cs="Calibri"/>
        </w:rPr>
        <w:t xml:space="preserve"> </w:t>
      </w:r>
      <w:r w:rsidR="004E0F05">
        <w:rPr>
          <w:rFonts w:ascii="Calibri" w:hAnsi="Calibri" w:cs="Calibri"/>
        </w:rPr>
        <w:fldChar w:fldCharType="begin"/>
      </w:r>
      <w:r w:rsidR="004E0F05">
        <w:rPr>
          <w:rFonts w:ascii="Calibri" w:hAnsi="Calibri" w:cs="Calibri"/>
        </w:rPr>
        <w:instrText xml:space="preserve"> REF _Ref419732671 \h </w:instrText>
      </w:r>
      <w:r w:rsidR="004E0F05">
        <w:rPr>
          <w:rFonts w:ascii="Calibri" w:hAnsi="Calibri" w:cs="Calibri"/>
        </w:rPr>
      </w:r>
      <w:r w:rsidR="004E0F05">
        <w:rPr>
          <w:rFonts w:ascii="Calibri" w:hAnsi="Calibri" w:cs="Calibri"/>
        </w:rPr>
        <w:fldChar w:fldCharType="separate"/>
      </w:r>
      <w:r w:rsidR="002B0B0C" w:rsidRPr="00E8645A">
        <w:t xml:space="preserve">Figure </w:t>
      </w:r>
      <w:r w:rsidR="002B0B0C">
        <w:rPr>
          <w:noProof/>
        </w:rPr>
        <w:t>9</w:t>
      </w:r>
      <w:r w:rsidR="002B0B0C">
        <w:noBreakHyphen/>
      </w:r>
      <w:r w:rsidR="002B0B0C">
        <w:rPr>
          <w:noProof/>
        </w:rPr>
        <w:t>2</w:t>
      </w:r>
      <w:r w:rsidR="004E0F05">
        <w:rPr>
          <w:rFonts w:ascii="Calibri" w:hAnsi="Calibri" w:cs="Calibri"/>
        </w:rPr>
        <w:fldChar w:fldCharType="end"/>
      </w:r>
      <w:r w:rsidR="003F0710">
        <w:rPr>
          <w:rFonts w:ascii="Calibri" w:hAnsi="Calibri" w:cs="Calibri"/>
        </w:rPr>
        <w:t>.</w:t>
      </w:r>
    </w:p>
    <w:p w14:paraId="3F4B834E" w14:textId="77777777" w:rsidR="00BF63A5" w:rsidRPr="00BF63A5" w:rsidRDefault="00BF63A5" w:rsidP="00BF63A5">
      <w:pPr>
        <w:rPr>
          <w:rFonts w:ascii="Calibri" w:hAnsi="Calibri" w:cs="Calibri"/>
        </w:rPr>
      </w:pPr>
      <w:r w:rsidRPr="00BF63A5">
        <w:rPr>
          <w:rFonts w:ascii="Calibri" w:hAnsi="Calibri" w:cs="Calibri"/>
        </w:rPr>
        <w:t xml:space="preserve"> </w:t>
      </w:r>
    </w:p>
    <w:p w14:paraId="4EF911E4" w14:textId="6DA1BBD0" w:rsidR="00BF63A5" w:rsidRPr="00BF63A5" w:rsidRDefault="00652E9B" w:rsidP="00BF63A5">
      <w:pPr>
        <w:rPr>
          <w:rFonts w:ascii="Calibri" w:hAnsi="Calibri" w:cstheme="minorBidi"/>
        </w:rPr>
      </w:pPr>
      <w:r>
        <w:rPr>
          <w:noProof/>
          <w:lang w:eastAsia="en-AU"/>
        </w:rPr>
        <w:drawing>
          <wp:inline distT="0" distB="0" distL="0" distR="0" wp14:anchorId="4987F084" wp14:editId="36C45BA0">
            <wp:extent cx="5727700" cy="4295775"/>
            <wp:effectExtent l="0" t="0" r="635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44302767" w14:textId="30F11D72" w:rsidR="00BF63A5" w:rsidRDefault="0032594F" w:rsidP="0032594F">
      <w:pPr>
        <w:pStyle w:val="Caption"/>
        <w:rPr>
          <w:rFonts w:ascii="Calibri" w:hAnsi="Calibri" w:cs="Calibri"/>
        </w:rPr>
      </w:pPr>
      <w:bookmarkStart w:id="359" w:name="_Ref419732671"/>
      <w:bookmarkStart w:id="360" w:name="_Toc420571027"/>
      <w:bookmarkStart w:id="361" w:name="_Toc420656898"/>
      <w:bookmarkStart w:id="362" w:name="_Toc420656982"/>
      <w:r w:rsidRPr="00E8645A">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359"/>
      <w:r w:rsidRPr="00E8645A">
        <w:t xml:space="preserve">: </w:t>
      </w:r>
      <w:r w:rsidRPr="00E8645A">
        <w:rPr>
          <w:rFonts w:ascii="Calibri" w:hAnsi="Calibri" w:cs="Calibri"/>
        </w:rPr>
        <w:t>Prevalent and i</w:t>
      </w:r>
      <w:r w:rsidR="00BF63A5" w:rsidRPr="00E8645A">
        <w:rPr>
          <w:rFonts w:ascii="Calibri" w:hAnsi="Calibri" w:cs="Calibri"/>
        </w:rPr>
        <w:t xml:space="preserve">ncident </w:t>
      </w:r>
      <w:r w:rsidR="005415B1" w:rsidRPr="00E8645A">
        <w:rPr>
          <w:rFonts w:ascii="Calibri" w:hAnsi="Calibri" w:cs="Calibri"/>
        </w:rPr>
        <w:t>cases of diabetes, Surveys 1-6 (1973-78 cohort), Surveys 1-7 (1946-51 cohort)</w:t>
      </w:r>
      <w:r w:rsidR="00181639" w:rsidRPr="00E8645A">
        <w:rPr>
          <w:rFonts w:ascii="Calibri" w:hAnsi="Calibri" w:cs="Calibri"/>
        </w:rPr>
        <w:t>,</w:t>
      </w:r>
      <w:r w:rsidR="005415B1" w:rsidRPr="00E8645A">
        <w:rPr>
          <w:rFonts w:ascii="Calibri" w:hAnsi="Calibri" w:cs="Calibri"/>
        </w:rPr>
        <w:t xml:space="preserve"> and </w:t>
      </w:r>
      <w:r w:rsidR="00BF63A5" w:rsidRPr="00E8645A">
        <w:rPr>
          <w:rFonts w:ascii="Calibri" w:hAnsi="Calibri" w:cs="Calibri"/>
        </w:rPr>
        <w:t xml:space="preserve">Surveys 1-6, </w:t>
      </w:r>
      <w:r w:rsidR="003E75D8">
        <w:rPr>
          <w:rFonts w:ascii="Calibri" w:hAnsi="Calibri" w:cs="Calibri"/>
        </w:rPr>
        <w:t>(</w:t>
      </w:r>
      <w:r w:rsidR="00BF63A5" w:rsidRPr="00E8645A">
        <w:rPr>
          <w:rFonts w:ascii="Calibri" w:hAnsi="Calibri" w:cs="Calibri"/>
        </w:rPr>
        <w:t>1921-26 cohort).</w:t>
      </w:r>
      <w:bookmarkEnd w:id="360"/>
      <w:bookmarkEnd w:id="361"/>
      <w:bookmarkEnd w:id="362"/>
    </w:p>
    <w:p w14:paraId="720B367E" w14:textId="77777777" w:rsidR="003E62F6" w:rsidRDefault="003E62F6" w:rsidP="003E62F6"/>
    <w:p w14:paraId="06647084" w14:textId="080A965A" w:rsidR="00BF63A5" w:rsidRPr="00BF63A5" w:rsidRDefault="00BF63A5" w:rsidP="0039193A">
      <w:r w:rsidRPr="00BF63A5">
        <w:t>The highest incidence of diabetes was observed among the older women</w:t>
      </w:r>
      <w:r w:rsidR="00AE6506">
        <w:t xml:space="preserve"> with around 2-3</w:t>
      </w:r>
      <w:r w:rsidRPr="00BF63A5">
        <w:t xml:space="preserve">% of women reporting new onset of diabetes at each survey from Survey 2 to Survey </w:t>
      </w:r>
      <w:r w:rsidR="00715975">
        <w:t>6</w:t>
      </w:r>
      <w:r w:rsidR="00D24FB0" w:rsidRPr="00BF63A5">
        <w:t xml:space="preserve">, so </w:t>
      </w:r>
      <w:r w:rsidR="00D24FB0">
        <w:t xml:space="preserve">that the </w:t>
      </w:r>
      <w:r w:rsidR="00D24FB0" w:rsidRPr="00BF63A5">
        <w:t xml:space="preserve">prevalence of diabetes in the older women was </w:t>
      </w:r>
      <w:r w:rsidR="00715975" w:rsidRPr="007A09E0">
        <w:t xml:space="preserve">around </w:t>
      </w:r>
      <w:r w:rsidR="00995BB2">
        <w:t>16</w:t>
      </w:r>
      <w:r w:rsidR="00D24FB0" w:rsidRPr="007A09E0">
        <w:t>%</w:t>
      </w:r>
      <w:r w:rsidR="0039193A">
        <w:t xml:space="preserve"> by S</w:t>
      </w:r>
      <w:r w:rsidR="00D24FB0">
        <w:t>urvey 6</w:t>
      </w:r>
      <w:r w:rsidR="00D24FB0" w:rsidRPr="00BF63A5">
        <w:t>.</w:t>
      </w:r>
      <w:r w:rsidRPr="00BF63A5">
        <w:t xml:space="preserve"> </w:t>
      </w:r>
      <w:r w:rsidR="0076483D">
        <w:t>Incidence of diabetes was lower in the</w:t>
      </w:r>
      <w:r w:rsidRPr="00BF63A5">
        <w:t xml:space="preserve"> 1946-51 cohort in Surveys 2 and 3, but the rate of reporting of new cases began to increase at </w:t>
      </w:r>
      <w:r w:rsidR="00EB5580">
        <w:t>S</w:t>
      </w:r>
      <w:r w:rsidRPr="00BF63A5">
        <w:t>urvey 4, so that newly reported diabetes was 2.3% at Survey 7. Prevalence of diabetes in this cohort was 11.8%</w:t>
      </w:r>
      <w:r w:rsidR="00D24FB0">
        <w:t xml:space="preserve"> </w:t>
      </w:r>
      <w:r w:rsidR="00D24FB0" w:rsidRPr="00BF63A5">
        <w:t>by Survey 7</w:t>
      </w:r>
      <w:r w:rsidRPr="00BF63A5">
        <w:t xml:space="preserve">. </w:t>
      </w:r>
      <w:r w:rsidR="0076483D">
        <w:t xml:space="preserve">Incidence rates were lowest in the </w:t>
      </w:r>
      <w:r w:rsidRPr="00BF63A5">
        <w:t>1973-78 cohort</w:t>
      </w:r>
      <w:r w:rsidR="0076483D">
        <w:t xml:space="preserve">, who also had the </w:t>
      </w:r>
      <w:r w:rsidRPr="00BF63A5">
        <w:t>lowest prevalence of existing cases at Survey 1 when the women were aged 18-23 (less than 1%). By Survey 6, the prevalence of diabetes in this cohort was slightly more than 3%.</w:t>
      </w:r>
    </w:p>
    <w:p w14:paraId="1C916CDA" w14:textId="77777777" w:rsidR="0076483D" w:rsidRDefault="0076483D" w:rsidP="0076483D">
      <w:pPr>
        <w:spacing w:before="200"/>
        <w:outlineLvl w:val="1"/>
        <w:rPr>
          <w:rFonts w:ascii="Calibri" w:eastAsia="MS Gothic" w:hAnsi="Calibri" w:cs="Calibri"/>
          <w:b/>
          <w:bCs/>
          <w:sz w:val="26"/>
          <w:szCs w:val="26"/>
        </w:rPr>
      </w:pPr>
    </w:p>
    <w:p w14:paraId="563D201D" w14:textId="4CC07D6B" w:rsidR="00BF63A5" w:rsidRPr="00BF63A5" w:rsidRDefault="00BF63A5" w:rsidP="00A21FC0">
      <w:pPr>
        <w:numPr>
          <w:ilvl w:val="1"/>
          <w:numId w:val="4"/>
        </w:numPr>
        <w:tabs>
          <w:tab w:val="left" w:pos="709"/>
        </w:tabs>
        <w:spacing w:before="200"/>
        <w:ind w:left="0" w:firstLine="0"/>
        <w:outlineLvl w:val="1"/>
        <w:rPr>
          <w:rFonts w:ascii="Calibri" w:eastAsia="MS Gothic" w:hAnsi="Calibri" w:cs="Calibri"/>
          <w:b/>
          <w:bCs/>
          <w:sz w:val="26"/>
          <w:szCs w:val="26"/>
        </w:rPr>
      </w:pPr>
      <w:bookmarkStart w:id="363" w:name="_Toc426447389"/>
      <w:bookmarkStart w:id="364" w:name="_Toc426447802"/>
      <w:r w:rsidRPr="00BF63A5">
        <w:rPr>
          <w:rFonts w:ascii="Calibri" w:eastAsia="MS Gothic" w:hAnsi="Calibri" w:cs="Calibri"/>
          <w:b/>
          <w:bCs/>
          <w:sz w:val="26"/>
          <w:szCs w:val="26"/>
        </w:rPr>
        <w:lastRenderedPageBreak/>
        <w:t xml:space="preserve">Factors associated with </w:t>
      </w:r>
      <w:r w:rsidR="00F80AF1">
        <w:rPr>
          <w:rFonts w:ascii="Calibri" w:eastAsia="MS Gothic" w:hAnsi="Calibri" w:cs="Calibri"/>
          <w:b/>
          <w:bCs/>
          <w:sz w:val="26"/>
          <w:szCs w:val="26"/>
        </w:rPr>
        <w:t>d</w:t>
      </w:r>
      <w:r w:rsidRPr="00BF63A5">
        <w:rPr>
          <w:rFonts w:ascii="Calibri" w:eastAsia="MS Gothic" w:hAnsi="Calibri" w:cs="Calibri"/>
          <w:b/>
          <w:bCs/>
          <w:sz w:val="26"/>
          <w:szCs w:val="26"/>
        </w:rPr>
        <w:t>iabetes</w:t>
      </w:r>
      <w:bookmarkEnd w:id="363"/>
      <w:bookmarkEnd w:id="364"/>
      <w:r w:rsidRPr="00BF63A5">
        <w:rPr>
          <w:rFonts w:ascii="Calibri" w:eastAsia="MS Gothic" w:hAnsi="Calibri" w:cs="Calibri"/>
          <w:b/>
          <w:bCs/>
          <w:sz w:val="26"/>
          <w:szCs w:val="26"/>
        </w:rPr>
        <w:t xml:space="preserve"> </w:t>
      </w:r>
    </w:p>
    <w:p w14:paraId="0205E02A" w14:textId="77777777" w:rsidR="00BF63A5" w:rsidRPr="00BF63A5" w:rsidRDefault="00BF63A5" w:rsidP="00A21FC0">
      <w:pPr>
        <w:keepNext/>
        <w:keepLines/>
        <w:numPr>
          <w:ilvl w:val="2"/>
          <w:numId w:val="4"/>
        </w:numPr>
        <w:spacing w:before="200"/>
        <w:ind w:firstLine="709"/>
        <w:outlineLvl w:val="2"/>
        <w:rPr>
          <w:rFonts w:ascii="Times New Roman" w:eastAsia="MS Gothic" w:hAnsi="Times New Roman" w:cs="Times New Roman"/>
          <w:b/>
          <w:bCs/>
        </w:rPr>
      </w:pPr>
      <w:bookmarkStart w:id="365" w:name="_Toc426447390"/>
      <w:bookmarkStart w:id="366" w:name="_Toc426447803"/>
      <w:r w:rsidRPr="00BF63A5">
        <w:rPr>
          <w:rFonts w:ascii="Calibri" w:eastAsia="MS Gothic" w:hAnsi="Calibri" w:cs="Calibri"/>
          <w:b/>
          <w:bCs/>
        </w:rPr>
        <w:t>Area of residence</w:t>
      </w:r>
      <w:bookmarkEnd w:id="365"/>
      <w:bookmarkEnd w:id="366"/>
    </w:p>
    <w:p w14:paraId="367566C0" w14:textId="70AEFA8B" w:rsidR="00BF63A5" w:rsidRPr="00BF63A5" w:rsidRDefault="00652E9B" w:rsidP="00BF63A5">
      <w:pPr>
        <w:tabs>
          <w:tab w:val="left" w:pos="993"/>
        </w:tabs>
        <w:rPr>
          <w:rFonts w:ascii="Times New Roman" w:hAnsi="Times New Roman" w:cs="Times New Roman"/>
          <w:highlight w:val="green"/>
        </w:rPr>
      </w:pPr>
      <w:r>
        <w:rPr>
          <w:noProof/>
          <w:lang w:eastAsia="en-AU"/>
        </w:rPr>
        <w:drawing>
          <wp:inline distT="0" distB="0" distL="0" distR="0" wp14:anchorId="64A8FF28" wp14:editId="2C66298F">
            <wp:extent cx="4572000" cy="609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50F3B622" w14:textId="5743CD0F" w:rsidR="00BF63A5" w:rsidRPr="00BF63A5" w:rsidRDefault="0032594F" w:rsidP="0032594F">
      <w:pPr>
        <w:pStyle w:val="Caption"/>
        <w:rPr>
          <w:rFonts w:ascii="Times New Roman" w:hAnsi="Times New Roman" w:cs="Times New Roman"/>
          <w:b w:val="0"/>
          <w:bCs w:val="0"/>
        </w:rPr>
      </w:pPr>
      <w:bookmarkStart w:id="367" w:name="_Toc420571028"/>
      <w:bookmarkStart w:id="368" w:name="_Toc420656899"/>
      <w:bookmarkStart w:id="369" w:name="_Toc420656983"/>
      <w:r w:rsidRPr="00715975">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r w:rsidRPr="00715975">
        <w:t xml:space="preserve">: </w:t>
      </w:r>
      <w:r w:rsidR="00BF63A5" w:rsidRPr="00715975">
        <w:rPr>
          <w:rFonts w:ascii="Calibri" w:hAnsi="Calibri" w:cs="Calibri"/>
        </w:rPr>
        <w:t xml:space="preserve">Prevalent and incident cases of diabetes, </w:t>
      </w:r>
      <w:r w:rsidR="00912E2E" w:rsidRPr="00E8645A">
        <w:rPr>
          <w:rFonts w:ascii="Calibri" w:hAnsi="Calibri" w:cs="Calibri"/>
        </w:rPr>
        <w:t>Surveys 1-6 (1973-78 cohort), Surveys 1-7 (1946-51 cohort), and Surveys 1-6 (1921-26 cohort</w:t>
      </w:r>
      <w:r w:rsidR="00BF63A5" w:rsidRPr="00715975">
        <w:rPr>
          <w:rFonts w:ascii="Calibri" w:hAnsi="Calibri" w:cs="Calibri"/>
        </w:rPr>
        <w:t>)</w:t>
      </w:r>
      <w:r w:rsidR="00912E2E" w:rsidRPr="00715975">
        <w:rPr>
          <w:rFonts w:ascii="Calibri" w:hAnsi="Calibri" w:cs="Calibri"/>
        </w:rPr>
        <w:t>,</w:t>
      </w:r>
      <w:r w:rsidR="00BF63A5" w:rsidRPr="00715975">
        <w:rPr>
          <w:rFonts w:ascii="Calibri" w:hAnsi="Calibri" w:cs="Calibri"/>
        </w:rPr>
        <w:t xml:space="preserve"> according to area of residence at Survey 1.</w:t>
      </w:r>
      <w:bookmarkEnd w:id="367"/>
      <w:bookmarkEnd w:id="368"/>
      <w:bookmarkEnd w:id="369"/>
    </w:p>
    <w:p w14:paraId="309F13CA" w14:textId="00707AA5" w:rsidR="00BF63A5" w:rsidRPr="00BF63A5" w:rsidRDefault="00BF63A5" w:rsidP="00BF63A5">
      <w:pPr>
        <w:rPr>
          <w:rFonts w:ascii="Calibri" w:hAnsi="Calibri" w:cs="Calibri"/>
        </w:rPr>
      </w:pPr>
      <w:r w:rsidRPr="00BF63A5">
        <w:rPr>
          <w:rFonts w:ascii="Calibri" w:hAnsi="Calibri" w:cs="Calibri"/>
        </w:rPr>
        <w:t xml:space="preserve">Living in inner regional or outer regional areas was associated with the </w:t>
      </w:r>
      <w:r w:rsidR="00715975" w:rsidRPr="00BF63A5">
        <w:rPr>
          <w:rFonts w:ascii="Calibri" w:hAnsi="Calibri" w:cs="Calibri"/>
        </w:rPr>
        <w:t>highe</w:t>
      </w:r>
      <w:r w:rsidR="00715975">
        <w:rPr>
          <w:rFonts w:ascii="Calibri" w:hAnsi="Calibri" w:cs="Calibri"/>
        </w:rPr>
        <w:t>r</w:t>
      </w:r>
      <w:r w:rsidR="00715975" w:rsidRPr="00BF63A5">
        <w:rPr>
          <w:rFonts w:ascii="Calibri" w:hAnsi="Calibri" w:cs="Calibri"/>
        </w:rPr>
        <w:t xml:space="preserve"> </w:t>
      </w:r>
      <w:r w:rsidRPr="00BF63A5">
        <w:rPr>
          <w:rFonts w:ascii="Calibri" w:hAnsi="Calibri" w:cs="Calibri"/>
        </w:rPr>
        <w:t>prevalence and incidence of diabetes</w:t>
      </w:r>
      <w:r w:rsidR="00715975">
        <w:rPr>
          <w:rFonts w:ascii="Calibri" w:hAnsi="Calibri" w:cs="Calibri"/>
        </w:rPr>
        <w:t xml:space="preserve">. Older women in </w:t>
      </w:r>
      <w:r w:rsidR="00995BB2">
        <w:rPr>
          <w:rFonts w:ascii="Calibri" w:hAnsi="Calibri" w:cs="Calibri"/>
        </w:rPr>
        <w:t xml:space="preserve">remote </w:t>
      </w:r>
      <w:r w:rsidR="00715975">
        <w:rPr>
          <w:rFonts w:ascii="Calibri" w:hAnsi="Calibri" w:cs="Calibri"/>
        </w:rPr>
        <w:t xml:space="preserve">and </w:t>
      </w:r>
      <w:r w:rsidR="00995BB2">
        <w:rPr>
          <w:rFonts w:ascii="Calibri" w:hAnsi="Calibri" w:cs="Calibri"/>
        </w:rPr>
        <w:t xml:space="preserve">very </w:t>
      </w:r>
      <w:r w:rsidR="00715975">
        <w:rPr>
          <w:rFonts w:ascii="Calibri" w:hAnsi="Calibri" w:cs="Calibri"/>
        </w:rPr>
        <w:t xml:space="preserve">remote areas appear to have very high incidence rates in later surveys, but numbers of women in this group are small and these effects may be over-estimated. </w:t>
      </w:r>
      <w:r w:rsidRPr="00BF63A5">
        <w:rPr>
          <w:rFonts w:ascii="Calibri" w:hAnsi="Calibri" w:cs="Calibri"/>
        </w:rPr>
        <w:t xml:space="preserve"> </w:t>
      </w:r>
    </w:p>
    <w:p w14:paraId="61C6F343" w14:textId="77777777" w:rsidR="00BF63A5" w:rsidRPr="00BF63A5" w:rsidRDefault="00BF63A5" w:rsidP="00BF63A5">
      <w:pPr>
        <w:rPr>
          <w:rFonts w:ascii="Cambria" w:hAnsi="Cambria"/>
        </w:rPr>
      </w:pPr>
    </w:p>
    <w:p w14:paraId="286F4B1A" w14:textId="5ADE9347" w:rsidR="00BF63A5" w:rsidRPr="0079374E" w:rsidRDefault="001C3890" w:rsidP="00A21FC0">
      <w:pPr>
        <w:keepNext/>
        <w:keepLines/>
        <w:numPr>
          <w:ilvl w:val="2"/>
          <w:numId w:val="4"/>
        </w:numPr>
        <w:tabs>
          <w:tab w:val="num" w:pos="360"/>
        </w:tabs>
        <w:spacing w:before="200"/>
        <w:ind w:left="709" w:firstLine="0"/>
        <w:outlineLvl w:val="2"/>
        <w:rPr>
          <w:rFonts w:ascii="Times New Roman" w:eastAsia="MS Gothic" w:hAnsi="Times New Roman" w:cs="Times New Roman"/>
          <w:b/>
          <w:bCs/>
        </w:rPr>
      </w:pPr>
      <w:bookmarkStart w:id="370" w:name="_Toc426447391"/>
      <w:bookmarkStart w:id="371" w:name="_Toc426447804"/>
      <w:r>
        <w:rPr>
          <w:rFonts w:ascii="Calibri" w:eastAsia="MS Gothic" w:hAnsi="Calibri" w:cs="Calibri"/>
          <w:b/>
          <w:bCs/>
        </w:rPr>
        <w:lastRenderedPageBreak/>
        <w:t>Highest educational qualification</w:t>
      </w:r>
      <w:bookmarkEnd w:id="370"/>
      <w:bookmarkEnd w:id="371"/>
    </w:p>
    <w:p w14:paraId="40EE8031" w14:textId="77777777" w:rsidR="0079374E" w:rsidRPr="00995BB2" w:rsidRDefault="0079374E" w:rsidP="0079374E">
      <w:pPr>
        <w:keepNext/>
        <w:keepLines/>
        <w:spacing w:before="200"/>
        <w:ind w:left="709"/>
        <w:outlineLvl w:val="2"/>
        <w:rPr>
          <w:rFonts w:ascii="Times New Roman" w:eastAsia="MS Gothic" w:hAnsi="Times New Roman" w:cs="Times New Roman"/>
          <w:b/>
          <w:bCs/>
        </w:rPr>
      </w:pPr>
    </w:p>
    <w:p w14:paraId="50A0DE4A" w14:textId="03CE9A90" w:rsidR="00BF63A5" w:rsidRPr="00BF63A5" w:rsidRDefault="00652E9B" w:rsidP="00BF63A5">
      <w:pPr>
        <w:ind w:left="851"/>
        <w:rPr>
          <w:rFonts w:ascii="Times New Roman" w:hAnsi="Times New Roman" w:cs="Times New Roman"/>
        </w:rPr>
      </w:pPr>
      <w:r>
        <w:rPr>
          <w:noProof/>
          <w:lang w:eastAsia="en-AU"/>
        </w:rPr>
        <w:drawing>
          <wp:inline distT="0" distB="0" distL="0" distR="0" wp14:anchorId="3DD46815" wp14:editId="3529C57D">
            <wp:extent cx="4572000" cy="609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467C9F6A" w14:textId="5EEE90BF" w:rsidR="00BF63A5" w:rsidRPr="00BF63A5" w:rsidRDefault="0032594F" w:rsidP="0032594F">
      <w:pPr>
        <w:pStyle w:val="Caption"/>
        <w:rPr>
          <w:rFonts w:ascii="Times New Roman" w:hAnsi="Times New Roman" w:cs="Times New Roman"/>
        </w:rPr>
      </w:pPr>
      <w:bookmarkStart w:id="372" w:name="_Toc420571029"/>
      <w:bookmarkStart w:id="373" w:name="_Toc420656900"/>
      <w:bookmarkStart w:id="374" w:name="_Toc420656984"/>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r>
        <w:t xml:space="preserve">: </w:t>
      </w:r>
      <w:r w:rsidR="00912E2E" w:rsidRPr="00912E2E">
        <w:rPr>
          <w:rFonts w:ascii="Calibri" w:hAnsi="Calibri" w:cs="Calibri"/>
        </w:rPr>
        <w:t>Prevalent and incident cases of diabetes, Surveys 1-6 (1973-78 cohort), Surveys 1-7 (1946-51 cohort), and Surveys 1-6 (1921-26 cohort),</w:t>
      </w:r>
      <w:r w:rsidR="00BF63A5" w:rsidRPr="00912E2E">
        <w:rPr>
          <w:rFonts w:ascii="Calibri" w:hAnsi="Calibri" w:cs="Calibri"/>
        </w:rPr>
        <w:t xml:space="preserve"> according to highest educational qualification</w:t>
      </w:r>
      <w:r w:rsidR="00B642A2" w:rsidRPr="00912E2E">
        <w:rPr>
          <w:rFonts w:ascii="Calibri" w:hAnsi="Calibri" w:cs="Calibri"/>
        </w:rPr>
        <w:t xml:space="preserve"> at Survey 1</w:t>
      </w:r>
      <w:r w:rsidR="00BF63A5" w:rsidRPr="00BF63A5">
        <w:rPr>
          <w:rFonts w:ascii="Calibri" w:hAnsi="Calibri" w:cs="Calibri"/>
        </w:rPr>
        <w:t>.</w:t>
      </w:r>
      <w:bookmarkEnd w:id="372"/>
      <w:bookmarkEnd w:id="373"/>
      <w:bookmarkEnd w:id="374"/>
    </w:p>
    <w:p w14:paraId="35FC79E1" w14:textId="27DD7174" w:rsidR="00995BB2" w:rsidRDefault="00BF63A5" w:rsidP="00BF63A5">
      <w:pPr>
        <w:rPr>
          <w:rFonts w:ascii="Calibri" w:hAnsi="Calibri" w:cs="Calibri"/>
        </w:rPr>
      </w:pPr>
      <w:r w:rsidRPr="00BF63A5">
        <w:rPr>
          <w:rFonts w:ascii="Calibri" w:hAnsi="Calibri" w:cs="Calibri"/>
        </w:rPr>
        <w:t>Across all three cohorts, the prevalence of diabetes at Survey 1 was highest among women with less than Year 12 education</w:t>
      </w:r>
      <w:r w:rsidR="00715975">
        <w:rPr>
          <w:rFonts w:ascii="Calibri" w:hAnsi="Calibri" w:cs="Calibri"/>
        </w:rPr>
        <w:t xml:space="preserve">, and </w:t>
      </w:r>
      <w:r w:rsidRPr="00BF63A5">
        <w:rPr>
          <w:rFonts w:ascii="Calibri" w:hAnsi="Calibri" w:cs="Calibri"/>
        </w:rPr>
        <w:t xml:space="preserve">higher levels of education were generally associated with lower incidence. Among women in the 1921-26 cohort, the prevalence at Survey 1 ranged from less than 2% in the university-educated, </w:t>
      </w:r>
      <w:r w:rsidRPr="007A09E0">
        <w:rPr>
          <w:rFonts w:ascii="Calibri" w:hAnsi="Calibri" w:cs="Calibri"/>
        </w:rPr>
        <w:t xml:space="preserve">to </w:t>
      </w:r>
      <w:r w:rsidR="00715975" w:rsidRPr="007A09E0">
        <w:rPr>
          <w:rFonts w:ascii="Calibri" w:hAnsi="Calibri" w:cs="Calibri"/>
        </w:rPr>
        <w:t>6.2</w:t>
      </w:r>
      <w:r w:rsidRPr="007A09E0">
        <w:rPr>
          <w:rFonts w:ascii="Calibri" w:hAnsi="Calibri" w:cs="Calibri"/>
        </w:rPr>
        <w:t xml:space="preserve">% among women with less than Year 12 education. By Survey 6, </w:t>
      </w:r>
      <w:r w:rsidR="00715975" w:rsidRPr="007A09E0">
        <w:rPr>
          <w:rFonts w:ascii="Calibri" w:hAnsi="Calibri" w:cs="Calibri"/>
        </w:rPr>
        <w:t xml:space="preserve">prevalence </w:t>
      </w:r>
      <w:r w:rsidRPr="007A09E0">
        <w:rPr>
          <w:rFonts w:ascii="Calibri" w:hAnsi="Calibri" w:cs="Calibri"/>
        </w:rPr>
        <w:t xml:space="preserve">was </w:t>
      </w:r>
      <w:r w:rsidR="00715975" w:rsidRPr="007A09E0">
        <w:rPr>
          <w:rFonts w:ascii="Calibri" w:hAnsi="Calibri" w:cs="Calibri"/>
        </w:rPr>
        <w:t>lowest (</w:t>
      </w:r>
      <w:r w:rsidR="00995BB2">
        <w:rPr>
          <w:rFonts w:ascii="Calibri" w:hAnsi="Calibri" w:cs="Calibri"/>
        </w:rPr>
        <w:t>6.0</w:t>
      </w:r>
      <w:r w:rsidR="00715975" w:rsidRPr="007A09E0">
        <w:rPr>
          <w:rFonts w:ascii="Calibri" w:hAnsi="Calibri" w:cs="Calibri"/>
        </w:rPr>
        <w:t xml:space="preserve">%) </w:t>
      </w:r>
      <w:r w:rsidRPr="007A09E0">
        <w:rPr>
          <w:rFonts w:ascii="Calibri" w:hAnsi="Calibri" w:cs="Calibri"/>
        </w:rPr>
        <w:t xml:space="preserve">among women with a university education </w:t>
      </w:r>
      <w:r w:rsidR="00715975" w:rsidRPr="007A09E0">
        <w:rPr>
          <w:rFonts w:ascii="Calibri" w:hAnsi="Calibri" w:cs="Calibri"/>
        </w:rPr>
        <w:t>and highest (</w:t>
      </w:r>
      <w:r w:rsidR="00995BB2">
        <w:rPr>
          <w:rFonts w:ascii="Calibri" w:hAnsi="Calibri" w:cs="Calibri"/>
        </w:rPr>
        <w:t>9.8%</w:t>
      </w:r>
      <w:r w:rsidR="00715975" w:rsidRPr="007A09E0">
        <w:rPr>
          <w:rFonts w:ascii="Calibri" w:hAnsi="Calibri" w:cs="Calibri"/>
        </w:rPr>
        <w:t xml:space="preserve">) among those with less than </w:t>
      </w:r>
      <w:r w:rsidR="00CB4B54">
        <w:rPr>
          <w:rFonts w:ascii="Calibri" w:hAnsi="Calibri" w:cs="Calibri"/>
        </w:rPr>
        <w:t>Y</w:t>
      </w:r>
      <w:r w:rsidR="00715975" w:rsidRPr="007A09E0">
        <w:rPr>
          <w:rFonts w:ascii="Calibri" w:hAnsi="Calibri" w:cs="Calibri"/>
        </w:rPr>
        <w:t xml:space="preserve">ear 12 (or equivalent </w:t>
      </w:r>
      <w:r w:rsidR="00715975" w:rsidRPr="007A09E0">
        <w:rPr>
          <w:rFonts w:ascii="Calibri" w:hAnsi="Calibri" w:cs="Calibri"/>
        </w:rPr>
        <w:lastRenderedPageBreak/>
        <w:t>for this cohort)</w:t>
      </w:r>
      <w:r w:rsidRPr="007A09E0">
        <w:rPr>
          <w:rFonts w:ascii="Calibri" w:hAnsi="Calibri" w:cs="Calibri"/>
        </w:rPr>
        <w:t>. By Survey 7</w:t>
      </w:r>
      <w:r w:rsidR="00A25C3B" w:rsidRPr="007A09E0">
        <w:rPr>
          <w:rFonts w:ascii="Calibri" w:hAnsi="Calibri" w:cs="Calibri"/>
        </w:rPr>
        <w:t xml:space="preserve"> of the 1946-51 cohort</w:t>
      </w:r>
      <w:r w:rsidRPr="007A09E0">
        <w:rPr>
          <w:rFonts w:ascii="Calibri" w:hAnsi="Calibri" w:cs="Calibri"/>
        </w:rPr>
        <w:t>, 14% of the women</w:t>
      </w:r>
      <w:r w:rsidRPr="00BF63A5">
        <w:rPr>
          <w:rFonts w:ascii="Calibri" w:hAnsi="Calibri" w:cs="Calibri"/>
        </w:rPr>
        <w:t xml:space="preserve"> with less than </w:t>
      </w:r>
      <w:r w:rsidR="00827763">
        <w:rPr>
          <w:rFonts w:ascii="Calibri" w:hAnsi="Calibri" w:cs="Calibri"/>
        </w:rPr>
        <w:t>Y</w:t>
      </w:r>
      <w:r w:rsidRPr="00BF63A5">
        <w:rPr>
          <w:rFonts w:ascii="Calibri" w:hAnsi="Calibri" w:cs="Calibri"/>
        </w:rPr>
        <w:t xml:space="preserve">ear 12 education reported a diagnosis of diabetes, compared with 11% who had achieved </w:t>
      </w:r>
      <w:r w:rsidR="00827763">
        <w:rPr>
          <w:rFonts w:ascii="Calibri" w:hAnsi="Calibri" w:cs="Calibri"/>
        </w:rPr>
        <w:t>Y</w:t>
      </w:r>
      <w:r w:rsidRPr="00BF63A5">
        <w:rPr>
          <w:rFonts w:ascii="Calibri" w:hAnsi="Calibri" w:cs="Calibri"/>
        </w:rPr>
        <w:t xml:space="preserve">ear 12, 9% with a certificate or diploma and 8% with a university degree. Among the 1973-78 cohort the relationship between education and diabetes was less clear, although those women who had less than </w:t>
      </w:r>
      <w:r w:rsidR="00827763">
        <w:rPr>
          <w:rFonts w:ascii="Calibri" w:hAnsi="Calibri" w:cs="Calibri"/>
        </w:rPr>
        <w:t>Y</w:t>
      </w:r>
      <w:r w:rsidRPr="00BF63A5">
        <w:rPr>
          <w:rFonts w:ascii="Calibri" w:hAnsi="Calibri" w:cs="Calibri"/>
        </w:rPr>
        <w:t xml:space="preserve">ear 12 education by Survey 6 had the highest prevalence and incidence of diabetes (7%), which was consistent with the two older cohorts. </w:t>
      </w:r>
    </w:p>
    <w:p w14:paraId="5FF12392" w14:textId="18B89DB6" w:rsidR="0079374E" w:rsidRDefault="0079374E">
      <w:pPr>
        <w:spacing w:before="0" w:after="0" w:line="240" w:lineRule="auto"/>
        <w:jc w:val="left"/>
        <w:rPr>
          <w:rFonts w:ascii="Calibri" w:hAnsi="Calibri" w:cs="Calibri"/>
        </w:rPr>
      </w:pPr>
      <w:r>
        <w:rPr>
          <w:rFonts w:ascii="Calibri" w:hAnsi="Calibri" w:cs="Calibri"/>
        </w:rPr>
        <w:br w:type="page"/>
      </w:r>
    </w:p>
    <w:p w14:paraId="31DC7472" w14:textId="041CCA0D" w:rsidR="00BF63A5" w:rsidRDefault="00912E2E" w:rsidP="00F86CDC">
      <w:pPr>
        <w:pStyle w:val="Heading3"/>
      </w:pPr>
      <w:bookmarkStart w:id="375" w:name="_Toc426447392"/>
      <w:bookmarkStart w:id="376" w:name="_Toc426447805"/>
      <w:r>
        <w:lastRenderedPageBreak/>
        <w:t xml:space="preserve">Difficulty </w:t>
      </w:r>
      <w:r w:rsidR="00C446F0">
        <w:t>m</w:t>
      </w:r>
      <w:r>
        <w:t xml:space="preserve">anaging on </w:t>
      </w:r>
      <w:r w:rsidR="00C446F0">
        <w:t>i</w:t>
      </w:r>
      <w:r w:rsidR="00BF63A5" w:rsidRPr="00BF63A5">
        <w:t>ncome</w:t>
      </w:r>
      <w:bookmarkEnd w:id="375"/>
      <w:bookmarkEnd w:id="376"/>
    </w:p>
    <w:p w14:paraId="716C0CBB" w14:textId="280C47BA" w:rsidR="00BF63A5" w:rsidRPr="00BF63A5" w:rsidRDefault="00652E9B" w:rsidP="00BF63A5">
      <w:pPr>
        <w:rPr>
          <w:rFonts w:ascii="Times New Roman" w:hAnsi="Times New Roman" w:cs="Times New Roman"/>
        </w:rPr>
      </w:pPr>
      <w:r>
        <w:rPr>
          <w:noProof/>
          <w:lang w:eastAsia="en-AU"/>
        </w:rPr>
        <w:drawing>
          <wp:inline distT="0" distB="0" distL="0" distR="0" wp14:anchorId="4EC6257C" wp14:editId="58A233ED">
            <wp:extent cx="4572000" cy="609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5677AB7F" w14:textId="6A4A1534" w:rsidR="00BF63A5" w:rsidRPr="00BF63A5" w:rsidRDefault="0032594F" w:rsidP="0032594F">
      <w:pPr>
        <w:pStyle w:val="Caption"/>
        <w:rPr>
          <w:rFonts w:ascii="Times New Roman" w:hAnsi="Times New Roman" w:cs="Times New Roman"/>
          <w:b w:val="0"/>
          <w:bCs w:val="0"/>
        </w:rPr>
      </w:pPr>
      <w:bookmarkStart w:id="377" w:name="_Toc420571030"/>
      <w:bookmarkStart w:id="378" w:name="_Toc420656901"/>
      <w:bookmarkStart w:id="379" w:name="_Toc420656985"/>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r>
        <w:t xml:space="preserve">: </w:t>
      </w:r>
      <w:r w:rsidR="005F0F05" w:rsidRPr="00912E2E">
        <w:rPr>
          <w:rFonts w:ascii="Calibri" w:hAnsi="Calibri" w:cs="Calibri"/>
        </w:rPr>
        <w:t xml:space="preserve">Prevalent and incident cases of diabetes, Surveys 1-6 (1973-78 cohort), Surveys 1-7 (1946-51 cohort), and Surveys 1-6 (1921-26 cohort), </w:t>
      </w:r>
      <w:r w:rsidR="00BF63A5" w:rsidRPr="00BF63A5">
        <w:rPr>
          <w:rFonts w:ascii="Calibri" w:hAnsi="Calibri" w:cs="Calibri"/>
        </w:rPr>
        <w:t>according to difficulty managing on income</w:t>
      </w:r>
      <w:r w:rsidR="00B642A2">
        <w:rPr>
          <w:rFonts w:ascii="Calibri" w:hAnsi="Calibri" w:cs="Calibri"/>
        </w:rPr>
        <w:t xml:space="preserve"> at Survey 1</w:t>
      </w:r>
      <w:r w:rsidR="00BF63A5" w:rsidRPr="00BF63A5">
        <w:rPr>
          <w:rFonts w:ascii="Calibri" w:hAnsi="Calibri" w:cs="Calibri"/>
        </w:rPr>
        <w:t>.</w:t>
      </w:r>
      <w:bookmarkEnd w:id="377"/>
      <w:bookmarkEnd w:id="378"/>
      <w:bookmarkEnd w:id="379"/>
      <w:r w:rsidR="00BF63A5" w:rsidRPr="00BF63A5">
        <w:rPr>
          <w:rFonts w:ascii="Calibri" w:hAnsi="Calibri" w:cs="Calibri"/>
        </w:rPr>
        <w:t xml:space="preserve"> </w:t>
      </w:r>
    </w:p>
    <w:p w14:paraId="647A7F0D" w14:textId="4EDFE72C" w:rsidR="00A25C3B" w:rsidRDefault="00BF63A5" w:rsidP="00995BB2">
      <w:pPr>
        <w:spacing w:after="240"/>
        <w:rPr>
          <w:rFonts w:ascii="Calibri" w:hAnsi="Calibri" w:cs="Calibri"/>
        </w:rPr>
      </w:pPr>
      <w:r w:rsidRPr="00BF63A5">
        <w:rPr>
          <w:rFonts w:ascii="Calibri" w:hAnsi="Calibri" w:cs="Calibri"/>
        </w:rPr>
        <w:t xml:space="preserve">The effect of income was apparent in the three cohorts, with those who reported that managing on income was “difficult sometimes”, “difficult always” and “impossible” more likely to report diabetes at Survey 1. This trend continued over time across all surveys and cohorts, </w:t>
      </w:r>
      <w:r w:rsidR="00A25C3B">
        <w:rPr>
          <w:rFonts w:ascii="Calibri" w:hAnsi="Calibri" w:cs="Calibri"/>
        </w:rPr>
        <w:t>with higher</w:t>
      </w:r>
      <w:r w:rsidRPr="00BF63A5">
        <w:rPr>
          <w:rFonts w:ascii="Calibri" w:hAnsi="Calibri" w:cs="Calibri"/>
        </w:rPr>
        <w:t xml:space="preserve"> incidence of diabetes between Survey 2 and Survey 6 (1973-78 and 1921-26 cohorts) and Survey 2 and Survey 7 (1946-51 cohort) among women who reported difficulty managing on income.</w:t>
      </w:r>
      <w:r w:rsidR="003D6D14">
        <w:rPr>
          <w:rFonts w:ascii="Calibri" w:hAnsi="Calibri" w:cs="Calibri"/>
        </w:rPr>
        <w:t xml:space="preserve"> It</w:t>
      </w:r>
      <w:r w:rsidR="00A25C3B">
        <w:rPr>
          <w:rFonts w:ascii="Calibri" w:hAnsi="Calibri" w:cs="Calibri"/>
        </w:rPr>
        <w:t xml:space="preserve"> should be noted that few women in the older cohort </w:t>
      </w:r>
      <w:r w:rsidR="00A25C3B">
        <w:rPr>
          <w:rFonts w:ascii="Calibri" w:hAnsi="Calibri" w:cs="Calibri"/>
        </w:rPr>
        <w:lastRenderedPageBreak/>
        <w:t>reported managing on income was impossible, so the estimates for women in this category are less precise.</w:t>
      </w:r>
    </w:p>
    <w:p w14:paraId="21019131" w14:textId="77777777" w:rsidR="00651FDA" w:rsidRPr="00651FDA" w:rsidRDefault="00651FDA" w:rsidP="00651FDA">
      <w:pPr>
        <w:pStyle w:val="Heading3"/>
        <w:numPr>
          <w:ilvl w:val="2"/>
          <w:numId w:val="34"/>
        </w:numPr>
        <w:tabs>
          <w:tab w:val="num" w:pos="360"/>
        </w:tabs>
        <w:rPr>
          <w:rFonts w:ascii="Times New Roman" w:hAnsi="Times New Roman" w:cs="Times New Roman"/>
        </w:rPr>
      </w:pPr>
      <w:bookmarkStart w:id="380" w:name="_Toc426447393"/>
      <w:bookmarkStart w:id="381" w:name="_Toc426447806"/>
      <w:r w:rsidRPr="00651FDA">
        <w:t>Body Mass Index</w:t>
      </w:r>
      <w:bookmarkEnd w:id="380"/>
      <w:bookmarkEnd w:id="381"/>
    </w:p>
    <w:p w14:paraId="542BD413" w14:textId="77777777" w:rsidR="00651FDA" w:rsidRPr="00BF63A5" w:rsidRDefault="00651FDA" w:rsidP="00651FDA">
      <w:pPr>
        <w:rPr>
          <w:rFonts w:ascii="Cambria" w:hAnsi="Cambria"/>
        </w:rPr>
      </w:pPr>
      <w:r w:rsidRPr="00BF63A5">
        <w:rPr>
          <w:rFonts w:ascii="Calibri" w:hAnsi="Calibri" w:cs="Calibri"/>
        </w:rPr>
        <w:t xml:space="preserve"> </w:t>
      </w:r>
      <w:r>
        <w:rPr>
          <w:noProof/>
          <w:lang w:eastAsia="en-AU"/>
        </w:rPr>
        <w:drawing>
          <wp:inline distT="0" distB="0" distL="0" distR="0" wp14:anchorId="7CE1635A" wp14:editId="6DAD5D57">
            <wp:extent cx="4572000" cy="609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3073BD7C" w14:textId="60A48ED5" w:rsidR="00651FDA" w:rsidRPr="00BF63A5" w:rsidRDefault="00651FDA" w:rsidP="00651FDA">
      <w:pPr>
        <w:pStyle w:val="Caption"/>
        <w:rPr>
          <w:rFonts w:ascii="Calibri" w:hAnsi="Calibri" w:cs="Calibri"/>
        </w:rPr>
      </w:pPr>
      <w:bookmarkStart w:id="382" w:name="_Ref420508126"/>
      <w:bookmarkStart w:id="383" w:name="_Toc420571031"/>
      <w:bookmarkStart w:id="384" w:name="_Toc420656902"/>
      <w:bookmarkStart w:id="385" w:name="_Toc420656986"/>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6</w:t>
      </w:r>
      <w:r w:rsidR="003274F4">
        <w:rPr>
          <w:noProof/>
        </w:rPr>
        <w:fldChar w:fldCharType="end"/>
      </w:r>
      <w:bookmarkEnd w:id="382"/>
      <w:r>
        <w:t xml:space="preserve">: </w:t>
      </w:r>
      <w:r w:rsidRPr="00912E2E">
        <w:rPr>
          <w:rFonts w:ascii="Calibri" w:hAnsi="Calibri" w:cs="Calibri"/>
        </w:rPr>
        <w:t>Prevalent and incident cases of diabetes, Surveys 1-6 (1973-78 cohort), Surveys 1-7 (1946-51 cohort), and Surveys 1-6 (1921-26 cohort),</w:t>
      </w:r>
      <w:r w:rsidRPr="00BF63A5">
        <w:rPr>
          <w:rFonts w:ascii="Calibri" w:hAnsi="Calibri" w:cs="Calibri"/>
        </w:rPr>
        <w:t xml:space="preserve"> according to BMI category</w:t>
      </w:r>
      <w:r>
        <w:rPr>
          <w:rFonts w:ascii="Calibri" w:hAnsi="Calibri" w:cs="Calibri"/>
        </w:rPr>
        <w:t xml:space="preserve"> at Survey 1</w:t>
      </w:r>
      <w:r w:rsidRPr="00BF63A5">
        <w:rPr>
          <w:rFonts w:ascii="Calibri" w:hAnsi="Calibri" w:cs="Calibri"/>
        </w:rPr>
        <w:t>.</w:t>
      </w:r>
      <w:bookmarkEnd w:id="383"/>
      <w:bookmarkEnd w:id="384"/>
      <w:bookmarkEnd w:id="385"/>
    </w:p>
    <w:p w14:paraId="63391D0E" w14:textId="54190A7A" w:rsidR="00651FDA" w:rsidRPr="00A8160D" w:rsidRDefault="00651FDA" w:rsidP="00651FDA">
      <w:r w:rsidRPr="00995BB2">
        <w:t xml:space="preserve">Body Mass Index </w:t>
      </w:r>
      <w:r>
        <w:t xml:space="preserve">(BMI) </w:t>
      </w:r>
      <w:r w:rsidRPr="00995BB2">
        <w:t xml:space="preserve">in the overweight or obese categories is one of the strongest risk factors for diabetes. As shown in </w:t>
      </w:r>
      <w:r w:rsidR="0079374E">
        <w:fldChar w:fldCharType="begin"/>
      </w:r>
      <w:r w:rsidR="0079374E">
        <w:instrText xml:space="preserve"> REF _Ref420508126 \h </w:instrText>
      </w:r>
      <w:r w:rsidR="0079374E">
        <w:fldChar w:fldCharType="separate"/>
      </w:r>
      <w:r w:rsidR="002B0B0C">
        <w:t xml:space="preserve">Figure </w:t>
      </w:r>
      <w:r w:rsidR="002B0B0C">
        <w:rPr>
          <w:noProof/>
        </w:rPr>
        <w:t>9</w:t>
      </w:r>
      <w:r w:rsidR="002B0B0C">
        <w:noBreakHyphen/>
      </w:r>
      <w:r w:rsidR="002B0B0C">
        <w:rPr>
          <w:noProof/>
        </w:rPr>
        <w:t>6</w:t>
      </w:r>
      <w:r w:rsidR="0079374E">
        <w:fldChar w:fldCharType="end"/>
      </w:r>
      <w:r w:rsidRPr="00995BB2">
        <w:t xml:space="preserve">, BMI in the obese range was strongly associated with higher prevalence and incidence of diabetes in all three cohorts.  In 2010, ALSWH research led by Dr Jannique van Uffelen confirmed the consistent associations between </w:t>
      </w:r>
      <w:r w:rsidRPr="00995BB2">
        <w:lastRenderedPageBreak/>
        <w:t>increasing BMI and increasing incidence and prevalence of diabetes in the older cohort. The prevalence of diabetes ranged from 6% to 13% in women in the healthy BMI range, whereas it ranged from 20% to more than 30% in women with a BMI ≥30kg/m</w:t>
      </w:r>
      <w:r w:rsidRPr="00995BB2">
        <w:rPr>
          <w:vertAlign w:val="superscript"/>
        </w:rPr>
        <w:t>2</w:t>
      </w:r>
      <w:r w:rsidRPr="00995BB2">
        <w:t xml:space="preserve"> </w:t>
      </w:r>
      <w:r w:rsidRPr="00995BB2">
        <w:fldChar w:fldCharType="begin">
          <w:fldData xml:space="preserve">PEVuZE5vdGU+PENpdGU+PEF1dGhvcj52YW48L0F1dGhvcj48WWVhcj4yMDEwPC9ZZWFyPjxSZWNO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==
</w:fldData>
        </w:fldChar>
      </w:r>
      <w:r w:rsidR="00824739">
        <w:instrText xml:space="preserve"> ADDIN EN.CITE </w:instrText>
      </w:r>
      <w:r w:rsidR="00824739">
        <w:fldChar w:fldCharType="begin">
          <w:fldData xml:space="preserve">PEVuZE5vdGU+PENpdGU+PEF1dGhvcj52YW48L0F1dGhvcj48WWVhcj4yMDEwPC9ZZWFyPjxSZWNO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==
</w:fldData>
        </w:fldChar>
      </w:r>
      <w:r w:rsidR="00824739">
        <w:instrText xml:space="preserve"> ADDIN EN.CITE.DATA </w:instrText>
      </w:r>
      <w:r w:rsidR="00824739">
        <w:fldChar w:fldCharType="end"/>
      </w:r>
      <w:r w:rsidRPr="00995BB2">
        <w:fldChar w:fldCharType="separate"/>
      </w:r>
      <w:r w:rsidRPr="00995BB2">
        <w:rPr>
          <w:noProof/>
        </w:rPr>
        <w:t>(</w:t>
      </w:r>
      <w:hyperlink w:anchor="_ENREF_97" w:tooltip="van Uffelen, 2010 #102" w:history="1">
        <w:r w:rsidR="002139DB" w:rsidRPr="00995BB2">
          <w:rPr>
            <w:noProof/>
          </w:rPr>
          <w:t>van Uffelen et al., 2010</w:t>
        </w:r>
      </w:hyperlink>
      <w:r w:rsidRPr="00995BB2">
        <w:rPr>
          <w:noProof/>
        </w:rPr>
        <w:t>)</w:t>
      </w:r>
      <w:r w:rsidRPr="00995BB2">
        <w:fldChar w:fldCharType="end"/>
      </w:r>
      <w:r>
        <w:t>.</w:t>
      </w:r>
    </w:p>
    <w:p w14:paraId="5D2D7A8F" w14:textId="77777777" w:rsidR="0079374E" w:rsidRDefault="0079374E" w:rsidP="00651FDA">
      <w:pPr>
        <w:rPr>
          <w:lang w:val="en-US"/>
        </w:rPr>
      </w:pPr>
    </w:p>
    <w:p w14:paraId="5EA26F8F" w14:textId="0C16CB85" w:rsidR="00651FDA" w:rsidRPr="00BF63A5" w:rsidRDefault="00651FDA" w:rsidP="00651FDA">
      <w:pPr>
        <w:rPr>
          <w:lang w:val="en-US"/>
        </w:rPr>
      </w:pPr>
      <w:r>
        <w:rPr>
          <w:lang w:val="en-US"/>
        </w:rPr>
        <w:t xml:space="preserve">In 2007, ALSWH researchers </w:t>
      </w:r>
      <w:r w:rsidRPr="003D6D14">
        <w:rPr>
          <w:lang w:val="en-US"/>
        </w:rPr>
        <w:t>(Brown, Hockey and Dobson)</w:t>
      </w:r>
      <w:r w:rsidRPr="00BF63A5">
        <w:rPr>
          <w:lang w:val="en-US"/>
        </w:rPr>
        <w:t xml:space="preserve"> used data from eight years’ follow-up of middle-aged women in the Australian Longitudinal Study on Women’s Health to e</w:t>
      </w:r>
      <w:r w:rsidRPr="00995BB2">
        <w:rPr>
          <w:lang w:val="en-US"/>
        </w:rPr>
        <w:t xml:space="preserve">stimate the reductions in incidence of diabetes that would result if the BMI distribution were shifted to the left in various ways.  Models were developed based on the work of Geoffrey Rose </w:t>
      </w:r>
      <w:r w:rsidRPr="00995BB2">
        <w:rPr>
          <w:lang w:val="en-US"/>
        </w:rPr>
        <w:fldChar w:fldCharType="begin"/>
      </w:r>
      <w:r w:rsidRPr="00995BB2">
        <w:rPr>
          <w:lang w:val="en-US"/>
        </w:rPr>
        <w:instrText xml:space="preserve"> ADDIN EN.CITE &lt;EndNote&gt;&lt;Cite&gt;&lt;Author&gt;Rose&lt;/Author&gt;&lt;Year&gt;1992 &lt;/Year&gt;&lt;RecNum&gt;110&lt;/RecNum&gt;&lt;DisplayText&gt;(Rose, 1992)&lt;/DisplayText&gt;&lt;record&gt;&lt;rec-number&gt;110&lt;/rec-number&gt;&lt;foreign-keys&gt;&lt;key app="EN" db-id="pwrrwxdaa2200me0xfkxz5fnzstf9pwaf9vt"&gt;110&lt;/key&gt;&lt;/foreign-keys&gt;&lt;ref-type name="Book"&gt;6&lt;/ref-type&gt;&lt;contributors&gt;&lt;authors&gt;&lt;author&gt;Rose, G.&lt;/author&gt;&lt;/authors&gt;&lt;/contributors&gt;&lt;titles&gt;&lt;title&gt;The Strategy of Preventive Medicine&lt;/title&gt;&lt;/titles&gt;&lt;dates&gt;&lt;year&gt;1992&lt;/year&gt;&lt;/dates&gt;&lt;pub-location&gt;Oxford&lt;/pub-location&gt;&lt;publisher&gt;Oxford University Press&lt;/publisher&gt;&lt;urls&gt;&lt;/urls&gt;&lt;/record&gt;&lt;/Cite&gt;&lt;/EndNote&gt;</w:instrText>
      </w:r>
      <w:r w:rsidRPr="00995BB2">
        <w:rPr>
          <w:lang w:val="en-US"/>
        </w:rPr>
        <w:fldChar w:fldCharType="separate"/>
      </w:r>
      <w:r w:rsidRPr="00995BB2">
        <w:rPr>
          <w:noProof/>
          <w:lang w:val="en-US"/>
        </w:rPr>
        <w:t>(</w:t>
      </w:r>
      <w:hyperlink w:anchor="_ENREF_81" w:tooltip="Rose, 1992 #110" w:history="1">
        <w:r w:rsidR="002139DB" w:rsidRPr="00995BB2">
          <w:rPr>
            <w:noProof/>
            <w:lang w:val="en-US"/>
          </w:rPr>
          <w:t>Rose, 1992</w:t>
        </w:r>
      </w:hyperlink>
      <w:r w:rsidRPr="00995BB2">
        <w:rPr>
          <w:noProof/>
          <w:lang w:val="en-US"/>
        </w:rPr>
        <w:t>)</w:t>
      </w:r>
      <w:r w:rsidRPr="00995BB2">
        <w:rPr>
          <w:lang w:val="en-US"/>
        </w:rPr>
        <w:fldChar w:fldCharType="end"/>
      </w:r>
      <w:r w:rsidRPr="00995BB2">
        <w:rPr>
          <w:lang w:val="en-US"/>
        </w:rPr>
        <w:t>, who prop</w:t>
      </w:r>
      <w:r>
        <w:rPr>
          <w:lang w:val="en-US"/>
        </w:rPr>
        <w:t xml:space="preserve">osed that the </w:t>
      </w:r>
      <w:r w:rsidRPr="00BF63A5">
        <w:rPr>
          <w:lang w:val="en-US"/>
        </w:rPr>
        <w:t>impact o</w:t>
      </w:r>
      <w:r>
        <w:rPr>
          <w:lang w:val="en-US"/>
        </w:rPr>
        <w:t xml:space="preserve">f risk factors on </w:t>
      </w:r>
      <w:r w:rsidRPr="00BF63A5">
        <w:rPr>
          <w:lang w:val="en-US"/>
        </w:rPr>
        <w:t>disease at the population level</w:t>
      </w:r>
      <w:r>
        <w:rPr>
          <w:lang w:val="en-US"/>
        </w:rPr>
        <w:t xml:space="preserve"> varies according to whether a ‘high risk’ or whole population approach is taken. </w:t>
      </w:r>
      <w:r w:rsidRPr="00BF63A5">
        <w:rPr>
          <w:lang w:val="en-US"/>
        </w:rPr>
        <w:t>Although this principle is well documented for conditions like hypertension, which ha</w:t>
      </w:r>
      <w:r>
        <w:rPr>
          <w:lang w:val="en-US"/>
        </w:rPr>
        <w:t>s</w:t>
      </w:r>
      <w:r w:rsidRPr="00BF63A5">
        <w:rPr>
          <w:lang w:val="en-US"/>
        </w:rPr>
        <w:t xml:space="preserve"> a relatively direct or linear relationship with risk factors such as body mass index (BMI), </w:t>
      </w:r>
      <w:r>
        <w:rPr>
          <w:lang w:val="en-US"/>
        </w:rPr>
        <w:t xml:space="preserve">it has not been examined for health problems like diabetes, where the </w:t>
      </w:r>
      <w:r w:rsidRPr="00BF63A5">
        <w:rPr>
          <w:lang w:val="en-US"/>
        </w:rPr>
        <w:t xml:space="preserve">incidence </w:t>
      </w:r>
      <w:r>
        <w:rPr>
          <w:lang w:val="en-US"/>
        </w:rPr>
        <w:t xml:space="preserve">is exponentially greater in </w:t>
      </w:r>
      <w:r w:rsidRPr="00BF63A5">
        <w:rPr>
          <w:lang w:val="en-US"/>
        </w:rPr>
        <w:t xml:space="preserve">people who are in the overweight and obese categories of BMI. </w:t>
      </w:r>
    </w:p>
    <w:p w14:paraId="34C39B4A" w14:textId="77777777" w:rsidR="0079374E" w:rsidRDefault="0079374E" w:rsidP="00651FDA">
      <w:pPr>
        <w:rPr>
          <w:lang w:val="en-US"/>
        </w:rPr>
      </w:pPr>
    </w:p>
    <w:p w14:paraId="189EA907" w14:textId="7F28D2B6" w:rsidR="00651FDA" w:rsidRPr="00BF63A5" w:rsidRDefault="00651FDA" w:rsidP="00651FDA">
      <w:pPr>
        <w:rPr>
          <w:rFonts w:ascii="Cambria" w:hAnsi="Cambria"/>
        </w:rPr>
      </w:pPr>
      <w:r>
        <w:rPr>
          <w:lang w:val="en-US"/>
        </w:rPr>
        <w:t xml:space="preserve">The ALSWH data showed that, </w:t>
      </w:r>
      <w:r w:rsidRPr="00BF63A5">
        <w:rPr>
          <w:lang w:val="en-US"/>
        </w:rPr>
        <w:t xml:space="preserve">if all women with BMI over 24 reduced BMI by 2 points (approximately 5.5 kg), </w:t>
      </w:r>
      <w:r>
        <w:rPr>
          <w:lang w:val="en-US"/>
        </w:rPr>
        <w:t xml:space="preserve">the </w:t>
      </w:r>
      <w:r w:rsidRPr="00BF63A5">
        <w:rPr>
          <w:lang w:val="en-US"/>
        </w:rPr>
        <w:t>incidence of diabetes would be reduced by 23%.  Assumin</w:t>
      </w:r>
      <w:r>
        <w:rPr>
          <w:lang w:val="en-US"/>
        </w:rPr>
        <w:t xml:space="preserve">g that each kilogram of stored </w:t>
      </w:r>
      <w:r w:rsidRPr="00BF63A5">
        <w:rPr>
          <w:lang w:val="en-US"/>
        </w:rPr>
        <w:t>fat is equivalent to 7000 kcals (29</w:t>
      </w:r>
      <w:r>
        <w:rPr>
          <w:lang w:val="en-US"/>
        </w:rPr>
        <w:t>,</w:t>
      </w:r>
      <w:r w:rsidRPr="00BF63A5">
        <w:rPr>
          <w:lang w:val="en-US"/>
        </w:rPr>
        <w:t xml:space="preserve">400 kJ), and that this energy is converted with an efficiency of 50%, then closing the “energy gap” by 200 kcals </w:t>
      </w:r>
      <w:r>
        <w:rPr>
          <w:lang w:val="en-US"/>
        </w:rPr>
        <w:t xml:space="preserve">(840kJ) </w:t>
      </w:r>
      <w:r w:rsidRPr="00BF63A5">
        <w:rPr>
          <w:lang w:val="en-US"/>
        </w:rPr>
        <w:t xml:space="preserve">per day </w:t>
      </w:r>
      <w:r>
        <w:rPr>
          <w:lang w:val="en-US"/>
        </w:rPr>
        <w:t xml:space="preserve">(for example </w:t>
      </w:r>
      <w:r w:rsidRPr="00BF63A5">
        <w:rPr>
          <w:lang w:val="en-US"/>
        </w:rPr>
        <w:t>through an additional 20 minutes or 2000 steps</w:t>
      </w:r>
      <w:r>
        <w:rPr>
          <w:lang w:val="en-US"/>
        </w:rPr>
        <w:t xml:space="preserve"> of brisk walking and reducing energy intake by 100 kcal (420kJ) [</w:t>
      </w:r>
      <w:r w:rsidRPr="00BF63A5">
        <w:rPr>
          <w:lang w:val="en-US"/>
        </w:rPr>
        <w:t>the equivalent of one chocolate biscuit</w:t>
      </w:r>
      <w:r>
        <w:rPr>
          <w:lang w:val="en-US"/>
        </w:rPr>
        <w:t>])</w:t>
      </w:r>
      <w:r w:rsidRPr="00BF63A5">
        <w:rPr>
          <w:lang w:val="en-US"/>
        </w:rPr>
        <w:t xml:space="preserve"> every </w:t>
      </w:r>
      <w:r>
        <w:rPr>
          <w:lang w:val="en-US"/>
        </w:rPr>
        <w:t xml:space="preserve">day for one year, </w:t>
      </w:r>
      <w:r w:rsidRPr="00BF63A5">
        <w:rPr>
          <w:lang w:val="en-US"/>
        </w:rPr>
        <w:t>would substantially contribute to achieving this goal</w:t>
      </w:r>
      <w:r>
        <w:rPr>
          <w:lang w:val="en-US"/>
        </w:rPr>
        <w:t>.</w:t>
      </w:r>
      <w:r w:rsidRPr="00BF63A5">
        <w:rPr>
          <w:lang w:val="en-US"/>
        </w:rPr>
        <w:t xml:space="preserve"> As suggested in the WHO Global  Strategy on Diet, Physical Activity and Health (DPAS) (resolution WHA57.17, May 2004), these data suggest that  small changes in two of the main risk factors could result in significant reductions  in risk of </w:t>
      </w:r>
      <w:r>
        <w:rPr>
          <w:lang w:val="en-US"/>
        </w:rPr>
        <w:t>diabetes in women</w:t>
      </w:r>
      <w:r w:rsidRPr="00BF63A5">
        <w:rPr>
          <w:lang w:val="en-US"/>
        </w:rPr>
        <w:t>. Th</w:t>
      </w:r>
      <w:r>
        <w:rPr>
          <w:lang w:val="en-US"/>
        </w:rPr>
        <w:t xml:space="preserve">is </w:t>
      </w:r>
      <w:r w:rsidRPr="00BF63A5">
        <w:rPr>
          <w:lang w:val="en-US"/>
        </w:rPr>
        <w:t xml:space="preserve">level of </w:t>
      </w:r>
      <w:r>
        <w:rPr>
          <w:lang w:val="en-US"/>
        </w:rPr>
        <w:t xml:space="preserve">behaviour </w:t>
      </w:r>
      <w:r w:rsidRPr="00BF63A5">
        <w:rPr>
          <w:lang w:val="en-US"/>
        </w:rPr>
        <w:t xml:space="preserve">change is </w:t>
      </w:r>
      <w:r>
        <w:rPr>
          <w:lang w:val="en-US"/>
        </w:rPr>
        <w:t xml:space="preserve">however </w:t>
      </w:r>
      <w:r w:rsidRPr="00BF63A5">
        <w:rPr>
          <w:lang w:val="en-US"/>
        </w:rPr>
        <w:t>likely to require considerable social, cultural and environmental support</w:t>
      </w:r>
      <w:r>
        <w:rPr>
          <w:lang w:val="en-US"/>
        </w:rPr>
        <w:t>,</w:t>
      </w:r>
      <w:r w:rsidRPr="00BF63A5">
        <w:rPr>
          <w:lang w:val="en-US"/>
        </w:rPr>
        <w:t xml:space="preserve"> to encourage more active living among today’s time-</w:t>
      </w:r>
      <w:r w:rsidRPr="00995BB2">
        <w:rPr>
          <w:lang w:val="en-US"/>
        </w:rPr>
        <w:t xml:space="preserve">pressured women </w:t>
      </w:r>
      <w:r w:rsidRPr="00995BB2">
        <w:rPr>
          <w:rFonts w:ascii="Calibri" w:hAnsi="Calibri" w:cs="Calibri"/>
          <w:lang w:val="en-US"/>
        </w:rPr>
        <w:fldChar w:fldCharType="begin"/>
      </w:r>
      <w:r w:rsidR="00824739">
        <w:rPr>
          <w:rFonts w:ascii="Calibri" w:hAnsi="Calibri" w:cs="Calibri"/>
          <w:lang w:val="en-US"/>
        </w:rPr>
        <w:instrText xml:space="preserve"> ADDIN EN.CITE &lt;EndNote&gt;&lt;Cite&gt;&lt;Author&gt;Brown&lt;/Author&gt;&lt;Year&gt;2007&lt;/Year&gt;&lt;RecNum&gt;18&lt;/RecNum&gt;&lt;DisplayText&gt;(Brown et al., 2007)&lt;/DisplayText&gt;&lt;record&gt;&lt;rec-number&gt;18&lt;/rec-number&gt;&lt;foreign-keys&gt;&lt;key app="EN" db-id="pwrrwxdaa2200me0xfkxz5fnzstf9pwaf9vt"&gt;18&lt;/key&gt;&lt;/foreign-keys&gt;&lt;ref-type name="Journal Article"&gt;17&lt;/ref-type&gt;&lt;contributors&gt;&lt;authors&gt;&lt;author&gt;Brown, W. J.&lt;/author&gt;&lt;author&gt;Hockey, R.&lt;/author&gt;&lt;author&gt;Dobson, A.&lt;/author&gt;&lt;/authors&gt;&lt;/contributors&gt;&lt;auth-address&gt;School of Human Movement Studies, University of Queensland, Australia. wbrown@hms.uq.edu.au&lt;/auth-address&gt;&lt;titles&gt;&lt;title&gt;Rose revisited: A &amp;quot;middle road&amp;quot; prevention strategy to reduce noncommunicable chronic disease risk&lt;/title&gt;&lt;secondary-title&gt;Bulletin of the World Health Organization&lt;/secondary-title&gt;&lt;alt-title&gt;Bull World Health Organ&lt;/alt-title&gt;&lt;/titles&gt;&lt;periodical&gt;&lt;full-title&gt;Bulletin of the World Health Organization&lt;/full-title&gt;&lt;abbr-1&gt;Bull World Health Organ&lt;/abbr-1&gt;&lt;/periodical&gt;&lt;alt-periodical&gt;&lt;full-title&gt;Bulletin of the World Health Organization&lt;/full-title&gt;&lt;abbr-1&gt;Bull World Health Organ&lt;/abbr-1&gt;&lt;/alt-periodical&gt;&lt;pages&gt;886-7&lt;/pages&gt;&lt;volume&gt;85&lt;/volume&gt;&lt;number&gt;11&lt;/number&gt;&lt;edition&gt;2007/11/27&lt;/edition&gt;&lt;keywords&gt;&lt;keyword&gt;*Body Mass Index&lt;/keyword&gt;&lt;keyword&gt;Chronic Disease&lt;/keyword&gt;&lt;keyword&gt;Diabetes Mellitus, Type 2/*epidemiology/*prevention &amp;amp; control&lt;/keyword&gt;&lt;keyword&gt;Female&lt;/keyword&gt;&lt;keyword&gt;Follow-Up Studies&lt;/keyword&gt;&lt;keyword&gt;Health Status&lt;/keyword&gt;&lt;keyword&gt;Humans&lt;/keyword&gt;&lt;keyword&gt;Hypertension/*epidemiology/*prevention &amp;amp; control&lt;/keyword&gt;&lt;keyword&gt;Mental Health&lt;/keyword&gt;&lt;keyword&gt;Quality of Life&lt;/keyword&gt;&lt;keyword&gt;Risk Factors&lt;/keyword&gt;&lt;/keywords&gt;&lt;dates&gt;&lt;year&gt;2007&lt;/year&gt;&lt;pub-dates&gt;&lt;date&gt;Nov&lt;/date&gt;&lt;/pub-dates&gt;&lt;/dates&gt;&lt;isbn&gt;0042-9686 (Print)&amp;#xD;0042-9686 (Linking)&lt;/isbn&gt;&lt;accession-num&gt;18038080&lt;/accession-num&gt;&lt;urls&gt;&lt;related-urls&gt;&lt;url&gt;http://www.ncbi.nlm.nih.gov/pubmed/18038080&lt;/url&gt;&lt;/related-urls&gt;&lt;/urls&gt;&lt;custom2&gt;2636265&lt;/custom2&gt;&lt;language&gt;eng&lt;/language&gt;&lt;/record&gt;&lt;/Cite&gt;&lt;/EndNote&gt;</w:instrText>
      </w:r>
      <w:r w:rsidRPr="00995BB2">
        <w:rPr>
          <w:rFonts w:ascii="Calibri" w:hAnsi="Calibri" w:cs="Calibri"/>
          <w:lang w:val="en-US"/>
        </w:rPr>
        <w:fldChar w:fldCharType="separate"/>
      </w:r>
      <w:r w:rsidRPr="00995BB2">
        <w:rPr>
          <w:rFonts w:ascii="Calibri" w:hAnsi="Calibri" w:cs="Calibri"/>
          <w:noProof/>
          <w:lang w:val="en-US"/>
        </w:rPr>
        <w:t>(</w:t>
      </w:r>
      <w:hyperlink w:anchor="_ENREF_16" w:tooltip="Brown, 2007 #18" w:history="1">
        <w:r w:rsidR="002139DB" w:rsidRPr="00995BB2">
          <w:rPr>
            <w:rFonts w:ascii="Calibri" w:hAnsi="Calibri" w:cs="Calibri"/>
            <w:noProof/>
            <w:lang w:val="en-US"/>
          </w:rPr>
          <w:t>Brown et al., 2007</w:t>
        </w:r>
      </w:hyperlink>
      <w:r w:rsidRPr="00995BB2">
        <w:rPr>
          <w:rFonts w:ascii="Calibri" w:hAnsi="Calibri" w:cs="Calibri"/>
          <w:noProof/>
          <w:lang w:val="en-US"/>
        </w:rPr>
        <w:t>)</w:t>
      </w:r>
      <w:r w:rsidRPr="00995BB2">
        <w:rPr>
          <w:rFonts w:ascii="Calibri" w:hAnsi="Calibri" w:cs="Calibri"/>
          <w:lang w:val="en-US"/>
        </w:rPr>
        <w:fldChar w:fldCharType="end"/>
      </w:r>
      <w:r w:rsidRPr="00995BB2">
        <w:rPr>
          <w:lang w:val="en-US"/>
        </w:rPr>
        <w:t>.</w:t>
      </w:r>
      <w:r w:rsidRPr="00BF63A5">
        <w:rPr>
          <w:lang w:val="en-US"/>
        </w:rPr>
        <w:t xml:space="preserve"> </w:t>
      </w:r>
    </w:p>
    <w:p w14:paraId="4F292978" w14:textId="77777777" w:rsidR="0079374E" w:rsidRDefault="0079374E" w:rsidP="00651FDA"/>
    <w:p w14:paraId="099BCEB4" w14:textId="1E6F946B" w:rsidR="00651FDA" w:rsidRPr="00BF63A5" w:rsidRDefault="00651FDA" w:rsidP="00651FDA">
      <w:r w:rsidRPr="00BF63A5">
        <w:t xml:space="preserve">ALSWH researchers </w:t>
      </w:r>
      <w:r>
        <w:t xml:space="preserve">have </w:t>
      </w:r>
      <w:r w:rsidRPr="00BF63A5">
        <w:t xml:space="preserve">also investigated the impact of weight change on the subsequent incidence of diabetes. Using data from 7,239 participants in the 1946-51 cohort, </w:t>
      </w:r>
      <w:r>
        <w:t xml:space="preserve">we assessed the </w:t>
      </w:r>
      <w:r w:rsidRPr="00BF63A5">
        <w:t>impact of BMI at Survey 1 and weight change between Survey 1 and 2</w:t>
      </w:r>
      <w:r>
        <w:t>,</w:t>
      </w:r>
      <w:r w:rsidRPr="00BF63A5">
        <w:t xml:space="preserve"> and Survey 2 and 3</w:t>
      </w:r>
      <w:r>
        <w:t>,</w:t>
      </w:r>
      <w:r w:rsidRPr="00BF63A5">
        <w:t xml:space="preserve"> on the subsequent development of diabetes at Survey 3 or Survey 4</w:t>
      </w:r>
      <w:r>
        <w:t>.</w:t>
      </w:r>
      <w:r w:rsidRPr="00BF63A5">
        <w:t xml:space="preserve"> After controlling for menopausal status, physical activity, education, smoking status and area of residence, BMI at Survey 1 was much more strongly associated with the development of diabetes than shorter term weight gains or losses over the two to three years before the diagnosis. Compared with women who had a BMI &lt;25 kg/m</w:t>
      </w:r>
      <w:r w:rsidRPr="00BF63A5">
        <w:rPr>
          <w:vertAlign w:val="superscript"/>
        </w:rPr>
        <w:t>2</w:t>
      </w:r>
      <w:r w:rsidRPr="00BF63A5">
        <w:t xml:space="preserve">, those with BMI </w:t>
      </w:r>
      <w:r>
        <w:t xml:space="preserve">≥ </w:t>
      </w:r>
      <w:r w:rsidRPr="00BF63A5">
        <w:t>25 kg/m</w:t>
      </w:r>
      <w:r w:rsidRPr="00BF63A5">
        <w:rPr>
          <w:vertAlign w:val="superscript"/>
        </w:rPr>
        <w:t>2</w:t>
      </w:r>
      <w:r w:rsidRPr="00BF63A5">
        <w:t xml:space="preserve"> had higher incidence of diabetes (P &lt; 0.0001), with odd ratios reaching 12.1 (95% C1 7.6-19.3) for women in the very obese group (BMI </w:t>
      </w:r>
      <w:r>
        <w:t>≥</w:t>
      </w:r>
      <w:r w:rsidRPr="00BF63A5">
        <w:t xml:space="preserve"> 35 kg/m</w:t>
      </w:r>
      <w:r w:rsidRPr="00BF63A5">
        <w:rPr>
          <w:vertAlign w:val="superscript"/>
        </w:rPr>
        <w:t>2</w:t>
      </w:r>
      <w:r w:rsidRPr="00BF63A5">
        <w:t xml:space="preserve">). There was no association between </w:t>
      </w:r>
      <w:r w:rsidRPr="00BF63A5">
        <w:lastRenderedPageBreak/>
        <w:t>shorter-term weight gain or weight loss on first-reported diagnosis of diabetes (</w:t>
      </w:r>
      <w:r>
        <w:t>p</w:t>
      </w:r>
      <w:r w:rsidRPr="00BF63A5">
        <w:t xml:space="preserve"> = 0.08). This strong association with initial BMI at Survey 1 may reflect underlying issues: the role of duration of obesity as a risk factor for diabetes; the timing of weight change during a critical period before Su</w:t>
      </w:r>
      <w:r w:rsidRPr="00995BB2">
        <w:t xml:space="preserve">rvey 1, such as during early adulthood; and the latency of the effect of weight gain on diabetes </w:t>
      </w:r>
      <w:r w:rsidRPr="00995BB2">
        <w:rPr>
          <w:rFonts w:ascii="Calibri" w:hAnsi="Calibri" w:cs="Calibri"/>
        </w:rPr>
        <w:fldChar w:fldCharType="begin">
          <w:fldData xml:space="preserve">PEVuZE5vdGU+PENpdGU+PEF1dGhvcj5NaXNocmE8L0F1dGhvcj48WWVhcj4yMDA3PC9ZZWFyPjxS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</w:fldData>
        </w:fldChar>
      </w:r>
      <w:r w:rsidR="00824739">
        <w:rPr>
          <w:rFonts w:ascii="Calibri" w:hAnsi="Calibri" w:cs="Calibri"/>
        </w:rPr>
        <w:instrText xml:space="preserve"> ADDIN EN.CITE </w:instrText>
      </w:r>
      <w:r w:rsidR="00824739">
        <w:rPr>
          <w:rFonts w:ascii="Calibri" w:hAnsi="Calibri" w:cs="Calibri"/>
        </w:rPr>
        <w:fldChar w:fldCharType="begin">
          <w:fldData xml:space="preserve">PEVuZE5vdGU+PENpdGU+PEF1dGhvcj5NaXNocmE8L0F1dGhvcj48WWVhcj4yMDA3PC9ZZWFyPjxS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</w:fldData>
        </w:fldChar>
      </w:r>
      <w:r w:rsidR="00824739">
        <w:rPr>
          <w:rFonts w:ascii="Calibri" w:hAnsi="Calibri" w:cs="Calibri"/>
        </w:rPr>
        <w:instrText xml:space="preserve"> ADDIN EN.CITE.DATA </w:instrText>
      </w:r>
      <w:r w:rsidR="00824739">
        <w:rPr>
          <w:rFonts w:ascii="Calibri" w:hAnsi="Calibri" w:cs="Calibri"/>
        </w:rPr>
      </w:r>
      <w:r w:rsidR="00824739">
        <w:rPr>
          <w:rFonts w:ascii="Calibri" w:hAnsi="Calibri" w:cs="Calibri"/>
        </w:rPr>
        <w:fldChar w:fldCharType="end"/>
      </w:r>
      <w:r w:rsidRPr="00995BB2">
        <w:rPr>
          <w:rFonts w:ascii="Calibri" w:hAnsi="Calibri" w:cs="Calibri"/>
        </w:rPr>
      </w:r>
      <w:r w:rsidRPr="00995BB2">
        <w:rPr>
          <w:rFonts w:ascii="Calibri" w:hAnsi="Calibri" w:cs="Calibri"/>
        </w:rPr>
        <w:fldChar w:fldCharType="separate"/>
      </w:r>
      <w:r w:rsidRPr="00995BB2">
        <w:rPr>
          <w:rFonts w:ascii="Calibri" w:hAnsi="Calibri" w:cs="Calibri"/>
          <w:noProof/>
        </w:rPr>
        <w:t>(</w:t>
      </w:r>
      <w:hyperlink w:anchor="_ENREF_67" w:tooltip="Mishra, 2007 #19" w:history="1">
        <w:r w:rsidR="002139DB" w:rsidRPr="00995BB2">
          <w:rPr>
            <w:rFonts w:ascii="Calibri" w:hAnsi="Calibri" w:cs="Calibri"/>
            <w:noProof/>
          </w:rPr>
          <w:t>Mishra et al., 2007</w:t>
        </w:r>
      </w:hyperlink>
      <w:r w:rsidRPr="00995BB2">
        <w:rPr>
          <w:rFonts w:ascii="Calibri" w:hAnsi="Calibri" w:cs="Calibri"/>
          <w:noProof/>
        </w:rPr>
        <w:t>)</w:t>
      </w:r>
      <w:r w:rsidRPr="00995BB2">
        <w:rPr>
          <w:rFonts w:ascii="Calibri" w:hAnsi="Calibri" w:cs="Calibri"/>
        </w:rPr>
        <w:fldChar w:fldCharType="end"/>
      </w:r>
      <w:r w:rsidRPr="00995BB2">
        <w:t>.</w:t>
      </w:r>
    </w:p>
    <w:p w14:paraId="7928B449" w14:textId="77777777" w:rsidR="0079374E" w:rsidRDefault="0079374E" w:rsidP="00651FDA">
      <w:pPr>
        <w:rPr>
          <w:rFonts w:ascii="Calibri" w:hAnsi="Calibri" w:cs="Calibri"/>
        </w:rPr>
      </w:pPr>
    </w:p>
    <w:p w14:paraId="23B7CBB9" w14:textId="3B206F8D" w:rsidR="00651FDA" w:rsidRPr="00995BB2" w:rsidRDefault="00651FDA" w:rsidP="00651FDA">
      <w:pPr>
        <w:rPr>
          <w:rFonts w:ascii="Calibri" w:hAnsi="Calibri" w:cs="Calibri"/>
          <w:lang w:val="en-US"/>
        </w:rPr>
      </w:pPr>
      <w:r>
        <w:rPr>
          <w:rFonts w:ascii="Calibri" w:hAnsi="Calibri" w:cs="Calibri"/>
        </w:rPr>
        <w:t xml:space="preserve">As </w:t>
      </w:r>
      <w:r w:rsidRPr="00BF63A5">
        <w:rPr>
          <w:rFonts w:ascii="Calibri" w:hAnsi="Calibri" w:cs="Calibri"/>
        </w:rPr>
        <w:t>BMI is closely related to diet and overall nutrition</w:t>
      </w:r>
      <w:r>
        <w:rPr>
          <w:rFonts w:ascii="Calibri" w:hAnsi="Calibri" w:cs="Calibri"/>
        </w:rPr>
        <w:t>,</w:t>
      </w:r>
      <w:r w:rsidRPr="00BF63A5">
        <w:rPr>
          <w:rFonts w:ascii="Calibri" w:hAnsi="Calibri" w:cs="Calibri"/>
        </w:rPr>
        <w:t xml:space="preserve"> ALSWH </w:t>
      </w:r>
      <w:r>
        <w:rPr>
          <w:rFonts w:ascii="Calibri" w:hAnsi="Calibri" w:cs="Calibri"/>
        </w:rPr>
        <w:t>data</w:t>
      </w:r>
      <w:r w:rsidRPr="00BF63A5">
        <w:rPr>
          <w:rFonts w:ascii="Calibri" w:hAnsi="Calibri" w:cs="Calibri"/>
        </w:rPr>
        <w:t xml:space="preserve"> have </w:t>
      </w:r>
      <w:r>
        <w:rPr>
          <w:rFonts w:ascii="Calibri" w:hAnsi="Calibri" w:cs="Calibri"/>
        </w:rPr>
        <w:t xml:space="preserve">been used to </w:t>
      </w:r>
      <w:r w:rsidRPr="00BF63A5">
        <w:rPr>
          <w:rFonts w:ascii="Calibri" w:hAnsi="Calibri" w:cs="Calibri"/>
        </w:rPr>
        <w:t xml:space="preserve">investigate the role of diet quality, including macronutrient and zinc intake, </w:t>
      </w:r>
      <w:r>
        <w:rPr>
          <w:rFonts w:ascii="Calibri" w:hAnsi="Calibri" w:cs="Calibri"/>
        </w:rPr>
        <w:t>in the development of T</w:t>
      </w:r>
      <w:r w:rsidRPr="00BF63A5">
        <w:rPr>
          <w:rFonts w:ascii="Calibri" w:hAnsi="Calibri" w:cs="Calibri"/>
        </w:rPr>
        <w:t>ype 2 diabetes</w:t>
      </w:r>
      <w:r w:rsidRPr="00A8160D">
        <w:rPr>
          <w:rFonts w:ascii="Calibri" w:hAnsi="Calibri" w:cs="Calibri"/>
        </w:rPr>
        <w:t xml:space="preserve"> </w:t>
      </w:r>
      <w:r>
        <w:rPr>
          <w:rFonts w:ascii="Calibri" w:hAnsi="Calibri" w:cs="Calibri"/>
        </w:rPr>
        <w:t>in</w:t>
      </w:r>
      <w:r w:rsidRPr="00BF63A5">
        <w:rPr>
          <w:rFonts w:ascii="Calibri" w:hAnsi="Calibri" w:cs="Calibri"/>
        </w:rPr>
        <w:t xml:space="preserve"> the 1946-51 cohort. T</w:t>
      </w:r>
      <w:r w:rsidRPr="00BF63A5">
        <w:rPr>
          <w:rFonts w:ascii="Calibri" w:hAnsi="Calibri" w:cs="Calibri"/>
          <w:lang w:val="en-US"/>
        </w:rPr>
        <w:t xml:space="preserve">he ability of two diet quality scores to predict the incidence of </w:t>
      </w:r>
      <w:r>
        <w:rPr>
          <w:rFonts w:ascii="Calibri" w:hAnsi="Calibri" w:cs="Calibri"/>
          <w:lang w:val="en-US"/>
        </w:rPr>
        <w:t>T</w:t>
      </w:r>
      <w:r w:rsidRPr="00BF63A5">
        <w:rPr>
          <w:rFonts w:ascii="Calibri" w:hAnsi="Calibri" w:cs="Calibri"/>
          <w:lang w:val="en-US"/>
        </w:rPr>
        <w:t xml:space="preserve">ype 2 diabetes was considered in 2014. Using data from women who were free of </w:t>
      </w:r>
      <w:r>
        <w:rPr>
          <w:rFonts w:ascii="Calibri" w:hAnsi="Calibri" w:cs="Calibri"/>
          <w:lang w:val="en-US"/>
        </w:rPr>
        <w:t>T</w:t>
      </w:r>
      <w:r w:rsidRPr="00BF63A5">
        <w:rPr>
          <w:rFonts w:ascii="Calibri" w:hAnsi="Calibri" w:cs="Calibri"/>
          <w:lang w:val="en-US"/>
        </w:rPr>
        <w:t xml:space="preserve">ype 2 diabetes at Survey 1 and who had completed the </w:t>
      </w:r>
      <w:r>
        <w:rPr>
          <w:rFonts w:ascii="Calibri" w:hAnsi="Calibri" w:cs="Calibri"/>
          <w:lang w:val="en-US"/>
        </w:rPr>
        <w:t>f</w:t>
      </w:r>
      <w:r w:rsidRPr="00BF63A5">
        <w:rPr>
          <w:rFonts w:ascii="Calibri" w:hAnsi="Calibri" w:cs="Calibri"/>
          <w:lang w:val="en-US"/>
        </w:rPr>
        <w:t xml:space="preserve">ood </w:t>
      </w:r>
      <w:r>
        <w:rPr>
          <w:rFonts w:ascii="Calibri" w:hAnsi="Calibri" w:cs="Calibri"/>
          <w:lang w:val="en-US"/>
        </w:rPr>
        <w:t>f</w:t>
      </w:r>
      <w:r w:rsidRPr="00BF63A5">
        <w:rPr>
          <w:rFonts w:ascii="Calibri" w:hAnsi="Calibri" w:cs="Calibri"/>
          <w:lang w:val="en-US"/>
        </w:rPr>
        <w:t xml:space="preserve">requency questionnaire (FFQ), researchers examined the associations between the Australian Recommended Food Score (ARFS) and </w:t>
      </w:r>
      <w:r>
        <w:rPr>
          <w:rFonts w:ascii="Calibri" w:hAnsi="Calibri" w:cs="Calibri"/>
          <w:lang w:val="en-US"/>
        </w:rPr>
        <w:t xml:space="preserve">the </w:t>
      </w:r>
      <w:r w:rsidRPr="00BF63A5">
        <w:rPr>
          <w:rFonts w:ascii="Calibri" w:hAnsi="Calibri" w:cs="Calibri"/>
          <w:lang w:val="en-US"/>
        </w:rPr>
        <w:t>Dietary Guideline Index (DGI)</w:t>
      </w:r>
      <w:r>
        <w:rPr>
          <w:rFonts w:ascii="Calibri" w:hAnsi="Calibri" w:cs="Calibri"/>
          <w:lang w:val="en-US"/>
        </w:rPr>
        <w:t>, with T</w:t>
      </w:r>
      <w:r w:rsidRPr="00BF63A5">
        <w:rPr>
          <w:rFonts w:ascii="Calibri" w:hAnsi="Calibri" w:cs="Calibri"/>
          <w:lang w:val="en-US"/>
        </w:rPr>
        <w:t>ype 2 diabetes risk</w:t>
      </w:r>
      <w:r>
        <w:rPr>
          <w:rFonts w:ascii="Calibri" w:hAnsi="Calibri" w:cs="Calibri"/>
          <w:lang w:val="en-US"/>
        </w:rPr>
        <w:t>,</w:t>
      </w:r>
      <w:r w:rsidRPr="00BF63A5">
        <w:rPr>
          <w:rFonts w:ascii="Calibri" w:hAnsi="Calibri" w:cs="Calibri"/>
          <w:lang w:val="en-US"/>
        </w:rPr>
        <w:t xml:space="preserve"> using multiple logistic regression models</w:t>
      </w:r>
      <w:r>
        <w:rPr>
          <w:rFonts w:ascii="Calibri" w:hAnsi="Calibri" w:cs="Calibri"/>
          <w:lang w:val="en-US"/>
        </w:rPr>
        <w:t xml:space="preserve"> (</w:t>
      </w:r>
      <w:r w:rsidRPr="00BF63A5">
        <w:rPr>
          <w:rFonts w:ascii="Calibri" w:hAnsi="Calibri" w:cs="Calibri"/>
          <w:lang w:val="en-US"/>
        </w:rPr>
        <w:t>adjusting for sociodemographic characteristics, lifestyle factors and energy intake</w:t>
      </w:r>
      <w:r>
        <w:rPr>
          <w:rFonts w:ascii="Calibri" w:hAnsi="Calibri" w:cs="Calibri"/>
          <w:lang w:val="en-US"/>
        </w:rPr>
        <w:t>)</w:t>
      </w:r>
      <w:r w:rsidRPr="00BF63A5">
        <w:rPr>
          <w:rFonts w:ascii="Calibri" w:hAnsi="Calibri" w:cs="Calibri"/>
          <w:lang w:val="en-US"/>
        </w:rPr>
        <w:t>. During 6 years of fo</w:t>
      </w:r>
      <w:r>
        <w:rPr>
          <w:rFonts w:ascii="Calibri" w:hAnsi="Calibri" w:cs="Calibri"/>
          <w:lang w:val="en-US"/>
        </w:rPr>
        <w:t>llow-up, 311 incident cases of T</w:t>
      </w:r>
      <w:r w:rsidRPr="00BF63A5">
        <w:rPr>
          <w:rFonts w:ascii="Calibri" w:hAnsi="Calibri" w:cs="Calibri"/>
          <w:lang w:val="en-US"/>
        </w:rPr>
        <w:t>ype 2 diabetes were reported. The DGI score</w:t>
      </w:r>
      <w:r>
        <w:rPr>
          <w:rFonts w:ascii="Calibri" w:hAnsi="Calibri" w:cs="Calibri"/>
          <w:lang w:val="en-US"/>
        </w:rPr>
        <w:t xml:space="preserve"> was inversely associated with T</w:t>
      </w:r>
      <w:r w:rsidRPr="00BF63A5">
        <w:rPr>
          <w:rFonts w:ascii="Calibri" w:hAnsi="Calibri" w:cs="Calibri"/>
          <w:lang w:val="en-US"/>
        </w:rPr>
        <w:t>ype 2 diabetes risk (odds ratio (OR) comparing the highest with the lowest quintile of DGI</w:t>
      </w:r>
      <w:r>
        <w:rPr>
          <w:rFonts w:ascii="Calibri" w:hAnsi="Calibri" w:cs="Calibri"/>
          <w:lang w:val="en-US"/>
        </w:rPr>
        <w:t xml:space="preserve"> was 0·51; 95 % CI 0·35, 0·76; p</w:t>
      </w:r>
      <w:r w:rsidRPr="00BF63A5">
        <w:rPr>
          <w:rFonts w:ascii="Calibri" w:hAnsi="Calibri" w:cs="Calibri"/>
          <w:lang w:val="en-US"/>
        </w:rPr>
        <w:t xml:space="preserve"> for trend = 0·01). There was no statistically significant as</w:t>
      </w:r>
      <w:r>
        <w:rPr>
          <w:rFonts w:ascii="Calibri" w:hAnsi="Calibri" w:cs="Calibri"/>
          <w:lang w:val="en-US"/>
        </w:rPr>
        <w:t>sociation between the ARFS and T</w:t>
      </w:r>
      <w:r w:rsidRPr="00BF63A5">
        <w:rPr>
          <w:rFonts w:ascii="Calibri" w:hAnsi="Calibri" w:cs="Calibri"/>
          <w:lang w:val="en-US"/>
        </w:rPr>
        <w:t>ype 2 diabetes risk (OR comparing the highest with the lowest quintile of ARFS</w:t>
      </w:r>
      <w:r>
        <w:rPr>
          <w:rFonts w:ascii="Calibri" w:hAnsi="Calibri" w:cs="Calibri"/>
          <w:lang w:val="en-US"/>
        </w:rPr>
        <w:t xml:space="preserve"> was 0·99; 95 % CI 0·68, 1·43; p</w:t>
      </w:r>
      <w:r w:rsidRPr="00BF63A5">
        <w:rPr>
          <w:rFonts w:ascii="Calibri" w:hAnsi="Calibri" w:cs="Calibri"/>
          <w:lang w:val="en-US"/>
        </w:rPr>
        <w:t xml:space="preserve"> for </w:t>
      </w:r>
      <w:r w:rsidRPr="00995BB2">
        <w:rPr>
          <w:rFonts w:ascii="Calibri" w:hAnsi="Calibri" w:cs="Calibri"/>
          <w:lang w:val="en-US"/>
        </w:rPr>
        <w:t xml:space="preserve">trend = 0·42). These results indicate that the DGI score, which assesses compliance with established dietary guidelines, was predictive of Type 2 diabetes risk in Australian women. The risk of Type 2 diabetes among women in the highest quintile of DGI was approximately 50% lower than that in women in the lowest quintile. The ARFS was not significantly predictive of Type 2 diabetes </w:t>
      </w:r>
      <w:r w:rsidRPr="00995BB2">
        <w:rPr>
          <w:rFonts w:ascii="Calibri" w:hAnsi="Calibri" w:cs="Calibri"/>
          <w:lang w:val="en-US"/>
        </w:rPr>
        <w:fldChar w:fldCharType="begin">
          <w:fldData xml:space="preserve">PEVuZE5vdGU+PENpdGU+PEF1dGhvcj5BbGhhem1pPC9BdXRob3I+PFllYXI+MjAxNDwvWWVhcj48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</w:fldData>
        </w:fldChar>
      </w:r>
      <w:r w:rsidR="00824739">
        <w:rPr>
          <w:rFonts w:ascii="Calibri" w:hAnsi="Calibri" w:cs="Calibri"/>
          <w:lang w:val="en-US"/>
        </w:rPr>
        <w:instrText xml:space="preserve"> ADDIN EN.CITE </w:instrText>
      </w:r>
      <w:r w:rsidR="00824739">
        <w:rPr>
          <w:rFonts w:ascii="Calibri" w:hAnsi="Calibri" w:cs="Calibri"/>
          <w:lang w:val="en-US"/>
        </w:rPr>
        <w:fldChar w:fldCharType="begin">
          <w:fldData xml:space="preserve">PEVuZE5vdGU+PENpdGU+PEF1dGhvcj5BbGhhem1pPC9BdXRob3I+PFllYXI+MjAxNDwvWWVhcj48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</w:fldData>
        </w:fldChar>
      </w:r>
      <w:r w:rsidR="00824739">
        <w:rPr>
          <w:rFonts w:ascii="Calibri" w:hAnsi="Calibri" w:cs="Calibri"/>
          <w:lang w:val="en-US"/>
        </w:rPr>
        <w:instrText xml:space="preserve"> ADDIN EN.CITE.DATA </w:instrText>
      </w:r>
      <w:r w:rsidR="00824739">
        <w:rPr>
          <w:rFonts w:ascii="Calibri" w:hAnsi="Calibri" w:cs="Calibri"/>
          <w:lang w:val="en-US"/>
        </w:rPr>
      </w:r>
      <w:r w:rsidR="00824739">
        <w:rPr>
          <w:rFonts w:ascii="Calibri" w:hAnsi="Calibri" w:cs="Calibri"/>
          <w:lang w:val="en-US"/>
        </w:rPr>
        <w:fldChar w:fldCharType="end"/>
      </w:r>
      <w:r w:rsidRPr="00995BB2">
        <w:rPr>
          <w:rFonts w:ascii="Calibri" w:hAnsi="Calibri" w:cs="Calibri"/>
          <w:lang w:val="en-US"/>
        </w:rPr>
      </w:r>
      <w:r w:rsidRPr="00995BB2">
        <w:rPr>
          <w:rFonts w:ascii="Calibri" w:hAnsi="Calibri" w:cs="Calibri"/>
          <w:lang w:val="en-US"/>
        </w:rPr>
        <w:fldChar w:fldCharType="separate"/>
      </w:r>
      <w:r w:rsidRPr="00995BB2">
        <w:rPr>
          <w:rFonts w:ascii="Calibri" w:hAnsi="Calibri" w:cs="Calibri"/>
          <w:noProof/>
          <w:lang w:val="en-US"/>
        </w:rPr>
        <w:t>(</w:t>
      </w:r>
      <w:hyperlink w:anchor="_ENREF_6" w:tooltip="Alhazmi, 2014 #20" w:history="1">
        <w:r w:rsidR="002139DB" w:rsidRPr="00995BB2">
          <w:rPr>
            <w:rFonts w:ascii="Calibri" w:hAnsi="Calibri" w:cs="Calibri"/>
            <w:noProof/>
            <w:lang w:val="en-US"/>
          </w:rPr>
          <w:t>Alhazmi et al., 2014a</w:t>
        </w:r>
      </w:hyperlink>
      <w:r w:rsidRPr="00995BB2">
        <w:rPr>
          <w:rFonts w:ascii="Calibri" w:hAnsi="Calibri" w:cs="Calibri"/>
          <w:noProof/>
          <w:lang w:val="en-US"/>
        </w:rPr>
        <w:t>)</w:t>
      </w:r>
      <w:r w:rsidRPr="00995BB2">
        <w:rPr>
          <w:rFonts w:ascii="Calibri" w:hAnsi="Calibri" w:cs="Calibri"/>
          <w:lang w:val="en-US"/>
        </w:rPr>
        <w:fldChar w:fldCharType="end"/>
      </w:r>
      <w:r w:rsidRPr="00995BB2">
        <w:rPr>
          <w:rFonts w:ascii="Calibri" w:hAnsi="Calibri" w:cs="Calibri"/>
          <w:lang w:val="en-US"/>
        </w:rPr>
        <w:t xml:space="preserve">.  </w:t>
      </w:r>
    </w:p>
    <w:p w14:paraId="5D0F423C" w14:textId="77777777" w:rsidR="00651FDA" w:rsidRDefault="00651FDA" w:rsidP="00651FDA">
      <w:pPr>
        <w:rPr>
          <w:rFonts w:ascii="Calibri" w:hAnsi="Calibri" w:cs="Calibri"/>
          <w:lang w:val="en-US"/>
        </w:rPr>
      </w:pPr>
    </w:p>
    <w:p w14:paraId="2D6CE352" w14:textId="1167AF26" w:rsidR="00651FDA" w:rsidRPr="00BF63A5" w:rsidRDefault="00651FDA" w:rsidP="00651FDA">
      <w:pPr>
        <w:rPr>
          <w:rFonts w:ascii="Calibri" w:hAnsi="Calibri" w:cs="Calibri"/>
          <w:lang w:val="en-US"/>
        </w:rPr>
      </w:pPr>
      <w:r w:rsidRPr="00BF63A5">
        <w:rPr>
          <w:rFonts w:ascii="Calibri" w:hAnsi="Calibri" w:cs="Calibri"/>
          <w:lang w:val="en-US"/>
        </w:rPr>
        <w:t xml:space="preserve">Dietary zinc and its role in the risk of developing diabetes was the focus of further analyses of data from the 1946-51 cohort. </w:t>
      </w:r>
      <w:r>
        <w:rPr>
          <w:rFonts w:ascii="Calibri" w:hAnsi="Calibri" w:cs="Calibri"/>
          <w:lang w:val="en-US"/>
        </w:rPr>
        <w:t xml:space="preserve">Molecular and cellular studies have demonstrated that the mineral zinc plays a key role in the synthesis and action of insulin under normal physiological conditions and in type 2 diabetes. Protective effects of zinc supplementation have been demonstrated in rodent models, but this has not been properly tested in humans. </w:t>
      </w:r>
      <w:r w:rsidRPr="00BF63A5">
        <w:rPr>
          <w:rFonts w:ascii="Calibri" w:hAnsi="Calibri" w:cs="Calibri"/>
          <w:lang w:val="en-US"/>
        </w:rPr>
        <w:t xml:space="preserve">A validated food frequency questionnaire (FFQ) was used to assess dietary intake and other nutrients. Predictors of 6-year incidence of </w:t>
      </w:r>
      <w:r>
        <w:rPr>
          <w:rFonts w:ascii="Calibri" w:hAnsi="Calibri" w:cs="Calibri"/>
          <w:lang w:val="en-US"/>
        </w:rPr>
        <w:t>T</w:t>
      </w:r>
      <w:r w:rsidRPr="00BF63A5">
        <w:rPr>
          <w:rFonts w:ascii="Calibri" w:hAnsi="Calibri" w:cs="Calibri"/>
          <w:lang w:val="en-US"/>
        </w:rPr>
        <w:t>ype 2 diabetes were examined using multivariable logistic regression. From 8</w:t>
      </w:r>
      <w:r>
        <w:rPr>
          <w:rFonts w:ascii="Calibri" w:hAnsi="Calibri" w:cs="Calibri"/>
          <w:lang w:val="en-US"/>
        </w:rPr>
        <w:t>,</w:t>
      </w:r>
      <w:r w:rsidRPr="00BF63A5">
        <w:rPr>
          <w:rFonts w:ascii="Calibri" w:hAnsi="Calibri" w:cs="Calibri"/>
          <w:lang w:val="en-US"/>
        </w:rPr>
        <w:t xml:space="preserve">921 participants, 333 incident cases of </w:t>
      </w:r>
      <w:r>
        <w:rPr>
          <w:rFonts w:ascii="Calibri" w:hAnsi="Calibri" w:cs="Calibri"/>
          <w:lang w:val="en-US"/>
        </w:rPr>
        <w:t>T</w:t>
      </w:r>
      <w:r w:rsidRPr="00BF63A5">
        <w:rPr>
          <w:rFonts w:ascii="Calibri" w:hAnsi="Calibri" w:cs="Calibri"/>
          <w:lang w:val="en-US"/>
        </w:rPr>
        <w:t xml:space="preserve">ype 2 diabetes were identified over 6 years of follow-up. After adjustment for dietary and non-dietary factors, </w:t>
      </w:r>
      <w:r>
        <w:rPr>
          <w:rFonts w:ascii="Calibri" w:hAnsi="Calibri" w:cs="Calibri"/>
          <w:lang w:val="en-US"/>
        </w:rPr>
        <w:t xml:space="preserve">women in </w:t>
      </w:r>
      <w:r w:rsidRPr="00BF63A5">
        <w:rPr>
          <w:rFonts w:ascii="Calibri" w:hAnsi="Calibri" w:cs="Calibri"/>
          <w:lang w:val="en-US"/>
        </w:rPr>
        <w:t xml:space="preserve">the highest quintile </w:t>
      </w:r>
      <w:r>
        <w:rPr>
          <w:rFonts w:ascii="Calibri" w:hAnsi="Calibri" w:cs="Calibri"/>
          <w:lang w:val="en-US"/>
        </w:rPr>
        <w:t xml:space="preserve">of </w:t>
      </w:r>
      <w:r w:rsidRPr="00BF63A5">
        <w:rPr>
          <w:rFonts w:ascii="Calibri" w:hAnsi="Calibri" w:cs="Calibri"/>
          <w:lang w:val="en-US"/>
        </w:rPr>
        <w:t xml:space="preserve">dietary zinc intake had almost half the odds of developing </w:t>
      </w:r>
      <w:r>
        <w:rPr>
          <w:rFonts w:ascii="Calibri" w:hAnsi="Calibri" w:cs="Calibri"/>
          <w:lang w:val="en-US"/>
        </w:rPr>
        <w:t>T</w:t>
      </w:r>
      <w:r w:rsidRPr="00BF63A5">
        <w:rPr>
          <w:rFonts w:ascii="Calibri" w:hAnsi="Calibri" w:cs="Calibri"/>
          <w:lang w:val="en-US"/>
        </w:rPr>
        <w:t xml:space="preserve">ype 2 diabetes (OR = 0.50, 95% C.I. 0.32–0.77) compared with the lowest quintile. Similar findings were observed for the zinc/iron ratio; the highest quintile had half the odds of developing </w:t>
      </w:r>
      <w:r>
        <w:rPr>
          <w:rFonts w:ascii="Calibri" w:hAnsi="Calibri" w:cs="Calibri"/>
          <w:lang w:val="en-US"/>
        </w:rPr>
        <w:t>T</w:t>
      </w:r>
      <w:r w:rsidRPr="00BF63A5">
        <w:rPr>
          <w:rFonts w:ascii="Calibri" w:hAnsi="Calibri" w:cs="Calibri"/>
          <w:lang w:val="en-US"/>
        </w:rPr>
        <w:t>ype 2 diabetes (OR = 0.50, 95% C.I 0.30-0.83) after multivariable adjustment of covariates.</w:t>
      </w:r>
      <w:r>
        <w:rPr>
          <w:rFonts w:ascii="Calibri" w:hAnsi="Calibri" w:cs="Calibri"/>
          <w:lang w:val="en-US"/>
        </w:rPr>
        <w:t xml:space="preserve">  The conclusion was that h</w:t>
      </w:r>
      <w:r w:rsidRPr="00BF63A5">
        <w:rPr>
          <w:rFonts w:ascii="Calibri" w:hAnsi="Calibri" w:cs="Calibri"/>
          <w:lang w:val="en-US"/>
        </w:rPr>
        <w:t xml:space="preserve">igher total dietary zinc intake and high zinc/iron ratio are associated with lower risk of </w:t>
      </w:r>
      <w:r>
        <w:rPr>
          <w:rFonts w:ascii="Calibri" w:hAnsi="Calibri" w:cs="Calibri"/>
          <w:lang w:val="en-US"/>
        </w:rPr>
        <w:t>T</w:t>
      </w:r>
      <w:r w:rsidRPr="00BF63A5">
        <w:rPr>
          <w:rFonts w:ascii="Calibri" w:hAnsi="Calibri" w:cs="Calibri"/>
          <w:lang w:val="en-US"/>
        </w:rPr>
        <w:t xml:space="preserve">ype 2 diabetes in women. This finding is a </w:t>
      </w:r>
      <w:r w:rsidRPr="00BF63A5">
        <w:rPr>
          <w:rFonts w:ascii="Calibri" w:hAnsi="Calibri" w:cs="Calibri"/>
          <w:lang w:val="en-US"/>
        </w:rPr>
        <w:lastRenderedPageBreak/>
        <w:t xml:space="preserve">positive step towards further research to determine if zinc supplementation may reduce the risk of developing </w:t>
      </w:r>
      <w:r>
        <w:rPr>
          <w:rFonts w:ascii="Calibri" w:hAnsi="Calibri" w:cs="Calibri"/>
          <w:lang w:val="en-US"/>
        </w:rPr>
        <w:t>T</w:t>
      </w:r>
      <w:r w:rsidRPr="00BF63A5">
        <w:rPr>
          <w:rFonts w:ascii="Calibri" w:hAnsi="Calibri" w:cs="Calibri"/>
          <w:lang w:val="en-US"/>
        </w:rPr>
        <w:t>ype 2 diabete</w:t>
      </w:r>
      <w:r w:rsidRPr="00A00560">
        <w:rPr>
          <w:rFonts w:ascii="Calibri" w:hAnsi="Calibri" w:cs="Calibri"/>
          <w:lang w:val="en-US"/>
        </w:rPr>
        <w:t xml:space="preserve">s </w:t>
      </w:r>
      <w:r w:rsidRPr="00A00560">
        <w:rPr>
          <w:rFonts w:ascii="Calibri" w:hAnsi="Calibri" w:cs="Calibri"/>
          <w:lang w:val="en-US"/>
        </w:rPr>
        <w:fldChar w:fldCharType="begin"/>
      </w:r>
      <w:r w:rsidR="00824739">
        <w:rPr>
          <w:rFonts w:ascii="Calibri" w:hAnsi="Calibri" w:cs="Calibri"/>
          <w:lang w:val="en-US"/>
        </w:rPr>
        <w:instrText xml:space="preserve"> ADDIN EN.CITE &lt;EndNote&gt;&lt;Cite&gt;&lt;Author&gt;Vashum&lt;/Author&gt;&lt;Year&gt;2013&lt;/Year&gt;&lt;RecNum&gt;25&lt;/RecNum&gt;&lt;DisplayText&gt;(Vashum et al., 2013)&lt;/DisplayText&gt;&lt;record&gt;&lt;rec-number&gt;25&lt;/rec-number&gt;&lt;foreign-keys&gt;&lt;key app="EN" db-id="pwrrwxdaa2200me0xfkxz5fnzstf9pwaf9vt"&gt;25&lt;/key&gt;&lt;/foreign-keys&gt;&lt;ref-type name="Journal Article"&gt;17&lt;/ref-type&gt;&lt;contributors&gt;&lt;authors&gt;&lt;author&gt;Vashum, K. P.&lt;/author&gt;&lt;author&gt;McEvoy, M.&lt;/author&gt;&lt;author&gt;Shi, Z.&lt;/author&gt;&lt;author&gt;Milton, A. H.&lt;/author&gt;&lt;author&gt;Islam, M. R.&lt;/author&gt;&lt;author&gt;Sibbritt, D.&lt;/author&gt;&lt;author&gt;Patterson, A.&lt;/author&gt;&lt;author&gt;Byles, J.&lt;/author&gt;&lt;author&gt;Loxton, D.&lt;/author&gt;&lt;author&gt;Attia, J.&lt;/author&gt;&lt;/authors&gt;&lt;/contributors&gt;&lt;auth-address&gt;Centre for Clinical Epidemiology &amp;amp; Biostatistics, School of Medicine &amp;amp; Public Health, University of Newcastle, HMRI Building, Callaghan-2308 Newcastle, NSW, Australia. Khanrin.vashum@newcastle.edu.au.&lt;/auth-address&gt;&lt;titles&gt;&lt;title&gt;Is dietary zinc protective for type 2 diabetes? Results from the Australian longitudinal study on women&amp;apos;s health&lt;/title&gt;&lt;secondary-title&gt;BMC Endocrine Disorders&lt;/secondary-title&gt;&lt;alt-title&gt;BMC Endocr Disord&lt;/alt-title&gt;&lt;/titles&gt;&lt;periodical&gt;&lt;full-title&gt;BMC endocrine disorders&lt;/full-title&gt;&lt;abbr-1&gt;BMC Endocr Disord&lt;/abbr-1&gt;&lt;/periodical&gt;&lt;alt-periodical&gt;&lt;full-title&gt;BMC endocrine disorders&lt;/full-title&gt;&lt;abbr-1&gt;BMC Endocr Disord&lt;/abbr-1&gt;&lt;/alt-periodical&gt;&lt;pages&gt;40&lt;/pages&gt;&lt;volume&gt;13&lt;/volume&gt;&lt;edition&gt;2013/10/08&lt;/edition&gt;&lt;dates&gt;&lt;year&gt;2013&lt;/year&gt;&lt;/dates&gt;&lt;isbn&gt;1472-6823 (Electronic)&amp;#xD;1472-6823 (Linking)&lt;/isbn&gt;&lt;accession-num&gt;24093747&lt;/accession-num&gt;&lt;urls&gt;&lt;related-urls&gt;&lt;url&gt;http://www.ncbi.nlm.nih.gov/pubmed/24093747&lt;/url&gt;&lt;/related-urls&gt;&lt;/urls&gt;&lt;custom2&gt;4015935&lt;/custom2&gt;&lt;electronic-resource-num&gt;10.1186/1472-6823-13-40&lt;/electronic-resource-num&gt;&lt;language&gt;eng&lt;/language&gt;&lt;/record&gt;&lt;/Cite&gt;&lt;/EndNote&gt;</w:instrText>
      </w:r>
      <w:r w:rsidRPr="00A00560">
        <w:rPr>
          <w:rFonts w:ascii="Calibri" w:hAnsi="Calibri" w:cs="Calibri"/>
          <w:lang w:val="en-US"/>
        </w:rPr>
        <w:fldChar w:fldCharType="separate"/>
      </w:r>
      <w:r w:rsidRPr="00A00560">
        <w:rPr>
          <w:rFonts w:ascii="Calibri" w:hAnsi="Calibri" w:cs="Calibri"/>
          <w:noProof/>
          <w:lang w:val="en-US"/>
        </w:rPr>
        <w:t>(</w:t>
      </w:r>
      <w:hyperlink w:anchor="_ENREF_98" w:tooltip="Vashum, 2013 #25" w:history="1">
        <w:r w:rsidR="002139DB" w:rsidRPr="00A00560">
          <w:rPr>
            <w:rFonts w:ascii="Calibri" w:hAnsi="Calibri" w:cs="Calibri"/>
            <w:noProof/>
            <w:lang w:val="en-US"/>
          </w:rPr>
          <w:t>Vashum et al., 2013</w:t>
        </w:r>
      </w:hyperlink>
      <w:r w:rsidRPr="00A00560">
        <w:rPr>
          <w:rFonts w:ascii="Calibri" w:hAnsi="Calibri" w:cs="Calibri"/>
          <w:noProof/>
          <w:lang w:val="en-US"/>
        </w:rPr>
        <w:t>)</w:t>
      </w:r>
      <w:r w:rsidRPr="00A00560">
        <w:rPr>
          <w:rFonts w:ascii="Calibri" w:hAnsi="Calibri" w:cs="Calibri"/>
          <w:lang w:val="en-US"/>
        </w:rPr>
        <w:fldChar w:fldCharType="end"/>
      </w:r>
      <w:r w:rsidRPr="00A00560">
        <w:rPr>
          <w:rFonts w:ascii="Calibri" w:hAnsi="Calibri" w:cs="Calibri"/>
          <w:lang w:val="en-US"/>
        </w:rPr>
        <w:t>.</w:t>
      </w:r>
    </w:p>
    <w:p w14:paraId="0A40F5BB" w14:textId="77777777" w:rsidR="00651FDA" w:rsidRDefault="00651FDA" w:rsidP="00651FDA">
      <w:pPr>
        <w:rPr>
          <w:lang w:val="en-US"/>
        </w:rPr>
      </w:pPr>
    </w:p>
    <w:p w14:paraId="34C79BA3" w14:textId="3016AEE7" w:rsidR="00651FDA" w:rsidRPr="00BF63A5" w:rsidRDefault="00651FDA" w:rsidP="00651FDA">
      <w:pPr>
        <w:rPr>
          <w:lang w:val="en-US"/>
        </w:rPr>
      </w:pPr>
      <w:r w:rsidRPr="00995BB2">
        <w:rPr>
          <w:lang w:val="en-US"/>
        </w:rPr>
        <w:t>Further research examined the role of macronutrient intake on the risk of diabetes. After adjusting for sociodemographic, lifestyle and other dietary risk factors, monounsaturated fatty acids (MUFA</w:t>
      </w:r>
      <w:r>
        <w:rPr>
          <w:lang w:val="en-US"/>
        </w:rPr>
        <w:t>)</w:t>
      </w:r>
      <w:r w:rsidRPr="00995BB2">
        <w:rPr>
          <w:lang w:val="en-US"/>
        </w:rPr>
        <w:t xml:space="preserve">, total n-3 polyunsaturated fatty acids </w:t>
      </w:r>
      <w:r>
        <w:rPr>
          <w:lang w:val="en-US"/>
        </w:rPr>
        <w:t>(</w:t>
      </w:r>
      <w:r w:rsidRPr="00995BB2">
        <w:rPr>
          <w:lang w:val="en-US"/>
        </w:rPr>
        <w:t>PUFA</w:t>
      </w:r>
      <w:r>
        <w:rPr>
          <w:lang w:val="en-US"/>
        </w:rPr>
        <w:t>)</w:t>
      </w:r>
      <w:r w:rsidRPr="00995BB2">
        <w:rPr>
          <w:lang w:val="en-US"/>
        </w:rPr>
        <w:t xml:space="preserve">, α-linolenic acid and total n-6 PUFA intakes were positively associated with incidence of </w:t>
      </w:r>
      <w:r>
        <w:rPr>
          <w:lang w:val="en-US"/>
        </w:rPr>
        <w:t>T</w:t>
      </w:r>
      <w:r w:rsidRPr="00995BB2">
        <w:rPr>
          <w:lang w:val="en-US"/>
        </w:rPr>
        <w:t xml:space="preserve">ype 2 diabetes. The relative risks for </w:t>
      </w:r>
      <w:r>
        <w:rPr>
          <w:lang w:val="en-US"/>
        </w:rPr>
        <w:t>T</w:t>
      </w:r>
      <w:r w:rsidRPr="00995BB2">
        <w:rPr>
          <w:lang w:val="en-US"/>
        </w:rPr>
        <w:t>ype 2 diabetes for the highest compared with the lowest quintiles were 1.64 (95 % CI 1.06, 2.54), p = 0.04 for MUFA; 1.55 (95 % CI 1.03, 2.32), p = 0.01 for n-3 PUFA; 1.84 (95 % CI 1.25, 2.71), p &lt; 0.01 for α-linolenic acid; and 1.60 (95 % CI 1.03, 2.48), p = 0.04 for n-6 PUFA. Other dietary macronutrients were not significantly associated with diabete</w:t>
      </w:r>
      <w:r w:rsidRPr="00BF63A5">
        <w:rPr>
          <w:lang w:val="en-US"/>
        </w:rPr>
        <w:t>s risk.</w:t>
      </w:r>
      <w:r>
        <w:rPr>
          <w:lang w:val="en-US"/>
        </w:rPr>
        <w:t xml:space="preserve"> These </w:t>
      </w:r>
      <w:r w:rsidRPr="00BF63A5">
        <w:rPr>
          <w:lang w:val="en-US"/>
        </w:rPr>
        <w:t xml:space="preserve">data indicate that consumption of MUFA, n-3 PUFA and n-6 PUFA may influence the risk of developing </w:t>
      </w:r>
      <w:r>
        <w:rPr>
          <w:lang w:val="en-US"/>
        </w:rPr>
        <w:t>T</w:t>
      </w:r>
      <w:r w:rsidRPr="00BF63A5">
        <w:rPr>
          <w:lang w:val="en-US"/>
        </w:rPr>
        <w:t xml:space="preserve">ype 2 diabetes in women </w:t>
      </w:r>
      <w:r w:rsidRPr="00950EFF">
        <w:rPr>
          <w:lang w:val="en-US"/>
        </w:rPr>
        <w:fldChar w:fldCharType="begin">
          <w:fldData xml:space="preserve">PEVuZE5vdGU+PENpdGU+PEF1dGhvcj5BbGhhem1pPC9BdXRob3I+PFllYXI+MjAxNDwvWWVhcj48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</w:fldData>
        </w:fldChar>
      </w:r>
      <w:r w:rsidR="00824739">
        <w:rPr>
          <w:lang w:val="en-US"/>
        </w:rPr>
        <w:instrText xml:space="preserve"> ADDIN EN.CITE </w:instrText>
      </w:r>
      <w:r w:rsidR="00824739">
        <w:rPr>
          <w:lang w:val="en-US"/>
        </w:rPr>
        <w:fldChar w:fldCharType="begin">
          <w:fldData xml:space="preserve">PEVuZE5vdGU+PENpdGU+PEF1dGhvcj5BbGhhem1pPC9BdXRob3I+PFllYXI+MjAxNDwvWWVhcj48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</w:fldData>
        </w:fldChar>
      </w:r>
      <w:r w:rsidR="00824739">
        <w:rPr>
          <w:lang w:val="en-US"/>
        </w:rPr>
        <w:instrText xml:space="preserve"> ADDIN EN.CITE.DATA </w:instrText>
      </w:r>
      <w:r w:rsidR="00824739">
        <w:rPr>
          <w:lang w:val="en-US"/>
        </w:rPr>
      </w:r>
      <w:r w:rsidR="00824739">
        <w:rPr>
          <w:lang w:val="en-US"/>
        </w:rPr>
        <w:fldChar w:fldCharType="end"/>
      </w:r>
      <w:r w:rsidRPr="00950EFF">
        <w:rPr>
          <w:lang w:val="en-US"/>
        </w:rPr>
      </w:r>
      <w:r w:rsidRPr="00950EFF">
        <w:rPr>
          <w:lang w:val="en-US"/>
        </w:rPr>
        <w:fldChar w:fldCharType="separate"/>
      </w:r>
      <w:r w:rsidRPr="00950EFF">
        <w:rPr>
          <w:noProof/>
          <w:lang w:val="en-US"/>
        </w:rPr>
        <w:t>(</w:t>
      </w:r>
      <w:hyperlink w:anchor="_ENREF_7" w:tooltip="Alhazmi, 2014 #21" w:history="1">
        <w:r w:rsidR="002139DB" w:rsidRPr="00950EFF">
          <w:rPr>
            <w:noProof/>
            <w:lang w:val="en-US"/>
          </w:rPr>
          <w:t>Alhazmi et al., 2014b</w:t>
        </w:r>
      </w:hyperlink>
      <w:r w:rsidRPr="00950EFF">
        <w:rPr>
          <w:noProof/>
          <w:lang w:val="en-US"/>
        </w:rPr>
        <w:t>)</w:t>
      </w:r>
      <w:r w:rsidRPr="00950EFF">
        <w:rPr>
          <w:lang w:val="en-US"/>
        </w:rPr>
        <w:fldChar w:fldCharType="end"/>
      </w:r>
      <w:r w:rsidRPr="00BF63A5">
        <w:rPr>
          <w:lang w:val="en-US"/>
        </w:rPr>
        <w:t xml:space="preserve">. </w:t>
      </w:r>
    </w:p>
    <w:p w14:paraId="68AA94DA" w14:textId="77777777" w:rsidR="00651FDA" w:rsidRDefault="00651FDA" w:rsidP="00651FDA">
      <w:pPr>
        <w:rPr>
          <w:rFonts w:ascii="Calibri" w:hAnsi="Calibri" w:cs="Calibri"/>
        </w:rPr>
      </w:pPr>
    </w:p>
    <w:p w14:paraId="731D6AD3" w14:textId="77777777" w:rsidR="00651FDA" w:rsidRDefault="00651FDA" w:rsidP="00651FDA">
      <w:pPr>
        <w:rPr>
          <w:rFonts w:ascii="Calibri" w:hAnsi="Calibri" w:cs="Calibri"/>
          <w:lang w:val="en-US"/>
        </w:rPr>
      </w:pPr>
      <w:r>
        <w:rPr>
          <w:rFonts w:ascii="Calibri" w:hAnsi="Calibri" w:cs="Calibri"/>
        </w:rPr>
        <w:t>ALSWH research has also shown that w</w:t>
      </w:r>
      <w:r w:rsidRPr="00BF63A5">
        <w:rPr>
          <w:rFonts w:ascii="Calibri" w:hAnsi="Calibri" w:cs="Calibri"/>
        </w:rPr>
        <w:t xml:space="preserve">omen in the 1946-51 cohort who have a diet (measured at Survey 3) high in </w:t>
      </w:r>
      <w:r w:rsidRPr="00BF63A5">
        <w:rPr>
          <w:rFonts w:ascii="Calibri" w:hAnsi="Calibri" w:cs="Calibri"/>
          <w:lang w:val="en-US"/>
        </w:rPr>
        <w:t xml:space="preserve">saturated fat and low in dietary fibre </w:t>
      </w:r>
      <w:r>
        <w:rPr>
          <w:rFonts w:ascii="Calibri" w:hAnsi="Calibri" w:cs="Calibri"/>
          <w:lang w:val="en-US"/>
        </w:rPr>
        <w:t>we</w:t>
      </w:r>
      <w:r w:rsidRPr="00BF63A5">
        <w:rPr>
          <w:rFonts w:ascii="Calibri" w:hAnsi="Calibri" w:cs="Calibri"/>
          <w:lang w:val="en-US"/>
        </w:rPr>
        <w:t xml:space="preserve">re more likely to have been diagnosed with diabetes between Survey 3 and Survey 6 (after adjusting for confounders such as BMI). </w:t>
      </w:r>
      <w:r>
        <w:rPr>
          <w:rFonts w:ascii="Calibri" w:hAnsi="Calibri" w:cs="Calibri"/>
          <w:lang w:val="en-US"/>
        </w:rPr>
        <w:t xml:space="preserve"> </w:t>
      </w:r>
      <w:r w:rsidRPr="00BF63A5">
        <w:rPr>
          <w:rFonts w:ascii="Calibri" w:hAnsi="Calibri" w:cs="Calibri"/>
          <w:lang w:val="en-US"/>
        </w:rPr>
        <w:t xml:space="preserve">Women who consumed items from the dietary patterns labeled as “cooked vegetables” and “Mediterranean style” </w:t>
      </w:r>
      <w:r>
        <w:rPr>
          <w:rFonts w:ascii="Calibri" w:hAnsi="Calibri" w:cs="Calibri"/>
          <w:lang w:val="en-US"/>
        </w:rPr>
        <w:t>were</w:t>
      </w:r>
      <w:r w:rsidRPr="00BF63A5">
        <w:rPr>
          <w:rFonts w:ascii="Calibri" w:hAnsi="Calibri" w:cs="Calibri"/>
          <w:lang w:val="en-US"/>
        </w:rPr>
        <w:t xml:space="preserve"> less likely to have been diagnosed with diabetes between Survey 3 and Survey 6 </w:t>
      </w:r>
      <w:r>
        <w:rPr>
          <w:rFonts w:ascii="Calibri" w:hAnsi="Calibri" w:cs="Calibri"/>
          <w:lang w:val="en-US"/>
        </w:rPr>
        <w:t>than</w:t>
      </w:r>
      <w:r w:rsidRPr="00BF63A5">
        <w:rPr>
          <w:rFonts w:ascii="Calibri" w:hAnsi="Calibri" w:cs="Calibri"/>
          <w:lang w:val="en-US"/>
        </w:rPr>
        <w:t xml:space="preserve"> none/low consumers. Women who consumed items in the dietary patterns “processed meat, meat, and takeaway” and “high-fat and sugar foods” </w:t>
      </w:r>
      <w:r>
        <w:rPr>
          <w:rFonts w:ascii="Calibri" w:hAnsi="Calibri" w:cs="Calibri"/>
          <w:lang w:val="en-US"/>
        </w:rPr>
        <w:t>were</w:t>
      </w:r>
      <w:r w:rsidRPr="00BF63A5">
        <w:rPr>
          <w:rFonts w:ascii="Calibri" w:hAnsi="Calibri" w:cs="Calibri"/>
          <w:lang w:val="en-US"/>
        </w:rPr>
        <w:t xml:space="preserve"> more likely to have been diagnosed between Survey 3 and Survey 6, </w:t>
      </w:r>
      <w:r>
        <w:rPr>
          <w:rFonts w:ascii="Calibri" w:hAnsi="Calibri" w:cs="Calibri"/>
          <w:lang w:val="en-US"/>
        </w:rPr>
        <w:t>than</w:t>
      </w:r>
      <w:r w:rsidRPr="00BF63A5">
        <w:rPr>
          <w:rFonts w:ascii="Calibri" w:hAnsi="Calibri" w:cs="Calibri"/>
          <w:lang w:val="en-US"/>
        </w:rPr>
        <w:t xml:space="preserve"> none/low consumers</w:t>
      </w:r>
      <w:r>
        <w:rPr>
          <w:rFonts w:ascii="Calibri" w:hAnsi="Calibri" w:cs="Calibri"/>
          <w:lang w:val="en-US"/>
        </w:rPr>
        <w:t xml:space="preserve"> (Schoenaker et al., 2013)</w:t>
      </w:r>
      <w:r w:rsidRPr="00BF63A5">
        <w:rPr>
          <w:rFonts w:ascii="Calibri" w:hAnsi="Calibri" w:cs="Calibri"/>
          <w:lang w:val="en-US"/>
        </w:rPr>
        <w:t>.</w:t>
      </w:r>
    </w:p>
    <w:p w14:paraId="4A98159D" w14:textId="77777777" w:rsidR="00651FDA" w:rsidRPr="00BF63A5" w:rsidRDefault="00651FDA" w:rsidP="00651FDA">
      <w:pPr>
        <w:rPr>
          <w:rFonts w:ascii="Calibri" w:hAnsi="Calibri" w:cs="Calibri"/>
          <w:lang w:val="en-US"/>
        </w:rPr>
      </w:pPr>
    </w:p>
    <w:p w14:paraId="478216B4" w14:textId="07617FCE" w:rsidR="00651FDA" w:rsidRPr="00BF63A5" w:rsidRDefault="00651FDA" w:rsidP="00651FDA">
      <w:pPr>
        <w:rPr>
          <w:rFonts w:ascii="Calibri" w:hAnsi="Calibri" w:cs="Calibri"/>
          <w:lang w:val="en-US"/>
        </w:rPr>
      </w:pPr>
      <w:r>
        <w:rPr>
          <w:rFonts w:ascii="Calibri" w:hAnsi="Calibri" w:cs="Calibri"/>
          <w:lang w:val="en-US"/>
        </w:rPr>
        <w:t>Further analyses of dietary factors in the 1946-51 cohort have also shown that a ‘</w:t>
      </w:r>
      <w:r w:rsidRPr="00BF63A5">
        <w:rPr>
          <w:rFonts w:ascii="Calibri" w:hAnsi="Calibri" w:cs="Calibri"/>
          <w:lang w:val="en-US"/>
        </w:rPr>
        <w:t>Western</w:t>
      </w:r>
      <w:r>
        <w:rPr>
          <w:rFonts w:ascii="Calibri" w:hAnsi="Calibri" w:cs="Calibri"/>
          <w:lang w:val="en-US"/>
        </w:rPr>
        <w:t>’</w:t>
      </w:r>
      <w:r w:rsidRPr="00BF63A5">
        <w:rPr>
          <w:rFonts w:ascii="Calibri" w:hAnsi="Calibri" w:cs="Calibri"/>
          <w:lang w:val="en-US"/>
        </w:rPr>
        <w:t xml:space="preserve"> dietary pattern </w:t>
      </w:r>
      <w:r>
        <w:rPr>
          <w:rFonts w:ascii="Calibri" w:hAnsi="Calibri" w:cs="Calibri"/>
          <w:lang w:val="en-US"/>
        </w:rPr>
        <w:t xml:space="preserve">is significantly associated with development of diabetes </w:t>
      </w:r>
      <w:r w:rsidRPr="00BF63A5">
        <w:rPr>
          <w:rFonts w:ascii="Calibri" w:hAnsi="Calibri" w:cs="Calibri"/>
          <w:lang w:val="en-US"/>
        </w:rPr>
        <w:t>[highest quintile: O</w:t>
      </w:r>
      <w:r>
        <w:rPr>
          <w:rFonts w:ascii="Calibri" w:hAnsi="Calibri" w:cs="Calibri"/>
          <w:lang w:val="en-US"/>
        </w:rPr>
        <w:t>R = 1.94 (95% CI: 1.25, 3.00); p</w:t>
      </w:r>
      <w:r w:rsidRPr="00BF63A5">
        <w:rPr>
          <w:rFonts w:ascii="Calibri" w:hAnsi="Calibri" w:cs="Calibri"/>
          <w:lang w:val="en-US"/>
        </w:rPr>
        <w:t>-trend = 0.001</w:t>
      </w:r>
      <w:r>
        <w:rPr>
          <w:rFonts w:ascii="Calibri" w:hAnsi="Calibri" w:cs="Calibri"/>
          <w:lang w:val="en-US"/>
        </w:rPr>
        <w:t xml:space="preserve"> </w:t>
      </w:r>
      <w:r w:rsidRPr="00950EFF">
        <w:rPr>
          <w:rFonts w:ascii="Calibri" w:hAnsi="Calibri" w:cs="Calibri"/>
          <w:lang w:val="en-US"/>
        </w:rPr>
        <w:fldChar w:fldCharType="begin">
          <w:fldData xml:space="preserve">PEVuZE5vdGU+PENpdGU+PEF1dGhvcj5TY2hvZW5ha2VyPC9BdXRob3I+PFllYXI+MjAxMzwvWWVh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</w:fldData>
        </w:fldChar>
      </w:r>
      <w:r w:rsidR="00824739">
        <w:rPr>
          <w:rFonts w:ascii="Calibri" w:hAnsi="Calibri" w:cs="Calibri"/>
          <w:lang w:val="en-US"/>
        </w:rPr>
        <w:instrText xml:space="preserve"> ADDIN EN.CITE </w:instrText>
      </w:r>
      <w:r w:rsidR="00824739">
        <w:rPr>
          <w:rFonts w:ascii="Calibri" w:hAnsi="Calibri" w:cs="Calibri"/>
          <w:lang w:val="en-US"/>
        </w:rPr>
        <w:fldChar w:fldCharType="begin">
          <w:fldData xml:space="preserve">PEVuZE5vdGU+PENpdGU+PEF1dGhvcj5TY2hvZW5ha2VyPC9BdXRob3I+PFllYXI+MjAxMzwvWWVh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</w:fldData>
        </w:fldChar>
      </w:r>
      <w:r w:rsidR="00824739">
        <w:rPr>
          <w:rFonts w:ascii="Calibri" w:hAnsi="Calibri" w:cs="Calibri"/>
          <w:lang w:val="en-US"/>
        </w:rPr>
        <w:instrText xml:space="preserve"> ADDIN EN.CITE.DATA </w:instrText>
      </w:r>
      <w:r w:rsidR="00824739">
        <w:rPr>
          <w:rFonts w:ascii="Calibri" w:hAnsi="Calibri" w:cs="Calibri"/>
          <w:lang w:val="en-US"/>
        </w:rPr>
      </w:r>
      <w:r w:rsidR="00824739">
        <w:rPr>
          <w:rFonts w:ascii="Calibri" w:hAnsi="Calibri" w:cs="Calibri"/>
          <w:lang w:val="en-US"/>
        </w:rPr>
        <w:fldChar w:fldCharType="end"/>
      </w:r>
      <w:r w:rsidRPr="00950EFF">
        <w:rPr>
          <w:rFonts w:ascii="Calibri" w:hAnsi="Calibri" w:cs="Calibri"/>
          <w:lang w:val="en-US"/>
        </w:rPr>
      </w:r>
      <w:r w:rsidRPr="00950EFF">
        <w:rPr>
          <w:rFonts w:ascii="Calibri" w:hAnsi="Calibri" w:cs="Calibri"/>
          <w:lang w:val="en-US"/>
        </w:rPr>
        <w:fldChar w:fldCharType="separate"/>
      </w:r>
      <w:r w:rsidRPr="00950EFF">
        <w:rPr>
          <w:rFonts w:ascii="Calibri" w:hAnsi="Calibri" w:cs="Calibri"/>
          <w:noProof/>
          <w:lang w:val="en-US"/>
        </w:rPr>
        <w:t>(</w:t>
      </w:r>
      <w:hyperlink w:anchor="_ENREF_83" w:tooltip="Schoenaker, 2013 #26" w:history="1">
        <w:r w:rsidR="002139DB" w:rsidRPr="00950EFF">
          <w:rPr>
            <w:rFonts w:ascii="Calibri" w:hAnsi="Calibri" w:cs="Calibri"/>
            <w:noProof/>
            <w:lang w:val="en-US"/>
          </w:rPr>
          <w:t>Schoenaker et al., 2013</w:t>
        </w:r>
      </w:hyperlink>
      <w:r w:rsidRPr="00950EFF">
        <w:rPr>
          <w:rFonts w:ascii="Calibri" w:hAnsi="Calibri" w:cs="Calibri"/>
          <w:noProof/>
          <w:lang w:val="en-US"/>
        </w:rPr>
        <w:t>)</w:t>
      </w:r>
      <w:r w:rsidRPr="00950EFF">
        <w:rPr>
          <w:rFonts w:ascii="Calibri" w:hAnsi="Calibri" w:cs="Calibri"/>
          <w:lang w:val="en-US"/>
        </w:rPr>
        <w:fldChar w:fldCharType="end"/>
      </w:r>
      <w:r w:rsidRPr="00950EFF">
        <w:rPr>
          <w:rFonts w:ascii="Calibri" w:hAnsi="Calibri" w:cs="Calibri"/>
          <w:lang w:val="en-US"/>
        </w:rPr>
        <w:t>.</w:t>
      </w:r>
    </w:p>
    <w:p w14:paraId="64ADDC18" w14:textId="77777777" w:rsidR="00651FDA" w:rsidRDefault="00651FDA" w:rsidP="00651FDA">
      <w:pPr>
        <w:spacing w:after="200"/>
        <w:rPr>
          <w:rFonts w:ascii="Cambria" w:hAnsi="Cambria"/>
        </w:rPr>
      </w:pPr>
    </w:p>
    <w:p w14:paraId="64580D42" w14:textId="77777777" w:rsidR="00651FDA" w:rsidRDefault="00651FDA" w:rsidP="00995BB2">
      <w:pPr>
        <w:spacing w:after="240"/>
        <w:rPr>
          <w:rFonts w:ascii="Calibri" w:hAnsi="Calibri" w:cs="Calibri"/>
        </w:rPr>
      </w:pPr>
    </w:p>
    <w:p w14:paraId="3C471786" w14:textId="77777777" w:rsidR="00BF63A5" w:rsidRPr="00BF63A5" w:rsidRDefault="00BF63A5" w:rsidP="00A21FC0">
      <w:pPr>
        <w:keepNext/>
        <w:keepLines/>
        <w:numPr>
          <w:ilvl w:val="2"/>
          <w:numId w:val="4"/>
        </w:numPr>
        <w:tabs>
          <w:tab w:val="num" w:pos="360"/>
        </w:tabs>
        <w:spacing w:before="200"/>
        <w:ind w:firstLine="709"/>
        <w:outlineLvl w:val="2"/>
        <w:rPr>
          <w:rFonts w:ascii="Times New Roman" w:eastAsia="MS Gothic" w:hAnsi="Times New Roman" w:cs="Times New Roman"/>
          <w:b/>
          <w:bCs/>
        </w:rPr>
      </w:pPr>
      <w:bookmarkStart w:id="386" w:name="_Toc426447394"/>
      <w:bookmarkStart w:id="387" w:name="_Toc426447807"/>
      <w:r w:rsidRPr="00BF63A5">
        <w:rPr>
          <w:rFonts w:ascii="Calibri" w:eastAsia="MS Gothic" w:hAnsi="Calibri" w:cs="Calibri"/>
          <w:b/>
          <w:bCs/>
        </w:rPr>
        <w:lastRenderedPageBreak/>
        <w:t>Smoking</w:t>
      </w:r>
      <w:bookmarkEnd w:id="386"/>
      <w:bookmarkEnd w:id="387"/>
    </w:p>
    <w:p w14:paraId="51514F55" w14:textId="7A2873FF" w:rsidR="00BF63A5" w:rsidRPr="00BF63A5" w:rsidRDefault="00652E9B" w:rsidP="00BF63A5">
      <w:pPr>
        <w:rPr>
          <w:rFonts w:ascii="Times New Roman" w:hAnsi="Times New Roman" w:cs="Times New Roman"/>
        </w:rPr>
      </w:pPr>
      <w:r>
        <w:rPr>
          <w:noProof/>
          <w:lang w:eastAsia="en-AU"/>
        </w:rPr>
        <w:drawing>
          <wp:inline distT="0" distB="0" distL="0" distR="0" wp14:anchorId="59D00483" wp14:editId="026BBD38">
            <wp:extent cx="4572000" cy="609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375D600C" w14:textId="2F4CD66D" w:rsidR="00BF63A5" w:rsidRPr="00BF63A5" w:rsidRDefault="0032594F" w:rsidP="0032594F">
      <w:pPr>
        <w:pStyle w:val="Caption"/>
        <w:rPr>
          <w:rFonts w:ascii="Times New Roman" w:hAnsi="Times New Roman" w:cs="Times New Roman"/>
        </w:rPr>
      </w:pPr>
      <w:bookmarkStart w:id="388" w:name="_Ref419733550"/>
      <w:bookmarkStart w:id="389" w:name="_Toc420571032"/>
      <w:bookmarkStart w:id="390" w:name="_Toc420656903"/>
      <w:bookmarkStart w:id="391" w:name="_Toc420656987"/>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7</w:t>
      </w:r>
      <w:r w:rsidR="003274F4">
        <w:rPr>
          <w:noProof/>
        </w:rPr>
        <w:fldChar w:fldCharType="end"/>
      </w:r>
      <w:bookmarkEnd w:id="388"/>
      <w:r>
        <w:t xml:space="preserve">: </w:t>
      </w:r>
      <w:r w:rsidR="005F0F05" w:rsidRPr="00912E2E">
        <w:rPr>
          <w:rFonts w:ascii="Calibri" w:hAnsi="Calibri" w:cs="Calibri"/>
        </w:rPr>
        <w:t xml:space="preserve">Prevalent and incident cases of diabetes, Surveys 1-6 (1973-78 cohort), Surveys 1-7 (1946-51 cohort), and Surveys 1-6 (1921-26 cohort), </w:t>
      </w:r>
      <w:r w:rsidR="00BF63A5" w:rsidRPr="00BF63A5">
        <w:rPr>
          <w:rFonts w:ascii="Calibri" w:hAnsi="Calibri" w:cs="Calibri"/>
        </w:rPr>
        <w:t>according to smoking status</w:t>
      </w:r>
      <w:r w:rsidR="00B642A2">
        <w:rPr>
          <w:rFonts w:ascii="Calibri" w:hAnsi="Calibri" w:cs="Calibri"/>
        </w:rPr>
        <w:t xml:space="preserve"> at Survey 1</w:t>
      </w:r>
      <w:r w:rsidR="00BF63A5" w:rsidRPr="00BF63A5">
        <w:rPr>
          <w:rFonts w:ascii="Calibri" w:hAnsi="Calibri" w:cs="Calibri"/>
        </w:rPr>
        <w:t>.</w:t>
      </w:r>
      <w:bookmarkEnd w:id="389"/>
      <w:bookmarkEnd w:id="390"/>
      <w:bookmarkEnd w:id="391"/>
      <w:r w:rsidR="00BF63A5" w:rsidRPr="00BF63A5">
        <w:rPr>
          <w:rFonts w:ascii="Calibri" w:hAnsi="Calibri" w:cs="Calibri"/>
        </w:rPr>
        <w:t xml:space="preserve"> </w:t>
      </w:r>
    </w:p>
    <w:p w14:paraId="143A82FB" w14:textId="635105B5" w:rsidR="00BF63A5" w:rsidRPr="00BF63A5" w:rsidRDefault="00BF63A5" w:rsidP="00BF63A5">
      <w:pPr>
        <w:rPr>
          <w:rFonts w:ascii="Calibri" w:hAnsi="Calibri" w:cs="Calibri"/>
        </w:rPr>
      </w:pPr>
      <w:r w:rsidRPr="00BF63A5">
        <w:rPr>
          <w:rFonts w:ascii="Calibri" w:hAnsi="Calibri" w:cs="Calibri"/>
        </w:rPr>
        <w:t>The association between smoking and diabetes is illustrated in</w:t>
      </w:r>
      <w:r w:rsidR="0079374E">
        <w:rPr>
          <w:rFonts w:ascii="Calibri" w:hAnsi="Calibri" w:cs="Calibri"/>
        </w:rPr>
        <w:t xml:space="preserve"> </w:t>
      </w:r>
      <w:r w:rsidR="0079374E">
        <w:rPr>
          <w:rFonts w:ascii="Calibri" w:hAnsi="Calibri" w:cs="Calibri"/>
        </w:rPr>
        <w:fldChar w:fldCharType="begin"/>
      </w:r>
      <w:r w:rsidR="0079374E">
        <w:rPr>
          <w:rFonts w:ascii="Calibri" w:hAnsi="Calibri" w:cs="Calibri"/>
        </w:rPr>
        <w:instrText xml:space="preserve"> REF _Ref419733550 \h </w:instrText>
      </w:r>
      <w:r w:rsidR="0079374E">
        <w:rPr>
          <w:rFonts w:ascii="Calibri" w:hAnsi="Calibri" w:cs="Calibri"/>
        </w:rPr>
      </w:r>
      <w:r w:rsidR="0079374E">
        <w:rPr>
          <w:rFonts w:ascii="Calibri" w:hAnsi="Calibri" w:cs="Calibri"/>
        </w:rPr>
        <w:fldChar w:fldCharType="separate"/>
      </w:r>
      <w:r w:rsidR="002B0B0C">
        <w:t xml:space="preserve">Figure </w:t>
      </w:r>
      <w:r w:rsidR="002B0B0C">
        <w:rPr>
          <w:noProof/>
        </w:rPr>
        <w:t>9</w:t>
      </w:r>
      <w:r w:rsidR="002B0B0C">
        <w:noBreakHyphen/>
      </w:r>
      <w:r w:rsidR="002B0B0C">
        <w:rPr>
          <w:noProof/>
        </w:rPr>
        <w:t>7</w:t>
      </w:r>
      <w:r w:rsidR="0079374E">
        <w:rPr>
          <w:rFonts w:ascii="Calibri" w:hAnsi="Calibri" w:cs="Calibri"/>
        </w:rPr>
        <w:fldChar w:fldCharType="end"/>
      </w:r>
      <w:r w:rsidR="00F86CDC">
        <w:rPr>
          <w:rFonts w:ascii="Calibri" w:hAnsi="Calibri" w:cs="Calibri"/>
        </w:rPr>
        <w:t xml:space="preserve">. </w:t>
      </w:r>
      <w:r w:rsidR="00966A51">
        <w:rPr>
          <w:rFonts w:ascii="Calibri" w:hAnsi="Calibri" w:cs="Calibri"/>
        </w:rPr>
        <w:t>Around</w:t>
      </w:r>
      <w:r w:rsidRPr="00BF63A5">
        <w:rPr>
          <w:rFonts w:ascii="Calibri" w:hAnsi="Calibri" w:cs="Calibri"/>
        </w:rPr>
        <w:t xml:space="preserve"> 15% of the 1946-51 cohort and 4% of the 1973-78 cohort who </w:t>
      </w:r>
      <w:r w:rsidR="00AA3A5A">
        <w:rPr>
          <w:rFonts w:ascii="Calibri" w:hAnsi="Calibri" w:cs="Calibri"/>
        </w:rPr>
        <w:t xml:space="preserve">were current smokers </w:t>
      </w:r>
      <w:r w:rsidRPr="00BF63A5">
        <w:rPr>
          <w:rFonts w:ascii="Calibri" w:hAnsi="Calibri" w:cs="Calibri"/>
        </w:rPr>
        <w:t xml:space="preserve">had a diagnosis of diabetes by the most recent survey (Survey 7 in the 1946-51 cohort and Survey 6 in the 1973-78 cohort). </w:t>
      </w:r>
    </w:p>
    <w:p w14:paraId="5E5ADF4F" w14:textId="5F35CC0A" w:rsidR="006F7667" w:rsidRDefault="006F7667">
      <w:pPr>
        <w:spacing w:before="0" w:after="0" w:line="240" w:lineRule="auto"/>
        <w:rPr>
          <w:rFonts w:ascii="Cambria" w:hAnsi="Cambria"/>
        </w:rPr>
      </w:pPr>
      <w:r>
        <w:rPr>
          <w:rFonts w:ascii="Cambria" w:hAnsi="Cambria"/>
        </w:rPr>
        <w:br w:type="page"/>
      </w:r>
    </w:p>
    <w:p w14:paraId="71700404" w14:textId="746D5115" w:rsidR="00BF63A5" w:rsidRPr="00BF63A5" w:rsidRDefault="00BF63A5" w:rsidP="00A21FC0">
      <w:pPr>
        <w:keepNext/>
        <w:keepLines/>
        <w:numPr>
          <w:ilvl w:val="2"/>
          <w:numId w:val="4"/>
        </w:numPr>
        <w:spacing w:before="200"/>
        <w:ind w:left="709" w:firstLine="0"/>
        <w:outlineLvl w:val="2"/>
        <w:rPr>
          <w:rFonts w:ascii="Times New Roman" w:eastAsia="MS Gothic" w:hAnsi="Times New Roman" w:cs="Times New Roman"/>
          <w:b/>
          <w:bCs/>
        </w:rPr>
      </w:pPr>
      <w:bookmarkStart w:id="392" w:name="_Toc426447395"/>
      <w:bookmarkStart w:id="393" w:name="_Toc426447808"/>
      <w:r w:rsidRPr="00BF63A5">
        <w:rPr>
          <w:rFonts w:ascii="Calibri" w:eastAsia="MS Gothic" w:hAnsi="Calibri" w:cs="Calibri"/>
          <w:b/>
          <w:bCs/>
        </w:rPr>
        <w:lastRenderedPageBreak/>
        <w:t xml:space="preserve">Physical </w:t>
      </w:r>
      <w:r w:rsidR="00F80AF1">
        <w:rPr>
          <w:rFonts w:ascii="Calibri" w:eastAsia="MS Gothic" w:hAnsi="Calibri" w:cs="Calibri"/>
          <w:b/>
          <w:bCs/>
        </w:rPr>
        <w:t>a</w:t>
      </w:r>
      <w:r w:rsidRPr="00BF63A5">
        <w:rPr>
          <w:rFonts w:ascii="Calibri" w:eastAsia="MS Gothic" w:hAnsi="Calibri" w:cs="Calibri"/>
          <w:b/>
          <w:bCs/>
        </w:rPr>
        <w:t>ctivity</w:t>
      </w:r>
      <w:bookmarkEnd w:id="392"/>
      <w:bookmarkEnd w:id="393"/>
    </w:p>
    <w:p w14:paraId="71570D21" w14:textId="77777777" w:rsidR="00BF63A5" w:rsidRPr="00BF63A5" w:rsidRDefault="00BF63A5" w:rsidP="00BF63A5">
      <w:pPr>
        <w:rPr>
          <w:rFonts w:ascii="Times New Roman" w:hAnsi="Times New Roman" w:cs="Times New Roman"/>
          <w:highlight w:val="green"/>
        </w:rPr>
      </w:pPr>
    </w:p>
    <w:p w14:paraId="339F989C" w14:textId="2A807256" w:rsidR="00BF63A5" w:rsidRPr="00BF63A5" w:rsidRDefault="00652E9B" w:rsidP="00BF63A5">
      <w:pPr>
        <w:rPr>
          <w:rFonts w:ascii="Times New Roman" w:hAnsi="Times New Roman" w:cs="Times New Roman"/>
          <w:highlight w:val="green"/>
        </w:rPr>
      </w:pPr>
      <w:r>
        <w:rPr>
          <w:noProof/>
          <w:lang w:eastAsia="en-AU"/>
        </w:rPr>
        <w:drawing>
          <wp:inline distT="0" distB="0" distL="0" distR="0" wp14:anchorId="13AB3272" wp14:editId="6C6D37AA">
            <wp:extent cx="4572000" cy="6096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6096000"/>
                    </a:xfrm>
                    <a:prstGeom prst="rect">
                      <a:avLst/>
                    </a:prstGeom>
                    <a:noFill/>
                    <a:ln>
                      <a:noFill/>
                    </a:ln>
                  </pic:spPr>
                </pic:pic>
              </a:graphicData>
            </a:graphic>
          </wp:inline>
        </w:drawing>
      </w:r>
    </w:p>
    <w:p w14:paraId="0CAE68A0" w14:textId="747861A7" w:rsidR="00BF63A5" w:rsidRPr="005F0F05" w:rsidRDefault="0032594F" w:rsidP="0032594F">
      <w:pPr>
        <w:pStyle w:val="Caption"/>
        <w:rPr>
          <w:rFonts w:ascii="Calibri" w:hAnsi="Calibri" w:cs="Calibri"/>
        </w:rPr>
      </w:pPr>
      <w:bookmarkStart w:id="394" w:name="_Toc420571033"/>
      <w:bookmarkStart w:id="395" w:name="_Toc420656904"/>
      <w:bookmarkStart w:id="396" w:name="_Toc420656988"/>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8</w:t>
      </w:r>
      <w:r w:rsidR="003274F4">
        <w:rPr>
          <w:noProof/>
        </w:rPr>
        <w:fldChar w:fldCharType="end"/>
      </w:r>
      <w:r>
        <w:t xml:space="preserve">: </w:t>
      </w:r>
      <w:r w:rsidR="005F0F05" w:rsidRPr="00912E2E">
        <w:rPr>
          <w:rFonts w:ascii="Calibri" w:hAnsi="Calibri" w:cs="Calibri"/>
        </w:rPr>
        <w:t>Prevalent and incident cases of diabetes, Surveys 1-6 (1973-78 cohort), Surveys 1-7 (1946-51 cohort), and Surveys 1-6 (1921-26 cohort)</w:t>
      </w:r>
      <w:r w:rsidR="00BF63A5" w:rsidRPr="00BF63A5">
        <w:rPr>
          <w:rFonts w:ascii="Calibri" w:hAnsi="Calibri" w:cs="Calibri"/>
        </w:rPr>
        <w:t>, according to level of physical activity</w:t>
      </w:r>
      <w:r w:rsidR="00223512">
        <w:rPr>
          <w:rFonts w:ascii="Calibri" w:hAnsi="Calibri" w:cs="Calibri"/>
        </w:rPr>
        <w:t xml:space="preserve"> at Survey </w:t>
      </w:r>
      <w:r w:rsidR="00950EFF">
        <w:rPr>
          <w:rFonts w:ascii="Calibri" w:hAnsi="Calibri" w:cs="Calibri"/>
        </w:rPr>
        <w:t>2</w:t>
      </w:r>
      <w:r w:rsidR="00BF63A5" w:rsidRPr="00BF63A5">
        <w:rPr>
          <w:rFonts w:ascii="Calibri" w:hAnsi="Calibri" w:cs="Calibri"/>
        </w:rPr>
        <w:t>.</w:t>
      </w:r>
      <w:bookmarkEnd w:id="394"/>
      <w:bookmarkEnd w:id="395"/>
      <w:bookmarkEnd w:id="396"/>
    </w:p>
    <w:p w14:paraId="10E6F8A6" w14:textId="4E010EFF" w:rsidR="004D14C9" w:rsidRDefault="00BF63A5" w:rsidP="00BF63A5">
      <w:pPr>
        <w:rPr>
          <w:rFonts w:ascii="Calibri" w:hAnsi="Calibri" w:cs="Calibri"/>
        </w:rPr>
      </w:pPr>
      <w:r w:rsidRPr="00BF63A5">
        <w:rPr>
          <w:rFonts w:ascii="Calibri" w:hAnsi="Calibri" w:cs="Calibri"/>
        </w:rPr>
        <w:t xml:space="preserve">Consistent with the relationship previously observed between BMI and diabetes, women who were physically inactive were more likely to report diabetes. </w:t>
      </w:r>
      <w:r w:rsidRPr="00BF63A5">
        <w:rPr>
          <w:rFonts w:ascii="Calibri" w:hAnsi="Calibri" w:cs="Calibri"/>
          <w:lang w:val="en-US"/>
        </w:rPr>
        <w:t xml:space="preserve">Physical activity, in conjunction with a healthy diet and BMI in the normal range, is regarded as </w:t>
      </w:r>
      <w:r w:rsidR="00223512">
        <w:rPr>
          <w:rFonts w:ascii="Calibri" w:hAnsi="Calibri" w:cs="Calibri"/>
          <w:lang w:val="en-US"/>
        </w:rPr>
        <w:t xml:space="preserve">an </w:t>
      </w:r>
      <w:r w:rsidRPr="00BF63A5">
        <w:rPr>
          <w:rFonts w:ascii="Calibri" w:hAnsi="Calibri" w:cs="Calibri"/>
          <w:lang w:val="en-US"/>
        </w:rPr>
        <w:t xml:space="preserve">important lifestyle behaviour </w:t>
      </w:r>
      <w:r w:rsidR="00223512">
        <w:rPr>
          <w:rFonts w:ascii="Calibri" w:hAnsi="Calibri" w:cs="Calibri"/>
          <w:lang w:val="en-US"/>
        </w:rPr>
        <w:t>for</w:t>
      </w:r>
      <w:r w:rsidR="00223512" w:rsidRPr="00BF63A5">
        <w:rPr>
          <w:rFonts w:ascii="Calibri" w:hAnsi="Calibri" w:cs="Calibri"/>
          <w:lang w:val="en-US"/>
        </w:rPr>
        <w:t xml:space="preserve"> </w:t>
      </w:r>
      <w:r w:rsidRPr="00BF63A5">
        <w:rPr>
          <w:rFonts w:ascii="Calibri" w:hAnsi="Calibri" w:cs="Calibri"/>
          <w:lang w:val="en-US"/>
        </w:rPr>
        <w:t>reduc</w:t>
      </w:r>
      <w:r w:rsidR="00223512">
        <w:rPr>
          <w:rFonts w:ascii="Calibri" w:hAnsi="Calibri" w:cs="Calibri"/>
          <w:lang w:val="en-US"/>
        </w:rPr>
        <w:t>ing</w:t>
      </w:r>
      <w:r w:rsidRPr="00BF63A5">
        <w:rPr>
          <w:rFonts w:ascii="Calibri" w:hAnsi="Calibri" w:cs="Calibri"/>
          <w:lang w:val="en-US"/>
        </w:rPr>
        <w:t xml:space="preserve"> the risk of diabetes. </w:t>
      </w:r>
      <w:r w:rsidR="00223512">
        <w:rPr>
          <w:rFonts w:ascii="Calibri" w:hAnsi="Calibri" w:cs="Calibri"/>
          <w:lang w:val="en-US"/>
        </w:rPr>
        <w:t xml:space="preserve">Australian and US guidelines </w:t>
      </w:r>
      <w:r w:rsidRPr="00BF63A5">
        <w:rPr>
          <w:rFonts w:ascii="Calibri" w:hAnsi="Calibri" w:cs="Calibri"/>
        </w:rPr>
        <w:t xml:space="preserve">recommend </w:t>
      </w:r>
      <w:r w:rsidR="004D14C9">
        <w:rPr>
          <w:rFonts w:ascii="Calibri" w:hAnsi="Calibri" w:cs="Calibri"/>
        </w:rPr>
        <w:t xml:space="preserve">that adults should accumulate </w:t>
      </w:r>
      <w:r w:rsidR="00223512">
        <w:rPr>
          <w:rFonts w:ascii="Calibri" w:hAnsi="Calibri" w:cs="Calibri"/>
        </w:rPr>
        <w:t xml:space="preserve">150-300 minutes of at least moderate intensity </w:t>
      </w:r>
      <w:r w:rsidR="00223512">
        <w:rPr>
          <w:rFonts w:ascii="Calibri" w:hAnsi="Calibri" w:cs="Calibri"/>
        </w:rPr>
        <w:lastRenderedPageBreak/>
        <w:t xml:space="preserve">activity each week. </w:t>
      </w:r>
      <w:r w:rsidRPr="00BF63A5">
        <w:rPr>
          <w:rFonts w:ascii="Calibri" w:hAnsi="Calibri" w:cs="Calibri"/>
        </w:rPr>
        <w:t xml:space="preserve"> There is also growing evidence to suggest that </w:t>
      </w:r>
      <w:r w:rsidR="00AA3A5A">
        <w:rPr>
          <w:rFonts w:ascii="Calibri" w:hAnsi="Calibri" w:cs="Calibri"/>
        </w:rPr>
        <w:t xml:space="preserve">more than </w:t>
      </w:r>
      <w:r w:rsidRPr="00BF63A5">
        <w:rPr>
          <w:rFonts w:ascii="Calibri" w:hAnsi="Calibri" w:cs="Calibri"/>
        </w:rPr>
        <w:t xml:space="preserve">6 hours/day of sitting is associated with poorer health outcomes. </w:t>
      </w:r>
    </w:p>
    <w:p w14:paraId="11F4D6E5" w14:textId="0129C15B" w:rsidR="00EE31C0" w:rsidRDefault="004D14C9" w:rsidP="00EE31C0">
      <w:pPr>
        <w:rPr>
          <w:rFonts w:ascii="Calibri" w:hAnsi="Calibri" w:cs="Calibri"/>
          <w:lang w:val="en-US"/>
        </w:rPr>
      </w:pPr>
      <w:r>
        <w:rPr>
          <w:rFonts w:ascii="Calibri" w:hAnsi="Calibri" w:cs="Calibri"/>
        </w:rPr>
        <w:t xml:space="preserve">In 2013 ALSWH researchers aimed to quantify the </w:t>
      </w:r>
      <w:r w:rsidR="00BF63A5" w:rsidRPr="00BF63A5">
        <w:rPr>
          <w:rFonts w:ascii="Calibri" w:hAnsi="Calibri" w:cs="Calibri"/>
        </w:rPr>
        <w:t xml:space="preserve">increase in physical activity and decrease in sitting </w:t>
      </w:r>
      <w:r>
        <w:rPr>
          <w:rFonts w:ascii="Calibri" w:hAnsi="Calibri" w:cs="Calibri"/>
        </w:rPr>
        <w:t xml:space="preserve">that would be </w:t>
      </w:r>
      <w:r w:rsidR="00BF63A5" w:rsidRPr="00BF63A5">
        <w:rPr>
          <w:rFonts w:ascii="Calibri" w:hAnsi="Calibri" w:cs="Calibri"/>
        </w:rPr>
        <w:t xml:space="preserve">needed to achieve a 20% reduction in incidence rates of </w:t>
      </w:r>
      <w:r>
        <w:rPr>
          <w:rFonts w:ascii="Calibri" w:hAnsi="Calibri" w:cs="Calibri"/>
        </w:rPr>
        <w:t>diabetes.</w:t>
      </w:r>
      <w:r w:rsidR="00BF63A5" w:rsidRPr="00BF63A5">
        <w:rPr>
          <w:rFonts w:ascii="Calibri" w:hAnsi="Calibri" w:cs="Calibri"/>
        </w:rPr>
        <w:t xml:space="preserve"> </w:t>
      </w:r>
      <w:r>
        <w:rPr>
          <w:rFonts w:ascii="Calibri" w:hAnsi="Calibri" w:cs="Calibri"/>
        </w:rPr>
        <w:t xml:space="preserve">As for the work on relationships between BMI and diabetes (described </w:t>
      </w:r>
      <w:r w:rsidR="002A042B">
        <w:rPr>
          <w:rFonts w:ascii="Calibri" w:hAnsi="Calibri" w:cs="Calibri"/>
        </w:rPr>
        <w:t>previously</w:t>
      </w:r>
      <w:r>
        <w:rPr>
          <w:rFonts w:ascii="Calibri" w:hAnsi="Calibri" w:cs="Calibri"/>
        </w:rPr>
        <w:t>), the researchers used concepts drawn from the work of Geof</w:t>
      </w:r>
      <w:r w:rsidRPr="00950EFF">
        <w:rPr>
          <w:rFonts w:ascii="Calibri" w:hAnsi="Calibri" w:cs="Calibri"/>
        </w:rPr>
        <w:t>frey Rose</w:t>
      </w:r>
      <w:r w:rsidR="007A09E0" w:rsidRPr="00950EFF">
        <w:rPr>
          <w:rFonts w:ascii="Calibri" w:hAnsi="Calibri" w:cs="Calibri"/>
        </w:rPr>
        <w:t xml:space="preserve"> </w:t>
      </w:r>
      <w:r w:rsidR="007A09E0" w:rsidRPr="00950EFF">
        <w:rPr>
          <w:rFonts w:ascii="Calibri" w:hAnsi="Calibri" w:cs="Calibri"/>
        </w:rPr>
        <w:fldChar w:fldCharType="begin"/>
      </w:r>
      <w:r w:rsidR="007A09E0" w:rsidRPr="00950EFF">
        <w:rPr>
          <w:rFonts w:ascii="Calibri" w:hAnsi="Calibri" w:cs="Calibri"/>
        </w:rPr>
        <w:instrText xml:space="preserve"> ADDIN EN.CITE &lt;EndNote&gt;&lt;Cite&gt;&lt;Author&gt;Rose&lt;/Author&gt;&lt;Year&gt;1992&lt;/Year&gt;&lt;RecNum&gt;110&lt;/RecNum&gt;&lt;DisplayText&gt;(Rose, 1992)&lt;/DisplayText&gt;&lt;record&gt;&lt;rec-number&gt;110&lt;/rec-number&gt;&lt;foreign-keys&gt;&lt;key app="EN" db-id="pwrrwxdaa2200me0xfkxz5fnzstf9pwaf9vt"&gt;110&lt;/key&gt;&lt;/foreign-keys&gt;&lt;ref-type name="Book"&gt;6&lt;/ref-type&gt;&lt;contributors&gt;&lt;authors&gt;&lt;author&gt;Rose, G.&lt;/author&gt;&lt;/authors&gt;&lt;/contributors&gt;&lt;titles&gt;&lt;title&gt;The Strategy of Preventive Medicine&lt;/title&gt;&lt;/titles&gt;&lt;dates&gt;&lt;year&gt;1992&lt;/year&gt;&lt;/dates&gt;&lt;pub-location&gt;Oxford&lt;/pub-location&gt;&lt;publisher&gt;Oxford University Press&lt;/publisher&gt;&lt;urls&gt;&lt;/urls&gt;&lt;/record&gt;&lt;/Cite&gt;&lt;/EndNote&gt;</w:instrText>
      </w:r>
      <w:r w:rsidR="007A09E0" w:rsidRPr="00950EFF">
        <w:rPr>
          <w:rFonts w:ascii="Calibri" w:hAnsi="Calibri" w:cs="Calibri"/>
        </w:rPr>
        <w:fldChar w:fldCharType="separate"/>
      </w:r>
      <w:r w:rsidR="007A09E0" w:rsidRPr="00950EFF">
        <w:rPr>
          <w:rFonts w:ascii="Calibri" w:hAnsi="Calibri" w:cs="Calibri"/>
          <w:noProof/>
        </w:rPr>
        <w:t>(</w:t>
      </w:r>
      <w:hyperlink w:anchor="_ENREF_81" w:tooltip="Rose, 1992 #110" w:history="1">
        <w:r w:rsidR="002139DB" w:rsidRPr="00950EFF">
          <w:rPr>
            <w:rFonts w:ascii="Calibri" w:hAnsi="Calibri" w:cs="Calibri"/>
            <w:noProof/>
          </w:rPr>
          <w:t>Rose, 1992</w:t>
        </w:r>
      </w:hyperlink>
      <w:r w:rsidR="007A09E0" w:rsidRPr="00950EFF">
        <w:rPr>
          <w:rFonts w:ascii="Calibri" w:hAnsi="Calibri" w:cs="Calibri"/>
          <w:noProof/>
        </w:rPr>
        <w:t>)</w:t>
      </w:r>
      <w:r w:rsidR="007A09E0" w:rsidRPr="00950EFF">
        <w:rPr>
          <w:rFonts w:ascii="Calibri" w:hAnsi="Calibri" w:cs="Calibri"/>
        </w:rPr>
        <w:fldChar w:fldCharType="end"/>
      </w:r>
      <w:r w:rsidR="007A09E0" w:rsidRPr="00950EFF">
        <w:rPr>
          <w:rFonts w:ascii="Calibri" w:hAnsi="Calibri" w:cs="Calibri"/>
        </w:rPr>
        <w:t xml:space="preserve"> </w:t>
      </w:r>
      <w:r w:rsidRPr="00950EFF">
        <w:rPr>
          <w:rFonts w:ascii="Calibri" w:hAnsi="Calibri" w:cs="Calibri"/>
        </w:rPr>
        <w:t>to examine ‘</w:t>
      </w:r>
      <w:r w:rsidR="00BF63A5" w:rsidRPr="00950EFF">
        <w:rPr>
          <w:rFonts w:ascii="Calibri" w:hAnsi="Calibri" w:cs="Calibri"/>
          <w:lang w:val="en-US"/>
        </w:rPr>
        <w:t>whole population</w:t>
      </w:r>
      <w:r w:rsidRPr="00950EFF">
        <w:rPr>
          <w:rFonts w:ascii="Calibri" w:hAnsi="Calibri" w:cs="Calibri"/>
          <w:lang w:val="en-US"/>
        </w:rPr>
        <w:t>’, ‘high risk’ and ‘middle road’ approaches to reducing diabetes incidence.  The modelling suggested that there would be a 12.5% reduction in incidence with a ‘middle road’ approach which encourages all those not meeting physical activity guidelines to do so</w:t>
      </w:r>
      <w:r w:rsidR="00744F81" w:rsidRPr="00950EFF">
        <w:rPr>
          <w:rFonts w:ascii="Calibri" w:hAnsi="Calibri" w:cs="Calibri"/>
          <w:lang w:val="en-US"/>
        </w:rPr>
        <w:t xml:space="preserve"> </w:t>
      </w:r>
      <w:r w:rsidR="004F589E" w:rsidRPr="00950EFF">
        <w:rPr>
          <w:rFonts w:ascii="Calibri" w:hAnsi="Calibri" w:cs="Calibri"/>
          <w:lang w:val="en-US"/>
        </w:rPr>
        <w:fldChar w:fldCharType="begin">
          <w:fldData xml:space="preserve">PEVuZE5vdGU+PENpdGU+PEF1dGhvcj5QZWV0ZXJzPC9BdXRob3I+PFllYXI+MjAxNDwvWWVhcj48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</w:fldData>
        </w:fldChar>
      </w:r>
      <w:r w:rsidR="00824739">
        <w:rPr>
          <w:rFonts w:ascii="Calibri" w:hAnsi="Calibri" w:cs="Calibri"/>
          <w:lang w:val="en-US"/>
        </w:rPr>
        <w:instrText xml:space="preserve"> ADDIN EN.CITE </w:instrText>
      </w:r>
      <w:r w:rsidR="00824739">
        <w:rPr>
          <w:rFonts w:ascii="Calibri" w:hAnsi="Calibri" w:cs="Calibri"/>
          <w:lang w:val="en-US"/>
        </w:rPr>
        <w:fldChar w:fldCharType="begin">
          <w:fldData xml:space="preserve">PEVuZE5vdGU+PENpdGU+PEF1dGhvcj5QZWV0ZXJzPC9BdXRob3I+PFllYXI+MjAxNDwvWWVhcj48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</w:fldData>
        </w:fldChar>
      </w:r>
      <w:r w:rsidR="00824739">
        <w:rPr>
          <w:rFonts w:ascii="Calibri" w:hAnsi="Calibri" w:cs="Calibri"/>
          <w:lang w:val="en-US"/>
        </w:rPr>
        <w:instrText xml:space="preserve"> ADDIN EN.CITE.DATA </w:instrText>
      </w:r>
      <w:r w:rsidR="00824739">
        <w:rPr>
          <w:rFonts w:ascii="Calibri" w:hAnsi="Calibri" w:cs="Calibri"/>
          <w:lang w:val="en-US"/>
        </w:rPr>
      </w:r>
      <w:r w:rsidR="00824739">
        <w:rPr>
          <w:rFonts w:ascii="Calibri" w:hAnsi="Calibri" w:cs="Calibri"/>
          <w:lang w:val="en-US"/>
        </w:rPr>
        <w:fldChar w:fldCharType="end"/>
      </w:r>
      <w:r w:rsidR="004F589E" w:rsidRPr="00950EFF">
        <w:rPr>
          <w:rFonts w:ascii="Calibri" w:hAnsi="Calibri" w:cs="Calibri"/>
          <w:lang w:val="en-US"/>
        </w:rPr>
      </w:r>
      <w:r w:rsidR="004F589E" w:rsidRPr="00950EFF">
        <w:rPr>
          <w:rFonts w:ascii="Calibri" w:hAnsi="Calibri" w:cs="Calibri"/>
          <w:lang w:val="en-US"/>
        </w:rPr>
        <w:fldChar w:fldCharType="separate"/>
      </w:r>
      <w:r w:rsidR="00C16175" w:rsidRPr="00950EFF">
        <w:rPr>
          <w:rFonts w:ascii="Calibri" w:hAnsi="Calibri" w:cs="Calibri"/>
          <w:noProof/>
          <w:lang w:val="en-US"/>
        </w:rPr>
        <w:t>(</w:t>
      </w:r>
      <w:hyperlink w:anchor="_ENREF_73" w:tooltip="Peeters, 2014 #103" w:history="1">
        <w:r w:rsidR="002139DB" w:rsidRPr="00950EFF">
          <w:rPr>
            <w:rFonts w:ascii="Calibri" w:hAnsi="Calibri" w:cs="Calibri"/>
            <w:noProof/>
            <w:lang w:val="en-US"/>
          </w:rPr>
          <w:t>Peeters et al., 2014</w:t>
        </w:r>
      </w:hyperlink>
      <w:r w:rsidR="00C16175" w:rsidRPr="00950EFF">
        <w:rPr>
          <w:rFonts w:ascii="Calibri" w:hAnsi="Calibri" w:cs="Calibri"/>
          <w:noProof/>
          <w:lang w:val="en-US"/>
        </w:rPr>
        <w:t>)</w:t>
      </w:r>
      <w:r w:rsidR="004F589E" w:rsidRPr="00950EFF">
        <w:rPr>
          <w:rFonts w:ascii="Calibri" w:hAnsi="Calibri" w:cs="Calibri"/>
          <w:lang w:val="en-US"/>
        </w:rPr>
        <w:fldChar w:fldCharType="end"/>
      </w:r>
      <w:r w:rsidRPr="00950EFF">
        <w:rPr>
          <w:rFonts w:ascii="Calibri" w:hAnsi="Calibri" w:cs="Calibri"/>
          <w:lang w:val="en-US"/>
        </w:rPr>
        <w:t>.</w:t>
      </w:r>
      <w:r w:rsidR="00BF63A5" w:rsidRPr="00BF63A5">
        <w:rPr>
          <w:rFonts w:ascii="Calibri" w:hAnsi="Calibri" w:cs="Calibri"/>
          <w:lang w:val="en-US"/>
        </w:rPr>
        <w:t xml:space="preserve"> </w:t>
      </w:r>
    </w:p>
    <w:p w14:paraId="7EF81EA8" w14:textId="77777777" w:rsidR="00EE31C0" w:rsidRDefault="00EE31C0" w:rsidP="00EE31C0">
      <w:pPr>
        <w:rPr>
          <w:rFonts w:ascii="Calibri" w:hAnsi="Calibri" w:cs="Calibri"/>
          <w:lang w:val="en-US"/>
        </w:rPr>
      </w:pPr>
    </w:p>
    <w:p w14:paraId="5F9DAE95" w14:textId="0FBD000E" w:rsidR="00D04678" w:rsidRPr="00126A82" w:rsidRDefault="00D04678" w:rsidP="00126A82">
      <w:pPr>
        <w:keepNext/>
        <w:keepLines/>
        <w:numPr>
          <w:ilvl w:val="2"/>
          <w:numId w:val="4"/>
        </w:numPr>
        <w:spacing w:before="200"/>
        <w:ind w:left="709" w:firstLine="0"/>
        <w:outlineLvl w:val="2"/>
        <w:rPr>
          <w:rFonts w:ascii="Calibri" w:eastAsia="MS Gothic" w:hAnsi="Calibri" w:cs="Calibri"/>
          <w:b/>
          <w:bCs/>
        </w:rPr>
      </w:pPr>
      <w:bookmarkStart w:id="397" w:name="_Toc426447396"/>
      <w:bookmarkStart w:id="398" w:name="_Toc426447809"/>
      <w:r w:rsidRPr="00126A82">
        <w:rPr>
          <w:rFonts w:ascii="Calibri" w:eastAsia="MS Gothic" w:hAnsi="Calibri" w:cs="Calibri"/>
          <w:b/>
          <w:bCs/>
        </w:rPr>
        <w:t>Other risk factors for diabetes among women in ALSWH</w:t>
      </w:r>
      <w:bookmarkEnd w:id="397"/>
      <w:bookmarkEnd w:id="398"/>
      <w:r w:rsidRPr="00126A82">
        <w:rPr>
          <w:rFonts w:ascii="Calibri" w:eastAsia="MS Gothic" w:hAnsi="Calibri" w:cs="Calibri"/>
          <w:b/>
          <w:bCs/>
        </w:rPr>
        <w:t xml:space="preserve"> </w:t>
      </w:r>
    </w:p>
    <w:p w14:paraId="623AA3AE" w14:textId="39DF8C55" w:rsidR="00D04678" w:rsidRPr="00BF63A5" w:rsidRDefault="00D04678" w:rsidP="00D04678">
      <w:pPr>
        <w:rPr>
          <w:rFonts w:ascii="Calibri" w:hAnsi="Calibri" w:cs="Calibri"/>
          <w:color w:val="000000"/>
          <w:lang w:eastAsia="en-AU"/>
        </w:rPr>
      </w:pPr>
      <w:r w:rsidRPr="00BF63A5">
        <w:rPr>
          <w:rFonts w:ascii="Calibri" w:hAnsi="Calibri" w:cs="Calibri"/>
        </w:rPr>
        <w:t xml:space="preserve">Lifestage-specific risk factors for diabetes </w:t>
      </w:r>
      <w:r w:rsidR="00B9614C">
        <w:rPr>
          <w:rFonts w:ascii="Calibri" w:hAnsi="Calibri" w:cs="Calibri"/>
        </w:rPr>
        <w:t>have also been</w:t>
      </w:r>
      <w:r w:rsidRPr="00BF63A5">
        <w:rPr>
          <w:rFonts w:ascii="Calibri" w:hAnsi="Calibri" w:cs="Calibri"/>
        </w:rPr>
        <w:t xml:space="preserve"> examined </w:t>
      </w:r>
      <w:r w:rsidR="00B9614C">
        <w:rPr>
          <w:rFonts w:ascii="Calibri" w:hAnsi="Calibri" w:cs="Calibri"/>
        </w:rPr>
        <w:t>for</w:t>
      </w:r>
      <w:r w:rsidR="00B9614C" w:rsidRPr="00BF63A5">
        <w:rPr>
          <w:rFonts w:ascii="Calibri" w:hAnsi="Calibri" w:cs="Calibri"/>
        </w:rPr>
        <w:t xml:space="preserve"> </w:t>
      </w:r>
      <w:r w:rsidRPr="00BF63A5">
        <w:rPr>
          <w:rFonts w:ascii="Calibri" w:hAnsi="Calibri" w:cs="Calibri"/>
        </w:rPr>
        <w:t>gestational diabetes</w:t>
      </w:r>
      <w:r w:rsidR="00605DEE">
        <w:rPr>
          <w:rFonts w:ascii="Calibri" w:hAnsi="Calibri" w:cs="Calibri"/>
        </w:rPr>
        <w:t xml:space="preserve"> and menopausal symptoms</w:t>
      </w:r>
      <w:r w:rsidR="00D31409">
        <w:rPr>
          <w:rFonts w:ascii="Calibri" w:hAnsi="Calibri" w:cs="Calibri"/>
        </w:rPr>
        <w:t xml:space="preserve">. </w:t>
      </w:r>
      <w:r w:rsidRPr="00BF63A5">
        <w:rPr>
          <w:rFonts w:ascii="Calibri" w:hAnsi="Calibri" w:cs="Calibri"/>
          <w:color w:val="000000"/>
          <w:lang w:eastAsia="en-AU"/>
        </w:rPr>
        <w:t xml:space="preserve">Gestational diabetes mellitus (GDM) complicates approximately 3–11% of pregnancies and increases the risk </w:t>
      </w:r>
      <w:r w:rsidR="00B9614C" w:rsidRPr="00BF63A5">
        <w:rPr>
          <w:rFonts w:ascii="Calibri" w:hAnsi="Calibri" w:cs="Calibri"/>
          <w:color w:val="000000"/>
          <w:lang w:eastAsia="en-AU"/>
        </w:rPr>
        <w:t>o</w:t>
      </w:r>
      <w:r w:rsidR="00B9614C">
        <w:rPr>
          <w:rFonts w:ascii="Calibri" w:hAnsi="Calibri" w:cs="Calibri"/>
          <w:color w:val="000000"/>
          <w:lang w:eastAsia="en-AU"/>
        </w:rPr>
        <w:t>f</w:t>
      </w:r>
      <w:r w:rsidR="00B9614C" w:rsidRPr="00BF63A5">
        <w:rPr>
          <w:rFonts w:ascii="Calibri" w:hAnsi="Calibri" w:cs="Calibri"/>
          <w:color w:val="000000"/>
          <w:lang w:eastAsia="en-AU"/>
        </w:rPr>
        <w:t xml:space="preserve"> </w:t>
      </w:r>
      <w:r w:rsidRPr="00BF63A5">
        <w:rPr>
          <w:rFonts w:ascii="Calibri" w:hAnsi="Calibri" w:cs="Calibri"/>
          <w:color w:val="000000"/>
          <w:lang w:eastAsia="en-AU"/>
        </w:rPr>
        <w:t xml:space="preserve">prenatal morbidity and later development of </w:t>
      </w:r>
      <w:r w:rsidR="002A042B">
        <w:rPr>
          <w:rFonts w:ascii="Calibri" w:hAnsi="Calibri" w:cs="Calibri"/>
          <w:color w:val="000000"/>
          <w:lang w:eastAsia="en-AU"/>
        </w:rPr>
        <w:t>T</w:t>
      </w:r>
      <w:r w:rsidRPr="00BF63A5">
        <w:rPr>
          <w:rFonts w:ascii="Calibri" w:hAnsi="Calibri" w:cs="Calibri"/>
          <w:color w:val="000000"/>
          <w:lang w:eastAsia="en-AU"/>
        </w:rPr>
        <w:t xml:space="preserve">ype 2 diabetes mellitus. Physical activity and sedentary behaviour are thought to play a role in the development of GDM, independent of overweight and obesity. The aim of this study was to examine the relationships between physical activity, sedentary behaviour and the development of GDM using a population-based prospective cohort study. Data from the </w:t>
      </w:r>
      <w:r w:rsidR="00EE31C0">
        <w:rPr>
          <w:rFonts w:ascii="Calibri" w:hAnsi="Calibri" w:cs="Calibri"/>
          <w:color w:val="000000"/>
          <w:lang w:eastAsia="en-AU"/>
        </w:rPr>
        <w:t>1973–1978</w:t>
      </w:r>
      <w:r w:rsidRPr="00BF63A5">
        <w:rPr>
          <w:rFonts w:ascii="Calibri" w:hAnsi="Calibri" w:cs="Calibri"/>
          <w:color w:val="000000"/>
          <w:lang w:eastAsia="en-AU"/>
        </w:rPr>
        <w:t xml:space="preserve"> cohort (n = 2913) were used to determine the influences of self-reported physical activity, and sedentary behaviour in 2000 and 2003 on the development of GDM over subsequent three year periods, with adjustment for socio-demographic and lifestyle factors. </w:t>
      </w:r>
      <w:r w:rsidR="00B9614C">
        <w:rPr>
          <w:rFonts w:ascii="Calibri" w:hAnsi="Calibri" w:cs="Calibri"/>
          <w:color w:val="000000"/>
          <w:lang w:eastAsia="en-AU"/>
        </w:rPr>
        <w:t>P</w:t>
      </w:r>
      <w:r w:rsidRPr="00BF63A5">
        <w:rPr>
          <w:rFonts w:ascii="Calibri" w:hAnsi="Calibri" w:cs="Calibri"/>
          <w:color w:val="000000"/>
          <w:lang w:eastAsia="en-AU"/>
        </w:rPr>
        <w:t>hysical activity and sedentary behaviour in 2000 and 2003 were not associated with the development of GDM in the subsequent three years. In adjusted models, odds ratios for the development of GDM were 1.92 (95% CI 1.25–2.96) for overweight women (BMI 25–30 kg/m2) and 3.11 (1.92–5.03) for obese women (BMI≥30 kg/m2) compared with normal weight women. Those with lower education and women born in an Asian country also had higher risk of developing GDM than more highly educated and Australia</w:t>
      </w:r>
      <w:r w:rsidRPr="00950EFF">
        <w:rPr>
          <w:rFonts w:ascii="Calibri" w:hAnsi="Calibri" w:cs="Calibri"/>
          <w:color w:val="000000"/>
          <w:lang w:eastAsia="en-AU"/>
        </w:rPr>
        <w:t>n born women, respectively. In conclusion, pre-pregnancy physical activity and sedentary behaviour appear to be less important in the development of GDM in this cohort than overweight and obesity</w:t>
      </w:r>
      <w:r w:rsidR="00744F81" w:rsidRPr="00950EFF">
        <w:rPr>
          <w:rFonts w:ascii="Calibri" w:hAnsi="Calibri" w:cs="Calibri"/>
          <w:color w:val="000000"/>
          <w:lang w:eastAsia="en-AU"/>
        </w:rPr>
        <w:t xml:space="preserve"> </w:t>
      </w:r>
      <w:r w:rsidR="004F589E" w:rsidRPr="00950EFF">
        <w:rPr>
          <w:rFonts w:ascii="Calibri" w:hAnsi="Calibri" w:cs="Calibri"/>
          <w:color w:val="000000"/>
          <w:lang w:eastAsia="en-AU"/>
        </w:rPr>
        <w:fldChar w:fldCharType="begin">
          <w:fldData xml:space="preserve">PEVuZE5vdGU+PENpdGU+PEF1dGhvcj52YW48L0F1dGhvcj48WWVhcj4yMDExPC9ZZWFyPjxSZWNO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</w:fldData>
        </w:fldChar>
      </w:r>
      <w:r w:rsidR="00824739">
        <w:rPr>
          <w:rFonts w:ascii="Calibri" w:hAnsi="Calibri" w:cs="Calibri"/>
          <w:color w:val="000000"/>
          <w:lang w:eastAsia="en-AU"/>
        </w:rPr>
        <w:instrText xml:space="preserve"> ADDIN EN.CITE </w:instrText>
      </w:r>
      <w:r w:rsidR="00824739">
        <w:rPr>
          <w:rFonts w:ascii="Calibri" w:hAnsi="Calibri" w:cs="Calibri"/>
          <w:color w:val="000000"/>
          <w:lang w:eastAsia="en-AU"/>
        </w:rPr>
        <w:fldChar w:fldCharType="begin">
          <w:fldData xml:space="preserve">PEVuZE5vdGU+PENpdGU+PEF1dGhvcj52YW48L0F1dGhvcj48WWVhcj4yMDExPC9ZZWFyPjxSZWNO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</w:fldData>
        </w:fldChar>
      </w:r>
      <w:r w:rsidR="00824739">
        <w:rPr>
          <w:rFonts w:ascii="Calibri" w:hAnsi="Calibri" w:cs="Calibri"/>
          <w:color w:val="000000"/>
          <w:lang w:eastAsia="en-AU"/>
        </w:rPr>
        <w:instrText xml:space="preserve"> ADDIN EN.CITE.DATA </w:instrText>
      </w:r>
      <w:r w:rsidR="00824739">
        <w:rPr>
          <w:rFonts w:ascii="Calibri" w:hAnsi="Calibri" w:cs="Calibri"/>
          <w:color w:val="000000"/>
          <w:lang w:eastAsia="en-AU"/>
        </w:rPr>
      </w:r>
      <w:r w:rsidR="00824739">
        <w:rPr>
          <w:rFonts w:ascii="Calibri" w:hAnsi="Calibri" w:cs="Calibri"/>
          <w:color w:val="000000"/>
          <w:lang w:eastAsia="en-AU"/>
        </w:rPr>
        <w:fldChar w:fldCharType="end"/>
      </w:r>
      <w:r w:rsidR="004F589E" w:rsidRPr="00950EFF">
        <w:rPr>
          <w:rFonts w:ascii="Calibri" w:hAnsi="Calibri" w:cs="Calibri"/>
          <w:color w:val="000000"/>
          <w:lang w:eastAsia="en-AU"/>
        </w:rPr>
      </w:r>
      <w:r w:rsidR="004F589E" w:rsidRPr="00950EFF">
        <w:rPr>
          <w:rFonts w:ascii="Calibri" w:hAnsi="Calibri" w:cs="Calibri"/>
          <w:color w:val="000000"/>
          <w:lang w:eastAsia="en-AU"/>
        </w:rPr>
        <w:fldChar w:fldCharType="separate"/>
      </w:r>
      <w:r w:rsidR="00C16175" w:rsidRPr="00950EFF">
        <w:rPr>
          <w:rFonts w:ascii="Calibri" w:hAnsi="Calibri" w:cs="Calibri"/>
          <w:noProof/>
          <w:color w:val="000000"/>
          <w:lang w:eastAsia="en-AU"/>
        </w:rPr>
        <w:t>(</w:t>
      </w:r>
      <w:hyperlink w:anchor="_ENREF_96" w:tooltip="van der Ploeg, 2011 #104" w:history="1">
        <w:r w:rsidR="002139DB" w:rsidRPr="00950EFF">
          <w:rPr>
            <w:rFonts w:ascii="Calibri" w:hAnsi="Calibri" w:cs="Calibri"/>
            <w:noProof/>
            <w:color w:val="000000"/>
            <w:lang w:eastAsia="en-AU"/>
          </w:rPr>
          <w:t>van der Ploeg et al., 2011</w:t>
        </w:r>
      </w:hyperlink>
      <w:r w:rsidR="00C16175" w:rsidRPr="00950EFF">
        <w:rPr>
          <w:rFonts w:ascii="Calibri" w:hAnsi="Calibri" w:cs="Calibri"/>
          <w:noProof/>
          <w:color w:val="000000"/>
          <w:lang w:eastAsia="en-AU"/>
        </w:rPr>
        <w:t>)</w:t>
      </w:r>
      <w:r w:rsidR="004F589E" w:rsidRPr="00950EFF">
        <w:rPr>
          <w:rFonts w:ascii="Calibri" w:hAnsi="Calibri" w:cs="Calibri"/>
          <w:color w:val="000000"/>
          <w:lang w:eastAsia="en-AU"/>
        </w:rPr>
        <w:fldChar w:fldCharType="end"/>
      </w:r>
      <w:r w:rsidRPr="00950EFF">
        <w:rPr>
          <w:rFonts w:ascii="Calibri" w:hAnsi="Calibri" w:cs="Calibri"/>
          <w:color w:val="000000"/>
          <w:lang w:eastAsia="en-AU"/>
        </w:rPr>
        <w:t>.</w:t>
      </w:r>
    </w:p>
    <w:p w14:paraId="7EA63C79" w14:textId="77777777" w:rsidR="00D04678" w:rsidRPr="00BF63A5" w:rsidRDefault="00D04678" w:rsidP="00D04678">
      <w:pPr>
        <w:rPr>
          <w:rFonts w:ascii="Calibri" w:hAnsi="Calibri" w:cs="Calibri"/>
          <w:color w:val="000000"/>
          <w:lang w:eastAsia="en-AU"/>
        </w:rPr>
      </w:pPr>
    </w:p>
    <w:p w14:paraId="4A6AF9B3" w14:textId="37E80DBD" w:rsidR="00D04678" w:rsidRPr="00BF63A5" w:rsidRDefault="00B9614C" w:rsidP="00D04678">
      <w:pPr>
        <w:rPr>
          <w:rFonts w:ascii="Calibri" w:hAnsi="Calibri" w:cs="Calibri"/>
          <w:lang w:val="en-US"/>
        </w:rPr>
      </w:pPr>
      <w:r>
        <w:rPr>
          <w:rFonts w:ascii="Calibri" w:hAnsi="Calibri" w:cs="Calibri"/>
          <w:color w:val="000000"/>
          <w:lang w:eastAsia="en-AU"/>
        </w:rPr>
        <w:t xml:space="preserve">The relationships between menopausal symptoms and diabetes have also been examined. </w:t>
      </w:r>
      <w:r w:rsidR="00D04678" w:rsidRPr="00BF63A5">
        <w:rPr>
          <w:rFonts w:ascii="Calibri" w:hAnsi="Calibri" w:cs="Calibri"/>
          <w:color w:val="000000"/>
          <w:lang w:eastAsia="en-AU"/>
        </w:rPr>
        <w:t>Vasomotor menopausal symptoms (VMS), i.e.</w:t>
      </w:r>
      <w:r w:rsidR="002A042B">
        <w:rPr>
          <w:rFonts w:ascii="Calibri" w:hAnsi="Calibri" w:cs="Calibri"/>
          <w:color w:val="000000"/>
          <w:lang w:eastAsia="en-AU"/>
        </w:rPr>
        <w:t>,</w:t>
      </w:r>
      <w:r w:rsidR="00D04678" w:rsidRPr="00BF63A5">
        <w:rPr>
          <w:rFonts w:ascii="Calibri" w:hAnsi="Calibri" w:cs="Calibri"/>
          <w:color w:val="000000"/>
          <w:lang w:eastAsia="en-AU"/>
        </w:rPr>
        <w:t xml:space="preserve"> hot flushes and night sweats, are experienced by up to 70% of women around menopause.  Previous cross-sectional studies have found that women with VMS have unfavourable cardiovascular disease risk profiles. However, there is little research on whether profiles or trajectories of VMS through menopause are associated with long-term health outcomes. This study </w:t>
      </w:r>
      <w:r>
        <w:rPr>
          <w:rFonts w:ascii="Calibri" w:hAnsi="Calibri" w:cs="Calibri"/>
          <w:color w:val="000000"/>
          <w:lang w:eastAsia="en-AU"/>
        </w:rPr>
        <w:t>examined</w:t>
      </w:r>
      <w:r w:rsidR="00D04678" w:rsidRPr="00BF63A5">
        <w:rPr>
          <w:rFonts w:ascii="Calibri" w:hAnsi="Calibri" w:cs="Calibri"/>
          <w:color w:val="000000"/>
          <w:lang w:eastAsia="en-AU"/>
        </w:rPr>
        <w:t xml:space="preserve"> the associations between VMS profiles and risk of diabetes</w:t>
      </w:r>
      <w:r w:rsidR="00EE31C0">
        <w:rPr>
          <w:rFonts w:ascii="Calibri" w:hAnsi="Calibri" w:cs="Calibri"/>
          <w:color w:val="000000"/>
          <w:lang w:eastAsia="en-AU"/>
        </w:rPr>
        <w:t xml:space="preserve">, at a stage when the </w:t>
      </w:r>
      <w:r w:rsidR="00D04678" w:rsidRPr="00BF63A5">
        <w:rPr>
          <w:rFonts w:ascii="Calibri" w:hAnsi="Calibri" w:cs="Calibri"/>
          <w:lang w:val="en-US"/>
        </w:rPr>
        <w:t xml:space="preserve">prevalence of </w:t>
      </w:r>
      <w:r w:rsidR="00D04678" w:rsidRPr="00BF63A5">
        <w:rPr>
          <w:rFonts w:ascii="Calibri" w:hAnsi="Calibri" w:cs="Calibri"/>
          <w:lang w:val="en-US"/>
        </w:rPr>
        <w:lastRenderedPageBreak/>
        <w:t xml:space="preserve">diabetes was 9.0%. Compared with mild VMS, the odds of diabetes were higher in those with a late severe profile </w:t>
      </w:r>
      <w:r w:rsidR="00EE31C0">
        <w:rPr>
          <w:rFonts w:ascii="Calibri" w:hAnsi="Calibri" w:cs="Calibri"/>
          <w:lang w:val="en-US"/>
        </w:rPr>
        <w:t xml:space="preserve">of VMS </w:t>
      </w:r>
      <w:r w:rsidR="00D04678" w:rsidRPr="00BF63A5">
        <w:rPr>
          <w:rFonts w:ascii="Calibri" w:hAnsi="Calibri" w:cs="Calibri"/>
          <w:lang w:val="en-US"/>
        </w:rPr>
        <w:t xml:space="preserve">(though not statistically significant; adjusted odds ratio, 1.28; 95% CI, 0.97-1.68) and in those with an early severe profile (adjusted odds ratio, 1.67; 95% CI, 1.20-2.32). Adjustment for </w:t>
      </w:r>
      <w:r w:rsidR="00EB5580">
        <w:rPr>
          <w:rFonts w:ascii="Calibri" w:hAnsi="Calibri" w:cs="Calibri"/>
          <w:lang w:val="en-US"/>
        </w:rPr>
        <w:t>BMI</w:t>
      </w:r>
      <w:r w:rsidR="00D04678" w:rsidRPr="00BF63A5">
        <w:rPr>
          <w:rFonts w:ascii="Calibri" w:hAnsi="Calibri" w:cs="Calibri"/>
          <w:lang w:val="en-US"/>
        </w:rPr>
        <w:t xml:space="preserve"> attenuated this association, but the odds of diabetes were still </w:t>
      </w:r>
      <w:r w:rsidR="00D04678" w:rsidRPr="00950EFF">
        <w:rPr>
          <w:rFonts w:ascii="Calibri" w:hAnsi="Calibri" w:cs="Calibri"/>
          <w:lang w:val="en-US"/>
        </w:rPr>
        <w:t xml:space="preserve">significantly higher in women with an early severe profile than in women with mild VMS (odds ratio, 1.55; 95% CI, 1.11-2.17). The moderate profile was not associated with diabetes </w:t>
      </w:r>
      <w:r w:rsidR="004F589E" w:rsidRPr="00950EFF">
        <w:rPr>
          <w:rFonts w:ascii="Calibri" w:hAnsi="Calibri" w:cs="Calibri"/>
          <w:lang w:val="en-US"/>
        </w:rPr>
        <w:fldChar w:fldCharType="begin"/>
      </w:r>
      <w:r w:rsidR="00C16175" w:rsidRPr="00950EFF">
        <w:rPr>
          <w:rFonts w:ascii="Calibri" w:hAnsi="Calibri" w:cs="Calibri"/>
          <w:lang w:val="en-US"/>
        </w:rPr>
        <w:instrText xml:space="preserve"> ADDIN EN.CITE &lt;EndNote&gt;&lt;Cite&gt;&lt;Author&gt;Herber-Gast&lt;/Author&gt;&lt;Year&gt;2014&lt;/Year&gt;&lt;RecNum&gt;27&lt;/RecNum&gt;&lt;DisplayText&gt;(Herber-Gast and Mishra, 2014)&lt;/DisplayText&gt;&lt;record&gt;&lt;rec-number&gt;27&lt;/rec-number&gt;&lt;foreign-keys&gt;&lt;key app="EN" db-id="pwrrwxdaa2200me0xfkxz5fnzstf9pwaf9vt"&gt;27&lt;/key&gt;&lt;/foreign-keys&gt;&lt;ref-type name="Journal Article"&gt;17&lt;/ref-type&gt;&lt;contributors&gt;&lt;authors&gt;&lt;author&gt;Herber-Gast, G. C.&lt;/author&gt;&lt;author&gt;Mishra, G. D.&lt;/author&gt;&lt;/authors&gt;&lt;/contributors&gt;&lt;auth-address&gt;From the School of Population Health, University of Queensland, Brisbane, Australia.&lt;/auth-address&gt;&lt;titles&gt;&lt;title&gt;Early severe vasomotor menopausal symptoms are associated with diabetes&lt;/title&gt;&lt;secondary-title&gt;Menopause&lt;/secondary-title&gt;&lt;alt-title&gt;Menopause&lt;/alt-title&gt;&lt;/titles&gt;&lt;periodical&gt;&lt;full-title&gt;Menopause&lt;/full-title&gt;&lt;abbr-1&gt;Menopause&lt;/abbr-1&gt;&lt;/periodical&gt;&lt;alt-periodical&gt;&lt;full-title&gt;Menopause&lt;/full-title&gt;&lt;abbr-1&gt;Menopause&lt;/abbr-1&gt;&lt;/alt-periodical&gt;&lt;pages&gt;855-60&lt;/pages&gt;&lt;volume&gt;21&lt;/volume&gt;&lt;number&gt;8&lt;/number&gt;&lt;edition&gt;2014/01/09&lt;/edition&gt;&lt;dates&gt;&lt;year&gt;2014&lt;/year&gt;&lt;pub-dates&gt;&lt;date&gt;Aug&lt;/date&gt;&lt;/pub-dates&gt;&lt;/dates&gt;&lt;isbn&gt;1530-0374 (Electronic)&amp;#xD;1072-3714 (Linking)&lt;/isbn&gt;&lt;accession-num&gt;24398410&lt;/accession-num&gt;&lt;work-type&gt;Research Support, Non-U.S. Gov&amp;apos;t&lt;/work-type&gt;&lt;urls&gt;&lt;related-urls&gt;&lt;url&gt;http://www.ncbi.nlm.nih.gov/pubmed/24398410&lt;/url&gt;&lt;/related-urls&gt;&lt;/urls&gt;&lt;electronic-resource-num&gt;10.1097/GME.0000000000000171&lt;/electronic-resource-num&gt;&lt;language&gt;eng&lt;/language&gt;&lt;/record&gt;&lt;/Cite&gt;&lt;/EndNote&gt;</w:instrText>
      </w:r>
      <w:r w:rsidR="004F589E" w:rsidRPr="00950EFF">
        <w:rPr>
          <w:rFonts w:ascii="Calibri" w:hAnsi="Calibri" w:cs="Calibri"/>
          <w:lang w:val="en-US"/>
        </w:rPr>
        <w:fldChar w:fldCharType="separate"/>
      </w:r>
      <w:r w:rsidR="00C16175" w:rsidRPr="00950EFF">
        <w:rPr>
          <w:rFonts w:ascii="Calibri" w:hAnsi="Calibri" w:cs="Calibri"/>
          <w:noProof/>
          <w:lang w:val="en-US"/>
        </w:rPr>
        <w:t>(</w:t>
      </w:r>
      <w:hyperlink w:anchor="_ENREF_38" w:tooltip="Herber-Gast, 2014 #27" w:history="1">
        <w:r w:rsidR="002139DB" w:rsidRPr="00950EFF">
          <w:rPr>
            <w:rFonts w:ascii="Calibri" w:hAnsi="Calibri" w:cs="Calibri"/>
            <w:noProof/>
            <w:lang w:val="en-US"/>
          </w:rPr>
          <w:t>Herber-Gast and Mishra, 2014</w:t>
        </w:r>
      </w:hyperlink>
      <w:r w:rsidR="00C16175" w:rsidRPr="00950EFF">
        <w:rPr>
          <w:rFonts w:ascii="Calibri" w:hAnsi="Calibri" w:cs="Calibri"/>
          <w:noProof/>
          <w:lang w:val="en-US"/>
        </w:rPr>
        <w:t>)</w:t>
      </w:r>
      <w:r w:rsidR="004F589E" w:rsidRPr="00950EFF">
        <w:rPr>
          <w:rFonts w:ascii="Calibri" w:hAnsi="Calibri" w:cs="Calibri"/>
          <w:lang w:val="en-US"/>
        </w:rPr>
        <w:fldChar w:fldCharType="end"/>
      </w:r>
      <w:r w:rsidR="00D04678" w:rsidRPr="00950EFF">
        <w:rPr>
          <w:rFonts w:ascii="Calibri" w:hAnsi="Calibri" w:cs="Calibri"/>
          <w:lang w:val="en-US"/>
        </w:rPr>
        <w:t>.</w:t>
      </w:r>
    </w:p>
    <w:p w14:paraId="19C373F1" w14:textId="77777777" w:rsidR="00BF63A5" w:rsidRPr="00BF63A5" w:rsidRDefault="00BF63A5" w:rsidP="00BF63A5">
      <w:pPr>
        <w:rPr>
          <w:rFonts w:ascii="Cambria" w:hAnsi="Cambria"/>
        </w:rPr>
      </w:pPr>
    </w:p>
    <w:p w14:paraId="4200D561" w14:textId="77777777" w:rsidR="00BF63A5" w:rsidRPr="00BF63A5" w:rsidRDefault="00BF63A5" w:rsidP="00A21FC0">
      <w:pPr>
        <w:numPr>
          <w:ilvl w:val="1"/>
          <w:numId w:val="4"/>
        </w:numPr>
        <w:tabs>
          <w:tab w:val="num" w:pos="360"/>
        </w:tabs>
        <w:spacing w:before="200"/>
        <w:ind w:left="0" w:firstLine="0"/>
        <w:outlineLvl w:val="1"/>
        <w:rPr>
          <w:rFonts w:ascii="Calibri" w:eastAsia="MS Gothic" w:hAnsi="Calibri" w:cs="Calibri"/>
          <w:b/>
          <w:bCs/>
          <w:sz w:val="26"/>
          <w:szCs w:val="26"/>
        </w:rPr>
      </w:pPr>
      <w:bookmarkStart w:id="399" w:name="_Toc426447397"/>
      <w:bookmarkStart w:id="400" w:name="_Toc426447810"/>
      <w:r w:rsidRPr="00BF63A5">
        <w:rPr>
          <w:rFonts w:ascii="Calibri" w:eastAsia="MS Gothic" w:hAnsi="Calibri" w:cs="Calibri"/>
          <w:b/>
          <w:bCs/>
          <w:sz w:val="26"/>
          <w:szCs w:val="26"/>
        </w:rPr>
        <w:t>Impact of diabetes on health-related quality of life (HRQOL)</w:t>
      </w:r>
      <w:bookmarkEnd w:id="399"/>
      <w:bookmarkEnd w:id="400"/>
    </w:p>
    <w:p w14:paraId="3A360126" w14:textId="265E093D" w:rsidR="00695716" w:rsidRPr="00BF63A5" w:rsidRDefault="00695716" w:rsidP="00BF63A5">
      <w:pPr>
        <w:spacing w:after="200"/>
        <w:rPr>
          <w:rFonts w:ascii="Calibri" w:hAnsi="Calibri" w:cs="Calibri"/>
        </w:rPr>
      </w:pPr>
      <w:r>
        <w:rPr>
          <w:noProof/>
          <w:lang w:eastAsia="en-AU"/>
        </w:rPr>
        <w:drawing>
          <wp:inline distT="0" distB="0" distL="0" distR="0" wp14:anchorId="44D6E4BF" wp14:editId="4B1E70EA">
            <wp:extent cx="5727700" cy="4295775"/>
            <wp:effectExtent l="0" t="0" r="635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5C4C4643" w14:textId="0DE5F424" w:rsidR="00A85A76" w:rsidRDefault="0039193A" w:rsidP="0039193A">
      <w:pPr>
        <w:pStyle w:val="Caption"/>
        <w:rPr>
          <w:rFonts w:ascii="Calibri" w:hAnsi="Calibri" w:cs="Calibri"/>
        </w:rPr>
      </w:pPr>
      <w:bookmarkStart w:id="401" w:name="_Ref419733655"/>
      <w:bookmarkStart w:id="402" w:name="_Toc420571034"/>
      <w:bookmarkStart w:id="403" w:name="_Toc420656905"/>
      <w:bookmarkStart w:id="404" w:name="_Toc420656989"/>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9</w:t>
      </w:r>
      <w:r w:rsidR="003274F4">
        <w:rPr>
          <w:noProof/>
        </w:rPr>
        <w:fldChar w:fldCharType="end"/>
      </w:r>
      <w:bookmarkEnd w:id="401"/>
      <w:r>
        <w:t xml:space="preserve">: </w:t>
      </w:r>
      <w:r w:rsidR="00A85A76">
        <w:rPr>
          <w:rFonts w:ascii="Calibri" w:hAnsi="Calibri" w:cs="Calibri"/>
        </w:rPr>
        <w:t xml:space="preserve">Mean </w:t>
      </w:r>
      <w:r w:rsidR="008A0EE9">
        <w:rPr>
          <w:rFonts w:ascii="Calibri" w:hAnsi="Calibri" w:cs="Calibri"/>
        </w:rPr>
        <w:t>p</w:t>
      </w:r>
      <w:r w:rsidR="00A85A76">
        <w:rPr>
          <w:rFonts w:ascii="Calibri" w:hAnsi="Calibri" w:cs="Calibri"/>
        </w:rPr>
        <w:t xml:space="preserve">hysical </w:t>
      </w:r>
      <w:r w:rsidR="008A0EE9">
        <w:rPr>
          <w:rFonts w:ascii="Calibri" w:hAnsi="Calibri" w:cs="Calibri"/>
        </w:rPr>
        <w:t>f</w:t>
      </w:r>
      <w:r w:rsidR="00A85A76">
        <w:rPr>
          <w:rFonts w:ascii="Calibri" w:hAnsi="Calibri" w:cs="Calibri"/>
        </w:rPr>
        <w:t xml:space="preserve">unction scores for women who have ever reported diabetes (at any survey) and women who have never reported diabetes, </w:t>
      </w:r>
      <w:r w:rsidR="00A85A76" w:rsidRPr="00912E2E">
        <w:rPr>
          <w:rFonts w:ascii="Calibri" w:hAnsi="Calibri" w:cs="Calibri"/>
        </w:rPr>
        <w:t>Surveys 1-6 (1973-78 cohort), Surveys 1-7 (1946-51 cohort), and Surveys 1-6 (1921-26 cohort</w:t>
      </w:r>
      <w:r w:rsidR="00A85A76">
        <w:rPr>
          <w:rFonts w:ascii="Calibri" w:hAnsi="Calibri" w:cs="Calibri"/>
        </w:rPr>
        <w:t>)</w:t>
      </w:r>
      <w:r w:rsidR="00A85A76" w:rsidRPr="00BF63A5">
        <w:rPr>
          <w:rFonts w:ascii="Calibri" w:hAnsi="Calibri" w:cs="Calibri"/>
        </w:rPr>
        <w:t>.</w:t>
      </w:r>
      <w:bookmarkEnd w:id="402"/>
      <w:bookmarkEnd w:id="403"/>
      <w:bookmarkEnd w:id="404"/>
    </w:p>
    <w:p w14:paraId="64B67016" w14:textId="77777777" w:rsidR="00A85A76" w:rsidRDefault="00A85A76" w:rsidP="00BF63A5">
      <w:pPr>
        <w:rPr>
          <w:rFonts w:ascii="Calibri" w:hAnsi="Calibri" w:cs="Calibri"/>
        </w:rPr>
      </w:pPr>
    </w:p>
    <w:p w14:paraId="701D0BC1" w14:textId="6869F59A" w:rsidR="00BF63A5" w:rsidRDefault="00BF63A5" w:rsidP="00BF63A5">
      <w:pPr>
        <w:rPr>
          <w:rFonts w:ascii="Calibri" w:hAnsi="Calibri" w:cs="Calibri"/>
        </w:rPr>
      </w:pPr>
      <w:r w:rsidRPr="00BF63A5">
        <w:rPr>
          <w:rFonts w:ascii="Calibri" w:hAnsi="Calibri" w:cs="Calibri"/>
        </w:rPr>
        <w:t xml:space="preserve">For each cohort and at every survey, physical function for women with existing or incident diabetes </w:t>
      </w:r>
      <w:r w:rsidR="00A85A76">
        <w:rPr>
          <w:rFonts w:ascii="Calibri" w:hAnsi="Calibri" w:cs="Calibri"/>
        </w:rPr>
        <w:t xml:space="preserve">(ever) </w:t>
      </w:r>
      <w:r w:rsidRPr="00BF63A5">
        <w:rPr>
          <w:rFonts w:ascii="Calibri" w:hAnsi="Calibri" w:cs="Calibri"/>
        </w:rPr>
        <w:t>was lower than for women with no diagnosis of diabetes</w:t>
      </w:r>
      <w:r w:rsidR="00A85A76">
        <w:rPr>
          <w:rFonts w:ascii="Calibri" w:hAnsi="Calibri" w:cs="Calibri"/>
        </w:rPr>
        <w:t xml:space="preserve"> </w:t>
      </w:r>
      <w:r w:rsidR="0039193A">
        <w:rPr>
          <w:rFonts w:ascii="Calibri" w:hAnsi="Calibri" w:cs="Calibri"/>
        </w:rPr>
        <w:t>(</w:t>
      </w:r>
      <w:r w:rsidR="0079374E">
        <w:rPr>
          <w:rFonts w:ascii="Calibri" w:hAnsi="Calibri" w:cs="Calibri"/>
          <w:highlight w:val="magenta"/>
        </w:rPr>
        <w:fldChar w:fldCharType="begin"/>
      </w:r>
      <w:r w:rsidR="0079374E">
        <w:rPr>
          <w:rFonts w:ascii="Calibri" w:hAnsi="Calibri" w:cs="Calibri"/>
          <w:highlight w:val="magenta"/>
        </w:rPr>
        <w:instrText xml:space="preserve"> REF _Ref419733655 \h </w:instrText>
      </w:r>
      <w:r w:rsidR="0079374E">
        <w:rPr>
          <w:rFonts w:ascii="Calibri" w:hAnsi="Calibri" w:cs="Calibri"/>
          <w:highlight w:val="magenta"/>
        </w:rPr>
      </w:r>
      <w:r w:rsidR="0079374E">
        <w:rPr>
          <w:rFonts w:ascii="Calibri" w:hAnsi="Calibri" w:cs="Calibri"/>
          <w:highlight w:val="magenta"/>
        </w:rPr>
        <w:fldChar w:fldCharType="separate"/>
      </w:r>
      <w:r w:rsidR="002B0B0C">
        <w:t xml:space="preserve">Figure </w:t>
      </w:r>
      <w:r w:rsidR="002B0B0C">
        <w:rPr>
          <w:noProof/>
        </w:rPr>
        <w:t>9</w:t>
      </w:r>
      <w:r w:rsidR="002B0B0C">
        <w:noBreakHyphen/>
      </w:r>
      <w:r w:rsidR="002B0B0C">
        <w:rPr>
          <w:noProof/>
        </w:rPr>
        <w:t>9</w:t>
      </w:r>
      <w:r w:rsidR="0079374E">
        <w:rPr>
          <w:rFonts w:ascii="Calibri" w:hAnsi="Calibri" w:cs="Calibri"/>
          <w:highlight w:val="magenta"/>
        </w:rPr>
        <w:fldChar w:fldCharType="end"/>
      </w:r>
      <w:r w:rsidR="0039193A">
        <w:rPr>
          <w:rFonts w:ascii="Calibri" w:hAnsi="Calibri" w:cs="Calibri"/>
        </w:rPr>
        <w:t>)</w:t>
      </w:r>
      <w:r w:rsidRPr="00BF63A5">
        <w:rPr>
          <w:rFonts w:ascii="Calibri" w:hAnsi="Calibri" w:cs="Calibri"/>
        </w:rPr>
        <w:t xml:space="preserve">.  </w:t>
      </w:r>
    </w:p>
    <w:p w14:paraId="048922BA" w14:textId="7ADBC7BC" w:rsidR="00A85A76" w:rsidRDefault="00F25C2D" w:rsidP="00BF63A5">
      <w:pPr>
        <w:rPr>
          <w:rFonts w:ascii="Calibri" w:hAnsi="Calibri" w:cs="Calibri"/>
        </w:rPr>
      </w:pPr>
      <w:r w:rsidRPr="00F25C2D">
        <w:rPr>
          <w:rFonts w:ascii="Calibri" w:hAnsi="Calibri"/>
          <w:noProof/>
          <w:lang w:eastAsia="en-AU"/>
        </w:rPr>
        <w:lastRenderedPageBreak/>
        <w:drawing>
          <wp:inline distT="0" distB="0" distL="0" distR="0" wp14:anchorId="5C8A6045" wp14:editId="4D1A68E0">
            <wp:extent cx="5727700" cy="4293986"/>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7700" cy="4293986"/>
                    </a:xfrm>
                    <a:prstGeom prst="rect">
                      <a:avLst/>
                    </a:prstGeom>
                    <a:noFill/>
                    <a:ln>
                      <a:noFill/>
                    </a:ln>
                  </pic:spPr>
                </pic:pic>
              </a:graphicData>
            </a:graphic>
          </wp:inline>
        </w:drawing>
      </w:r>
    </w:p>
    <w:p w14:paraId="4A3FB44C" w14:textId="30BAB42E" w:rsidR="00BF63A5" w:rsidRPr="00BF63A5" w:rsidRDefault="0032594F" w:rsidP="0032594F">
      <w:pPr>
        <w:pStyle w:val="Caption"/>
        <w:rPr>
          <w:rFonts w:ascii="Calibri" w:hAnsi="Calibri" w:cs="Calibri"/>
        </w:rPr>
      </w:pPr>
      <w:bookmarkStart w:id="405" w:name="_Ref415126105"/>
      <w:bookmarkStart w:id="406" w:name="_Toc420571035"/>
      <w:bookmarkStart w:id="407" w:name="_Toc420656906"/>
      <w:bookmarkStart w:id="408" w:name="_Toc420656990"/>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0</w:t>
      </w:r>
      <w:r w:rsidR="003274F4">
        <w:rPr>
          <w:noProof/>
        </w:rPr>
        <w:fldChar w:fldCharType="end"/>
      </w:r>
      <w:bookmarkEnd w:id="405"/>
      <w:r>
        <w:t xml:space="preserve">: </w:t>
      </w:r>
      <w:r w:rsidR="00A85A76">
        <w:rPr>
          <w:rFonts w:ascii="Calibri" w:hAnsi="Calibri" w:cs="Calibri"/>
        </w:rPr>
        <w:t xml:space="preserve">Mean </w:t>
      </w:r>
      <w:r w:rsidR="00E65D6A">
        <w:rPr>
          <w:rFonts w:ascii="Calibri" w:hAnsi="Calibri" w:cs="Calibri"/>
        </w:rPr>
        <w:t>mental h</w:t>
      </w:r>
      <w:r w:rsidR="00B652AC">
        <w:rPr>
          <w:rFonts w:ascii="Calibri" w:hAnsi="Calibri" w:cs="Calibri"/>
        </w:rPr>
        <w:t>ealth</w:t>
      </w:r>
      <w:r w:rsidR="00A85A76">
        <w:rPr>
          <w:rFonts w:ascii="Calibri" w:hAnsi="Calibri" w:cs="Calibri"/>
        </w:rPr>
        <w:t xml:space="preserve"> scores for women who have ever reported diabetes (at any survey) and women who have never reported diabetes, </w:t>
      </w:r>
      <w:r w:rsidR="00A85A76" w:rsidRPr="00912E2E">
        <w:rPr>
          <w:rFonts w:ascii="Calibri" w:hAnsi="Calibri" w:cs="Calibri"/>
        </w:rPr>
        <w:t>Surveys 1-6 (1973-78 cohort), Surveys 1-7 (1946-51 cohort), and Surveys 1-6 (1921-26 cohort</w:t>
      </w:r>
      <w:r w:rsidR="00A85A76">
        <w:rPr>
          <w:rFonts w:ascii="Calibri" w:hAnsi="Calibri" w:cs="Calibri"/>
        </w:rPr>
        <w:t>)</w:t>
      </w:r>
      <w:r w:rsidR="00A85A76" w:rsidRPr="00BF63A5">
        <w:rPr>
          <w:rFonts w:ascii="Calibri" w:hAnsi="Calibri" w:cs="Calibri"/>
        </w:rPr>
        <w:t>.</w:t>
      </w:r>
      <w:bookmarkEnd w:id="406"/>
      <w:bookmarkEnd w:id="407"/>
      <w:bookmarkEnd w:id="408"/>
    </w:p>
    <w:p w14:paraId="5CBAC2E4" w14:textId="77777777" w:rsidR="00950EFF" w:rsidRDefault="00950EFF" w:rsidP="00BF63A5">
      <w:pPr>
        <w:spacing w:before="0" w:after="0" w:line="240" w:lineRule="auto"/>
      </w:pPr>
    </w:p>
    <w:p w14:paraId="29F420B2" w14:textId="79018C0E" w:rsidR="00BF63A5" w:rsidRPr="00EE31C0" w:rsidRDefault="00B9614C" w:rsidP="00BF63A5">
      <w:pPr>
        <w:spacing w:before="0" w:after="0" w:line="240" w:lineRule="auto"/>
        <w:rPr>
          <w:rFonts w:eastAsia="MS Gothic" w:cstheme="minorBidi"/>
          <w:b/>
          <w:bCs/>
        </w:rPr>
      </w:pPr>
      <w:r w:rsidRPr="00EE31C0">
        <w:t xml:space="preserve">Women who ever report diabetes have slightly lower </w:t>
      </w:r>
      <w:r w:rsidR="00A85A76">
        <w:t xml:space="preserve">mental health scores </w:t>
      </w:r>
      <w:r w:rsidRPr="00EE31C0">
        <w:t xml:space="preserve">than women who do not. </w:t>
      </w:r>
      <w:r w:rsidR="00BF63A5" w:rsidRPr="00EE31C0">
        <w:br w:type="page"/>
      </w:r>
    </w:p>
    <w:p w14:paraId="159711FA" w14:textId="77777777" w:rsidR="00BF63A5" w:rsidRPr="00BF63A5" w:rsidRDefault="00BF63A5" w:rsidP="00A21FC0">
      <w:pPr>
        <w:numPr>
          <w:ilvl w:val="1"/>
          <w:numId w:val="4"/>
        </w:numPr>
        <w:tabs>
          <w:tab w:val="num" w:pos="360"/>
        </w:tabs>
        <w:spacing w:before="200"/>
        <w:ind w:left="0" w:firstLine="0"/>
        <w:outlineLvl w:val="1"/>
        <w:rPr>
          <w:rFonts w:ascii="Calibri" w:eastAsia="MS Gothic" w:hAnsi="Calibri" w:cs="Calibri"/>
          <w:b/>
          <w:bCs/>
          <w:sz w:val="26"/>
          <w:szCs w:val="26"/>
        </w:rPr>
      </w:pPr>
      <w:bookmarkStart w:id="409" w:name="_Toc426447398"/>
      <w:bookmarkStart w:id="410" w:name="_Toc426447811"/>
      <w:r w:rsidRPr="00BF63A5">
        <w:rPr>
          <w:rFonts w:ascii="Calibri" w:eastAsia="MS Gothic" w:hAnsi="Calibri" w:cs="Calibri"/>
          <w:b/>
          <w:bCs/>
          <w:sz w:val="26"/>
          <w:szCs w:val="26"/>
        </w:rPr>
        <w:lastRenderedPageBreak/>
        <w:t>Use of health services by women who report diabetes</w:t>
      </w:r>
      <w:bookmarkEnd w:id="409"/>
      <w:bookmarkEnd w:id="410"/>
    </w:p>
    <w:p w14:paraId="520055CC" w14:textId="74130118" w:rsidR="00B63DF5" w:rsidRDefault="00B63DF5" w:rsidP="00BF63A5">
      <w:pPr>
        <w:spacing w:after="200"/>
        <w:rPr>
          <w:rFonts w:ascii="Calibri" w:hAnsi="Calibri" w:cs="Calibri"/>
        </w:rPr>
      </w:pPr>
      <w:r>
        <w:rPr>
          <w:noProof/>
          <w:lang w:eastAsia="en-AU"/>
        </w:rPr>
        <w:drawing>
          <wp:inline distT="0" distB="0" distL="0" distR="0" wp14:anchorId="71E84FF1" wp14:editId="05534E2A">
            <wp:extent cx="5727700" cy="4295775"/>
            <wp:effectExtent l="0" t="0" r="635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A06B76E" w14:textId="135B0699" w:rsidR="00B652AC" w:rsidRDefault="0039193A" w:rsidP="0039193A">
      <w:pPr>
        <w:pStyle w:val="Caption"/>
        <w:rPr>
          <w:rFonts w:ascii="Calibri" w:hAnsi="Calibri" w:cs="Calibri"/>
        </w:rPr>
      </w:pPr>
      <w:bookmarkStart w:id="411" w:name="_Ref415126196"/>
      <w:bookmarkStart w:id="412" w:name="_Toc420571036"/>
      <w:bookmarkStart w:id="413" w:name="_Toc420656907"/>
      <w:bookmarkStart w:id="414" w:name="_Toc420656991"/>
      <w:r>
        <w:t xml:space="preserve">Figur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1</w:t>
      </w:r>
      <w:r w:rsidR="003274F4">
        <w:rPr>
          <w:noProof/>
        </w:rPr>
        <w:fldChar w:fldCharType="end"/>
      </w:r>
      <w:bookmarkEnd w:id="411"/>
      <w:r>
        <w:t>: M</w:t>
      </w:r>
      <w:r w:rsidR="00B652AC" w:rsidRPr="00B652AC">
        <w:rPr>
          <w:rFonts w:ascii="Calibri" w:hAnsi="Calibri" w:cs="Calibri"/>
        </w:rPr>
        <w:t>ean number of general practi</w:t>
      </w:r>
      <w:r w:rsidR="00B652AC">
        <w:rPr>
          <w:rFonts w:ascii="Calibri" w:hAnsi="Calibri" w:cs="Calibri"/>
        </w:rPr>
        <w:t>ce</w:t>
      </w:r>
      <w:r w:rsidR="00B652AC" w:rsidRPr="00B652AC">
        <w:rPr>
          <w:rFonts w:ascii="Calibri" w:hAnsi="Calibri" w:cs="Calibri"/>
        </w:rPr>
        <w:t xml:space="preserve"> visits </w:t>
      </w:r>
      <w:r w:rsidR="00B652AC">
        <w:rPr>
          <w:rFonts w:ascii="Calibri" w:hAnsi="Calibri" w:cs="Calibri"/>
        </w:rPr>
        <w:t xml:space="preserve">for women who have ever reported diabetes (at any survey) and women who have never reported diabetes, </w:t>
      </w:r>
      <w:r w:rsidR="00B652AC" w:rsidRPr="00912E2E">
        <w:rPr>
          <w:rFonts w:ascii="Calibri" w:hAnsi="Calibri" w:cs="Calibri"/>
        </w:rPr>
        <w:t>Surveys 1-6 (1973-78 cohort), Surveys 1-7 (1946-51 cohort), and Surveys 1-6 (1921-26 cohort</w:t>
      </w:r>
      <w:r w:rsidR="00B652AC">
        <w:rPr>
          <w:rFonts w:ascii="Calibri" w:hAnsi="Calibri" w:cs="Calibri"/>
        </w:rPr>
        <w:t>)</w:t>
      </w:r>
      <w:r w:rsidR="00B652AC" w:rsidRPr="00BF63A5">
        <w:rPr>
          <w:rFonts w:ascii="Calibri" w:hAnsi="Calibri" w:cs="Calibri"/>
        </w:rPr>
        <w:t>.</w:t>
      </w:r>
      <w:bookmarkEnd w:id="412"/>
      <w:bookmarkEnd w:id="413"/>
      <w:bookmarkEnd w:id="414"/>
    </w:p>
    <w:p w14:paraId="3EB7B5AD" w14:textId="77777777" w:rsidR="00B652AC" w:rsidRDefault="00B652AC" w:rsidP="00BF63A5">
      <w:pPr>
        <w:rPr>
          <w:rFonts w:ascii="Calibri" w:hAnsi="Calibri" w:cs="Calibri"/>
        </w:rPr>
      </w:pPr>
    </w:p>
    <w:p w14:paraId="21B221E9" w14:textId="7AC88ECF" w:rsidR="00BF63A5" w:rsidRPr="00BF63A5" w:rsidRDefault="00EE31C0" w:rsidP="00BF63A5">
      <w:pPr>
        <w:rPr>
          <w:rFonts w:ascii="Calibri" w:hAnsi="Calibri" w:cs="Calibri"/>
        </w:rPr>
      </w:pPr>
      <w:r>
        <w:rPr>
          <w:rFonts w:ascii="Calibri" w:hAnsi="Calibri" w:cs="Calibri"/>
        </w:rPr>
        <w:t xml:space="preserve">The </w:t>
      </w:r>
      <w:r w:rsidR="00B9614C">
        <w:rPr>
          <w:rFonts w:ascii="Calibri" w:hAnsi="Calibri" w:cs="Calibri"/>
        </w:rPr>
        <w:t xml:space="preserve">number of </w:t>
      </w:r>
      <w:r w:rsidR="0081570E">
        <w:rPr>
          <w:rFonts w:ascii="Calibri" w:hAnsi="Calibri" w:cs="Calibri"/>
        </w:rPr>
        <w:t xml:space="preserve">general </w:t>
      </w:r>
      <w:r w:rsidR="0002242F">
        <w:rPr>
          <w:rFonts w:ascii="Calibri" w:hAnsi="Calibri" w:cs="Calibri"/>
        </w:rPr>
        <w:t>practice</w:t>
      </w:r>
      <w:r w:rsidR="0081570E">
        <w:rPr>
          <w:rFonts w:ascii="Calibri" w:hAnsi="Calibri" w:cs="Calibri"/>
        </w:rPr>
        <w:t xml:space="preserve"> </w:t>
      </w:r>
      <w:r w:rsidR="00B9614C">
        <w:rPr>
          <w:rFonts w:ascii="Calibri" w:hAnsi="Calibri" w:cs="Calibri"/>
        </w:rPr>
        <w:t xml:space="preserve">visits </w:t>
      </w:r>
      <w:r>
        <w:rPr>
          <w:rFonts w:ascii="Calibri" w:hAnsi="Calibri" w:cs="Calibri"/>
        </w:rPr>
        <w:t xml:space="preserve">made by women </w:t>
      </w:r>
      <w:r w:rsidR="0081570E">
        <w:rPr>
          <w:rFonts w:ascii="Calibri" w:hAnsi="Calibri" w:cs="Calibri"/>
        </w:rPr>
        <w:t>in each survey year are shown for each cohort in</w:t>
      </w:r>
      <w:r w:rsidR="0079374E">
        <w:rPr>
          <w:rFonts w:ascii="Calibri" w:hAnsi="Calibri" w:cs="Calibri"/>
        </w:rPr>
        <w:t xml:space="preserve"> </w:t>
      </w:r>
      <w:r w:rsidR="0079374E">
        <w:rPr>
          <w:rFonts w:ascii="Calibri" w:hAnsi="Calibri" w:cs="Calibri"/>
        </w:rPr>
        <w:fldChar w:fldCharType="begin"/>
      </w:r>
      <w:r w:rsidR="0079374E">
        <w:rPr>
          <w:rFonts w:ascii="Calibri" w:hAnsi="Calibri" w:cs="Calibri"/>
        </w:rPr>
        <w:instrText xml:space="preserve"> REF _Ref415126196 \h </w:instrText>
      </w:r>
      <w:r w:rsidR="0079374E">
        <w:rPr>
          <w:rFonts w:ascii="Calibri" w:hAnsi="Calibri" w:cs="Calibri"/>
        </w:rPr>
      </w:r>
      <w:r w:rsidR="0079374E">
        <w:rPr>
          <w:rFonts w:ascii="Calibri" w:hAnsi="Calibri" w:cs="Calibri"/>
        </w:rPr>
        <w:fldChar w:fldCharType="separate"/>
      </w:r>
      <w:r w:rsidR="002B0B0C">
        <w:t xml:space="preserve">Figure </w:t>
      </w:r>
      <w:r w:rsidR="002B0B0C">
        <w:rPr>
          <w:noProof/>
        </w:rPr>
        <w:t>9</w:t>
      </w:r>
      <w:r w:rsidR="002B0B0C">
        <w:noBreakHyphen/>
      </w:r>
      <w:r w:rsidR="002B0B0C">
        <w:rPr>
          <w:noProof/>
        </w:rPr>
        <w:t>11</w:t>
      </w:r>
      <w:r w:rsidR="0079374E">
        <w:rPr>
          <w:rFonts w:ascii="Calibri" w:hAnsi="Calibri" w:cs="Calibri"/>
        </w:rPr>
        <w:fldChar w:fldCharType="end"/>
      </w:r>
      <w:r w:rsidR="0081570E">
        <w:rPr>
          <w:rFonts w:ascii="Calibri" w:hAnsi="Calibri" w:cs="Calibri"/>
        </w:rPr>
        <w:t xml:space="preserve">. </w:t>
      </w:r>
      <w:r w:rsidR="00B9614C">
        <w:rPr>
          <w:rFonts w:ascii="Calibri" w:hAnsi="Calibri" w:cs="Calibri"/>
        </w:rPr>
        <w:t>At every age, w</w:t>
      </w:r>
      <w:r w:rsidR="00BF63A5" w:rsidRPr="00BF63A5">
        <w:rPr>
          <w:rFonts w:ascii="Calibri" w:hAnsi="Calibri" w:cs="Calibri"/>
        </w:rPr>
        <w:t xml:space="preserve">omen with diabetes in all three cohorts </w:t>
      </w:r>
      <w:r w:rsidR="00B9614C">
        <w:rPr>
          <w:rFonts w:ascii="Calibri" w:hAnsi="Calibri" w:cs="Calibri"/>
        </w:rPr>
        <w:t>had</w:t>
      </w:r>
      <w:r w:rsidR="00B9614C" w:rsidRPr="00BF63A5">
        <w:rPr>
          <w:rFonts w:ascii="Calibri" w:hAnsi="Calibri" w:cs="Calibri"/>
        </w:rPr>
        <w:t xml:space="preserve"> </w:t>
      </w:r>
      <w:r w:rsidR="00BF63A5" w:rsidRPr="00BF63A5">
        <w:rPr>
          <w:rFonts w:ascii="Calibri" w:hAnsi="Calibri" w:cs="Calibri"/>
        </w:rPr>
        <w:t xml:space="preserve">higher </w:t>
      </w:r>
      <w:r w:rsidR="0039193A">
        <w:rPr>
          <w:rFonts w:ascii="Calibri" w:hAnsi="Calibri" w:cs="Calibri"/>
        </w:rPr>
        <w:t>n</w:t>
      </w:r>
      <w:r w:rsidR="00BF63A5" w:rsidRPr="00BF63A5">
        <w:rPr>
          <w:rFonts w:ascii="Calibri" w:hAnsi="Calibri" w:cs="Calibri"/>
        </w:rPr>
        <w:t xml:space="preserve">umbers of </w:t>
      </w:r>
      <w:r w:rsidR="00B652AC">
        <w:rPr>
          <w:rFonts w:ascii="Calibri" w:hAnsi="Calibri" w:cs="Calibri"/>
        </w:rPr>
        <w:t>general practice</w:t>
      </w:r>
      <w:r w:rsidR="00BF63A5" w:rsidRPr="00BF63A5">
        <w:rPr>
          <w:rFonts w:ascii="Calibri" w:hAnsi="Calibri" w:cs="Calibri"/>
        </w:rPr>
        <w:t xml:space="preserve"> visits than women with no diabetes. There were few differences between women with existing and newly diagnosed diabetes.</w:t>
      </w:r>
    </w:p>
    <w:p w14:paraId="266B82F7" w14:textId="11739A09" w:rsidR="00BB298B" w:rsidRDefault="00BB298B" w:rsidP="0032438D">
      <w:r>
        <w:t>An examination of mean MBS and PBS costs in 2013 indicates that these are higher for women with diabetes than for women without diabetes</w:t>
      </w:r>
      <w:r w:rsidR="00651FDA">
        <w:t xml:space="preserve"> in all three cohorts</w:t>
      </w:r>
      <w:r w:rsidR="0079374E">
        <w:t xml:space="preserve"> (</w:t>
      </w:r>
      <w:r w:rsidR="0079374E">
        <w:fldChar w:fldCharType="begin"/>
      </w:r>
      <w:r w:rsidR="0079374E">
        <w:instrText xml:space="preserve"> REF _Ref420508362 \h </w:instrText>
      </w:r>
      <w:r w:rsidR="0079374E">
        <w:fldChar w:fldCharType="separate"/>
      </w:r>
      <w:r w:rsidR="002B0B0C">
        <w:t xml:space="preserve">Table </w:t>
      </w:r>
      <w:r w:rsidR="002B0B0C">
        <w:rPr>
          <w:noProof/>
        </w:rPr>
        <w:t>9</w:t>
      </w:r>
      <w:r w:rsidR="002B0B0C">
        <w:noBreakHyphen/>
      </w:r>
      <w:r w:rsidR="002B0B0C">
        <w:rPr>
          <w:noProof/>
        </w:rPr>
        <w:t>1</w:t>
      </w:r>
      <w:r w:rsidR="0079374E">
        <w:fldChar w:fldCharType="end"/>
      </w:r>
      <w:r w:rsidR="0079374E">
        <w:t>)</w:t>
      </w:r>
      <w:r>
        <w:t xml:space="preserve">. </w:t>
      </w:r>
      <w:r w:rsidR="0028299C">
        <w:t xml:space="preserve">MBS costs may include items under the annual cycle of care (ACC, described below). However, differences in MBS costs for women with and without diabetes in each cohort were 12% (1973-78), 30% (1946-51) and 7% (1921-26), which are relatively modest in comparison to the differences in PBS costs. </w:t>
      </w:r>
      <w:r>
        <w:t xml:space="preserve">In particular, PBS costs for </w:t>
      </w:r>
      <w:r w:rsidR="0028299C">
        <w:t xml:space="preserve">women in </w:t>
      </w:r>
      <w:r>
        <w:t xml:space="preserve">the 1973-78 cohort </w:t>
      </w:r>
      <w:r w:rsidR="0028299C">
        <w:t xml:space="preserve">with diabetes </w:t>
      </w:r>
      <w:r>
        <w:t xml:space="preserve">are triple that of women without diabetes and women with diabetes in the 1946-51 cohort have PBS costs which are twice that of women without diabetes. </w:t>
      </w:r>
    </w:p>
    <w:p w14:paraId="052D983C" w14:textId="058C0D75" w:rsidR="0032438D" w:rsidRDefault="00BB298B" w:rsidP="0032438D">
      <w:r>
        <w:t xml:space="preserve"> </w:t>
      </w:r>
    </w:p>
    <w:p w14:paraId="57859161" w14:textId="27E115BE" w:rsidR="0032438D" w:rsidRDefault="00F86CDC" w:rsidP="00F86CDC">
      <w:pPr>
        <w:pStyle w:val="Caption"/>
      </w:pPr>
      <w:bookmarkStart w:id="415" w:name="_Ref420508362"/>
      <w:bookmarkStart w:id="416" w:name="_Toc420571072"/>
      <w:bookmarkStart w:id="417" w:name="_Toc420657247"/>
      <w:r>
        <w:lastRenderedPageBreak/>
        <w:t xml:space="preserve">Table </w:t>
      </w:r>
      <w:r w:rsidR="003274F4">
        <w:fldChar w:fldCharType="begin"/>
      </w:r>
      <w:r w:rsidR="003274F4">
        <w:instrText xml:space="preserve"> STYLEREF 1 \s </w:instrText>
      </w:r>
      <w:r w:rsidR="003274F4">
        <w:fldChar w:fldCharType="separate"/>
      </w:r>
      <w:r w:rsidR="002B0B0C">
        <w:rPr>
          <w:noProof/>
        </w:rPr>
        <w:t>9</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bookmarkEnd w:id="415"/>
      <w:r>
        <w:t xml:space="preserve"> </w:t>
      </w:r>
      <w:r w:rsidR="0032438D">
        <w:t>Comparison of costs for MBS and PBS uptake in women who have never reported diabetes and those who have reported diabetes, mean cost ($) 2013</w:t>
      </w:r>
      <w:r w:rsidR="00605DEE">
        <w:t xml:space="preserve"> (the most recent year that data are available)</w:t>
      </w:r>
      <w:bookmarkEnd w:id="416"/>
      <w:bookmarkEnd w:id="417"/>
    </w:p>
    <w:tbl>
      <w:tblPr>
        <w:tblStyle w:val="TableGrid"/>
        <w:tblW w:w="0" w:type="auto"/>
        <w:tblLook w:val="04A0" w:firstRow="1" w:lastRow="0" w:firstColumn="1" w:lastColumn="0" w:noHBand="0" w:noVBand="1"/>
      </w:tblPr>
      <w:tblGrid>
        <w:gridCol w:w="1127"/>
        <w:gridCol w:w="1318"/>
        <w:gridCol w:w="1319"/>
        <w:gridCol w:w="1319"/>
        <w:gridCol w:w="1318"/>
        <w:gridCol w:w="1319"/>
        <w:gridCol w:w="1319"/>
      </w:tblGrid>
      <w:tr w:rsidR="0032438D" w:rsidRPr="00D65F5B" w14:paraId="0F0CF5AA" w14:textId="77777777" w:rsidTr="00F86CDC">
        <w:tc>
          <w:tcPr>
            <w:tcW w:w="1127" w:type="dxa"/>
          </w:tcPr>
          <w:p w14:paraId="3A271E04" w14:textId="77777777" w:rsidR="0032438D" w:rsidRPr="00D65F5B" w:rsidRDefault="0032438D" w:rsidP="0032438D">
            <w:pPr>
              <w:rPr>
                <w:b/>
              </w:rPr>
            </w:pPr>
          </w:p>
        </w:tc>
        <w:tc>
          <w:tcPr>
            <w:tcW w:w="2637" w:type="dxa"/>
            <w:gridSpan w:val="2"/>
          </w:tcPr>
          <w:p w14:paraId="09B748E3" w14:textId="77777777" w:rsidR="0032438D" w:rsidRPr="00D65F5B" w:rsidRDefault="0032438D" w:rsidP="0032438D">
            <w:pPr>
              <w:rPr>
                <w:b/>
              </w:rPr>
            </w:pPr>
            <w:r w:rsidRPr="00D65F5B">
              <w:rPr>
                <w:b/>
              </w:rPr>
              <w:t>1973-78 cohort</w:t>
            </w:r>
          </w:p>
        </w:tc>
        <w:tc>
          <w:tcPr>
            <w:tcW w:w="2637" w:type="dxa"/>
            <w:gridSpan w:val="2"/>
          </w:tcPr>
          <w:p w14:paraId="5773E03D" w14:textId="77777777" w:rsidR="0032438D" w:rsidRPr="00D65F5B" w:rsidRDefault="0032438D" w:rsidP="0032438D">
            <w:pPr>
              <w:rPr>
                <w:b/>
              </w:rPr>
            </w:pPr>
            <w:r w:rsidRPr="00D65F5B">
              <w:rPr>
                <w:b/>
              </w:rPr>
              <w:t>1946-51 cohort</w:t>
            </w:r>
          </w:p>
        </w:tc>
        <w:tc>
          <w:tcPr>
            <w:tcW w:w="2638" w:type="dxa"/>
            <w:gridSpan w:val="2"/>
          </w:tcPr>
          <w:p w14:paraId="136E71B5" w14:textId="77777777" w:rsidR="0032438D" w:rsidRPr="00D65F5B" w:rsidRDefault="0032438D" w:rsidP="0032438D">
            <w:pPr>
              <w:rPr>
                <w:b/>
              </w:rPr>
            </w:pPr>
            <w:r w:rsidRPr="00D65F5B">
              <w:rPr>
                <w:b/>
              </w:rPr>
              <w:t>1921-26 cohort</w:t>
            </w:r>
          </w:p>
        </w:tc>
      </w:tr>
      <w:tr w:rsidR="0032438D" w:rsidRPr="00D65F5B" w14:paraId="62A5EEC3" w14:textId="77777777" w:rsidTr="00F86CDC">
        <w:tc>
          <w:tcPr>
            <w:tcW w:w="1127" w:type="dxa"/>
          </w:tcPr>
          <w:p w14:paraId="7F39241D" w14:textId="77777777" w:rsidR="0032438D" w:rsidRPr="00D65F5B" w:rsidRDefault="0032438D" w:rsidP="0032438D">
            <w:pPr>
              <w:rPr>
                <w:b/>
              </w:rPr>
            </w:pPr>
          </w:p>
        </w:tc>
        <w:tc>
          <w:tcPr>
            <w:tcW w:w="1318" w:type="dxa"/>
          </w:tcPr>
          <w:p w14:paraId="4E2B76ED" w14:textId="77777777" w:rsidR="0032438D" w:rsidRPr="00D65F5B" w:rsidRDefault="0032438D" w:rsidP="0032438D">
            <w:pPr>
              <w:rPr>
                <w:b/>
              </w:rPr>
            </w:pPr>
            <w:r w:rsidRPr="00D65F5B">
              <w:rPr>
                <w:b/>
              </w:rPr>
              <w:t>MBS</w:t>
            </w:r>
          </w:p>
        </w:tc>
        <w:tc>
          <w:tcPr>
            <w:tcW w:w="1319" w:type="dxa"/>
          </w:tcPr>
          <w:p w14:paraId="747E4ED1" w14:textId="77777777" w:rsidR="0032438D" w:rsidRPr="00D65F5B" w:rsidRDefault="0032438D" w:rsidP="0032438D">
            <w:pPr>
              <w:rPr>
                <w:b/>
              </w:rPr>
            </w:pPr>
            <w:r w:rsidRPr="00D65F5B">
              <w:rPr>
                <w:b/>
              </w:rPr>
              <w:t>PBS</w:t>
            </w:r>
          </w:p>
        </w:tc>
        <w:tc>
          <w:tcPr>
            <w:tcW w:w="1319" w:type="dxa"/>
          </w:tcPr>
          <w:p w14:paraId="2CA29745" w14:textId="77777777" w:rsidR="0032438D" w:rsidRPr="00D65F5B" w:rsidRDefault="0032438D" w:rsidP="0032438D">
            <w:pPr>
              <w:rPr>
                <w:b/>
              </w:rPr>
            </w:pPr>
            <w:r w:rsidRPr="00D65F5B">
              <w:rPr>
                <w:b/>
              </w:rPr>
              <w:t>MBS</w:t>
            </w:r>
          </w:p>
        </w:tc>
        <w:tc>
          <w:tcPr>
            <w:tcW w:w="1318" w:type="dxa"/>
          </w:tcPr>
          <w:p w14:paraId="749208E8" w14:textId="77777777" w:rsidR="0032438D" w:rsidRPr="00D65F5B" w:rsidRDefault="0032438D" w:rsidP="0032438D">
            <w:pPr>
              <w:rPr>
                <w:b/>
              </w:rPr>
            </w:pPr>
            <w:r w:rsidRPr="00D65F5B">
              <w:rPr>
                <w:b/>
              </w:rPr>
              <w:t>PBS</w:t>
            </w:r>
          </w:p>
        </w:tc>
        <w:tc>
          <w:tcPr>
            <w:tcW w:w="1319" w:type="dxa"/>
          </w:tcPr>
          <w:p w14:paraId="216C9A21" w14:textId="77777777" w:rsidR="0032438D" w:rsidRPr="00D65F5B" w:rsidRDefault="0032438D" w:rsidP="0032438D">
            <w:pPr>
              <w:rPr>
                <w:b/>
              </w:rPr>
            </w:pPr>
            <w:r w:rsidRPr="00D65F5B">
              <w:rPr>
                <w:b/>
              </w:rPr>
              <w:t>MBS</w:t>
            </w:r>
          </w:p>
        </w:tc>
        <w:tc>
          <w:tcPr>
            <w:tcW w:w="1319" w:type="dxa"/>
          </w:tcPr>
          <w:p w14:paraId="5E61A28D" w14:textId="77777777" w:rsidR="0032438D" w:rsidRPr="00D65F5B" w:rsidRDefault="0032438D" w:rsidP="0032438D">
            <w:pPr>
              <w:rPr>
                <w:b/>
              </w:rPr>
            </w:pPr>
            <w:r w:rsidRPr="00D65F5B">
              <w:rPr>
                <w:b/>
              </w:rPr>
              <w:t>PBS</w:t>
            </w:r>
          </w:p>
        </w:tc>
      </w:tr>
      <w:tr w:rsidR="0032438D" w14:paraId="79699208" w14:textId="77777777" w:rsidTr="00F86CDC">
        <w:tc>
          <w:tcPr>
            <w:tcW w:w="1127" w:type="dxa"/>
          </w:tcPr>
          <w:p w14:paraId="12C58C21" w14:textId="77777777" w:rsidR="0032438D" w:rsidRPr="00D65F5B" w:rsidRDefault="0032438D" w:rsidP="0032438D">
            <w:pPr>
              <w:rPr>
                <w:b/>
              </w:rPr>
            </w:pPr>
            <w:r w:rsidRPr="00D65F5B">
              <w:rPr>
                <w:b/>
              </w:rPr>
              <w:t>Never</w:t>
            </w:r>
          </w:p>
        </w:tc>
        <w:tc>
          <w:tcPr>
            <w:tcW w:w="1318" w:type="dxa"/>
          </w:tcPr>
          <w:p w14:paraId="3F9D86EF" w14:textId="23BCA834" w:rsidR="0032438D" w:rsidRDefault="0032438D" w:rsidP="0032438D">
            <w:r>
              <w:t>1</w:t>
            </w:r>
            <w:r w:rsidR="00F86CDC">
              <w:t>,</w:t>
            </w:r>
            <w:r>
              <w:t>553</w:t>
            </w:r>
          </w:p>
        </w:tc>
        <w:tc>
          <w:tcPr>
            <w:tcW w:w="1319" w:type="dxa"/>
          </w:tcPr>
          <w:p w14:paraId="194E5A77" w14:textId="77777777" w:rsidR="0032438D" w:rsidRDefault="0032438D" w:rsidP="0032438D">
            <w:r>
              <w:t>249</w:t>
            </w:r>
          </w:p>
        </w:tc>
        <w:tc>
          <w:tcPr>
            <w:tcW w:w="1319" w:type="dxa"/>
          </w:tcPr>
          <w:p w14:paraId="6DF14053" w14:textId="2D963CBC" w:rsidR="0032438D" w:rsidRDefault="0032438D" w:rsidP="0032438D">
            <w:r>
              <w:t>1</w:t>
            </w:r>
            <w:r w:rsidR="00F86CDC">
              <w:t>,</w:t>
            </w:r>
            <w:r>
              <w:t>715</w:t>
            </w:r>
          </w:p>
        </w:tc>
        <w:tc>
          <w:tcPr>
            <w:tcW w:w="1318" w:type="dxa"/>
          </w:tcPr>
          <w:p w14:paraId="5B3D99BA" w14:textId="77777777" w:rsidR="0032438D" w:rsidRDefault="0032438D" w:rsidP="0032438D">
            <w:r>
              <w:t>675</w:t>
            </w:r>
          </w:p>
        </w:tc>
        <w:tc>
          <w:tcPr>
            <w:tcW w:w="1319" w:type="dxa"/>
          </w:tcPr>
          <w:p w14:paraId="653F4BDC" w14:textId="1C920907" w:rsidR="0032438D" w:rsidRDefault="0032438D" w:rsidP="0032438D">
            <w:r>
              <w:t>2</w:t>
            </w:r>
            <w:r w:rsidR="00F86CDC">
              <w:t>,</w:t>
            </w:r>
            <w:r>
              <w:t>786</w:t>
            </w:r>
          </w:p>
        </w:tc>
        <w:tc>
          <w:tcPr>
            <w:tcW w:w="1319" w:type="dxa"/>
          </w:tcPr>
          <w:p w14:paraId="484E2837" w14:textId="72612563" w:rsidR="0032438D" w:rsidRDefault="0032438D" w:rsidP="0032438D">
            <w:r>
              <w:t>1</w:t>
            </w:r>
            <w:r w:rsidR="00F86CDC">
              <w:t>,</w:t>
            </w:r>
            <w:r>
              <w:t>445</w:t>
            </w:r>
          </w:p>
        </w:tc>
      </w:tr>
      <w:tr w:rsidR="0032438D" w14:paraId="4B4A8719" w14:textId="77777777" w:rsidTr="00F86CDC">
        <w:tc>
          <w:tcPr>
            <w:tcW w:w="1127" w:type="dxa"/>
          </w:tcPr>
          <w:p w14:paraId="621424C1" w14:textId="77777777" w:rsidR="0032438D" w:rsidRPr="00D65F5B" w:rsidRDefault="0032438D" w:rsidP="0032438D">
            <w:pPr>
              <w:rPr>
                <w:b/>
              </w:rPr>
            </w:pPr>
            <w:r w:rsidRPr="00D65F5B">
              <w:rPr>
                <w:b/>
              </w:rPr>
              <w:t>Ever</w:t>
            </w:r>
          </w:p>
        </w:tc>
        <w:tc>
          <w:tcPr>
            <w:tcW w:w="1318" w:type="dxa"/>
          </w:tcPr>
          <w:p w14:paraId="39D2F706" w14:textId="178D94E8" w:rsidR="0032438D" w:rsidRDefault="0032438D" w:rsidP="0032438D">
            <w:r>
              <w:t>1</w:t>
            </w:r>
            <w:r w:rsidR="00F86CDC">
              <w:t>,</w:t>
            </w:r>
            <w:r>
              <w:t>744</w:t>
            </w:r>
          </w:p>
        </w:tc>
        <w:tc>
          <w:tcPr>
            <w:tcW w:w="1319" w:type="dxa"/>
          </w:tcPr>
          <w:p w14:paraId="6D5B8522" w14:textId="77777777" w:rsidR="0032438D" w:rsidRDefault="0032438D" w:rsidP="0032438D">
            <w:r>
              <w:t>795</w:t>
            </w:r>
          </w:p>
        </w:tc>
        <w:tc>
          <w:tcPr>
            <w:tcW w:w="1319" w:type="dxa"/>
          </w:tcPr>
          <w:p w14:paraId="6B0F4F07" w14:textId="77A4B177" w:rsidR="0032438D" w:rsidRDefault="0032438D" w:rsidP="0032438D">
            <w:r>
              <w:t>2</w:t>
            </w:r>
            <w:r w:rsidR="00F86CDC">
              <w:t>,</w:t>
            </w:r>
            <w:r>
              <w:t>243</w:t>
            </w:r>
          </w:p>
        </w:tc>
        <w:tc>
          <w:tcPr>
            <w:tcW w:w="1318" w:type="dxa"/>
          </w:tcPr>
          <w:p w14:paraId="4557AC1D" w14:textId="043912C7" w:rsidR="0032438D" w:rsidRDefault="0032438D" w:rsidP="0032438D">
            <w:r>
              <w:t>1</w:t>
            </w:r>
            <w:r w:rsidR="00F86CDC">
              <w:t>,</w:t>
            </w:r>
            <w:r>
              <w:t>305</w:t>
            </w:r>
          </w:p>
        </w:tc>
        <w:tc>
          <w:tcPr>
            <w:tcW w:w="1319" w:type="dxa"/>
          </w:tcPr>
          <w:p w14:paraId="4F72B604" w14:textId="297115E1" w:rsidR="0032438D" w:rsidRDefault="0032438D" w:rsidP="0032438D">
            <w:r>
              <w:t>2</w:t>
            </w:r>
            <w:r w:rsidR="00F86CDC">
              <w:t>,</w:t>
            </w:r>
            <w:r>
              <w:t>980</w:t>
            </w:r>
          </w:p>
        </w:tc>
        <w:tc>
          <w:tcPr>
            <w:tcW w:w="1319" w:type="dxa"/>
          </w:tcPr>
          <w:p w14:paraId="7EBD9D5A" w14:textId="13E44034" w:rsidR="0032438D" w:rsidRDefault="0032438D" w:rsidP="0032438D">
            <w:r>
              <w:t>1</w:t>
            </w:r>
            <w:r w:rsidR="00F86CDC">
              <w:t>,</w:t>
            </w:r>
            <w:r>
              <w:t>760</w:t>
            </w:r>
          </w:p>
        </w:tc>
      </w:tr>
    </w:tbl>
    <w:p w14:paraId="61051CDF" w14:textId="77777777" w:rsidR="0081570E" w:rsidRDefault="0081570E" w:rsidP="00BF63A5">
      <w:pPr>
        <w:rPr>
          <w:rFonts w:ascii="Calibri" w:hAnsi="Calibri" w:cs="Calibri"/>
        </w:rPr>
      </w:pPr>
    </w:p>
    <w:p w14:paraId="49CBBA11" w14:textId="1FBA03FA" w:rsidR="00BF63A5" w:rsidRDefault="00BF63A5" w:rsidP="00BF63A5">
      <w:pPr>
        <w:rPr>
          <w:rFonts w:ascii="Calibri" w:hAnsi="Calibri" w:cs="Calibri"/>
        </w:rPr>
      </w:pPr>
      <w:r w:rsidRPr="00950EFF">
        <w:rPr>
          <w:rFonts w:ascii="Calibri" w:hAnsi="Calibri" w:cs="Calibri"/>
        </w:rPr>
        <w:t xml:space="preserve">Diabetes is a costly chronic disease which is associated with a number of complications </w:t>
      </w:r>
      <w:r w:rsidR="0081570E" w:rsidRPr="00950EFF">
        <w:rPr>
          <w:rFonts w:ascii="Calibri" w:hAnsi="Calibri" w:cs="Calibri"/>
        </w:rPr>
        <w:t>including</w:t>
      </w:r>
      <w:r w:rsidRPr="00950EFF">
        <w:rPr>
          <w:rFonts w:ascii="Calibri" w:hAnsi="Calibri" w:cs="Calibri"/>
        </w:rPr>
        <w:t xml:space="preserve"> blindness, kidney failure, heart disease, limb amputation, nerve damage and premature mortality. Appropriate management</w:t>
      </w:r>
      <w:r w:rsidR="0081570E" w:rsidRPr="00950EFF">
        <w:rPr>
          <w:rFonts w:ascii="Calibri" w:hAnsi="Calibri" w:cs="Calibri"/>
        </w:rPr>
        <w:t>,</w:t>
      </w:r>
      <w:r w:rsidRPr="00950EFF">
        <w:rPr>
          <w:rFonts w:ascii="Calibri" w:hAnsi="Calibri" w:cs="Calibri"/>
        </w:rPr>
        <w:t xml:space="preserve"> and adherence to guidelines</w:t>
      </w:r>
      <w:r w:rsidR="0081570E" w:rsidRPr="00950EFF">
        <w:rPr>
          <w:rFonts w:ascii="Calibri" w:hAnsi="Calibri" w:cs="Calibri"/>
        </w:rPr>
        <w:t>,</w:t>
      </w:r>
      <w:r w:rsidRPr="00950EFF">
        <w:rPr>
          <w:rFonts w:ascii="Calibri" w:hAnsi="Calibri" w:cs="Calibri"/>
        </w:rPr>
        <w:t xml:space="preserve"> can </w:t>
      </w:r>
      <w:r w:rsidR="0081570E" w:rsidRPr="00950EFF">
        <w:rPr>
          <w:rFonts w:ascii="Calibri" w:hAnsi="Calibri" w:cs="Calibri"/>
        </w:rPr>
        <w:t xml:space="preserve">prevent, delay or reduce the </w:t>
      </w:r>
      <w:r w:rsidRPr="00950EFF">
        <w:rPr>
          <w:rFonts w:ascii="Calibri" w:hAnsi="Calibri" w:cs="Calibri"/>
        </w:rPr>
        <w:t>complications from poorly controlled diabetes</w:t>
      </w:r>
      <w:r w:rsidR="0081570E" w:rsidRPr="00950EFF">
        <w:rPr>
          <w:rFonts w:ascii="Calibri" w:hAnsi="Calibri" w:cs="Calibri"/>
        </w:rPr>
        <w:t xml:space="preserve">.  </w:t>
      </w:r>
      <w:r w:rsidRPr="00950EFF">
        <w:rPr>
          <w:rFonts w:ascii="Calibri" w:hAnsi="Calibri" w:cs="Calibri"/>
        </w:rPr>
        <w:t xml:space="preserve"> Guidelines for optimal diabetes care include testing HbA1c every 3 to 6 months for insulin treated patients, and every 6 to 12 months for non-insulin treated patients, and testing blood lipids and microalbuminuria annually. Research conducted by ALSWH </w:t>
      </w:r>
      <w:r w:rsidR="0081570E" w:rsidRPr="00950EFF">
        <w:rPr>
          <w:rFonts w:ascii="Calibri" w:hAnsi="Calibri" w:cs="Calibri"/>
        </w:rPr>
        <w:t>researchers</w:t>
      </w:r>
      <w:r w:rsidR="00744F81" w:rsidRPr="00950EFF">
        <w:rPr>
          <w:rFonts w:ascii="Calibri" w:hAnsi="Calibri" w:cs="Calibri"/>
        </w:rPr>
        <w:t xml:space="preserve"> </w:t>
      </w:r>
      <w:r w:rsidR="004F589E" w:rsidRPr="00950EFF">
        <w:rPr>
          <w:rFonts w:ascii="Calibri" w:hAnsi="Calibri" w:cs="Calibri"/>
        </w:rPr>
        <w:fldChar w:fldCharType="begin"/>
      </w:r>
      <w:r w:rsidR="00824739">
        <w:rPr>
          <w:rFonts w:ascii="Calibri" w:hAnsi="Calibri" w:cs="Calibri"/>
        </w:rPr>
        <w:instrText xml:space="preserve"> ADDIN EN.CITE &lt;EndNote&gt;&lt;Cite&gt;&lt;Author&gt;Young&lt;/Author&gt;&lt;Year&gt;2005&lt;/Year&gt;&lt;RecNum&gt;105&lt;/RecNum&gt;&lt;DisplayText&gt;(Young et al., 2005)&lt;/DisplayText&gt;&lt;record&gt;&lt;rec-number&gt;105&lt;/rec-number&gt;&lt;foreign-keys&gt;&lt;key app="EN" db-id="pwrrwxdaa2200me0xfkxz5fnzstf9pwaf9vt"&gt;105&lt;/key&gt;&lt;/foreign-keys&gt;&lt;ref-type name="Journal Article"&gt;17&lt;/ref-type&gt;&lt;contributors&gt;&lt;authors&gt;&lt;author&gt;Young, A. F.&lt;/author&gt;&lt;author&gt;Lowe, J. M.&lt;/author&gt;&lt;author&gt;Byles, J. E.&lt;/author&gt;&lt;author&gt;Patterson, A. J.&lt;/author&gt;&lt;/authors&gt;&lt;/contributors&gt;&lt;auth-address&gt;Research Centre for Gender and Health, University of Newcastle, Callaghan, New South Wales 2308. anne.young@newcastle.edu.au&lt;/auth-address&gt;&lt;titles&gt;&lt;title&gt;Trends in health service use for women in Australia with diabetes&lt;/title&gt;&lt;secondary-title&gt;Australian and New Zealand Journal of Public Health&lt;/secondary-title&gt;&lt;alt-title&gt;Aust N Z J Public Health&lt;/alt-title&gt;&lt;/titles&gt;&lt;periodical&gt;&lt;full-title&gt;Australian and New Zealand journal of public health&lt;/full-title&gt;&lt;abbr-1&gt;Aust N Z J Public Health&lt;/abbr-1&gt;&lt;/periodical&gt;&lt;alt-periodical&gt;&lt;full-title&gt;Australian and New Zealand journal of public health&lt;/full-title&gt;&lt;abbr-1&gt;Aust N Z J Public Health&lt;/abbr-1&gt;&lt;/alt-periodical&gt;&lt;pages&gt;422-8&lt;/pages&gt;&lt;volume&gt;29&lt;/volume&gt;&lt;number&gt;5&lt;/number&gt;&lt;edition&gt;2005/11/01&lt;/edition&gt;&lt;keywords&gt;&lt;keyword&gt;Adolescent&lt;/keyword&gt;&lt;keyword&gt;Adult&lt;/keyword&gt;&lt;keyword&gt;Aged&lt;/keyword&gt;&lt;keyword&gt;Cohort Studies&lt;/keyword&gt;&lt;keyword&gt;Diabetes Mellitus&lt;/keyword&gt;&lt;keyword&gt;Female&lt;/keyword&gt;&lt;keyword&gt;Health Services/*utilization&lt;/keyword&gt;&lt;keyword&gt;Health Status&lt;/keyword&gt;&lt;keyword&gt;Humans&lt;/keyword&gt;&lt;keyword&gt;Longitudinal Studies&lt;/keyword&gt;&lt;keyword&gt;Middle Aged&lt;/keyword&gt;&lt;keyword&gt;New South Wales&lt;/keyword&gt;&lt;/keywords&gt;&lt;dates&gt;&lt;year&gt;2005&lt;/year&gt;&lt;pub-dates&gt;&lt;date&gt;Oct&lt;/date&gt;&lt;/pub-dates&gt;&lt;/dates&gt;&lt;isbn&gt;1326-0200 (Print)&amp;#xD;1326-0200 (Linking)&lt;/isbn&gt;&lt;accession-num&gt;16255443&lt;/accession-num&gt;&lt;work-type&gt;Research Support, Non-U.S. Gov&amp;apos;t&lt;/work-type&gt;&lt;urls&gt;&lt;related-urls&gt;&lt;url&gt;http://www.ncbi.nlm.nih.gov/pubmed/16255443&lt;/url&gt;&lt;/related-urls&gt;&lt;/urls&gt;&lt;language&gt;eng&lt;/language&gt;&lt;/record&gt;&lt;/Cite&gt;&lt;/EndNote&gt;</w:instrText>
      </w:r>
      <w:r w:rsidR="004F589E" w:rsidRPr="00950EFF">
        <w:rPr>
          <w:rFonts w:ascii="Calibri" w:hAnsi="Calibri" w:cs="Calibri"/>
        </w:rPr>
        <w:fldChar w:fldCharType="separate"/>
      </w:r>
      <w:r w:rsidR="00C16175" w:rsidRPr="00950EFF">
        <w:rPr>
          <w:rFonts w:ascii="Calibri" w:hAnsi="Calibri" w:cs="Calibri"/>
          <w:noProof/>
        </w:rPr>
        <w:t>(</w:t>
      </w:r>
      <w:hyperlink w:anchor="_ENREF_102" w:tooltip="Young, 2005 #105" w:history="1">
        <w:r w:rsidR="002139DB" w:rsidRPr="00950EFF">
          <w:rPr>
            <w:rFonts w:ascii="Calibri" w:hAnsi="Calibri" w:cs="Calibri"/>
            <w:noProof/>
          </w:rPr>
          <w:t>Young et al., 2005</w:t>
        </w:r>
      </w:hyperlink>
      <w:r w:rsidR="00C16175" w:rsidRPr="00950EFF">
        <w:rPr>
          <w:rFonts w:ascii="Calibri" w:hAnsi="Calibri" w:cs="Calibri"/>
          <w:noProof/>
        </w:rPr>
        <w:t>)</w:t>
      </w:r>
      <w:r w:rsidR="004F589E" w:rsidRPr="00950EFF">
        <w:rPr>
          <w:rFonts w:ascii="Calibri" w:hAnsi="Calibri" w:cs="Calibri"/>
        </w:rPr>
        <w:fldChar w:fldCharType="end"/>
      </w:r>
      <w:r w:rsidRPr="00BF63A5">
        <w:rPr>
          <w:rFonts w:ascii="Calibri" w:hAnsi="Calibri" w:cs="Calibri"/>
        </w:rPr>
        <w:t xml:space="preserve"> </w:t>
      </w:r>
      <w:r w:rsidR="0081570E">
        <w:rPr>
          <w:rFonts w:ascii="Calibri" w:hAnsi="Calibri" w:cs="Calibri"/>
        </w:rPr>
        <w:t xml:space="preserve">using data from the </w:t>
      </w:r>
      <w:r w:rsidRPr="00BF63A5">
        <w:rPr>
          <w:rFonts w:ascii="Calibri" w:hAnsi="Calibri" w:cs="Calibri"/>
        </w:rPr>
        <w:t xml:space="preserve">1946-51 and 1921-26 cohorts revealed that women with diabetes used more health services and accounted for a higher proportion of health care spending than women without diabetes. Despite this, compliance with guidelines for best practice care for diabetes was suboptimal, although at the time this study was conducted, the situation appeared to be improving. In the 2001-2002 budget, the federal government provided funding for a national diabetes integrated program that provided incentives </w:t>
      </w:r>
      <w:r w:rsidR="0081570E">
        <w:rPr>
          <w:rFonts w:ascii="Calibri" w:hAnsi="Calibri" w:cs="Calibri"/>
        </w:rPr>
        <w:t>for GPs to encourage early detection and more effective management of diabetes.</w:t>
      </w:r>
      <w:r w:rsidRPr="00BF63A5">
        <w:rPr>
          <w:rFonts w:ascii="Calibri" w:hAnsi="Calibri" w:cs="Calibri"/>
        </w:rPr>
        <w:t xml:space="preserve"> These extra payments started in November 2001, and by January 2006, </w:t>
      </w:r>
      <w:r w:rsidR="0081570E">
        <w:rPr>
          <w:rFonts w:ascii="Calibri" w:hAnsi="Calibri" w:cs="Calibri"/>
        </w:rPr>
        <w:t xml:space="preserve">more than </w:t>
      </w:r>
      <w:r w:rsidRPr="00BF63A5">
        <w:rPr>
          <w:rFonts w:ascii="Calibri" w:hAnsi="Calibri" w:cs="Calibri"/>
        </w:rPr>
        <w:t>4,000 general practices were registered for these incentives. The system provided for GPs to establish a diabetes register and included additional payments for each patient who had completed an annual cycle of care (ACC). The ACC was a bundle of items including pathology risks (HbA1c, lipids, microalbuminuria) and lifestyl</w:t>
      </w:r>
      <w:r w:rsidRPr="00950EFF">
        <w:rPr>
          <w:rFonts w:ascii="Calibri" w:hAnsi="Calibri" w:cs="Calibri"/>
        </w:rPr>
        <w:t xml:space="preserve">e risk factor assessment (BMI, blood pressure, nutrition, smoking, alcohol and physical activity measures) as well as screening for retinopathy and foot problems. </w:t>
      </w:r>
      <w:r w:rsidR="0081570E" w:rsidRPr="00950EFF">
        <w:rPr>
          <w:rFonts w:ascii="Calibri" w:hAnsi="Calibri" w:cs="Calibri"/>
        </w:rPr>
        <w:t xml:space="preserve">Data from </w:t>
      </w:r>
      <w:r w:rsidRPr="00950EFF">
        <w:rPr>
          <w:rFonts w:ascii="Calibri" w:hAnsi="Calibri" w:cs="Calibri"/>
        </w:rPr>
        <w:t>the 1946-51 and 1921-26 cohort</w:t>
      </w:r>
      <w:r w:rsidR="0081570E" w:rsidRPr="00950EFF">
        <w:rPr>
          <w:rFonts w:ascii="Calibri" w:hAnsi="Calibri" w:cs="Calibri"/>
        </w:rPr>
        <w:t>s</w:t>
      </w:r>
      <w:r w:rsidRPr="00950EFF">
        <w:rPr>
          <w:rFonts w:ascii="Calibri" w:hAnsi="Calibri" w:cs="Calibri"/>
        </w:rPr>
        <w:t xml:space="preserve"> indicated that </w:t>
      </w:r>
      <w:r w:rsidR="0081570E" w:rsidRPr="00950EFF">
        <w:rPr>
          <w:rFonts w:ascii="Calibri" w:hAnsi="Calibri" w:cs="Calibri"/>
        </w:rPr>
        <w:t>fewer</w:t>
      </w:r>
      <w:r w:rsidRPr="00950EFF">
        <w:rPr>
          <w:rFonts w:ascii="Calibri" w:hAnsi="Calibri" w:cs="Calibri"/>
        </w:rPr>
        <w:t xml:space="preserve"> than half </w:t>
      </w:r>
      <w:r w:rsidR="0081570E" w:rsidRPr="00950EFF">
        <w:rPr>
          <w:rFonts w:ascii="Calibri" w:hAnsi="Calibri" w:cs="Calibri"/>
        </w:rPr>
        <w:t xml:space="preserve">the </w:t>
      </w:r>
      <w:r w:rsidRPr="00950EFF">
        <w:rPr>
          <w:rFonts w:ascii="Calibri" w:hAnsi="Calibri" w:cs="Calibri"/>
        </w:rPr>
        <w:t>women with diabetes accessed the ACC between 2001 and 2005</w:t>
      </w:r>
      <w:r w:rsidR="00744F81" w:rsidRPr="00950EFF">
        <w:rPr>
          <w:rFonts w:ascii="Calibri" w:hAnsi="Calibri" w:cs="Calibri"/>
        </w:rPr>
        <w:t xml:space="preserve"> </w:t>
      </w:r>
      <w:r w:rsidR="004F589E" w:rsidRPr="00950EFF">
        <w:rPr>
          <w:rFonts w:ascii="Calibri" w:hAnsi="Calibri" w:cs="Calibri"/>
        </w:rPr>
        <w:fldChar w:fldCharType="begin"/>
      </w:r>
      <w:r w:rsidR="00824739">
        <w:rPr>
          <w:rFonts w:ascii="Calibri" w:hAnsi="Calibri" w:cs="Calibri"/>
        </w:rPr>
        <w:instrText xml:space="preserve"> ADDIN EN.CITE &lt;EndNote&gt;&lt;Cite&gt;&lt;Author&gt;Lowe&lt;/Author&gt;&lt;Year&gt;2010&lt;/Year&gt;&lt;RecNum&gt;106&lt;/RecNum&gt;&lt;DisplayText&gt;(Lowe et al., 2010)&lt;/DisplayText&gt;&lt;record&gt;&lt;rec-number&gt;106&lt;/rec-number&gt;&lt;foreign-keys&gt;&lt;key app="EN" db-id="pwrrwxdaa2200me0xfkxz5fnzstf9pwaf9vt"&gt;106&lt;/key&gt;&lt;/foreign-keys&gt;&lt;ref-type name="Journal Article"&gt;17&lt;/ref-type&gt;&lt;contributors&gt;&lt;authors&gt;&lt;author&gt;Lowe, J.&lt;/author&gt;&lt;author&gt;Byles, J.&lt;/author&gt;&lt;author&gt;Dolja-Gore, X.&lt;/author&gt;&lt;author&gt;Young, A.&lt;/author&gt;&lt;/authors&gt;&lt;/contributors&gt;&lt;auth-address&gt;Research Centre for Gender, Health and Ageing, University of Newcastle, Newcastle, NSW, Australia. julia.lowe@sunnybrook.ca&lt;/auth-address&gt;&lt;titles&gt;&lt;title&gt;Does systematically organized care improve outcomes for women with diabetes?&lt;/title&gt;&lt;secondary-title&gt;Journal of Evaluation in Clinical Practice&lt;/secondary-title&gt;&lt;alt-title&gt;J Eval Clin Pract&lt;/alt-title&gt;&lt;/titles&gt;&lt;periodical&gt;&lt;full-title&gt;Journal of evaluation in clinical practice&lt;/full-title&gt;&lt;abbr-1&gt;J Eval Clin Pract&lt;/abbr-1&gt;&lt;/periodical&gt;&lt;alt-periodical&gt;&lt;full-title&gt;Journal of evaluation in clinical practice&lt;/full-title&gt;&lt;abbr-1&gt;J Eval Clin Pract&lt;/abbr-1&gt;&lt;/alt-periodical&gt;&lt;pages&gt;887-94&lt;/pages&gt;&lt;volume&gt;16&lt;/volume&gt;&lt;number&gt;5&lt;/number&gt;&lt;edition&gt;2010/07/29&lt;/edition&gt;&lt;keywords&gt;&lt;keyword&gt;Aged&lt;/keyword&gt;&lt;keyword&gt;Diabetes Mellitus/*therapy&lt;/keyword&gt;&lt;keyword&gt;Female&lt;/keyword&gt;&lt;keyword&gt;Humans&lt;/keyword&gt;&lt;keyword&gt;Middle Aged&lt;/keyword&gt;&lt;keyword&gt;*Outcome Assessment (Health Care)&lt;/keyword&gt;&lt;keyword&gt;Patient Care Management/*organization &amp;amp; administration&lt;/keyword&gt;&lt;keyword&gt;*Women&amp;apos;s Health&lt;/keyword&gt;&lt;/keywords&gt;&lt;dates&gt;&lt;year&gt;2010&lt;/year&gt;&lt;pub-dates&gt;&lt;date&gt;Oct&lt;/date&gt;&lt;/pub-dates&gt;&lt;/dates&gt;&lt;isbn&gt;1365-2753 (Electronic)&amp;#xD;1356-1294 (Linking)&lt;/isbn&gt;&lt;accession-num&gt;20663004&lt;/accession-num&gt;&lt;work-type&gt;Research Support, Non-U.S. Gov&amp;apos;t&lt;/work-type&gt;&lt;urls&gt;&lt;related-urls&gt;&lt;url&gt;http://www.ncbi.nlm.nih.gov/pubmed/20663004&lt;/url&gt;&lt;/related-urls&gt;&lt;/urls&gt;&lt;electronic-resource-num&gt;10.1111/j.1365-2753.2009.01208.x&lt;/electronic-resource-num&gt;&lt;language&gt;eng&lt;/language&gt;&lt;/record&gt;&lt;/Cite&gt;&lt;/EndNote&gt;</w:instrText>
      </w:r>
      <w:r w:rsidR="004F589E" w:rsidRPr="00950EFF">
        <w:rPr>
          <w:rFonts w:ascii="Calibri" w:hAnsi="Calibri" w:cs="Calibri"/>
        </w:rPr>
        <w:fldChar w:fldCharType="separate"/>
      </w:r>
      <w:r w:rsidR="00C16175" w:rsidRPr="00950EFF">
        <w:rPr>
          <w:rFonts w:ascii="Calibri" w:hAnsi="Calibri" w:cs="Calibri"/>
          <w:noProof/>
        </w:rPr>
        <w:t>(</w:t>
      </w:r>
      <w:hyperlink w:anchor="_ENREF_57" w:tooltip="Lowe, 2010 #106" w:history="1">
        <w:r w:rsidR="002139DB" w:rsidRPr="00950EFF">
          <w:rPr>
            <w:rFonts w:ascii="Calibri" w:hAnsi="Calibri" w:cs="Calibri"/>
            <w:noProof/>
          </w:rPr>
          <w:t>Lowe et al., 2010</w:t>
        </w:r>
      </w:hyperlink>
      <w:r w:rsidR="00C16175" w:rsidRPr="00950EFF">
        <w:rPr>
          <w:rFonts w:ascii="Calibri" w:hAnsi="Calibri" w:cs="Calibri"/>
          <w:noProof/>
        </w:rPr>
        <w:t>)</w:t>
      </w:r>
      <w:r w:rsidR="004F589E" w:rsidRPr="00950EFF">
        <w:rPr>
          <w:rFonts w:ascii="Calibri" w:hAnsi="Calibri" w:cs="Calibri"/>
        </w:rPr>
        <w:fldChar w:fldCharType="end"/>
      </w:r>
      <w:r w:rsidRPr="00950EFF">
        <w:rPr>
          <w:rFonts w:ascii="Calibri" w:hAnsi="Calibri" w:cs="Calibri"/>
        </w:rPr>
        <w:t xml:space="preserve">. </w:t>
      </w:r>
      <w:r w:rsidR="0081570E" w:rsidRPr="00950EFF">
        <w:rPr>
          <w:rFonts w:ascii="Calibri" w:hAnsi="Calibri" w:cs="Calibri"/>
        </w:rPr>
        <w:t>Moreover, f</w:t>
      </w:r>
      <w:r w:rsidR="00B9614C" w:rsidRPr="00950EFF">
        <w:rPr>
          <w:rFonts w:ascii="Calibri" w:hAnsi="Calibri" w:cs="Calibri"/>
        </w:rPr>
        <w:t xml:space="preserve">ewer </w:t>
      </w:r>
      <w:r w:rsidRPr="00950EFF">
        <w:rPr>
          <w:rFonts w:ascii="Calibri" w:hAnsi="Calibri" w:cs="Calibri"/>
        </w:rPr>
        <w:t>than 60% of women with diabetes had HbA1c tests annually and</w:t>
      </w:r>
      <w:r w:rsidRPr="00BF63A5">
        <w:rPr>
          <w:rFonts w:ascii="Calibri" w:hAnsi="Calibri" w:cs="Calibri"/>
        </w:rPr>
        <w:t xml:space="preserve"> microalbuminaria and lipid testing </w:t>
      </w:r>
      <w:r w:rsidR="0081570E">
        <w:rPr>
          <w:rFonts w:ascii="Calibri" w:hAnsi="Calibri" w:cs="Calibri"/>
        </w:rPr>
        <w:t>rates were</w:t>
      </w:r>
      <w:r w:rsidRPr="00BF63A5">
        <w:rPr>
          <w:rFonts w:ascii="Calibri" w:hAnsi="Calibri" w:cs="Calibri"/>
        </w:rPr>
        <w:t xml:space="preserve"> similarly low, although there was a trend for increasing uptake of these services.  Uptake of the ACC was more common when women saw their GP more frequently, took more medications, received bulk-billed consultations and who were overweight. However, uptake was not more likely among women with significant comorbid conditions that are commonly associated with diabetes (hypertension, heart disease, stroke). Two possible reasons for this have been suggested. Women and their doctors may be more concerned about the threat to health offered by the comorbid </w:t>
      </w:r>
      <w:r w:rsidRPr="00BF63A5">
        <w:rPr>
          <w:rFonts w:ascii="Calibri" w:hAnsi="Calibri" w:cs="Calibri"/>
        </w:rPr>
        <w:lastRenderedPageBreak/>
        <w:t>conditions</w:t>
      </w:r>
      <w:r w:rsidR="0081570E">
        <w:rPr>
          <w:rFonts w:ascii="Calibri" w:hAnsi="Calibri" w:cs="Calibri"/>
        </w:rPr>
        <w:t>,</w:t>
      </w:r>
      <w:r w:rsidRPr="00BF63A5">
        <w:rPr>
          <w:rFonts w:ascii="Calibri" w:hAnsi="Calibri" w:cs="Calibri"/>
        </w:rPr>
        <w:t xml:space="preserve"> and care may be primarily directed to these. Alternatively, the same quality of care may have been provided under the umbrella of another comprehensive care it</w:t>
      </w:r>
      <w:r w:rsidR="00B9614C">
        <w:rPr>
          <w:rFonts w:ascii="Calibri" w:hAnsi="Calibri" w:cs="Calibri"/>
        </w:rPr>
        <w:t>em</w:t>
      </w:r>
      <w:r w:rsidRPr="00BF63A5">
        <w:rPr>
          <w:rFonts w:ascii="Calibri" w:hAnsi="Calibri" w:cs="Calibri"/>
        </w:rPr>
        <w:t>, such as the 75 plus health assessment. ACC items appear to have been widely adopted and are now a mainstream component of primary care</w:t>
      </w:r>
      <w:r w:rsidR="0081570E">
        <w:rPr>
          <w:rFonts w:ascii="Calibri" w:hAnsi="Calibri" w:cs="Calibri"/>
        </w:rPr>
        <w:t>,</w:t>
      </w:r>
      <w:r w:rsidRPr="00BF63A5">
        <w:rPr>
          <w:rFonts w:ascii="Calibri" w:hAnsi="Calibri" w:cs="Calibri"/>
        </w:rPr>
        <w:t xml:space="preserve"> and there is equitable provision of services across all areas, but the rate of completion of care processes is substantially lower than similar items in other comparable countries (e.g. the UK).</w:t>
      </w:r>
    </w:p>
    <w:p w14:paraId="27ADF086" w14:textId="28C5C8A2" w:rsidR="00BF63A5" w:rsidRPr="00BF63A5" w:rsidRDefault="00BF63A5" w:rsidP="00BF63A5">
      <w:pPr>
        <w:rPr>
          <w:rFonts w:ascii="Cambria" w:hAnsi="Cambria"/>
        </w:rPr>
      </w:pPr>
      <w:r w:rsidRPr="00BF63A5">
        <w:rPr>
          <w:rFonts w:ascii="Calibri" w:hAnsi="Calibri" w:cs="Calibri"/>
        </w:rPr>
        <w:t>Good diabetes care does not simply rely on medical care, but includes self-management practices as well. Self-management can be complex, involving close daily monitoring of the condition and maintenance of self-care behaviours. Women with diabetes must make frequent changes to medications, diet, physical activity and other lifestyle factors, and self-management requires that women are knowledgeable about their condition, its treatment and monitoring. To explore these factors among ALSWH women, a sub</w:t>
      </w:r>
      <w:r w:rsidR="0081570E">
        <w:rPr>
          <w:rFonts w:ascii="Calibri" w:hAnsi="Calibri" w:cs="Calibri"/>
        </w:rPr>
        <w:t>-</w:t>
      </w:r>
      <w:r w:rsidRPr="00BF63A5">
        <w:rPr>
          <w:rFonts w:ascii="Calibri" w:hAnsi="Calibri" w:cs="Calibri"/>
        </w:rPr>
        <w:t>study of women with diabetes in the 1946-51 and 1921-26 cohorts was conducted in 2001</w:t>
      </w:r>
      <w:r w:rsidR="0081570E">
        <w:rPr>
          <w:rFonts w:ascii="Calibri" w:hAnsi="Calibri" w:cs="Calibri"/>
        </w:rPr>
        <w:t>,</w:t>
      </w:r>
      <w:r w:rsidRPr="00BF63A5">
        <w:rPr>
          <w:rFonts w:ascii="Calibri" w:hAnsi="Calibri" w:cs="Calibri"/>
        </w:rPr>
        <w:t xml:space="preserve"> to assess knowledge of diabetes, self-management </w:t>
      </w:r>
      <w:r w:rsidRPr="00950EFF">
        <w:rPr>
          <w:rFonts w:ascii="Calibri" w:hAnsi="Calibri" w:cs="Calibri"/>
        </w:rPr>
        <w:t>and health outcomes</w:t>
      </w:r>
      <w:r w:rsidR="009E2883" w:rsidRPr="00950EFF">
        <w:rPr>
          <w:rFonts w:ascii="Calibri" w:hAnsi="Calibri" w:cs="Calibri"/>
        </w:rPr>
        <w:t xml:space="preserve"> </w:t>
      </w:r>
      <w:r w:rsidR="004F589E" w:rsidRPr="00950EFF">
        <w:rPr>
          <w:rFonts w:ascii="Calibri" w:hAnsi="Calibri" w:cs="Calibri"/>
        </w:rPr>
        <w:fldChar w:fldCharType="begin"/>
      </w:r>
      <w:r w:rsidR="00C16175" w:rsidRPr="00950EFF">
        <w:rPr>
          <w:rFonts w:ascii="Calibri" w:hAnsi="Calibri" w:cs="Calibri"/>
        </w:rPr>
        <w:instrText xml:space="preserve"> ADDIN EN.CITE &lt;EndNote&gt;&lt;Cite&gt;&lt;Author&gt;Byles&lt;/Author&gt;&lt;Year&gt;2010&lt;/Year&gt;&lt;RecNum&gt;107&lt;/RecNum&gt;&lt;DisplayText&gt;(Byles et al., 2010)&lt;/DisplayText&gt;&lt;record&gt;&lt;rec-number&gt;107&lt;/rec-number&gt;&lt;foreign-keys&gt;&lt;key app="EN" db-id="pwrrwxdaa2200me0xfkxz5fnzstf9pwaf9vt"&gt;107&lt;/key&gt;&lt;/foreign-keys&gt;&lt;ref-type name="Report"&gt;27&lt;/ref-type&gt;&lt;contributors&gt;&lt;authors&gt;&lt;author&gt;Byles, J.E., &lt;/author&gt;&lt;author&gt;Young, A.F.&lt;/author&gt;&lt;author&gt;Lowe, J.M.&lt;/author&gt;&lt;/authors&gt;&lt;/contributors&gt;&lt;titles&gt;&lt;title&gt;Women‘s knowledge and self-management of diabetes. In Diabetes in Women (Ed. Eliza I. Swahn).&lt;/title&gt;&lt;/titles&gt;&lt;dates&gt;&lt;year&gt;2010&lt;/year&gt;&lt;/dates&gt;&lt;pub-location&gt;New York&lt;/pub-location&gt;&lt;publisher&gt;Nova Science Publishers&lt;/publisher&gt;&lt;urls&gt;&lt;/urls&gt;&lt;/record&gt;&lt;/Cite&gt;&lt;/EndNote&gt;</w:instrText>
      </w:r>
      <w:r w:rsidR="004F589E" w:rsidRPr="00950EFF">
        <w:rPr>
          <w:rFonts w:ascii="Calibri" w:hAnsi="Calibri" w:cs="Calibri"/>
        </w:rPr>
        <w:fldChar w:fldCharType="separate"/>
      </w:r>
      <w:r w:rsidR="00C16175" w:rsidRPr="00950EFF">
        <w:rPr>
          <w:rFonts w:ascii="Calibri" w:hAnsi="Calibri" w:cs="Calibri"/>
          <w:noProof/>
        </w:rPr>
        <w:t>(</w:t>
      </w:r>
      <w:hyperlink w:anchor="_ENREF_20" w:tooltip="Byles, 2010 #107" w:history="1">
        <w:r w:rsidR="002139DB" w:rsidRPr="00950EFF">
          <w:rPr>
            <w:rFonts w:ascii="Calibri" w:hAnsi="Calibri" w:cs="Calibri"/>
            <w:noProof/>
          </w:rPr>
          <w:t>Byles et al., 2010</w:t>
        </w:r>
      </w:hyperlink>
      <w:r w:rsidR="00C16175" w:rsidRPr="00950EFF">
        <w:rPr>
          <w:rFonts w:ascii="Calibri" w:hAnsi="Calibri" w:cs="Calibri"/>
          <w:noProof/>
        </w:rPr>
        <w:t>)</w:t>
      </w:r>
      <w:r w:rsidR="004F589E" w:rsidRPr="00950EFF">
        <w:rPr>
          <w:rFonts w:ascii="Calibri" w:hAnsi="Calibri" w:cs="Calibri"/>
        </w:rPr>
        <w:fldChar w:fldCharType="end"/>
      </w:r>
      <w:r w:rsidRPr="00950EFF">
        <w:rPr>
          <w:rFonts w:ascii="Calibri" w:hAnsi="Calibri" w:cs="Calibri"/>
        </w:rPr>
        <w:t>. Knowledge of diabetes among the women required improvement: less than 60% of</w:t>
      </w:r>
      <w:r w:rsidRPr="00BF63A5">
        <w:rPr>
          <w:rFonts w:ascii="Calibri" w:hAnsi="Calibri" w:cs="Calibri"/>
        </w:rPr>
        <w:t xml:space="preserve"> the 1946-51 cohort and 30% of the 1921-26 cohort had heard of a HbA1c test; 72% and 49% of the 1946-51 and 1921-26 cohorts respectively knew the normal range for blood glucose; 71% of the 1946-51 cohort and 76% of the 1921-26 cohort understood the risk of being overweight on health outcomes; and 65% of the 1946-51 cohort and 68% of the 1921-26 cohort understood good control of diabetes. Better knowledge was correlated with better self-management behaviours (in both age groups) and with better health outcomes (among older women). These results indicate that </w:t>
      </w:r>
      <w:r w:rsidR="00B9614C">
        <w:rPr>
          <w:rFonts w:ascii="Calibri" w:hAnsi="Calibri" w:cs="Calibri"/>
        </w:rPr>
        <w:t xml:space="preserve">there is an urgent </w:t>
      </w:r>
      <w:r w:rsidRPr="00BF63A5">
        <w:rPr>
          <w:rFonts w:ascii="Calibri" w:hAnsi="Calibri" w:cs="Calibri"/>
        </w:rPr>
        <w:t xml:space="preserve">need for diabetes education to improve self-management and ultimately health outcomes for women with diabetes. </w:t>
      </w:r>
    </w:p>
    <w:p w14:paraId="1E9F356D" w14:textId="77777777" w:rsidR="00BF63A5" w:rsidRDefault="00BF63A5" w:rsidP="00BF63A5">
      <w:pPr>
        <w:rPr>
          <w:rFonts w:ascii="Calibri" w:hAnsi="Calibri" w:cstheme="minorBidi"/>
          <w:color w:val="FF0000"/>
          <w:sz w:val="20"/>
          <w:szCs w:val="20"/>
          <w:lang w:eastAsia="en-AU"/>
        </w:rPr>
      </w:pPr>
    </w:p>
    <w:p w14:paraId="6AA40C7C" w14:textId="0BBB35B6" w:rsidR="00302D64" w:rsidRPr="00EB5580" w:rsidRDefault="00302D64" w:rsidP="00EB5580">
      <w:pPr>
        <w:pStyle w:val="Heading2"/>
        <w:rPr>
          <w:lang w:eastAsia="en-AU"/>
        </w:rPr>
      </w:pPr>
      <w:bookmarkStart w:id="418" w:name="_Toc426447399"/>
      <w:bookmarkStart w:id="419" w:name="_Toc426447812"/>
      <w:r w:rsidRPr="00EB5580">
        <w:rPr>
          <w:lang w:eastAsia="en-AU"/>
        </w:rPr>
        <w:t xml:space="preserve">Summary </w:t>
      </w:r>
      <w:r w:rsidR="00EB5580">
        <w:rPr>
          <w:lang w:eastAsia="en-AU"/>
        </w:rPr>
        <w:t>p</w:t>
      </w:r>
      <w:r w:rsidRPr="00EB5580">
        <w:rPr>
          <w:lang w:eastAsia="en-AU"/>
        </w:rPr>
        <w:t>oints</w:t>
      </w:r>
      <w:bookmarkEnd w:id="418"/>
      <w:bookmarkEnd w:id="419"/>
    </w:p>
    <w:p w14:paraId="1CC2F82B" w14:textId="3549A1BA" w:rsidR="00302D64" w:rsidRPr="00EB5580"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t xml:space="preserve">Diabetes </w:t>
      </w:r>
      <w:r w:rsidR="00B85E59" w:rsidRPr="00EB5580">
        <w:rPr>
          <w:rFonts w:ascii="Calibri" w:hAnsi="Calibri" w:cstheme="minorBidi"/>
          <w:lang w:eastAsia="en-AU"/>
        </w:rPr>
        <w:t>has a high incidence,</w:t>
      </w:r>
      <w:r w:rsidRPr="00EB5580">
        <w:rPr>
          <w:rFonts w:ascii="Calibri" w:hAnsi="Calibri" w:cstheme="minorBidi"/>
          <w:lang w:eastAsia="en-AU"/>
        </w:rPr>
        <w:t xml:space="preserve"> which increases with age</w:t>
      </w:r>
      <w:r w:rsidR="00D03C6E">
        <w:rPr>
          <w:rFonts w:ascii="Calibri" w:hAnsi="Calibri" w:cstheme="minorBidi"/>
          <w:lang w:eastAsia="en-AU"/>
        </w:rPr>
        <w:t>.</w:t>
      </w:r>
    </w:p>
    <w:p w14:paraId="3B08B82B" w14:textId="2ECC9147" w:rsidR="00302D64" w:rsidRPr="00EB5580"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t>Prevalence and incidence are higher in regional and remote areas, compared to major cities.</w:t>
      </w:r>
    </w:p>
    <w:p w14:paraId="0D7A7AFA" w14:textId="392FCAAA" w:rsidR="00302D64" w:rsidRPr="00EB5580"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t>Prevalence and incidence is higher among women with lower levels of education, and greater difficulty managing on income</w:t>
      </w:r>
      <w:r w:rsidR="00D03C6E">
        <w:rPr>
          <w:rFonts w:ascii="Calibri" w:hAnsi="Calibri" w:cstheme="minorBidi"/>
          <w:lang w:eastAsia="en-AU"/>
        </w:rPr>
        <w:t>.</w:t>
      </w:r>
    </w:p>
    <w:p w14:paraId="1F62C1F0" w14:textId="703EF0E3" w:rsidR="00302D64" w:rsidRPr="00EB5580"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t>Diabetes has higher prevalence and incidence among current and ex-smokers in the 1973-78 and 1946-51 cohorts</w:t>
      </w:r>
    </w:p>
    <w:p w14:paraId="080984F9" w14:textId="7A4F1A11" w:rsidR="00302D64" w:rsidRPr="00EB5580"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t>Diabetes is strongly associated with BMI in all cohorts, and with corresponding associations with physical activity. Small changes in BMI and Physical Activity across the whole population could result in large reductions in the incidence of diabetes.</w:t>
      </w:r>
    </w:p>
    <w:p w14:paraId="06E337B1" w14:textId="61A82F70" w:rsidR="00302D64" w:rsidRPr="00EB5580"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t>Diet quality is associated with risk of diabetes including a higher risk with lower zinc intakes, as well as with higher intakes of monosaturated fatty acids, and lower intakes of dietary fibre.</w:t>
      </w:r>
    </w:p>
    <w:p w14:paraId="0C30D586" w14:textId="18A1DB1F" w:rsidR="00302D64" w:rsidRDefault="00302D64" w:rsidP="00302D64">
      <w:pPr>
        <w:pStyle w:val="ListParagraph"/>
        <w:numPr>
          <w:ilvl w:val="0"/>
          <w:numId w:val="17"/>
        </w:numPr>
        <w:rPr>
          <w:rFonts w:ascii="Calibri" w:hAnsi="Calibri" w:cstheme="minorBidi"/>
          <w:lang w:eastAsia="en-AU"/>
        </w:rPr>
      </w:pPr>
      <w:r w:rsidRPr="00EB5580">
        <w:rPr>
          <w:rFonts w:ascii="Calibri" w:hAnsi="Calibri" w:cstheme="minorBidi"/>
          <w:lang w:eastAsia="en-AU"/>
        </w:rPr>
        <w:lastRenderedPageBreak/>
        <w:t xml:space="preserve">There are apparent opportunities </w:t>
      </w:r>
      <w:r w:rsidR="00B85E59" w:rsidRPr="00EB5580">
        <w:rPr>
          <w:rFonts w:ascii="Calibri" w:hAnsi="Calibri" w:cstheme="minorBidi"/>
          <w:lang w:eastAsia="en-AU"/>
        </w:rPr>
        <w:t>to improve the use of M</w:t>
      </w:r>
      <w:r w:rsidRPr="00EB5580">
        <w:rPr>
          <w:rFonts w:ascii="Calibri" w:hAnsi="Calibri" w:cstheme="minorBidi"/>
          <w:lang w:eastAsia="en-AU"/>
        </w:rPr>
        <w:t>edicare items for diabetes care, and to improve self-care for women with diabetes.</w:t>
      </w:r>
    </w:p>
    <w:p w14:paraId="7BCB3FCA" w14:textId="23AAD254" w:rsidR="0028299C" w:rsidRDefault="0028299C" w:rsidP="0028299C">
      <w:pPr>
        <w:pStyle w:val="ListParagraph"/>
        <w:numPr>
          <w:ilvl w:val="0"/>
          <w:numId w:val="17"/>
        </w:numPr>
      </w:pPr>
      <w:r>
        <w:t xml:space="preserve">An examination of mean MBS and PBS costs in 2013 indicates that these are higher for women with diabetes than for women without diabetes in all three cohorts. MBS costs may include items under the annual cycle of care (ACC). However, differences in MBS costs for women with and without diabetes in each cohort were 12% (1973-78), 30% (1946-51) and 7% (1921-26), which are relatively modest in comparison to the differences in PBS costs. In particular, PBS costs for women in the 1973-78 cohort with diabetes are triple that of women without diabetes and women with diabetes in the 1946-51 cohort have PBS costs which are twice that of women without diabetes. </w:t>
      </w:r>
    </w:p>
    <w:p w14:paraId="49D9D763" w14:textId="048E4B08" w:rsidR="00595333" w:rsidRDefault="00595333">
      <w:pPr>
        <w:spacing w:before="0" w:after="0" w:line="240" w:lineRule="auto"/>
        <w:rPr>
          <w:rFonts w:ascii="Arial" w:hAnsi="Arial" w:cs="Arial"/>
          <w:color w:val="262626"/>
          <w:lang w:val="en-US"/>
        </w:rPr>
      </w:pPr>
      <w:r>
        <w:rPr>
          <w:rFonts w:ascii="Arial" w:hAnsi="Arial" w:cs="Arial"/>
          <w:color w:val="262626"/>
          <w:lang w:val="en-US"/>
        </w:rPr>
        <w:br w:type="page"/>
      </w:r>
    </w:p>
    <w:p w14:paraId="34A4D706" w14:textId="1139D1D6" w:rsidR="00F11EE9" w:rsidRDefault="00A515BE" w:rsidP="00A515BE">
      <w:pPr>
        <w:pStyle w:val="Heading1"/>
      </w:pPr>
      <w:bookmarkStart w:id="420" w:name="_Toc426447400"/>
      <w:bookmarkStart w:id="421" w:name="_Toc426447813"/>
      <w:r>
        <w:lastRenderedPageBreak/>
        <w:t>Mental health</w:t>
      </w:r>
      <w:bookmarkEnd w:id="420"/>
      <w:bookmarkEnd w:id="421"/>
    </w:p>
    <w:p w14:paraId="7CC638ED" w14:textId="77777777" w:rsidR="006A27AB" w:rsidRPr="00C65F6A" w:rsidRDefault="006A27AB" w:rsidP="006A27AB">
      <w:bookmarkStart w:id="422" w:name="_Toc411262188"/>
    </w:p>
    <w:p w14:paraId="5B82C4FF" w14:textId="77777777" w:rsidR="006A27AB" w:rsidRPr="00BA1FE0" w:rsidRDefault="006A27AB" w:rsidP="002A042B">
      <w:r w:rsidRPr="00BA1FE0">
        <w:t xml:space="preserve">Mental health is an essential component of </w:t>
      </w:r>
      <w:r>
        <w:t xml:space="preserve">overall </w:t>
      </w:r>
      <w:r w:rsidRPr="00BA1FE0">
        <w:t>health. The W</w:t>
      </w:r>
      <w:r>
        <w:t>orld Health Organisation (W</w:t>
      </w:r>
      <w:r w:rsidRPr="00BA1FE0">
        <w:t>HO</w:t>
      </w:r>
      <w:r>
        <w:t>)</w:t>
      </w:r>
      <w:r w:rsidRPr="00BA1FE0">
        <w:t xml:space="preserve"> constitution states: “Health is a state of complete physical, mental and social well-being and not merely the absence of disease or infirmity.” An important consequence of this definition is that mental health is described as more than the absence of mental disorders or disabilities.</w:t>
      </w:r>
    </w:p>
    <w:p w14:paraId="7020C313" w14:textId="0BB13E8A" w:rsidR="008C131A" w:rsidRPr="008C131A" w:rsidRDefault="006A27AB" w:rsidP="002A042B">
      <w:pPr>
        <w:rPr>
          <w:color w:val="000000"/>
          <w:u w:color="000000"/>
        </w:rPr>
      </w:pPr>
      <w:r w:rsidRPr="00BA1FE0">
        <w:t>Mental health is a state of well-being in which an individual realizes his or her own abilities, can cope with the normal stresses of life, can work productively and is able to make a contribution to his or her community. In this positive sense, mental health is the foundation for individual well-being and the effective functioning of a community.</w:t>
      </w:r>
      <w:r>
        <w:t xml:space="preserve"> </w:t>
      </w:r>
      <w:r w:rsidR="00C03553">
        <w:t>(</w:t>
      </w:r>
      <w:r w:rsidRPr="00BA1FE0">
        <w:rPr>
          <w:color w:val="000000"/>
          <w:u w:color="000000"/>
        </w:rPr>
        <w:t>WHO Mental Health Fact Sheet September 2010</w:t>
      </w:r>
      <w:r>
        <w:rPr>
          <w:color w:val="000000"/>
          <w:u w:color="000000"/>
        </w:rPr>
        <w:t xml:space="preserve"> </w:t>
      </w:r>
      <w:hyperlink r:id="rId73" w:history="1">
        <w:r w:rsidRPr="002010CB">
          <w:rPr>
            <w:rStyle w:val="Hyperlink"/>
            <w:u w:color="000000"/>
          </w:rPr>
          <w:t>http://www.who.int/mediacentre/factsheets/fs220/en/index.html</w:t>
        </w:r>
      </w:hyperlink>
      <w:r w:rsidRPr="00BA1FE0">
        <w:rPr>
          <w:color w:val="000000"/>
          <w:u w:color="000000"/>
        </w:rPr>
        <w:t>)</w:t>
      </w:r>
      <w:r w:rsidR="008C131A">
        <w:rPr>
          <w:color w:val="000000"/>
          <w:u w:color="000000"/>
        </w:rPr>
        <w:t xml:space="preserve"> </w:t>
      </w:r>
      <w:r w:rsidR="008C131A" w:rsidRPr="008C131A">
        <w:rPr>
          <w:color w:val="000000"/>
          <w:u w:color="000000"/>
        </w:rPr>
        <w:t>The ALSWH 2013 major report “Mental Health: Findings from the Australian Longitudinal Study on Women’s Health” used data from the cohorts born 1973-78, 1946-51 and 1921-26 to explore patterns of mental health among Australian women as well as their use of mental health services. It included analyses of factors associated with poor mental health as well as specific areas such as perinatal mental health, interpersonal relationships and mental health, and comorbidity of physical and mental health.</w:t>
      </w:r>
    </w:p>
    <w:p w14:paraId="076C0019" w14:textId="77777777" w:rsidR="00376D08" w:rsidRDefault="00376D08" w:rsidP="00376D08">
      <w:pPr>
        <w:pStyle w:val="BodyText0"/>
        <w:rPr>
          <w:rStyle w:val="BodyTextChar"/>
          <w:rFonts w:cstheme="minorHAnsi"/>
          <w:i/>
        </w:rPr>
      </w:pPr>
      <w:bookmarkStart w:id="423" w:name="_Toc340040826"/>
    </w:p>
    <w:p w14:paraId="618D5E6A" w14:textId="2C0A5924" w:rsidR="00376D08" w:rsidRPr="004C1D71" w:rsidRDefault="005549DA" w:rsidP="00376D08">
      <w:pPr>
        <w:pStyle w:val="BodyText0"/>
        <w:rPr>
          <w:rStyle w:val="BodyTextChar"/>
          <w:rFonts w:asciiTheme="minorHAnsi" w:hAnsiTheme="minorHAnsi" w:cstheme="minorHAnsi"/>
        </w:rPr>
      </w:pPr>
      <w:r>
        <w:rPr>
          <w:rStyle w:val="BodyTextChar"/>
          <w:rFonts w:asciiTheme="minorHAnsi" w:hAnsiTheme="minorHAnsi" w:cstheme="minorHAnsi"/>
          <w:i/>
        </w:rPr>
        <w:t>Assessing</w:t>
      </w:r>
      <w:r w:rsidRPr="004C1D71">
        <w:rPr>
          <w:rStyle w:val="BodyTextChar"/>
          <w:rFonts w:asciiTheme="minorHAnsi" w:hAnsiTheme="minorHAnsi" w:cstheme="minorHAnsi"/>
          <w:i/>
        </w:rPr>
        <w:t xml:space="preserve"> </w:t>
      </w:r>
      <w:r w:rsidR="00376D08" w:rsidRPr="004C1D71">
        <w:rPr>
          <w:rStyle w:val="BodyTextChar"/>
          <w:rFonts w:asciiTheme="minorHAnsi" w:hAnsiTheme="minorHAnsi" w:cstheme="minorHAnsi"/>
          <w:i/>
        </w:rPr>
        <w:t>psychological distress</w:t>
      </w:r>
      <w:r>
        <w:rPr>
          <w:rStyle w:val="BodyTextChar"/>
          <w:rFonts w:asciiTheme="minorHAnsi" w:hAnsiTheme="minorHAnsi" w:cstheme="minorHAnsi"/>
          <w:i/>
        </w:rPr>
        <w:t xml:space="preserve"> among women in ALSWH</w:t>
      </w:r>
      <w:r w:rsidR="00376D08" w:rsidRPr="004C1D71">
        <w:rPr>
          <w:rStyle w:val="BodyTextChar"/>
          <w:rFonts w:asciiTheme="minorHAnsi" w:hAnsiTheme="minorHAnsi" w:cstheme="minorHAnsi"/>
        </w:rPr>
        <w:t>: At each survey women are asked to complete a series of questions to measure their health-related quality of life with a commonly used scale known as the SF-36 (Ware et al., 1993). One of the subscales of the SF-36 is the five-item mental health index (referred to as the SF-36 MHI). The five items are used to generate a score of 0 to 100 with higher scores indicating better mental health (Rumph, 2001).  We applied the commonly used cut-point of ≤ 52 to categorise women as having psychological distress (Holmes, 1998; Silveira, 2005).</w:t>
      </w:r>
      <w:bookmarkEnd w:id="423"/>
      <w:r w:rsidR="00376D08" w:rsidRPr="004C1D71">
        <w:rPr>
          <w:rStyle w:val="BodyTextChar"/>
          <w:rFonts w:asciiTheme="minorHAnsi" w:hAnsiTheme="minorHAnsi" w:cstheme="minorHAnsi"/>
        </w:rPr>
        <w:t xml:space="preserve"> </w:t>
      </w:r>
      <w:r w:rsidR="004C1D71" w:rsidRPr="004C1D71">
        <w:rPr>
          <w:rStyle w:val="BodyTextChar"/>
          <w:rFonts w:asciiTheme="minorHAnsi" w:hAnsiTheme="minorHAnsi" w:cstheme="minorHAnsi"/>
        </w:rPr>
        <w:t xml:space="preserve"> </w:t>
      </w:r>
      <w:r w:rsidR="007E4AC1">
        <w:rPr>
          <w:rStyle w:val="BodyTextChar"/>
          <w:rFonts w:asciiTheme="minorHAnsi" w:hAnsiTheme="minorHAnsi" w:cstheme="minorHAnsi"/>
        </w:rPr>
        <w:fldChar w:fldCharType="begin"/>
      </w:r>
      <w:r w:rsidR="007E4AC1">
        <w:rPr>
          <w:rStyle w:val="BodyTextChar"/>
          <w:rFonts w:asciiTheme="minorHAnsi" w:hAnsiTheme="minorHAnsi" w:cstheme="minorHAnsi"/>
        </w:rPr>
        <w:instrText xml:space="preserve"> REF _Ref420655152 \h </w:instrText>
      </w:r>
      <w:r w:rsidR="007E4AC1">
        <w:rPr>
          <w:rStyle w:val="BodyTextChar"/>
          <w:rFonts w:asciiTheme="minorHAnsi" w:hAnsiTheme="minorHAnsi" w:cstheme="minorHAnsi"/>
        </w:rPr>
      </w:r>
      <w:r w:rsidR="007E4AC1">
        <w:rPr>
          <w:rStyle w:val="BodyTextChar"/>
          <w:rFonts w:asciiTheme="minorHAnsi" w:hAnsiTheme="minorHAnsi" w:cstheme="minorHAnsi"/>
        </w:rPr>
        <w:fldChar w:fldCharType="separate"/>
      </w:r>
      <w:r w:rsidR="002B0B0C">
        <w:t xml:space="preserve">Figure </w:t>
      </w:r>
      <w:r w:rsidR="002B0B0C">
        <w:rPr>
          <w:noProof/>
        </w:rPr>
        <w:t>10</w:t>
      </w:r>
      <w:r w:rsidR="002B0B0C">
        <w:noBreakHyphen/>
      </w:r>
      <w:r w:rsidR="002B0B0C">
        <w:rPr>
          <w:noProof/>
        </w:rPr>
        <w:t>1</w:t>
      </w:r>
      <w:r w:rsidR="007E4AC1">
        <w:rPr>
          <w:rStyle w:val="BodyTextChar"/>
          <w:rFonts w:asciiTheme="minorHAnsi" w:hAnsiTheme="minorHAnsi" w:cstheme="minorHAnsi"/>
        </w:rPr>
        <w:fldChar w:fldCharType="end"/>
      </w:r>
      <w:r w:rsidR="007E4AC1">
        <w:rPr>
          <w:rStyle w:val="BodyTextChar"/>
          <w:rFonts w:asciiTheme="minorHAnsi" w:hAnsiTheme="minorHAnsi" w:cstheme="minorHAnsi"/>
        </w:rPr>
        <w:t xml:space="preserve"> </w:t>
      </w:r>
      <w:r w:rsidR="001927C0">
        <w:rPr>
          <w:rStyle w:val="BodyTextChar"/>
          <w:rFonts w:asciiTheme="minorHAnsi" w:hAnsiTheme="minorHAnsi" w:cstheme="minorHAnsi"/>
        </w:rPr>
        <w:t xml:space="preserve">below </w:t>
      </w:r>
      <w:r w:rsidR="004C1D71" w:rsidRPr="004C1D71">
        <w:rPr>
          <w:rStyle w:val="BodyTextChar"/>
          <w:rFonts w:asciiTheme="minorHAnsi" w:hAnsiTheme="minorHAnsi" w:cstheme="minorHAnsi"/>
        </w:rPr>
        <w:t>shows the prevalence of psychological distress by age.  The circles indicate the prevalence estimate and the vertical lines indicate the reliability of the estimate with 95% confidence intervals.</w:t>
      </w:r>
      <w:r w:rsidR="004C1D71">
        <w:rPr>
          <w:rStyle w:val="BodyTextChar"/>
          <w:rFonts w:asciiTheme="minorHAnsi" w:hAnsiTheme="minorHAnsi" w:cstheme="minorHAnsi"/>
        </w:rPr>
        <w:t xml:space="preserve"> This figure shows that the prevalence of psychological distress was highest amongst young women at </w:t>
      </w:r>
      <w:r w:rsidR="00AA3A5A">
        <w:rPr>
          <w:rStyle w:val="BodyTextChar"/>
          <w:rFonts w:asciiTheme="minorHAnsi" w:hAnsiTheme="minorHAnsi" w:cstheme="minorHAnsi"/>
        </w:rPr>
        <w:t>S</w:t>
      </w:r>
      <w:r w:rsidR="004C1D71">
        <w:rPr>
          <w:rStyle w:val="BodyTextChar"/>
          <w:rFonts w:asciiTheme="minorHAnsi" w:hAnsiTheme="minorHAnsi" w:cstheme="minorHAnsi"/>
        </w:rPr>
        <w:t>urvey 1 and gradually decreased with time in each cohort except at later surveys amongst older women.</w:t>
      </w:r>
    </w:p>
    <w:p w14:paraId="39810B92" w14:textId="77777777" w:rsidR="008C131A" w:rsidRDefault="008C131A" w:rsidP="006A27AB">
      <w:pPr>
        <w:spacing w:before="0" w:after="0" w:line="360" w:lineRule="auto"/>
        <w:rPr>
          <w:rFonts w:ascii="Calibri" w:eastAsia="MS Gothic" w:hAnsi="Calibri" w:cs="Calibri"/>
          <w:color w:val="000000"/>
          <w:highlight w:val="lightGray"/>
          <w14:scene3d>
            <w14:camera w14:prst="orthographicFront"/>
            <w14:lightRig w14:rig="threePt" w14:dir="t">
              <w14:rot w14:lat="0" w14:lon="0" w14:rev="0"/>
            </w14:lightRig>
          </w14:scene3d>
        </w:rPr>
      </w:pPr>
    </w:p>
    <w:p w14:paraId="6FF89F57" w14:textId="3FBA9DCD" w:rsidR="008C131A" w:rsidRDefault="00715D4A" w:rsidP="008C131A">
      <w:pPr>
        <w:spacing w:after="0"/>
        <w:rPr>
          <w:b/>
        </w:rPr>
      </w:pPr>
      <w:bookmarkStart w:id="424" w:name="IDX"/>
      <w:bookmarkEnd w:id="424"/>
      <w:r>
        <w:rPr>
          <w:noProof/>
          <w:lang w:eastAsia="en-AU"/>
        </w:rPr>
        <w:lastRenderedPageBreak/>
        <w:drawing>
          <wp:inline distT="0" distB="0" distL="0" distR="0" wp14:anchorId="75449504" wp14:editId="6EC089EC">
            <wp:extent cx="5727700" cy="4295775"/>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B782615" w14:textId="3AA90EA9" w:rsidR="00715D4A" w:rsidRDefault="00BA1679" w:rsidP="00BA1679">
      <w:pPr>
        <w:pStyle w:val="Caption"/>
        <w:rPr>
          <w:b w:val="0"/>
        </w:rPr>
      </w:pPr>
      <w:bookmarkStart w:id="425" w:name="_Ref420655152"/>
      <w:bookmarkStart w:id="426" w:name="_Toc420571037"/>
      <w:bookmarkStart w:id="427" w:name="_Toc420656908"/>
      <w:bookmarkStart w:id="428" w:name="_Toc420656992"/>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w:instrText>
      </w:r>
      <w:r w:rsidR="003274F4">
        <w:instrText xml:space="preserve">e \* ARABIC \s 1 </w:instrText>
      </w:r>
      <w:r w:rsidR="003274F4">
        <w:fldChar w:fldCharType="separate"/>
      </w:r>
      <w:r w:rsidR="002B0B0C">
        <w:rPr>
          <w:noProof/>
        </w:rPr>
        <w:t>1</w:t>
      </w:r>
      <w:r w:rsidR="003274F4">
        <w:rPr>
          <w:noProof/>
        </w:rPr>
        <w:fldChar w:fldCharType="end"/>
      </w:r>
      <w:bookmarkEnd w:id="425"/>
      <w:r>
        <w:t>:</w:t>
      </w:r>
      <w:r w:rsidRPr="00BA1679">
        <w:t xml:space="preserve"> </w:t>
      </w:r>
      <w:r w:rsidR="004C1D71" w:rsidRPr="00BA1679">
        <w:t xml:space="preserve">Percentage of women with </w:t>
      </w:r>
      <w:r w:rsidR="0028299C" w:rsidRPr="00BA1679">
        <w:t>psychological distress (SF-36 MHI ≤</w:t>
      </w:r>
      <w:r w:rsidR="009D7315" w:rsidRPr="00BA1679">
        <w:t xml:space="preserve">52) </w:t>
      </w:r>
      <w:r w:rsidR="004C1D71" w:rsidRPr="00BA1679">
        <w:t xml:space="preserve">in the past four weeks, plotted against the average age of women at that survey for </w:t>
      </w:r>
      <w:r w:rsidR="002A042B">
        <w:t>S</w:t>
      </w:r>
      <w:r w:rsidR="009D7315" w:rsidRPr="00BA1679">
        <w:t xml:space="preserve">urveys 1 to 6 of the 1973-78 and 1921-26 cohorts and </w:t>
      </w:r>
      <w:r w:rsidR="002A042B">
        <w:t>S</w:t>
      </w:r>
      <w:r w:rsidR="009D7315" w:rsidRPr="00BA1679">
        <w:t>urveys 1 to 7 of the 1946-51 cohort.</w:t>
      </w:r>
      <w:bookmarkEnd w:id="426"/>
      <w:bookmarkEnd w:id="427"/>
      <w:bookmarkEnd w:id="428"/>
    </w:p>
    <w:p w14:paraId="4C00D529" w14:textId="7ADA1042" w:rsidR="007E4AC1" w:rsidRDefault="007E4AC1">
      <w:pPr>
        <w:spacing w:before="0" w:after="0" w:line="240" w:lineRule="auto"/>
        <w:jc w:val="left"/>
        <w:rPr>
          <w:b/>
        </w:rPr>
      </w:pPr>
      <w:r>
        <w:rPr>
          <w:b/>
        </w:rPr>
        <w:br w:type="page"/>
      </w:r>
    </w:p>
    <w:p w14:paraId="517E365B" w14:textId="04B1FE7C" w:rsidR="000822BC" w:rsidRDefault="000822BC" w:rsidP="008C131A">
      <w:pPr>
        <w:spacing w:after="0"/>
      </w:pPr>
      <w:r>
        <w:lastRenderedPageBreak/>
        <w:t>Patterns of psychological distress by a</w:t>
      </w:r>
      <w:r w:rsidRPr="000822BC">
        <w:t>rea of residence</w:t>
      </w:r>
      <w:r>
        <w:t xml:space="preserve"> showed that women of the 1921-26 cohort who lived in remote or very remote areas reported the least psychological distress</w:t>
      </w:r>
      <w:r w:rsidR="007E4AC1">
        <w:t xml:space="preserve"> (</w:t>
      </w:r>
      <w:r w:rsidR="007E4AC1">
        <w:fldChar w:fldCharType="begin"/>
      </w:r>
      <w:r w:rsidR="007E4AC1">
        <w:instrText xml:space="preserve"> REF _Ref420655236 \h </w:instrText>
      </w:r>
      <w:r w:rsidR="007E4AC1">
        <w:fldChar w:fldCharType="separate"/>
      </w:r>
      <w:r w:rsidR="002B0B0C">
        <w:t xml:space="preserve">Figure </w:t>
      </w:r>
      <w:r w:rsidR="002B0B0C">
        <w:rPr>
          <w:noProof/>
        </w:rPr>
        <w:t>10</w:t>
      </w:r>
      <w:r w:rsidR="002B0B0C">
        <w:noBreakHyphen/>
      </w:r>
      <w:r w:rsidR="002B0B0C">
        <w:rPr>
          <w:noProof/>
        </w:rPr>
        <w:t>2</w:t>
      </w:r>
      <w:r w:rsidR="007E4AC1">
        <w:fldChar w:fldCharType="end"/>
      </w:r>
      <w:r w:rsidR="007E4AC1">
        <w:t>)</w:t>
      </w:r>
      <w:r>
        <w:t xml:space="preserve">. There were few regional differences in psychological distress in the 1973-78 cohort and the 1946-51 cohort, although reported poor mental health fluctuated </w:t>
      </w:r>
      <w:r w:rsidR="001927C0">
        <w:t xml:space="preserve">somewhat </w:t>
      </w:r>
      <w:r>
        <w:t>among areas of residence in these two cohorts.</w:t>
      </w:r>
    </w:p>
    <w:p w14:paraId="74610D63" w14:textId="77777777" w:rsidR="007E4AC1" w:rsidRPr="000822BC" w:rsidRDefault="007E4AC1" w:rsidP="008C131A">
      <w:pPr>
        <w:spacing w:after="0"/>
      </w:pPr>
    </w:p>
    <w:p w14:paraId="4041544B" w14:textId="254BA0DB" w:rsidR="00715D4A" w:rsidRDefault="00715D4A" w:rsidP="008C131A">
      <w:pPr>
        <w:spacing w:after="0"/>
        <w:rPr>
          <w:b/>
        </w:rPr>
      </w:pPr>
      <w:r>
        <w:rPr>
          <w:noProof/>
          <w:lang w:eastAsia="en-AU"/>
        </w:rPr>
        <w:drawing>
          <wp:inline distT="0" distB="0" distL="0" distR="0" wp14:anchorId="6166C2B4" wp14:editId="5DE2D95C">
            <wp:extent cx="5727700" cy="4295775"/>
            <wp:effectExtent l="0" t="0" r="635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2B99329" w14:textId="6A788572" w:rsidR="00715D4A" w:rsidRPr="00BA1679" w:rsidRDefault="00BA1679" w:rsidP="00BA1679">
      <w:pPr>
        <w:pStyle w:val="Caption"/>
      </w:pPr>
      <w:bookmarkStart w:id="429" w:name="_Ref420655236"/>
      <w:bookmarkStart w:id="430" w:name="_Toc420571038"/>
      <w:bookmarkStart w:id="431" w:name="_Toc420656909"/>
      <w:bookmarkStart w:id="432" w:name="_Toc420656993"/>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429"/>
      <w:r>
        <w:t xml:space="preserve">: </w:t>
      </w:r>
      <w:r w:rsidR="00376D08" w:rsidRPr="00BA1679">
        <w:t xml:space="preserve">Prevalence of psychological distress (SF-36 MHI ≤52) for Surveys 1 to 6 of the 1973-78 and 1921-26 cohorts and </w:t>
      </w:r>
      <w:r w:rsidR="002A042B">
        <w:t>S</w:t>
      </w:r>
      <w:r w:rsidR="00376D08" w:rsidRPr="00BA1679">
        <w:t>urveys 1 to 7 of the 1946-51 cohort by area of residence</w:t>
      </w:r>
      <w:bookmarkEnd w:id="430"/>
      <w:bookmarkEnd w:id="431"/>
      <w:bookmarkEnd w:id="432"/>
    </w:p>
    <w:p w14:paraId="4FC5F61C" w14:textId="77777777" w:rsidR="007E4AC1" w:rsidRDefault="007E4AC1">
      <w:pPr>
        <w:spacing w:before="0" w:after="0" w:line="240" w:lineRule="auto"/>
        <w:jc w:val="left"/>
      </w:pPr>
      <w:r>
        <w:br w:type="page"/>
      </w:r>
    </w:p>
    <w:p w14:paraId="2EFA0156" w14:textId="4E9E72CE" w:rsidR="0088515B" w:rsidRDefault="0088515B" w:rsidP="008C131A">
      <w:pPr>
        <w:spacing w:after="0"/>
      </w:pPr>
      <w:r w:rsidRPr="0088515B">
        <w:lastRenderedPageBreak/>
        <w:t>Level of education</w:t>
      </w:r>
      <w:r>
        <w:t xml:space="preserve"> is associated with mental health – across all three cohorts, women with less than a </w:t>
      </w:r>
      <w:r w:rsidR="00AA3A5A">
        <w:t>Y</w:t>
      </w:r>
      <w:r>
        <w:t>ear 12 education had poorer mental health than women with higher levels of education</w:t>
      </w:r>
      <w:r w:rsidR="007E4AC1">
        <w:t xml:space="preserve"> (</w:t>
      </w:r>
      <w:r w:rsidR="007E4AC1">
        <w:fldChar w:fldCharType="begin"/>
      </w:r>
      <w:r w:rsidR="007E4AC1">
        <w:instrText xml:space="preserve"> REF _Ref420655283 \h </w:instrText>
      </w:r>
      <w:r w:rsidR="007E4AC1">
        <w:fldChar w:fldCharType="separate"/>
      </w:r>
      <w:r w:rsidR="002B0B0C">
        <w:t xml:space="preserve">Figure </w:t>
      </w:r>
      <w:r w:rsidR="002B0B0C">
        <w:rPr>
          <w:noProof/>
        </w:rPr>
        <w:t>10</w:t>
      </w:r>
      <w:r w:rsidR="002B0B0C">
        <w:noBreakHyphen/>
      </w:r>
      <w:r w:rsidR="002B0B0C">
        <w:rPr>
          <w:noProof/>
        </w:rPr>
        <w:t>3</w:t>
      </w:r>
      <w:r w:rsidR="007E4AC1">
        <w:fldChar w:fldCharType="end"/>
      </w:r>
      <w:r w:rsidR="007E4AC1">
        <w:t>)</w:t>
      </w:r>
      <w:r>
        <w:t>. In the 1973-78 and 1946-51 cohorts, women with a university education reported lower psychological distress than their peers. This pattern is not so clear in the 1921-26 cohort, probably because small numbers of women in that cohort achieved a university education.</w:t>
      </w:r>
    </w:p>
    <w:p w14:paraId="787F6849" w14:textId="77777777" w:rsidR="007E4AC1" w:rsidRPr="0088515B" w:rsidRDefault="007E4AC1" w:rsidP="008C131A">
      <w:pPr>
        <w:spacing w:after="0"/>
      </w:pPr>
    </w:p>
    <w:p w14:paraId="57ABB700" w14:textId="77777777" w:rsidR="00376D08" w:rsidRDefault="00376D08" w:rsidP="00376D08">
      <w:pPr>
        <w:spacing w:after="0"/>
        <w:rPr>
          <w:b/>
        </w:rPr>
      </w:pPr>
      <w:r>
        <w:rPr>
          <w:noProof/>
          <w:lang w:eastAsia="en-AU"/>
        </w:rPr>
        <w:drawing>
          <wp:inline distT="0" distB="0" distL="0" distR="0" wp14:anchorId="71986625" wp14:editId="7E938FE6">
            <wp:extent cx="5727700" cy="4295775"/>
            <wp:effectExtent l="0" t="0" r="635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0B831A96" w14:textId="69E70ABE" w:rsidR="00376D08" w:rsidRDefault="00BA1679" w:rsidP="00BA1679">
      <w:pPr>
        <w:pStyle w:val="Caption"/>
        <w:rPr>
          <w:b w:val="0"/>
        </w:rPr>
      </w:pPr>
      <w:bookmarkStart w:id="433" w:name="_Ref420655283"/>
      <w:bookmarkStart w:id="434" w:name="_Toc420571039"/>
      <w:bookmarkStart w:id="435" w:name="_Toc420656910"/>
      <w:bookmarkStart w:id="436" w:name="_Toc420656994"/>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bookmarkEnd w:id="433"/>
      <w:r>
        <w:t xml:space="preserve">: </w:t>
      </w:r>
      <w:r w:rsidR="00376D08" w:rsidRPr="00BA1679">
        <w:t xml:space="preserve">Prevalence of psychological distress (SF-36 MHI ≤52) for Surveys 1 to 6 of the 1973-78 and 1921-26 cohorts and </w:t>
      </w:r>
      <w:r w:rsidR="002A042B">
        <w:t>S</w:t>
      </w:r>
      <w:r w:rsidR="00376D08" w:rsidRPr="00BA1679">
        <w:t>urveys 1 to 7 of the 1946-51 cohort by education.</w:t>
      </w:r>
      <w:bookmarkEnd w:id="434"/>
      <w:bookmarkEnd w:id="435"/>
      <w:bookmarkEnd w:id="436"/>
    </w:p>
    <w:p w14:paraId="0C28C7B5" w14:textId="77777777" w:rsidR="0088515B" w:rsidRDefault="0088515B" w:rsidP="00376D08">
      <w:pPr>
        <w:spacing w:after="0"/>
        <w:rPr>
          <w:b/>
        </w:rPr>
      </w:pPr>
    </w:p>
    <w:p w14:paraId="0932DC4D" w14:textId="77777777" w:rsidR="007E4AC1" w:rsidRDefault="007E4AC1">
      <w:pPr>
        <w:spacing w:before="0" w:after="0" w:line="240" w:lineRule="auto"/>
        <w:jc w:val="left"/>
      </w:pPr>
      <w:r>
        <w:br w:type="page"/>
      </w:r>
    </w:p>
    <w:p w14:paraId="1382140B" w14:textId="52355E02" w:rsidR="0088515B" w:rsidRDefault="0088515B" w:rsidP="00376D08">
      <w:pPr>
        <w:spacing w:after="0"/>
      </w:pPr>
      <w:r>
        <w:lastRenderedPageBreak/>
        <w:t>Similarly, women who found it easy, not too bad or difficult sometimes to manage on their income were less likely to report psychological distress than women who found managing on their income difficult always or impossible</w:t>
      </w:r>
      <w:r w:rsidR="007E4AC1">
        <w:t xml:space="preserve"> (</w:t>
      </w:r>
      <w:r w:rsidR="007E4AC1">
        <w:fldChar w:fldCharType="begin"/>
      </w:r>
      <w:r w:rsidR="007E4AC1">
        <w:instrText xml:space="preserve"> REF _Ref420655320 \h </w:instrText>
      </w:r>
      <w:r w:rsidR="007E4AC1">
        <w:fldChar w:fldCharType="separate"/>
      </w:r>
      <w:r w:rsidR="002B0B0C">
        <w:t xml:space="preserve">Figure </w:t>
      </w:r>
      <w:r w:rsidR="002B0B0C">
        <w:rPr>
          <w:noProof/>
        </w:rPr>
        <w:t>10</w:t>
      </w:r>
      <w:r w:rsidR="002B0B0C">
        <w:noBreakHyphen/>
      </w:r>
      <w:r w:rsidR="002B0B0C">
        <w:rPr>
          <w:noProof/>
        </w:rPr>
        <w:t>4</w:t>
      </w:r>
      <w:r w:rsidR="007E4AC1">
        <w:fldChar w:fldCharType="end"/>
      </w:r>
      <w:r w:rsidR="007E4AC1">
        <w:t>)</w:t>
      </w:r>
      <w:r>
        <w:t>.</w:t>
      </w:r>
    </w:p>
    <w:p w14:paraId="7F3A3356" w14:textId="77777777" w:rsidR="007E4AC1" w:rsidRPr="0088515B" w:rsidRDefault="007E4AC1" w:rsidP="00376D08">
      <w:pPr>
        <w:spacing w:after="0"/>
      </w:pPr>
    </w:p>
    <w:p w14:paraId="08B30AA3" w14:textId="4B4FAB7C" w:rsidR="00376D08" w:rsidRDefault="00931350" w:rsidP="008C131A">
      <w:pPr>
        <w:spacing w:after="0"/>
        <w:rPr>
          <w:b/>
        </w:rPr>
      </w:pPr>
      <w:r>
        <w:rPr>
          <w:noProof/>
          <w:lang w:eastAsia="en-AU"/>
        </w:rPr>
        <w:drawing>
          <wp:inline distT="0" distB="0" distL="0" distR="0" wp14:anchorId="4A72A304" wp14:editId="41FDB814">
            <wp:extent cx="5727700" cy="4295775"/>
            <wp:effectExtent l="0" t="0" r="635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1308919C" w14:textId="6833ED50" w:rsidR="00931350" w:rsidRDefault="00BA1679" w:rsidP="00BA1679">
      <w:pPr>
        <w:pStyle w:val="Caption"/>
        <w:rPr>
          <w:b w:val="0"/>
        </w:rPr>
      </w:pPr>
      <w:bookmarkStart w:id="437" w:name="_Ref420655320"/>
      <w:bookmarkStart w:id="438" w:name="_Toc420571040"/>
      <w:bookmarkStart w:id="439" w:name="_Toc420656911"/>
      <w:bookmarkStart w:id="440" w:name="_Toc420656995"/>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bookmarkEnd w:id="437"/>
      <w:r>
        <w:t xml:space="preserve">: </w:t>
      </w:r>
      <w:r w:rsidR="00931350" w:rsidRPr="00BA1679">
        <w:t>Prevalence of psychological distress (SF-36 MHI ≤52) for Surveys 1 to 6 of the 1973-78</w:t>
      </w:r>
      <w:r w:rsidR="00501D5B" w:rsidRPr="00BA1679">
        <w:t xml:space="preserve">, </w:t>
      </w:r>
      <w:r w:rsidR="002A042B">
        <w:t>S</w:t>
      </w:r>
      <w:r w:rsidR="00501D5B" w:rsidRPr="00BA1679">
        <w:t>urveys 1 to 7 of the 1946-51 cohort</w:t>
      </w:r>
      <w:r w:rsidR="00931350" w:rsidRPr="00BA1679">
        <w:t xml:space="preserve"> and </w:t>
      </w:r>
      <w:r w:rsidR="00501D5B" w:rsidRPr="00BA1679">
        <w:t xml:space="preserve"> Surveys 1 to 6 of the 1921-26 </w:t>
      </w:r>
      <w:r w:rsidR="00931350" w:rsidRPr="00BA1679">
        <w:t>cohort by managing on income.</w:t>
      </w:r>
      <w:bookmarkEnd w:id="438"/>
      <w:bookmarkEnd w:id="439"/>
      <w:bookmarkEnd w:id="440"/>
    </w:p>
    <w:p w14:paraId="0DF3A186" w14:textId="77777777" w:rsidR="0088515B" w:rsidRDefault="0088515B" w:rsidP="00931350">
      <w:pPr>
        <w:spacing w:after="0"/>
        <w:rPr>
          <w:b/>
        </w:rPr>
      </w:pPr>
    </w:p>
    <w:p w14:paraId="37B851D5" w14:textId="77777777" w:rsidR="007E4AC1" w:rsidRDefault="007E4AC1">
      <w:pPr>
        <w:spacing w:before="0" w:after="0" w:line="240" w:lineRule="auto"/>
        <w:jc w:val="left"/>
      </w:pPr>
      <w:r>
        <w:br w:type="page"/>
      </w:r>
    </w:p>
    <w:p w14:paraId="78DAE5A1" w14:textId="7B1BA045" w:rsidR="007E4AC1" w:rsidRDefault="0088515B" w:rsidP="00931350">
      <w:pPr>
        <w:spacing w:after="0"/>
      </w:pPr>
      <w:r>
        <w:lastRenderedPageBreak/>
        <w:t>Women in the 1973-78 and 1946-51 cohorts who were categorised as obese reported poorer mental health than women</w:t>
      </w:r>
      <w:r w:rsidR="003776E6">
        <w:t xml:space="preserve"> in the healthy weight range</w:t>
      </w:r>
      <w:r w:rsidR="007E4AC1">
        <w:t xml:space="preserve"> (</w:t>
      </w:r>
      <w:r w:rsidR="007E4AC1">
        <w:fldChar w:fldCharType="begin"/>
      </w:r>
      <w:r w:rsidR="007E4AC1">
        <w:instrText xml:space="preserve"> REF _Ref419733913 \h </w:instrText>
      </w:r>
      <w:r w:rsidR="007E4AC1">
        <w:fldChar w:fldCharType="separate"/>
      </w:r>
      <w:r w:rsidR="002B0B0C">
        <w:t xml:space="preserve">Figure </w:t>
      </w:r>
      <w:r w:rsidR="002B0B0C">
        <w:rPr>
          <w:noProof/>
        </w:rPr>
        <w:t>10</w:t>
      </w:r>
      <w:r w:rsidR="002B0B0C">
        <w:noBreakHyphen/>
      </w:r>
      <w:r w:rsidR="002B0B0C">
        <w:rPr>
          <w:noProof/>
        </w:rPr>
        <w:t>5</w:t>
      </w:r>
      <w:r w:rsidR="007E4AC1">
        <w:fldChar w:fldCharType="end"/>
      </w:r>
      <w:r w:rsidR="007E4AC1">
        <w:t>)</w:t>
      </w:r>
      <w:r w:rsidR="003776E6">
        <w:t>. Paradoxically, women in the 1921-26 cohort who were underweight were more likely to report poor mental health.</w:t>
      </w:r>
    </w:p>
    <w:p w14:paraId="56884202" w14:textId="00A850A5" w:rsidR="0088515B" w:rsidRPr="0088515B" w:rsidRDefault="003776E6" w:rsidP="00931350">
      <w:pPr>
        <w:spacing w:after="0"/>
      </w:pPr>
      <w:r>
        <w:t xml:space="preserve"> </w:t>
      </w:r>
    </w:p>
    <w:p w14:paraId="3D8BB7C6" w14:textId="6F4283E5" w:rsidR="00931350" w:rsidRDefault="00931350" w:rsidP="008C131A">
      <w:pPr>
        <w:spacing w:after="0"/>
        <w:rPr>
          <w:b/>
        </w:rPr>
      </w:pPr>
      <w:r>
        <w:rPr>
          <w:noProof/>
          <w:lang w:eastAsia="en-AU"/>
        </w:rPr>
        <w:drawing>
          <wp:inline distT="0" distB="0" distL="0" distR="0" wp14:anchorId="65CADA01" wp14:editId="20477583">
            <wp:extent cx="5727700" cy="4295775"/>
            <wp:effectExtent l="0" t="0" r="635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601F779C" w14:textId="508305A3" w:rsidR="00931350" w:rsidRPr="00BA1679" w:rsidRDefault="00BA1679" w:rsidP="00BA1679">
      <w:pPr>
        <w:pStyle w:val="Caption"/>
      </w:pPr>
      <w:bookmarkStart w:id="441" w:name="_Ref419733913"/>
      <w:bookmarkStart w:id="442" w:name="_Toc420571041"/>
      <w:bookmarkStart w:id="443" w:name="_Toc420656912"/>
      <w:bookmarkStart w:id="444" w:name="_Toc420656996"/>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bookmarkEnd w:id="441"/>
      <w:r>
        <w:t xml:space="preserve">: </w:t>
      </w:r>
      <w:r w:rsidR="00931350" w:rsidRPr="00BA1679">
        <w:t xml:space="preserve">Prevalence of psychological distress (SF-36 MHI ≤52) for Surveys 1 to 6 of the 1973-78 and 1921-26 cohorts and </w:t>
      </w:r>
      <w:r w:rsidR="002A042B">
        <w:t>S</w:t>
      </w:r>
      <w:r w:rsidR="00931350" w:rsidRPr="00BA1679">
        <w:t>urveys 1 to 7 of the 1946-51 cohort by BMI category.</w:t>
      </w:r>
      <w:bookmarkEnd w:id="442"/>
      <w:bookmarkEnd w:id="443"/>
      <w:bookmarkEnd w:id="444"/>
    </w:p>
    <w:p w14:paraId="0AA0679C" w14:textId="77777777" w:rsidR="00C756FC" w:rsidRDefault="00C756FC" w:rsidP="00931350">
      <w:pPr>
        <w:spacing w:after="0"/>
        <w:rPr>
          <w:b/>
        </w:rPr>
      </w:pPr>
    </w:p>
    <w:p w14:paraId="16B95C42" w14:textId="77777777" w:rsidR="007E4AC1" w:rsidRDefault="007E4AC1">
      <w:pPr>
        <w:spacing w:before="0" w:after="0" w:line="240" w:lineRule="auto"/>
        <w:jc w:val="left"/>
      </w:pPr>
      <w:r>
        <w:br w:type="page"/>
      </w:r>
    </w:p>
    <w:p w14:paraId="46B37ED9" w14:textId="4AE834BE" w:rsidR="00C756FC" w:rsidRPr="00C756FC" w:rsidRDefault="00FB168C" w:rsidP="00931350">
      <w:pPr>
        <w:spacing w:after="0"/>
      </w:pPr>
      <w:r>
        <w:lastRenderedPageBreak/>
        <w:t>Previous ALSWH research has reported that t</w:t>
      </w:r>
      <w:r w:rsidR="00C756FC">
        <w:t>here is a strong association between smoking and poor mental health, particularly</w:t>
      </w:r>
      <w:r>
        <w:t xml:space="preserve"> in the 1973-78 cohort</w:t>
      </w:r>
      <w:r w:rsidR="0079374E">
        <w:t xml:space="preserve"> </w:t>
      </w:r>
      <w:r w:rsidR="0079374E">
        <w:fldChar w:fldCharType="begin"/>
      </w:r>
      <w:r w:rsidR="0079374E">
        <w:instrText xml:space="preserve"> ADDIN EN.CITE &lt;EndNote&gt;&lt;Cite&gt;&lt;Author&gt;Leung&lt;/Author&gt;&lt;Year&gt;2011&lt;/Year&gt;&lt;RecNum&gt;117&lt;/RecNum&gt;&lt;DisplayText&gt;(Leung et al., 2011)&lt;/DisplayText&gt;&lt;record&gt;&lt;rec-number&gt;117&lt;/rec-number&gt;&lt;foreign-keys&gt;&lt;key app="EN" db-id="pwrrwxdaa2200me0xfkxz5fnzstf9pwaf9vt"&gt;117&lt;/key&gt;&lt;/foreign-keys&gt;&lt;ref-type name="Journal Article"&gt;17&lt;/ref-type&gt;&lt;contributors&gt;&lt;authors&gt;&lt;author&gt;Leung, J.&lt;/author&gt;&lt;author&gt;Gartner, C.&lt;/author&gt;&lt;author&gt;Dobson, A.&lt;/author&gt;&lt;author&gt;Lucke, J.&lt;/author&gt;&lt;author&gt;Hall, W.&lt;/author&gt;&lt;/authors&gt;&lt;/contributors&gt;&lt;titles&gt;&lt;title&gt;Psychological distress is associated with tobacco smoking and quitting behaviour in the Australian population: Evidence from national cross-sectional surveys &lt;/title&gt;&lt;secondary-title&gt;Australian and New Zealand Journal of Psychiatry&lt;/secondary-title&gt;&lt;/titles&gt;&lt;periodical&gt;&lt;full-title&gt;Australian and New Zealand Journal of Psychiatry&lt;/full-title&gt;&lt;/periodical&gt;&lt;pages&gt;170-178&lt;/pages&gt;&lt;volume&gt;45&lt;/volume&gt;&lt;dates&gt;&lt;year&gt;2011&lt;/year&gt;&lt;/dates&gt;&lt;urls&gt;&lt;/urls&gt;&lt;/record&gt;&lt;/Cite&gt;&lt;/EndNote&gt;</w:instrText>
      </w:r>
      <w:r w:rsidR="0079374E">
        <w:fldChar w:fldCharType="separate"/>
      </w:r>
      <w:r w:rsidR="0079374E">
        <w:rPr>
          <w:noProof/>
        </w:rPr>
        <w:t>(</w:t>
      </w:r>
      <w:hyperlink w:anchor="_ENREF_51" w:tooltip="Leung, 2011 #117" w:history="1">
        <w:r w:rsidR="002139DB">
          <w:rPr>
            <w:noProof/>
          </w:rPr>
          <w:t>Leung et al., 2011</w:t>
        </w:r>
      </w:hyperlink>
      <w:r w:rsidR="0079374E">
        <w:rPr>
          <w:noProof/>
        </w:rPr>
        <w:t>)</w:t>
      </w:r>
      <w:r w:rsidR="0079374E">
        <w:fldChar w:fldCharType="end"/>
      </w:r>
      <w:r>
        <w:t xml:space="preserve">.  </w:t>
      </w:r>
      <w:r w:rsidR="007E4AC1">
        <w:fldChar w:fldCharType="begin"/>
      </w:r>
      <w:r w:rsidR="007E4AC1">
        <w:instrText xml:space="preserve"> REF _Ref419733967 \h </w:instrText>
      </w:r>
      <w:r w:rsidR="007E4AC1">
        <w:fldChar w:fldCharType="separate"/>
      </w:r>
      <w:r w:rsidR="002B0B0C">
        <w:t xml:space="preserve">Figure </w:t>
      </w:r>
      <w:r w:rsidR="002B0B0C">
        <w:rPr>
          <w:noProof/>
        </w:rPr>
        <w:t>10</w:t>
      </w:r>
      <w:r w:rsidR="002B0B0C">
        <w:noBreakHyphen/>
      </w:r>
      <w:r w:rsidR="002B0B0C">
        <w:rPr>
          <w:noProof/>
        </w:rPr>
        <w:t>6</w:t>
      </w:r>
      <w:r w:rsidR="007E4AC1">
        <w:fldChar w:fldCharType="end"/>
      </w:r>
      <w:r w:rsidR="007E4AC1">
        <w:t xml:space="preserve">  </w:t>
      </w:r>
      <w:r w:rsidR="00BA1679">
        <w:t>i</w:t>
      </w:r>
      <w:r>
        <w:t>llustrates this pattern and also shows that there is a consistent relationship between poor mental health and smoking in the two older cohorts.</w:t>
      </w:r>
    </w:p>
    <w:p w14:paraId="6F1626FE" w14:textId="77777777" w:rsidR="00C756FC" w:rsidRDefault="00C756FC" w:rsidP="00931350">
      <w:pPr>
        <w:spacing w:after="0"/>
        <w:rPr>
          <w:b/>
        </w:rPr>
      </w:pPr>
    </w:p>
    <w:p w14:paraId="3FE2C826" w14:textId="77777777" w:rsidR="00C756FC" w:rsidRDefault="00C756FC" w:rsidP="00931350">
      <w:pPr>
        <w:spacing w:after="0"/>
        <w:rPr>
          <w:b/>
        </w:rPr>
      </w:pPr>
    </w:p>
    <w:p w14:paraId="34160A6F" w14:textId="26086589" w:rsidR="00931350" w:rsidRDefault="00931350" w:rsidP="008C131A">
      <w:pPr>
        <w:spacing w:after="0"/>
        <w:rPr>
          <w:b/>
        </w:rPr>
      </w:pPr>
      <w:r>
        <w:rPr>
          <w:noProof/>
          <w:lang w:eastAsia="en-AU"/>
        </w:rPr>
        <w:drawing>
          <wp:inline distT="0" distB="0" distL="0" distR="0" wp14:anchorId="2B2BF311" wp14:editId="75CA15B5">
            <wp:extent cx="5727700" cy="429577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763916E6" w14:textId="7A7ACBA1" w:rsidR="00931350" w:rsidRPr="00BA1679" w:rsidRDefault="00BA1679" w:rsidP="00BA1679">
      <w:pPr>
        <w:pStyle w:val="Caption"/>
      </w:pPr>
      <w:bookmarkStart w:id="445" w:name="_Ref419733967"/>
      <w:bookmarkStart w:id="446" w:name="_Toc420571042"/>
      <w:bookmarkStart w:id="447" w:name="_Toc420656913"/>
      <w:bookmarkStart w:id="448" w:name="_Toc420656997"/>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6</w:t>
      </w:r>
      <w:r w:rsidR="003274F4">
        <w:rPr>
          <w:noProof/>
        </w:rPr>
        <w:fldChar w:fldCharType="end"/>
      </w:r>
      <w:bookmarkEnd w:id="445"/>
      <w:r>
        <w:t xml:space="preserve">: </w:t>
      </w:r>
      <w:r w:rsidR="00931350" w:rsidRPr="00BA1679">
        <w:t xml:space="preserve">Prevalence of psychological distress (SF-36 MHI ≤52) for Surveys 1 to 6 of the 1973-78 and 1921-26 cohorts and </w:t>
      </w:r>
      <w:r w:rsidR="002A042B">
        <w:t>S</w:t>
      </w:r>
      <w:r w:rsidR="00931350" w:rsidRPr="00BA1679">
        <w:t>urveys 1 to 7 of the 1946-51 cohort by smoking status.</w:t>
      </w:r>
      <w:bookmarkEnd w:id="446"/>
      <w:bookmarkEnd w:id="447"/>
      <w:bookmarkEnd w:id="448"/>
    </w:p>
    <w:p w14:paraId="64AFB7D0" w14:textId="77777777" w:rsidR="00931350" w:rsidRDefault="00931350" w:rsidP="008C131A">
      <w:pPr>
        <w:spacing w:after="0"/>
        <w:rPr>
          <w:b/>
        </w:rPr>
      </w:pPr>
    </w:p>
    <w:p w14:paraId="123A88E5" w14:textId="77777777" w:rsidR="007E4AC1" w:rsidRDefault="007E4AC1">
      <w:pPr>
        <w:spacing w:before="0" w:after="0" w:line="240" w:lineRule="auto"/>
        <w:jc w:val="left"/>
      </w:pPr>
      <w:r>
        <w:br w:type="page"/>
      </w:r>
    </w:p>
    <w:p w14:paraId="7B971AD8" w14:textId="66C993DA" w:rsidR="00FB168C" w:rsidRDefault="00FB168C" w:rsidP="00BA1679">
      <w:pPr>
        <w:spacing w:after="0"/>
      </w:pPr>
      <w:r w:rsidRPr="00BA1679">
        <w:lastRenderedPageBreak/>
        <w:t>There is good evidence that exercise has at least transient positive effects on mood, although the evidence on its capacity to alleviate severe mental illness is less convincing</w:t>
      </w:r>
      <w:r w:rsidR="00C87F94" w:rsidRPr="00BA1679">
        <w:t xml:space="preserve">. ALSWH researchers reported that in the 1946-51 cohort, there </w:t>
      </w:r>
      <w:r w:rsidR="000D2488" w:rsidRPr="00BA1679">
        <w:t>wa</w:t>
      </w:r>
      <w:r w:rsidR="00C87F94" w:rsidRPr="00BA1679">
        <w:t>s a clear relationship between increasing physical activity and decreasing depressive symptoms in middle-aged women, independent of pre-existing physical and psychological health</w:t>
      </w:r>
      <w:r w:rsidR="0079374E">
        <w:t xml:space="preserve"> </w:t>
      </w:r>
      <w:r w:rsidR="0079374E">
        <w:fldChar w:fldCharType="begin"/>
      </w:r>
      <w:r w:rsidR="0079374E">
        <w:instrText xml:space="preserve"> ADDIN EN.CITE &lt;EndNote&gt;&lt;Cite&gt;&lt;Author&gt;Brown&lt;/Author&gt;&lt;Year&gt;2005&lt;/Year&gt;&lt;RecNum&gt;118&lt;/RecNum&gt;&lt;DisplayText&gt;(Brown et al., 2005)&lt;/DisplayText&gt;&lt;record&gt;&lt;rec-number&gt;118&lt;/rec-number&gt;&lt;foreign-keys&gt;&lt;key app="EN" db-id="pwrrwxdaa2200me0xfkxz5fnzstf9pwaf9vt"&gt;118&lt;/key&gt;&lt;/foreign-keys&gt;&lt;ref-type name="Journal Article"&gt;17&lt;/ref-type&gt;&lt;contributors&gt;&lt;authors&gt;&lt;author&gt;Brown, W.&lt;/author&gt;&lt;author&gt;Ford, J.H.&lt;/author&gt;&lt;author&gt;Burton, N.W. &lt;/author&gt;&lt;author&gt;Marshall, A.L. &lt;/author&gt;&lt;author&gt;Dobson, A.J. &lt;/author&gt;&lt;/authors&gt;&lt;/contributors&gt;&lt;titles&gt;&lt;title&gt;Prospective study of physical activity and depressive symptoms in middle-aged women&lt;/title&gt;&lt;secondary-title&gt;American Journal of Preventive Medicine&lt;/secondary-title&gt;&lt;/titles&gt;&lt;periodical&gt;&lt;full-title&gt;American journal of preventive medicine&lt;/full-title&gt;&lt;abbr-1&gt;Am J Prev Med&lt;/abbr-1&gt;&lt;/periodical&gt;&lt;pages&gt;265-272&lt;/pages&gt;&lt;volume&gt;29&lt;/volume&gt;&lt;number&gt;4&lt;/number&gt;&lt;dates&gt;&lt;year&gt;2005&lt;/year&gt;&lt;/dates&gt;&lt;urls&gt;&lt;/urls&gt;&lt;/record&gt;&lt;/Cite&gt;&lt;/EndNote&gt;</w:instrText>
      </w:r>
      <w:r w:rsidR="0079374E">
        <w:fldChar w:fldCharType="separate"/>
      </w:r>
      <w:r w:rsidR="0079374E">
        <w:rPr>
          <w:noProof/>
        </w:rPr>
        <w:t>(</w:t>
      </w:r>
      <w:hyperlink w:anchor="_ENREF_15" w:tooltip="Brown, 2005 #118" w:history="1">
        <w:r w:rsidR="002139DB">
          <w:rPr>
            <w:noProof/>
          </w:rPr>
          <w:t>Brown et al., 2005</w:t>
        </w:r>
      </w:hyperlink>
      <w:r w:rsidR="0079374E">
        <w:rPr>
          <w:noProof/>
        </w:rPr>
        <w:t>)</w:t>
      </w:r>
      <w:r w:rsidR="0079374E">
        <w:fldChar w:fldCharType="end"/>
      </w:r>
      <w:r w:rsidR="00C87F94" w:rsidRPr="00BA1679">
        <w:t xml:space="preserve">. </w:t>
      </w:r>
      <w:r w:rsidR="007E4AC1">
        <w:fldChar w:fldCharType="begin"/>
      </w:r>
      <w:r w:rsidR="007E4AC1">
        <w:instrText xml:space="preserve"> REF _Ref419734240 \h </w:instrText>
      </w:r>
      <w:r w:rsidR="007E4AC1">
        <w:fldChar w:fldCharType="separate"/>
      </w:r>
      <w:r w:rsidR="002B0B0C">
        <w:t xml:space="preserve">Figure </w:t>
      </w:r>
      <w:r w:rsidR="002B0B0C">
        <w:rPr>
          <w:noProof/>
        </w:rPr>
        <w:t>10</w:t>
      </w:r>
      <w:r w:rsidR="002B0B0C">
        <w:noBreakHyphen/>
      </w:r>
      <w:r w:rsidR="002B0B0C">
        <w:rPr>
          <w:noProof/>
        </w:rPr>
        <w:t>7</w:t>
      </w:r>
      <w:r w:rsidR="007E4AC1">
        <w:fldChar w:fldCharType="end"/>
      </w:r>
      <w:r w:rsidR="007E4AC1">
        <w:t xml:space="preserve"> </w:t>
      </w:r>
      <w:r w:rsidR="00C87F94" w:rsidRPr="00BA1679">
        <w:t>illustrates the consistency of the benefits of physical activity in all three cohorts.</w:t>
      </w:r>
    </w:p>
    <w:p w14:paraId="2F9CA221" w14:textId="77777777" w:rsidR="007E4AC1" w:rsidRPr="00C87F94" w:rsidRDefault="007E4AC1" w:rsidP="00BA1679">
      <w:pPr>
        <w:spacing w:after="0"/>
      </w:pPr>
    </w:p>
    <w:p w14:paraId="0CFE65B5" w14:textId="1F5A075A" w:rsidR="00715D4A" w:rsidRDefault="00715D4A" w:rsidP="008C131A">
      <w:pPr>
        <w:spacing w:after="0"/>
        <w:rPr>
          <w:b/>
        </w:rPr>
      </w:pPr>
      <w:r>
        <w:rPr>
          <w:noProof/>
          <w:lang w:eastAsia="en-AU"/>
        </w:rPr>
        <w:drawing>
          <wp:inline distT="0" distB="0" distL="0" distR="0" wp14:anchorId="5BD8D6F8" wp14:editId="5E908307">
            <wp:extent cx="5727700" cy="4295775"/>
            <wp:effectExtent l="0" t="0" r="635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27700" cy="4295775"/>
                    </a:xfrm>
                    <a:prstGeom prst="rect">
                      <a:avLst/>
                    </a:prstGeom>
                    <a:noFill/>
                    <a:ln>
                      <a:noFill/>
                    </a:ln>
                  </pic:spPr>
                </pic:pic>
              </a:graphicData>
            </a:graphic>
          </wp:inline>
        </w:drawing>
      </w:r>
    </w:p>
    <w:p w14:paraId="56A57ECE" w14:textId="4FCA919C" w:rsidR="00376D08" w:rsidRPr="00BA1679" w:rsidRDefault="00BA1679" w:rsidP="00BA1679">
      <w:pPr>
        <w:pStyle w:val="Caption"/>
      </w:pPr>
      <w:bookmarkStart w:id="449" w:name="_Ref419734240"/>
      <w:bookmarkStart w:id="450" w:name="_Toc420571043"/>
      <w:bookmarkStart w:id="451" w:name="_Toc420656914"/>
      <w:bookmarkStart w:id="452" w:name="_Toc420656998"/>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7</w:t>
      </w:r>
      <w:r w:rsidR="003274F4">
        <w:rPr>
          <w:noProof/>
        </w:rPr>
        <w:fldChar w:fldCharType="end"/>
      </w:r>
      <w:bookmarkEnd w:id="449"/>
      <w:r>
        <w:t xml:space="preserve">: </w:t>
      </w:r>
      <w:r w:rsidR="00376D08" w:rsidRPr="00BA1679">
        <w:t xml:space="preserve">Prevalence of psychological distress (SF-36 MHI ≤52) for Surveys 1 to 6 of the 1973-78 and 1921-26 cohorts and </w:t>
      </w:r>
      <w:r w:rsidR="002A042B">
        <w:t>S</w:t>
      </w:r>
      <w:r w:rsidR="00376D08" w:rsidRPr="00BA1679">
        <w:t>urveys 1 to 7 of the 1946-51 cohort by physical activity.</w:t>
      </w:r>
      <w:bookmarkEnd w:id="450"/>
      <w:bookmarkEnd w:id="451"/>
      <w:bookmarkEnd w:id="452"/>
    </w:p>
    <w:p w14:paraId="0BC0C190" w14:textId="77777777" w:rsidR="007E4AC1" w:rsidRDefault="007E4AC1">
      <w:pPr>
        <w:spacing w:before="0" w:after="0" w:line="240" w:lineRule="auto"/>
        <w:jc w:val="left"/>
      </w:pPr>
      <w:r>
        <w:br w:type="page"/>
      </w:r>
    </w:p>
    <w:p w14:paraId="4037BBD4" w14:textId="77777777" w:rsidR="007E4AC1" w:rsidRDefault="001467A9" w:rsidP="00BA1679">
      <w:r>
        <w:lastRenderedPageBreak/>
        <w:t>Women with psychological distress</w:t>
      </w:r>
      <w:r w:rsidRPr="001467A9">
        <w:t xml:space="preserve"> report</w:t>
      </w:r>
      <w:r>
        <w:t xml:space="preserve"> more general practice visits than women with no psychological distress (</w:t>
      </w:r>
      <w:r w:rsidR="007E4AC1">
        <w:fldChar w:fldCharType="begin"/>
      </w:r>
      <w:r w:rsidR="007E4AC1">
        <w:instrText xml:space="preserve"> REF _Ref420655519 \h </w:instrText>
      </w:r>
      <w:r w:rsidR="007E4AC1">
        <w:fldChar w:fldCharType="separate"/>
      </w:r>
      <w:r w:rsidR="002B0B0C">
        <w:t xml:space="preserve">Figure </w:t>
      </w:r>
      <w:r w:rsidR="002B0B0C">
        <w:rPr>
          <w:noProof/>
        </w:rPr>
        <w:t>10</w:t>
      </w:r>
      <w:r w:rsidR="002B0B0C">
        <w:noBreakHyphen/>
      </w:r>
      <w:r w:rsidR="002B0B0C">
        <w:rPr>
          <w:noProof/>
        </w:rPr>
        <w:t>8</w:t>
      </w:r>
      <w:r w:rsidR="007E4AC1">
        <w:fldChar w:fldCharType="end"/>
      </w:r>
      <w:r>
        <w:t xml:space="preserve">). </w:t>
      </w:r>
    </w:p>
    <w:p w14:paraId="1ADA9845" w14:textId="77777777" w:rsidR="007E4AC1" w:rsidRDefault="007E4AC1" w:rsidP="00BA1679"/>
    <w:p w14:paraId="152D81E0" w14:textId="51E98C0A" w:rsidR="007E4AC1" w:rsidRDefault="007E4AC1" w:rsidP="00BA1679">
      <w:r>
        <w:rPr>
          <w:noProof/>
          <w:lang w:eastAsia="en-AU"/>
        </w:rPr>
        <w:drawing>
          <wp:inline distT="0" distB="0" distL="0" distR="0" wp14:anchorId="07AE41D7" wp14:editId="240F7197">
            <wp:extent cx="5730875" cy="4298156"/>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298156"/>
                    </a:xfrm>
                    <a:prstGeom prst="rect">
                      <a:avLst/>
                    </a:prstGeom>
                    <a:noFill/>
                    <a:ln>
                      <a:noFill/>
                    </a:ln>
                  </pic:spPr>
                </pic:pic>
              </a:graphicData>
            </a:graphic>
          </wp:inline>
        </w:drawing>
      </w:r>
    </w:p>
    <w:p w14:paraId="26F9395B" w14:textId="77777777" w:rsidR="007E4AC1" w:rsidRDefault="007E4AC1" w:rsidP="007E4AC1">
      <w:pPr>
        <w:pStyle w:val="Caption"/>
        <w:rPr>
          <w:rFonts w:ascii="Calibri" w:hAnsi="Calibri" w:cs="Calibri"/>
        </w:rPr>
      </w:pPr>
      <w:bookmarkStart w:id="453" w:name="_Ref420655519"/>
      <w:bookmarkStart w:id="454" w:name="_Toc420656915"/>
      <w:bookmarkStart w:id="455" w:name="_Toc420656999"/>
      <w:r>
        <w:t xml:space="preserve">Figur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noBreakHyphen/>
      </w:r>
      <w:r w:rsidR="003274F4">
        <w:fldChar w:fldCharType="begin"/>
      </w:r>
      <w:r w:rsidR="003274F4">
        <w:instrText xml:space="preserve"> SEQ Figure \* ARABIC \s 1 </w:instrText>
      </w:r>
      <w:r w:rsidR="003274F4">
        <w:fldChar w:fldCharType="separate"/>
      </w:r>
      <w:r w:rsidR="002B0B0C">
        <w:rPr>
          <w:noProof/>
        </w:rPr>
        <w:t>8</w:t>
      </w:r>
      <w:r w:rsidR="003274F4">
        <w:rPr>
          <w:noProof/>
        </w:rPr>
        <w:fldChar w:fldCharType="end"/>
      </w:r>
      <w:bookmarkEnd w:id="453"/>
      <w:r>
        <w:t>: M</w:t>
      </w:r>
      <w:r w:rsidRPr="00B652AC">
        <w:rPr>
          <w:rFonts w:ascii="Calibri" w:hAnsi="Calibri" w:cs="Calibri"/>
        </w:rPr>
        <w:t>ean number of general practi</w:t>
      </w:r>
      <w:r>
        <w:rPr>
          <w:rFonts w:ascii="Calibri" w:hAnsi="Calibri" w:cs="Calibri"/>
        </w:rPr>
        <w:t>ce</w:t>
      </w:r>
      <w:r w:rsidRPr="00B652AC">
        <w:rPr>
          <w:rFonts w:ascii="Calibri" w:hAnsi="Calibri" w:cs="Calibri"/>
        </w:rPr>
        <w:t xml:space="preserve"> visits </w:t>
      </w:r>
      <w:r>
        <w:rPr>
          <w:rFonts w:ascii="Calibri" w:hAnsi="Calibri" w:cs="Calibri"/>
        </w:rPr>
        <w:t xml:space="preserve">for women who have ever reported psychological distress (at any survey) and women who have never reported psychological distress, </w:t>
      </w:r>
      <w:r w:rsidRPr="00912E2E">
        <w:rPr>
          <w:rFonts w:ascii="Calibri" w:hAnsi="Calibri" w:cs="Calibri"/>
        </w:rPr>
        <w:t>Surveys 1-6 (1973-78 cohort), Surveys 1-7 (1946-51 cohort), and Surveys 1-6 (1921-26 cohort</w:t>
      </w:r>
      <w:r>
        <w:rPr>
          <w:rFonts w:ascii="Calibri" w:hAnsi="Calibri" w:cs="Calibri"/>
        </w:rPr>
        <w:t>)</w:t>
      </w:r>
      <w:r w:rsidRPr="00BF63A5">
        <w:rPr>
          <w:rFonts w:ascii="Calibri" w:hAnsi="Calibri" w:cs="Calibri"/>
        </w:rPr>
        <w:t>.</w:t>
      </w:r>
      <w:bookmarkEnd w:id="454"/>
      <w:bookmarkEnd w:id="455"/>
    </w:p>
    <w:p w14:paraId="4AC2A4E7" w14:textId="77777777" w:rsidR="007E4AC1" w:rsidRDefault="007E4AC1">
      <w:pPr>
        <w:spacing w:before="0" w:after="0" w:line="240" w:lineRule="auto"/>
        <w:jc w:val="left"/>
      </w:pPr>
      <w:r>
        <w:br w:type="page"/>
      </w:r>
    </w:p>
    <w:p w14:paraId="3C9E62B4" w14:textId="10B090C9" w:rsidR="007E4AC1" w:rsidRDefault="007E4AC1" w:rsidP="007E4AC1">
      <w:r>
        <w:lastRenderedPageBreak/>
        <w:t>Costs associated with the uptake of Medicare items are shown in</w:t>
      </w:r>
      <w:r w:rsidR="00597296">
        <w:t xml:space="preserve"> </w:t>
      </w:r>
      <w:r w:rsidR="00597296">
        <w:fldChar w:fldCharType="begin"/>
      </w:r>
      <w:r w:rsidR="00597296">
        <w:instrText xml:space="preserve"> REF _Ref420658455 \h </w:instrText>
      </w:r>
      <w:r w:rsidR="00597296">
        <w:fldChar w:fldCharType="separate"/>
      </w:r>
      <w:r w:rsidR="002B0B0C">
        <w:t xml:space="preserve">Table </w:t>
      </w:r>
      <w:r w:rsidR="002B0B0C">
        <w:rPr>
          <w:noProof/>
        </w:rPr>
        <w:t>10</w:t>
      </w:r>
      <w:r w:rsidR="002B0B0C">
        <w:noBreakHyphen/>
      </w:r>
      <w:r w:rsidR="002B0B0C">
        <w:rPr>
          <w:noProof/>
        </w:rPr>
        <w:t>1</w:t>
      </w:r>
      <w:r w:rsidR="00597296">
        <w:fldChar w:fldCharType="end"/>
      </w:r>
      <w:r>
        <w:t xml:space="preserve">. Women in the 1973-78 and 1946-51 cohorts who are psychologically distressed cost a fifth more on MBS than women who are not distressed. Further analyses conducted as part of the ALSWH Major Report, </w:t>
      </w:r>
      <w:r w:rsidRPr="001467A9">
        <w:t xml:space="preserve">“Mental Health: Findings from the Australian Longitudinal Study on Women’s Health” </w:t>
      </w:r>
      <w:r>
        <w:t xml:space="preserve">in 2013 indicate a steady increase in the use of Better Access Scheme (BAS) Medicare items since the scheme’s introduction in 2006. </w:t>
      </w:r>
      <w:r w:rsidRPr="00474EA5">
        <w:t>By December 2010, around 18% of the 1973-78 cohort</w:t>
      </w:r>
      <w:r>
        <w:t>,</w:t>
      </w:r>
      <w:r w:rsidRPr="00474EA5">
        <w:t xml:space="preserve"> 10% of the </w:t>
      </w:r>
      <w:r>
        <w:t>1946</w:t>
      </w:r>
      <w:r w:rsidRPr="00474EA5">
        <w:t>-51 cohort, and 3% of the 1921-26 cohort had claimed for at least one BAS Medicare item.</w:t>
      </w:r>
    </w:p>
    <w:p w14:paraId="5DF6F101" w14:textId="77777777" w:rsidR="007E4AC1" w:rsidRDefault="007E4AC1" w:rsidP="002A042B">
      <w:pPr>
        <w:pStyle w:val="Caption"/>
        <w:spacing w:after="80"/>
      </w:pPr>
    </w:p>
    <w:p w14:paraId="631225C3" w14:textId="00BB276E" w:rsidR="002A042B" w:rsidRPr="004B5B4E" w:rsidRDefault="002A042B" w:rsidP="002A042B">
      <w:pPr>
        <w:pStyle w:val="Caption"/>
        <w:spacing w:after="80"/>
        <w:rPr>
          <w:b w:val="0"/>
        </w:rPr>
      </w:pPr>
      <w:bookmarkStart w:id="456" w:name="_Ref420658455"/>
      <w:bookmarkStart w:id="457" w:name="_Toc420657248"/>
      <w:r>
        <w:t xml:space="preserve">Table </w:t>
      </w:r>
      <w:r w:rsidR="003274F4">
        <w:fldChar w:fldCharType="begin"/>
      </w:r>
      <w:r w:rsidR="003274F4">
        <w:instrText xml:space="preserve"> STYLEREF 1 \s </w:instrText>
      </w:r>
      <w:r w:rsidR="003274F4">
        <w:fldChar w:fldCharType="separate"/>
      </w:r>
      <w:r w:rsidR="002B0B0C">
        <w:rPr>
          <w:noProof/>
        </w:rPr>
        <w:t>10</w:t>
      </w:r>
      <w:r w:rsidR="003274F4">
        <w:rPr>
          <w:noProof/>
        </w:rPr>
        <w:fldChar w:fldCharType="end"/>
      </w:r>
      <w:r>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bookmarkEnd w:id="456"/>
      <w:r>
        <w:t xml:space="preserve"> </w:t>
      </w:r>
      <w:r w:rsidRPr="00BA1679">
        <w:t>Comparison of costs for MBS and PBS uptake in women who have never reported psychological distress and those who have reported psychological distress, mean cost ($) 2013 (the most recent year that data are available).</w:t>
      </w:r>
      <w:bookmarkEnd w:id="457"/>
    </w:p>
    <w:tbl>
      <w:tblPr>
        <w:tblStyle w:val="TableGrid"/>
        <w:tblW w:w="0" w:type="auto"/>
        <w:tblLook w:val="04A0" w:firstRow="1" w:lastRow="0" w:firstColumn="1" w:lastColumn="0" w:noHBand="0" w:noVBand="1"/>
      </w:tblPr>
      <w:tblGrid>
        <w:gridCol w:w="1127"/>
        <w:gridCol w:w="1318"/>
        <w:gridCol w:w="1319"/>
        <w:gridCol w:w="1319"/>
        <w:gridCol w:w="1318"/>
        <w:gridCol w:w="1319"/>
        <w:gridCol w:w="1319"/>
      </w:tblGrid>
      <w:tr w:rsidR="002A042B" w:rsidRPr="00D65F5B" w14:paraId="39C64C63" w14:textId="77777777" w:rsidTr="00A82973">
        <w:tc>
          <w:tcPr>
            <w:tcW w:w="1127" w:type="dxa"/>
          </w:tcPr>
          <w:p w14:paraId="4A3F919D" w14:textId="77777777" w:rsidR="002A042B" w:rsidRPr="00D65F5B" w:rsidRDefault="002A042B" w:rsidP="002A042B">
            <w:pPr>
              <w:spacing w:line="240" w:lineRule="auto"/>
              <w:rPr>
                <w:b/>
              </w:rPr>
            </w:pPr>
          </w:p>
        </w:tc>
        <w:tc>
          <w:tcPr>
            <w:tcW w:w="2637" w:type="dxa"/>
            <w:gridSpan w:val="2"/>
          </w:tcPr>
          <w:p w14:paraId="03C223D5" w14:textId="77777777" w:rsidR="002A042B" w:rsidRPr="00D65F5B" w:rsidRDefault="002A042B" w:rsidP="002A042B">
            <w:pPr>
              <w:spacing w:line="240" w:lineRule="auto"/>
              <w:rPr>
                <w:b/>
              </w:rPr>
            </w:pPr>
            <w:r w:rsidRPr="00D65F5B">
              <w:rPr>
                <w:b/>
              </w:rPr>
              <w:t>1973-78 cohort</w:t>
            </w:r>
          </w:p>
        </w:tc>
        <w:tc>
          <w:tcPr>
            <w:tcW w:w="2637" w:type="dxa"/>
            <w:gridSpan w:val="2"/>
          </w:tcPr>
          <w:p w14:paraId="49E55627" w14:textId="77777777" w:rsidR="002A042B" w:rsidRPr="00D65F5B" w:rsidRDefault="002A042B" w:rsidP="002A042B">
            <w:pPr>
              <w:spacing w:line="240" w:lineRule="auto"/>
              <w:rPr>
                <w:b/>
              </w:rPr>
            </w:pPr>
            <w:r w:rsidRPr="00D65F5B">
              <w:rPr>
                <w:b/>
              </w:rPr>
              <w:t>1946-51 cohort</w:t>
            </w:r>
          </w:p>
        </w:tc>
        <w:tc>
          <w:tcPr>
            <w:tcW w:w="2638" w:type="dxa"/>
            <w:gridSpan w:val="2"/>
          </w:tcPr>
          <w:p w14:paraId="7E2703B6" w14:textId="77777777" w:rsidR="002A042B" w:rsidRPr="00D65F5B" w:rsidRDefault="002A042B" w:rsidP="002A042B">
            <w:pPr>
              <w:spacing w:line="240" w:lineRule="auto"/>
              <w:rPr>
                <w:b/>
              </w:rPr>
            </w:pPr>
            <w:r w:rsidRPr="00D65F5B">
              <w:rPr>
                <w:b/>
              </w:rPr>
              <w:t>1921-26 cohort</w:t>
            </w:r>
          </w:p>
        </w:tc>
      </w:tr>
      <w:tr w:rsidR="002A042B" w:rsidRPr="00D65F5B" w14:paraId="4B1773AF" w14:textId="77777777" w:rsidTr="00A82973">
        <w:tc>
          <w:tcPr>
            <w:tcW w:w="1127" w:type="dxa"/>
          </w:tcPr>
          <w:p w14:paraId="076D41C4" w14:textId="77777777" w:rsidR="002A042B" w:rsidRPr="00D65F5B" w:rsidRDefault="002A042B" w:rsidP="002A042B">
            <w:pPr>
              <w:spacing w:line="240" w:lineRule="auto"/>
              <w:rPr>
                <w:b/>
              </w:rPr>
            </w:pPr>
          </w:p>
        </w:tc>
        <w:tc>
          <w:tcPr>
            <w:tcW w:w="1318" w:type="dxa"/>
          </w:tcPr>
          <w:p w14:paraId="0580C0D7" w14:textId="77777777" w:rsidR="002A042B" w:rsidRPr="00D65F5B" w:rsidRDefault="002A042B" w:rsidP="002A042B">
            <w:pPr>
              <w:spacing w:line="240" w:lineRule="auto"/>
              <w:rPr>
                <w:b/>
              </w:rPr>
            </w:pPr>
            <w:r w:rsidRPr="00D65F5B">
              <w:rPr>
                <w:b/>
              </w:rPr>
              <w:t>MBS</w:t>
            </w:r>
          </w:p>
        </w:tc>
        <w:tc>
          <w:tcPr>
            <w:tcW w:w="1319" w:type="dxa"/>
          </w:tcPr>
          <w:p w14:paraId="3772BA45" w14:textId="77777777" w:rsidR="002A042B" w:rsidRPr="00D65F5B" w:rsidRDefault="002A042B" w:rsidP="002A042B">
            <w:pPr>
              <w:spacing w:line="240" w:lineRule="auto"/>
              <w:rPr>
                <w:b/>
              </w:rPr>
            </w:pPr>
            <w:r w:rsidRPr="00D65F5B">
              <w:rPr>
                <w:b/>
              </w:rPr>
              <w:t>PBS</w:t>
            </w:r>
          </w:p>
        </w:tc>
        <w:tc>
          <w:tcPr>
            <w:tcW w:w="1319" w:type="dxa"/>
          </w:tcPr>
          <w:p w14:paraId="4760AB74" w14:textId="77777777" w:rsidR="002A042B" w:rsidRPr="00D65F5B" w:rsidRDefault="002A042B" w:rsidP="002A042B">
            <w:pPr>
              <w:spacing w:line="240" w:lineRule="auto"/>
              <w:rPr>
                <w:b/>
              </w:rPr>
            </w:pPr>
            <w:r w:rsidRPr="00D65F5B">
              <w:rPr>
                <w:b/>
              </w:rPr>
              <w:t>MBS</w:t>
            </w:r>
          </w:p>
        </w:tc>
        <w:tc>
          <w:tcPr>
            <w:tcW w:w="1318" w:type="dxa"/>
          </w:tcPr>
          <w:p w14:paraId="629E586E" w14:textId="77777777" w:rsidR="002A042B" w:rsidRPr="00D65F5B" w:rsidRDefault="002A042B" w:rsidP="002A042B">
            <w:pPr>
              <w:spacing w:line="240" w:lineRule="auto"/>
              <w:rPr>
                <w:b/>
              </w:rPr>
            </w:pPr>
            <w:r w:rsidRPr="00D65F5B">
              <w:rPr>
                <w:b/>
              </w:rPr>
              <w:t>PBS</w:t>
            </w:r>
          </w:p>
        </w:tc>
        <w:tc>
          <w:tcPr>
            <w:tcW w:w="1319" w:type="dxa"/>
          </w:tcPr>
          <w:p w14:paraId="6FB36540" w14:textId="77777777" w:rsidR="002A042B" w:rsidRPr="00D65F5B" w:rsidRDefault="002A042B" w:rsidP="002A042B">
            <w:pPr>
              <w:spacing w:line="240" w:lineRule="auto"/>
              <w:rPr>
                <w:b/>
              </w:rPr>
            </w:pPr>
            <w:r w:rsidRPr="00D65F5B">
              <w:rPr>
                <w:b/>
              </w:rPr>
              <w:t>MBS</w:t>
            </w:r>
          </w:p>
        </w:tc>
        <w:tc>
          <w:tcPr>
            <w:tcW w:w="1319" w:type="dxa"/>
          </w:tcPr>
          <w:p w14:paraId="50403AAA" w14:textId="77777777" w:rsidR="002A042B" w:rsidRPr="00D65F5B" w:rsidRDefault="002A042B" w:rsidP="002A042B">
            <w:pPr>
              <w:spacing w:line="240" w:lineRule="auto"/>
              <w:rPr>
                <w:b/>
              </w:rPr>
            </w:pPr>
            <w:r w:rsidRPr="00D65F5B">
              <w:rPr>
                <w:b/>
              </w:rPr>
              <w:t>PBS</w:t>
            </w:r>
          </w:p>
        </w:tc>
      </w:tr>
      <w:tr w:rsidR="002A042B" w14:paraId="22E483A4" w14:textId="77777777" w:rsidTr="00A82973">
        <w:tc>
          <w:tcPr>
            <w:tcW w:w="1127" w:type="dxa"/>
          </w:tcPr>
          <w:p w14:paraId="5DBDD7F0" w14:textId="77777777" w:rsidR="002A042B" w:rsidRPr="00D65F5B" w:rsidRDefault="002A042B" w:rsidP="002A042B">
            <w:pPr>
              <w:spacing w:line="240" w:lineRule="auto"/>
              <w:rPr>
                <w:b/>
              </w:rPr>
            </w:pPr>
            <w:r w:rsidRPr="00D65F5B">
              <w:rPr>
                <w:b/>
              </w:rPr>
              <w:t>Never</w:t>
            </w:r>
          </w:p>
        </w:tc>
        <w:tc>
          <w:tcPr>
            <w:tcW w:w="1318" w:type="dxa"/>
          </w:tcPr>
          <w:p w14:paraId="57120A72" w14:textId="77777777" w:rsidR="002A042B" w:rsidRDefault="002A042B" w:rsidP="002A042B">
            <w:pPr>
              <w:spacing w:line="240" w:lineRule="auto"/>
            </w:pPr>
            <w:r>
              <w:t>1,392</w:t>
            </w:r>
          </w:p>
        </w:tc>
        <w:tc>
          <w:tcPr>
            <w:tcW w:w="1319" w:type="dxa"/>
          </w:tcPr>
          <w:p w14:paraId="6A27A5B5" w14:textId="77777777" w:rsidR="002A042B" w:rsidRDefault="002A042B" w:rsidP="002A042B">
            <w:pPr>
              <w:spacing w:line="240" w:lineRule="auto"/>
            </w:pPr>
            <w:r>
              <w:t>186</w:t>
            </w:r>
          </w:p>
        </w:tc>
        <w:tc>
          <w:tcPr>
            <w:tcW w:w="1319" w:type="dxa"/>
          </w:tcPr>
          <w:p w14:paraId="0E0CF8FC" w14:textId="77777777" w:rsidR="002A042B" w:rsidRDefault="002A042B" w:rsidP="002A042B">
            <w:pPr>
              <w:spacing w:line="240" w:lineRule="auto"/>
            </w:pPr>
            <w:r>
              <w:t>1,628</w:t>
            </w:r>
          </w:p>
        </w:tc>
        <w:tc>
          <w:tcPr>
            <w:tcW w:w="1318" w:type="dxa"/>
          </w:tcPr>
          <w:p w14:paraId="22B88210" w14:textId="77777777" w:rsidR="002A042B" w:rsidRDefault="002A042B" w:rsidP="002A042B">
            <w:pPr>
              <w:spacing w:line="240" w:lineRule="auto"/>
            </w:pPr>
            <w:r>
              <w:t>373</w:t>
            </w:r>
          </w:p>
        </w:tc>
        <w:tc>
          <w:tcPr>
            <w:tcW w:w="1319" w:type="dxa"/>
          </w:tcPr>
          <w:p w14:paraId="1B62613A" w14:textId="77777777" w:rsidR="002A042B" w:rsidRDefault="002A042B" w:rsidP="002A042B">
            <w:pPr>
              <w:spacing w:line="240" w:lineRule="auto"/>
            </w:pPr>
            <w:r>
              <w:t>2,802</w:t>
            </w:r>
          </w:p>
        </w:tc>
        <w:tc>
          <w:tcPr>
            <w:tcW w:w="1319" w:type="dxa"/>
          </w:tcPr>
          <w:p w14:paraId="2838B780" w14:textId="77777777" w:rsidR="002A042B" w:rsidRDefault="002A042B" w:rsidP="002A042B">
            <w:pPr>
              <w:spacing w:line="240" w:lineRule="auto"/>
            </w:pPr>
            <w:r>
              <w:t>1,411</w:t>
            </w:r>
          </w:p>
        </w:tc>
      </w:tr>
      <w:tr w:rsidR="002A042B" w14:paraId="4591AD88" w14:textId="77777777" w:rsidTr="00A82973">
        <w:tc>
          <w:tcPr>
            <w:tcW w:w="1127" w:type="dxa"/>
          </w:tcPr>
          <w:p w14:paraId="339AF1C3" w14:textId="77777777" w:rsidR="002A042B" w:rsidRPr="00D65F5B" w:rsidRDefault="002A042B" w:rsidP="002A042B">
            <w:pPr>
              <w:spacing w:line="240" w:lineRule="auto"/>
              <w:rPr>
                <w:b/>
              </w:rPr>
            </w:pPr>
            <w:r w:rsidRPr="00D65F5B">
              <w:rPr>
                <w:b/>
              </w:rPr>
              <w:t>Ever</w:t>
            </w:r>
          </w:p>
        </w:tc>
        <w:tc>
          <w:tcPr>
            <w:tcW w:w="1318" w:type="dxa"/>
          </w:tcPr>
          <w:p w14:paraId="5A398EBE" w14:textId="77777777" w:rsidR="002A042B" w:rsidRDefault="002A042B" w:rsidP="002A042B">
            <w:pPr>
              <w:spacing w:line="240" w:lineRule="auto"/>
            </w:pPr>
            <w:r>
              <w:t>1,685</w:t>
            </w:r>
          </w:p>
        </w:tc>
        <w:tc>
          <w:tcPr>
            <w:tcW w:w="1319" w:type="dxa"/>
          </w:tcPr>
          <w:p w14:paraId="6D26051C" w14:textId="77777777" w:rsidR="002A042B" w:rsidRDefault="002A042B" w:rsidP="002A042B">
            <w:pPr>
              <w:spacing w:line="240" w:lineRule="auto"/>
            </w:pPr>
            <w:r>
              <w:t>373</w:t>
            </w:r>
          </w:p>
        </w:tc>
        <w:tc>
          <w:tcPr>
            <w:tcW w:w="1319" w:type="dxa"/>
          </w:tcPr>
          <w:p w14:paraId="669EE733" w14:textId="77777777" w:rsidR="002A042B" w:rsidRDefault="002A042B" w:rsidP="002A042B">
            <w:pPr>
              <w:spacing w:line="240" w:lineRule="auto"/>
            </w:pPr>
            <w:r>
              <w:t>2,016</w:t>
            </w:r>
          </w:p>
        </w:tc>
        <w:tc>
          <w:tcPr>
            <w:tcW w:w="1318" w:type="dxa"/>
          </w:tcPr>
          <w:p w14:paraId="79187C3F" w14:textId="77777777" w:rsidR="002A042B" w:rsidRDefault="002A042B" w:rsidP="002A042B">
            <w:pPr>
              <w:spacing w:line="240" w:lineRule="auto"/>
            </w:pPr>
            <w:r>
              <w:t>914</w:t>
            </w:r>
          </w:p>
        </w:tc>
        <w:tc>
          <w:tcPr>
            <w:tcW w:w="1319" w:type="dxa"/>
          </w:tcPr>
          <w:p w14:paraId="3B636C3B" w14:textId="77777777" w:rsidR="002A042B" w:rsidRDefault="002A042B" w:rsidP="002A042B">
            <w:pPr>
              <w:spacing w:line="240" w:lineRule="auto"/>
            </w:pPr>
            <w:r>
              <w:t>2,947</w:t>
            </w:r>
          </w:p>
        </w:tc>
        <w:tc>
          <w:tcPr>
            <w:tcW w:w="1319" w:type="dxa"/>
          </w:tcPr>
          <w:p w14:paraId="703BEA1F" w14:textId="77777777" w:rsidR="002A042B" w:rsidRDefault="002A042B" w:rsidP="002A042B">
            <w:pPr>
              <w:spacing w:line="240" w:lineRule="auto"/>
            </w:pPr>
            <w:r>
              <w:t>1,806</w:t>
            </w:r>
          </w:p>
        </w:tc>
      </w:tr>
    </w:tbl>
    <w:p w14:paraId="3C43DF4D" w14:textId="77777777" w:rsidR="007E4AC1" w:rsidRDefault="007E4AC1" w:rsidP="002A042B">
      <w:pPr>
        <w:adjustRightInd w:val="0"/>
      </w:pPr>
    </w:p>
    <w:p w14:paraId="30BF39D4" w14:textId="77777777" w:rsidR="007E4AC1" w:rsidRDefault="007E4AC1" w:rsidP="002A042B">
      <w:pPr>
        <w:adjustRightInd w:val="0"/>
      </w:pPr>
    </w:p>
    <w:p w14:paraId="045BDB37" w14:textId="6DE067AE" w:rsidR="002A042B" w:rsidRPr="001467A9" w:rsidRDefault="002A042B" w:rsidP="002A042B">
      <w:pPr>
        <w:adjustRightInd w:val="0"/>
      </w:pPr>
      <w:r w:rsidRPr="001467A9">
        <w:t>Women who have ever reported psychological distress use considerably more PBS resources than women</w:t>
      </w:r>
      <w:r>
        <w:t xml:space="preserve"> with no p</w:t>
      </w:r>
      <w:r w:rsidRPr="001467A9">
        <w:t>sychological distress.</w:t>
      </w:r>
      <w:r>
        <w:t xml:space="preserve"> In the 1973-78 and 1946-51 cohorts, PBS costs for women with poor mental health are almost three times </w:t>
      </w:r>
      <w:r w:rsidR="00C03553">
        <w:t xml:space="preserve">those </w:t>
      </w:r>
      <w:r>
        <w:t>of women who have never indicated that they are psychologically distressed.</w:t>
      </w:r>
    </w:p>
    <w:p w14:paraId="4AF587BE" w14:textId="77777777" w:rsidR="00715D4A" w:rsidRDefault="00715D4A" w:rsidP="00715D4A">
      <w:pPr>
        <w:adjustRightInd w:val="0"/>
        <w:jc w:val="center"/>
      </w:pPr>
    </w:p>
    <w:p w14:paraId="5D1A8897" w14:textId="77777777" w:rsidR="007E4AC1" w:rsidRDefault="007E4AC1">
      <w:pPr>
        <w:spacing w:before="0" w:after="0" w:line="240" w:lineRule="auto"/>
        <w:jc w:val="left"/>
      </w:pPr>
      <w:r>
        <w:br w:type="page"/>
      </w:r>
    </w:p>
    <w:p w14:paraId="5CF2B47D" w14:textId="12DA55CE" w:rsidR="000A7EAA" w:rsidRDefault="000A7EAA" w:rsidP="000A7EAA">
      <w:pPr>
        <w:adjustRightInd w:val="0"/>
        <w:jc w:val="left"/>
      </w:pPr>
      <w:r>
        <w:lastRenderedPageBreak/>
        <w:t xml:space="preserve">A summary of the key messages reported in the ALSWH Major Report H, </w:t>
      </w:r>
      <w:r w:rsidRPr="001467A9">
        <w:t xml:space="preserve">“Mental Health: Findings from the Australian Longitudinal Study on Women’s Health” </w:t>
      </w:r>
      <w:r>
        <w:t>in 2013 is reproduced below:</w:t>
      </w:r>
    </w:p>
    <w:p w14:paraId="1D824282" w14:textId="3608CCD5" w:rsidR="000A7EAA" w:rsidRPr="009F6BB7" w:rsidRDefault="009F6BB7" w:rsidP="000A7EAA">
      <w:pPr>
        <w:adjustRightInd w:val="0"/>
        <w:jc w:val="left"/>
        <w:rPr>
          <w:b/>
        </w:rPr>
      </w:pPr>
      <w:r w:rsidRPr="009F6BB7">
        <w:rPr>
          <w:b/>
        </w:rPr>
        <w:t>Summary points</w:t>
      </w:r>
    </w:p>
    <w:p w14:paraId="51E884D6" w14:textId="3C4ED095" w:rsidR="000A7EAA" w:rsidRDefault="009F6BB7" w:rsidP="000A7EAA">
      <w:pPr>
        <w:pStyle w:val="ListParagraph"/>
        <w:numPr>
          <w:ilvl w:val="0"/>
          <w:numId w:val="35"/>
        </w:numPr>
        <w:spacing w:before="0" w:after="0"/>
        <w:contextualSpacing/>
      </w:pPr>
      <w:r>
        <w:t>Women with psychological distress</w:t>
      </w:r>
      <w:r w:rsidRPr="001467A9">
        <w:t xml:space="preserve"> report</w:t>
      </w:r>
      <w:r>
        <w:t xml:space="preserve"> more general practice visits than women with no psychological distress and MBS costs for women with psychological distress</w:t>
      </w:r>
      <w:r w:rsidR="00520001">
        <w:t>. Women in the 1973-78 and 1946-51 cohorts who are psychologically distressed cost a fifth more on MBS than women who are not distressed.</w:t>
      </w:r>
    </w:p>
    <w:p w14:paraId="480B23DA" w14:textId="54F67EB6" w:rsidR="009F6BB7" w:rsidRPr="00502FF7" w:rsidRDefault="009F6BB7" w:rsidP="000A7EAA">
      <w:pPr>
        <w:pStyle w:val="ListParagraph"/>
        <w:numPr>
          <w:ilvl w:val="0"/>
          <w:numId w:val="35"/>
        </w:numPr>
        <w:spacing w:before="0" w:after="0"/>
        <w:contextualSpacing/>
      </w:pPr>
      <w:r>
        <w:t>In the 1973-78 and 1946-51 cohorts, PBS costs for women with poor mental health are almost three times th</w:t>
      </w:r>
      <w:r w:rsidR="00C03553">
        <w:t>ose</w:t>
      </w:r>
      <w:r>
        <w:t xml:space="preserve"> of women who have never indicated that they are psychologically distressed</w:t>
      </w:r>
      <w:r w:rsidR="00B2334A">
        <w:t>.</w:t>
      </w:r>
    </w:p>
    <w:p w14:paraId="603CE62C" w14:textId="77777777" w:rsidR="000A7EAA" w:rsidRPr="008C4CE7" w:rsidRDefault="000A7EAA" w:rsidP="000A7EAA">
      <w:pPr>
        <w:pStyle w:val="ListParagraph"/>
        <w:numPr>
          <w:ilvl w:val="0"/>
          <w:numId w:val="35"/>
        </w:numPr>
        <w:spacing w:before="0" w:after="0"/>
        <w:contextualSpacing/>
      </w:pPr>
      <w:r w:rsidRPr="00502FF7">
        <w:t xml:space="preserve">ALSWH data suggest that a variety of </w:t>
      </w:r>
      <w:r w:rsidRPr="00502FF7">
        <w:rPr>
          <w:i/>
        </w:rPr>
        <w:t>socio-demographic factors</w:t>
      </w:r>
      <w:r w:rsidRPr="00502FF7">
        <w:t xml:space="preserve"> impact on the mental health of women over time. For example, lower education</w:t>
      </w:r>
      <w:r>
        <w:t xml:space="preserve"> and </w:t>
      </w:r>
      <w:r w:rsidRPr="00502FF7">
        <w:t>not managing on available</w:t>
      </w:r>
      <w:r w:rsidRPr="008C4CE7">
        <w:t xml:space="preserve"> income were associated with greater risk of psychological distress for all cohorts.</w:t>
      </w:r>
    </w:p>
    <w:p w14:paraId="1B571D6C" w14:textId="77777777" w:rsidR="000A7EAA" w:rsidRPr="008C4CE7" w:rsidRDefault="000A7EAA" w:rsidP="000A7EAA">
      <w:pPr>
        <w:pStyle w:val="ListParagraph"/>
        <w:numPr>
          <w:ilvl w:val="0"/>
          <w:numId w:val="35"/>
        </w:numPr>
        <w:spacing w:before="0" w:after="0"/>
        <w:contextualSpacing/>
      </w:pPr>
      <w:r w:rsidRPr="008C4CE7">
        <w:t xml:space="preserve">A variety of </w:t>
      </w:r>
      <w:r w:rsidRPr="008C4CE7">
        <w:rPr>
          <w:i/>
        </w:rPr>
        <w:t>lifestyle factors</w:t>
      </w:r>
      <w:r w:rsidRPr="008C4CE7">
        <w:t xml:space="preserve"> impact on the mental health of women over time. For example, smoking was implicated in mental health issues; poor mental health was associated with </w:t>
      </w:r>
      <w:r>
        <w:t xml:space="preserve">subsequent </w:t>
      </w:r>
      <w:r w:rsidRPr="008C4CE7">
        <w:t xml:space="preserve">smoking and smoking was associated with </w:t>
      </w:r>
      <w:r>
        <w:t xml:space="preserve">subsequent </w:t>
      </w:r>
      <w:r w:rsidRPr="008C4CE7">
        <w:t>poor mental health.</w:t>
      </w:r>
    </w:p>
    <w:p w14:paraId="71F3F798" w14:textId="5889B59A" w:rsidR="009F6BB7" w:rsidRDefault="000A7EAA" w:rsidP="009F6BB7">
      <w:pPr>
        <w:pStyle w:val="ListParagraph"/>
        <w:numPr>
          <w:ilvl w:val="0"/>
          <w:numId w:val="35"/>
        </w:numPr>
        <w:spacing w:before="0" w:after="0"/>
        <w:contextualSpacing/>
      </w:pPr>
      <w:r w:rsidRPr="008C4CE7">
        <w:rPr>
          <w:i/>
        </w:rPr>
        <w:t>Mental and physical health</w:t>
      </w:r>
      <w:r>
        <w:rPr>
          <w:i/>
        </w:rPr>
        <w:t xml:space="preserve"> </w:t>
      </w:r>
      <w:r w:rsidRPr="008C4CE7">
        <w:t xml:space="preserve">interact and affect each other in reciprocal ways. </w:t>
      </w:r>
    </w:p>
    <w:p w14:paraId="2A74B610" w14:textId="6F526C21" w:rsidR="00715D4A" w:rsidRDefault="00715D4A" w:rsidP="009F6BB7">
      <w:pPr>
        <w:pStyle w:val="ListParagraph"/>
        <w:numPr>
          <w:ilvl w:val="0"/>
          <w:numId w:val="35"/>
        </w:numPr>
        <w:spacing w:before="0" w:after="0"/>
        <w:contextualSpacing/>
      </w:pPr>
      <w:r>
        <w:br w:type="page"/>
      </w:r>
    </w:p>
    <w:p w14:paraId="40CD3126" w14:textId="1AE35B0B" w:rsidR="006F555F" w:rsidRDefault="006F555F" w:rsidP="00EF3447">
      <w:pPr>
        <w:pStyle w:val="Heading1"/>
      </w:pPr>
      <w:bookmarkStart w:id="458" w:name="_Toc426447401"/>
      <w:bookmarkStart w:id="459" w:name="_Toc426447814"/>
      <w:bookmarkEnd w:id="422"/>
      <w:r>
        <w:lastRenderedPageBreak/>
        <w:t>Comorbidities</w:t>
      </w:r>
      <w:bookmarkEnd w:id="458"/>
      <w:bookmarkEnd w:id="459"/>
    </w:p>
    <w:p w14:paraId="60ED9F77" w14:textId="77777777" w:rsidR="00136A36" w:rsidRPr="00CC6662" w:rsidRDefault="00136A36" w:rsidP="00BA1679">
      <w:pPr>
        <w:pStyle w:val="Heading2"/>
      </w:pPr>
      <w:bookmarkStart w:id="460" w:name="_Toc426447402"/>
      <w:bookmarkStart w:id="461" w:name="_Toc426447815"/>
      <w:r w:rsidRPr="00CC6662">
        <w:t>Multimorbidity and Comorbidity</w:t>
      </w:r>
      <w:bookmarkEnd w:id="460"/>
      <w:bookmarkEnd w:id="461"/>
    </w:p>
    <w:p w14:paraId="170B8A59" w14:textId="5312B56E" w:rsidR="00136A36" w:rsidRDefault="00136A36" w:rsidP="00136A36">
      <w:pPr>
        <w:rPr>
          <w:lang w:val="en-US"/>
        </w:rPr>
      </w:pPr>
      <w:r>
        <w:rPr>
          <w:lang w:val="en-US"/>
        </w:rPr>
        <w:t>M</w:t>
      </w:r>
      <w:r w:rsidRPr="00CC6662">
        <w:rPr>
          <w:lang w:val="en-US"/>
        </w:rPr>
        <w:t>ultimorbidity (the coexistence of</w:t>
      </w:r>
      <w:r>
        <w:rPr>
          <w:lang w:val="en-US"/>
        </w:rPr>
        <w:t xml:space="preserve"> </w:t>
      </w:r>
      <w:r w:rsidRPr="00CC6662">
        <w:rPr>
          <w:lang w:val="en-US"/>
        </w:rPr>
        <w:t>multiple diseases in the same individual) and comorbidity</w:t>
      </w:r>
      <w:r>
        <w:rPr>
          <w:lang w:val="en-US"/>
        </w:rPr>
        <w:t xml:space="preserve"> </w:t>
      </w:r>
      <w:r w:rsidRPr="00CC6662">
        <w:rPr>
          <w:lang w:val="en-US"/>
        </w:rPr>
        <w:t>(the coexistence of chronic conditions within the</w:t>
      </w:r>
      <w:r>
        <w:rPr>
          <w:lang w:val="en-US"/>
        </w:rPr>
        <w:t xml:space="preserve"> </w:t>
      </w:r>
      <w:r w:rsidRPr="00CC6662">
        <w:rPr>
          <w:lang w:val="en-US"/>
        </w:rPr>
        <w:t xml:space="preserve">context of an index condition) </w:t>
      </w:r>
      <w:r>
        <w:rPr>
          <w:lang w:val="en-US"/>
        </w:rPr>
        <w:t xml:space="preserve">are </w:t>
      </w:r>
      <w:r w:rsidRPr="00CC6662">
        <w:rPr>
          <w:lang w:val="en-US"/>
        </w:rPr>
        <w:t xml:space="preserve">important </w:t>
      </w:r>
      <w:r>
        <w:rPr>
          <w:lang w:val="en-US"/>
        </w:rPr>
        <w:t>measures of chronic disease. The number of coexistent conditions has</w:t>
      </w:r>
      <w:r w:rsidRPr="00CC6662">
        <w:rPr>
          <w:lang w:val="en-US"/>
        </w:rPr>
        <w:t xml:space="preserve"> been shown to be associated with</w:t>
      </w:r>
      <w:r>
        <w:rPr>
          <w:lang w:val="en-US"/>
        </w:rPr>
        <w:t xml:space="preserve"> </w:t>
      </w:r>
      <w:r w:rsidRPr="00CC6662">
        <w:rPr>
          <w:lang w:val="en-US"/>
        </w:rPr>
        <w:t>many important health outcomes such as quality of life</w:t>
      </w:r>
      <w:r>
        <w:rPr>
          <w:lang w:val="en-US"/>
        </w:rPr>
        <w:t xml:space="preserve">, </w:t>
      </w:r>
      <w:r w:rsidRPr="00CC6662">
        <w:rPr>
          <w:lang w:val="en-US"/>
        </w:rPr>
        <w:t>activities of daily living, health service</w:t>
      </w:r>
      <w:r>
        <w:rPr>
          <w:lang w:val="en-US"/>
        </w:rPr>
        <w:t xml:space="preserve"> </w:t>
      </w:r>
      <w:r w:rsidRPr="00CC6662">
        <w:rPr>
          <w:lang w:val="en-US"/>
        </w:rPr>
        <w:t>utilization, and m</w:t>
      </w:r>
      <w:r w:rsidRPr="006D410D">
        <w:rPr>
          <w:lang w:val="en-US"/>
        </w:rPr>
        <w:t xml:space="preserve">ortality </w:t>
      </w:r>
      <w:r w:rsidRPr="006D410D">
        <w:rPr>
          <w:lang w:val="en-US"/>
        </w:rPr>
        <w:fldChar w:fldCharType="begin">
          <w:fldData xml:space="preserve">PEVuZE5vdGU+PENpdGU+PEF1dGhvcj5Ub290aDwvQXV0aG9yPjxZZWFyPjIwMDg8L1llYXI+PFJl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</w:fldData>
        </w:fldChar>
      </w:r>
      <w:r w:rsidR="00824739">
        <w:rPr>
          <w:lang w:val="en-US"/>
        </w:rPr>
        <w:instrText xml:space="preserve"> ADDIN EN.CITE </w:instrText>
      </w:r>
      <w:r w:rsidR="00824739">
        <w:rPr>
          <w:lang w:val="en-US"/>
        </w:rPr>
        <w:fldChar w:fldCharType="begin">
          <w:fldData xml:space="preserve">PEVuZE5vdGU+PENpdGU+PEF1dGhvcj5Ub290aDwvQXV0aG9yPjxZZWFyPjIwMDg8L1llYXI+PFJl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</w:fldData>
        </w:fldChar>
      </w:r>
      <w:r w:rsidR="00824739">
        <w:rPr>
          <w:lang w:val="en-US"/>
        </w:rPr>
        <w:instrText xml:space="preserve"> ADDIN EN.CITE.DATA </w:instrText>
      </w:r>
      <w:r w:rsidR="00824739">
        <w:rPr>
          <w:lang w:val="en-US"/>
        </w:rPr>
      </w:r>
      <w:r w:rsidR="00824739">
        <w:rPr>
          <w:lang w:val="en-US"/>
        </w:rPr>
        <w:fldChar w:fldCharType="end"/>
      </w:r>
      <w:r w:rsidRPr="006D410D">
        <w:rPr>
          <w:lang w:val="en-US"/>
        </w:rPr>
      </w:r>
      <w:r w:rsidRPr="006D410D">
        <w:rPr>
          <w:lang w:val="en-US"/>
        </w:rPr>
        <w:fldChar w:fldCharType="separate"/>
      </w:r>
      <w:r w:rsidRPr="006D410D">
        <w:rPr>
          <w:noProof/>
          <w:lang w:val="en-US"/>
        </w:rPr>
        <w:t>(</w:t>
      </w:r>
      <w:hyperlink w:anchor="_ENREF_93" w:tooltip="Tooth, 2008 #9" w:history="1">
        <w:r w:rsidR="002139DB" w:rsidRPr="006D410D">
          <w:rPr>
            <w:noProof/>
            <w:lang w:val="en-US"/>
          </w:rPr>
          <w:t>Tooth et al., 2008</w:t>
        </w:r>
      </w:hyperlink>
      <w:r w:rsidRPr="006D410D">
        <w:rPr>
          <w:noProof/>
          <w:lang w:val="en-US"/>
        </w:rPr>
        <w:t>)</w:t>
      </w:r>
      <w:r w:rsidRPr="006D410D">
        <w:rPr>
          <w:lang w:val="en-US"/>
        </w:rPr>
        <w:fldChar w:fldCharType="end"/>
      </w:r>
      <w:r w:rsidRPr="006D410D">
        <w:rPr>
          <w:lang w:val="en-US"/>
        </w:rPr>
        <w:t>.</w:t>
      </w:r>
      <w:r>
        <w:rPr>
          <w:lang w:val="en-US"/>
        </w:rPr>
        <w:t xml:space="preserve"> </w:t>
      </w:r>
    </w:p>
    <w:p w14:paraId="30C74450" w14:textId="77777777" w:rsidR="00136A36" w:rsidRDefault="00136A36" w:rsidP="00136A36">
      <w:pPr>
        <w:widowControl w:val="0"/>
        <w:autoSpaceDE w:val="0"/>
        <w:autoSpaceDN w:val="0"/>
        <w:adjustRightInd w:val="0"/>
        <w:spacing w:before="0" w:after="0" w:line="240" w:lineRule="auto"/>
        <w:rPr>
          <w:rFonts w:ascii="Calibri" w:hAnsi="Calibri" w:cs="Calibri"/>
          <w:lang w:val="en-US"/>
        </w:rPr>
      </w:pPr>
    </w:p>
    <w:p w14:paraId="7F212273" w14:textId="127A95BD" w:rsidR="00014011" w:rsidRDefault="00136A36" w:rsidP="00EF48DB">
      <w:pPr>
        <w:rPr>
          <w:lang w:val="en-US"/>
        </w:rPr>
      </w:pPr>
      <w:r>
        <w:rPr>
          <w:lang w:val="en-US"/>
        </w:rPr>
        <w:t xml:space="preserve">A multimorbidity score can be created by adding up the number of conditions reported on each survey. </w:t>
      </w:r>
      <w:r w:rsidR="00014011">
        <w:rPr>
          <w:lang w:val="en-US"/>
        </w:rPr>
        <w:t xml:space="preserve">The following </w:t>
      </w:r>
      <w:r w:rsidR="00126B4B">
        <w:rPr>
          <w:lang w:val="en-US"/>
        </w:rPr>
        <w:t xml:space="preserve">three </w:t>
      </w:r>
      <w:r w:rsidR="00014011">
        <w:rPr>
          <w:lang w:val="en-US"/>
        </w:rPr>
        <w:t>f</w:t>
      </w:r>
      <w:r w:rsidR="00126B4B">
        <w:rPr>
          <w:lang w:val="en-US"/>
        </w:rPr>
        <w:t xml:space="preserve">igures illustrate the </w:t>
      </w:r>
      <w:r w:rsidR="00C87F94">
        <w:rPr>
          <w:lang w:val="en-US"/>
        </w:rPr>
        <w:t>increasing multimorbidity experienced by the women as they age.</w:t>
      </w:r>
      <w:r w:rsidR="00EE751F">
        <w:rPr>
          <w:lang w:val="en-US"/>
        </w:rPr>
        <w:t xml:space="preserve"> </w:t>
      </w:r>
      <w:r w:rsidR="00126B4B">
        <w:rPr>
          <w:lang w:val="en-US"/>
        </w:rPr>
        <w:t xml:space="preserve"> The conditions selected for each cohort are represented in this report, however because some chronic conditions vary according to age, each figure considers conditions relevant for the particular cohort. </w:t>
      </w:r>
      <w:r w:rsidR="00EF48DB">
        <w:rPr>
          <w:lang w:val="en-US"/>
        </w:rPr>
        <w:fldChar w:fldCharType="begin"/>
      </w:r>
      <w:r w:rsidR="00EF48DB">
        <w:rPr>
          <w:lang w:val="en-US"/>
        </w:rPr>
        <w:instrText xml:space="preserve"> REF _Ref411869447 \h </w:instrText>
      </w:r>
      <w:r w:rsidR="00EF48DB">
        <w:rPr>
          <w:lang w:val="en-US"/>
        </w:rPr>
      </w:r>
      <w:r w:rsidR="00EF48DB">
        <w:rPr>
          <w:lang w:val="en-US"/>
        </w:rPr>
        <w:fldChar w:fldCharType="separate"/>
      </w:r>
      <w:r w:rsidR="002B0B0C">
        <w:t xml:space="preserve">Figure </w:t>
      </w:r>
      <w:r w:rsidR="002B0B0C">
        <w:rPr>
          <w:noProof/>
        </w:rPr>
        <w:t>11</w:t>
      </w:r>
      <w:r w:rsidR="002B0B0C">
        <w:noBreakHyphen/>
      </w:r>
      <w:r w:rsidR="002B0B0C">
        <w:rPr>
          <w:noProof/>
        </w:rPr>
        <w:t>1</w:t>
      </w:r>
      <w:r w:rsidR="00EF48DB">
        <w:rPr>
          <w:lang w:val="en-US"/>
        </w:rPr>
        <w:fldChar w:fldCharType="end"/>
      </w:r>
      <w:r w:rsidR="00EF48DB">
        <w:rPr>
          <w:lang w:val="en-US"/>
        </w:rPr>
        <w:t xml:space="preserve"> </w:t>
      </w:r>
      <w:r w:rsidR="00EE751F">
        <w:rPr>
          <w:lang w:val="en-US"/>
        </w:rPr>
        <w:t>which looks at the 1973-78 cohort, considers asthma, heart disease and diabetes and the number of women who have none, one, two or all of these conditions. Most of the women have no chronic condition, but over time the percentage with one condition increases from about 25% to about 35%.</w:t>
      </w:r>
      <w:r w:rsidR="00C87F94">
        <w:rPr>
          <w:lang w:val="en-US"/>
        </w:rPr>
        <w:t xml:space="preserve"> </w:t>
      </w:r>
      <w:r w:rsidR="00403176">
        <w:rPr>
          <w:lang w:val="en-US"/>
        </w:rPr>
        <w:t xml:space="preserve">Next, </w:t>
      </w:r>
      <w:r w:rsidR="00EF48DB">
        <w:rPr>
          <w:lang w:val="en-US"/>
        </w:rPr>
        <w:fldChar w:fldCharType="begin"/>
      </w:r>
      <w:r w:rsidR="00EF48DB">
        <w:rPr>
          <w:lang w:val="en-US"/>
        </w:rPr>
        <w:instrText xml:space="preserve"> REF _Ref419734465 \h </w:instrText>
      </w:r>
      <w:r w:rsidR="00EF48DB">
        <w:rPr>
          <w:lang w:val="en-US"/>
        </w:rPr>
      </w:r>
      <w:r w:rsidR="00EF48DB">
        <w:rPr>
          <w:lang w:val="en-US"/>
        </w:rPr>
        <w:fldChar w:fldCharType="separate"/>
      </w:r>
      <w:r w:rsidR="002B0B0C">
        <w:t xml:space="preserve">Figure </w:t>
      </w:r>
      <w:r w:rsidR="002B0B0C">
        <w:rPr>
          <w:noProof/>
        </w:rPr>
        <w:t>11</w:t>
      </w:r>
      <w:r w:rsidR="002B0B0C">
        <w:noBreakHyphen/>
      </w:r>
      <w:r w:rsidR="002B0B0C">
        <w:rPr>
          <w:noProof/>
        </w:rPr>
        <w:t>2</w:t>
      </w:r>
      <w:r w:rsidR="00EF48DB">
        <w:rPr>
          <w:lang w:val="en-US"/>
        </w:rPr>
        <w:fldChar w:fldCharType="end"/>
      </w:r>
      <w:r w:rsidR="00EF48DB">
        <w:rPr>
          <w:lang w:val="en-US"/>
        </w:rPr>
        <w:t xml:space="preserve"> </w:t>
      </w:r>
      <w:r w:rsidR="00C87F94">
        <w:rPr>
          <w:lang w:val="en-US"/>
        </w:rPr>
        <w:t xml:space="preserve">considers the 1946-51 cohort and includes </w:t>
      </w:r>
      <w:r w:rsidR="00C87F94">
        <w:t>asthma, heart disease, diabetes, arthritis, stroke and breast cancer. By the time the women are around 64, the majority have from one to more than four conditions</w:t>
      </w:r>
      <w:r w:rsidR="00C41CAB">
        <w:t xml:space="preserve"> (about 65%)</w:t>
      </w:r>
      <w:r w:rsidR="00C87F94">
        <w:t xml:space="preserve">. Finally, </w:t>
      </w:r>
      <w:r w:rsidR="00EF48DB">
        <w:fldChar w:fldCharType="begin"/>
      </w:r>
      <w:r w:rsidR="00EF48DB">
        <w:instrText xml:space="preserve"> REF _Ref419734586 \h </w:instrText>
      </w:r>
      <w:r w:rsidR="00EF48DB">
        <w:fldChar w:fldCharType="separate"/>
      </w:r>
      <w:r w:rsidR="002B0B0C">
        <w:t xml:space="preserve">Figure </w:t>
      </w:r>
      <w:r w:rsidR="002B0B0C">
        <w:rPr>
          <w:noProof/>
        </w:rPr>
        <w:t>11</w:t>
      </w:r>
      <w:r w:rsidR="002B0B0C">
        <w:noBreakHyphen/>
      </w:r>
      <w:r w:rsidR="002B0B0C">
        <w:rPr>
          <w:noProof/>
        </w:rPr>
        <w:t>3</w:t>
      </w:r>
      <w:r w:rsidR="00EF48DB">
        <w:fldChar w:fldCharType="end"/>
      </w:r>
      <w:r w:rsidR="00EF48DB">
        <w:t xml:space="preserve"> </w:t>
      </w:r>
      <w:r w:rsidR="00C87F94">
        <w:t xml:space="preserve">shows the increasing multimorbidity present with age, with </w:t>
      </w:r>
      <w:r w:rsidR="00C41CAB">
        <w:t>about 90% of the women at an average age of</w:t>
      </w:r>
      <w:r w:rsidR="00C87F94">
        <w:t xml:space="preserve"> 87 reporting one to more than four conditions.</w:t>
      </w:r>
    </w:p>
    <w:p w14:paraId="43F007A6" w14:textId="08B762BD" w:rsidR="00136A36" w:rsidRDefault="006D60B6" w:rsidP="00136A36">
      <w:pPr>
        <w:widowControl w:val="0"/>
        <w:autoSpaceDE w:val="0"/>
        <w:autoSpaceDN w:val="0"/>
        <w:adjustRightInd w:val="0"/>
        <w:spacing w:before="0" w:after="0" w:line="240" w:lineRule="auto"/>
        <w:rPr>
          <w:rFonts w:ascii="Calibri" w:hAnsi="Calibri" w:cs="Calibri"/>
          <w:lang w:val="en-US"/>
        </w:rPr>
      </w:pPr>
      <w:r>
        <w:rPr>
          <w:noProof/>
          <w:lang w:eastAsia="en-AU"/>
        </w:rPr>
        <w:lastRenderedPageBreak/>
        <w:drawing>
          <wp:inline distT="0" distB="0" distL="0" distR="0" wp14:anchorId="7E53B09E" wp14:editId="21EB731F">
            <wp:extent cx="5727700" cy="429545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27700" cy="4295458"/>
                    </a:xfrm>
                    <a:prstGeom prst="rect">
                      <a:avLst/>
                    </a:prstGeom>
                    <a:noFill/>
                    <a:ln>
                      <a:noFill/>
                    </a:ln>
                  </pic:spPr>
                </pic:pic>
              </a:graphicData>
            </a:graphic>
          </wp:inline>
        </w:drawing>
      </w:r>
    </w:p>
    <w:p w14:paraId="49C048E7" w14:textId="3F0AA97E" w:rsidR="00126B4B" w:rsidRDefault="00126B4B" w:rsidP="00126B4B">
      <w:pPr>
        <w:pStyle w:val="Caption"/>
      </w:pPr>
      <w:bookmarkStart w:id="462" w:name="_Ref411869447"/>
      <w:bookmarkStart w:id="463" w:name="_Toc415162474"/>
      <w:bookmarkStart w:id="464" w:name="_Toc420571045"/>
      <w:bookmarkStart w:id="465" w:name="_Toc420656916"/>
      <w:bookmarkStart w:id="466" w:name="_Toc420657000"/>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w:t>
      </w:r>
      <w:r w:rsidR="003274F4">
        <w:rPr>
          <w:noProof/>
        </w:rPr>
        <w:fldChar w:fldCharType="end"/>
      </w:r>
      <w:bookmarkEnd w:id="462"/>
      <w:r>
        <w:t xml:space="preserve">: Number of chronic conditions (asthma, heart disease and diabetes) </w:t>
      </w:r>
      <w:r w:rsidR="00C30CF7">
        <w:t xml:space="preserve">reported by women in the 1973-78 </w:t>
      </w:r>
      <w:r>
        <w:t>cohort at each survey by average age at that survey.</w:t>
      </w:r>
      <w:bookmarkEnd w:id="463"/>
      <w:bookmarkEnd w:id="464"/>
      <w:bookmarkEnd w:id="465"/>
      <w:bookmarkEnd w:id="466"/>
    </w:p>
    <w:p w14:paraId="6A6240F2" w14:textId="77777777" w:rsidR="00136A36" w:rsidRDefault="00136A36" w:rsidP="00136A36">
      <w:pPr>
        <w:widowControl w:val="0"/>
        <w:autoSpaceDE w:val="0"/>
        <w:autoSpaceDN w:val="0"/>
        <w:adjustRightInd w:val="0"/>
        <w:rPr>
          <w:rFonts w:ascii="Calibri" w:hAnsi="Calibri" w:cs="Calibri"/>
          <w:lang w:val="en-US"/>
        </w:rPr>
      </w:pPr>
    </w:p>
    <w:p w14:paraId="53A32810" w14:textId="047CCA75" w:rsidR="006D60B6" w:rsidRPr="00D378EE" w:rsidRDefault="006D60B6" w:rsidP="00136A36">
      <w:pPr>
        <w:widowControl w:val="0"/>
        <w:autoSpaceDE w:val="0"/>
        <w:autoSpaceDN w:val="0"/>
        <w:adjustRightInd w:val="0"/>
        <w:rPr>
          <w:rFonts w:ascii="Calibri" w:hAnsi="Calibri" w:cs="Calibri"/>
          <w:lang w:val="en-US"/>
        </w:rPr>
      </w:pPr>
      <w:r>
        <w:rPr>
          <w:noProof/>
          <w:lang w:eastAsia="en-AU"/>
        </w:rPr>
        <w:lastRenderedPageBreak/>
        <w:drawing>
          <wp:inline distT="0" distB="0" distL="0" distR="0" wp14:anchorId="426F8EFF" wp14:editId="626B4516">
            <wp:extent cx="5727700" cy="42954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27700" cy="4295458"/>
                    </a:xfrm>
                    <a:prstGeom prst="rect">
                      <a:avLst/>
                    </a:prstGeom>
                    <a:noFill/>
                    <a:ln>
                      <a:noFill/>
                    </a:ln>
                  </pic:spPr>
                </pic:pic>
              </a:graphicData>
            </a:graphic>
          </wp:inline>
        </w:drawing>
      </w:r>
    </w:p>
    <w:p w14:paraId="1E5A8E52" w14:textId="5E9E3E7A" w:rsidR="00126B4B" w:rsidRDefault="00126B4B" w:rsidP="00126B4B">
      <w:pPr>
        <w:pStyle w:val="Caption"/>
      </w:pPr>
      <w:bookmarkStart w:id="467" w:name="_Ref419734465"/>
      <w:bookmarkStart w:id="468" w:name="_Toc420571046"/>
      <w:bookmarkStart w:id="469" w:name="_Toc420656917"/>
      <w:bookmarkStart w:id="470" w:name="_Toc420657001"/>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2</w:t>
      </w:r>
      <w:r w:rsidR="003274F4">
        <w:rPr>
          <w:noProof/>
        </w:rPr>
        <w:fldChar w:fldCharType="end"/>
      </w:r>
      <w:bookmarkEnd w:id="467"/>
      <w:r>
        <w:t xml:space="preserve">: Number of chronic conditions </w:t>
      </w:r>
      <w:r w:rsidR="00C30CF7">
        <w:t>(asthma, heart disease, diabetes, arthritis, stroke and breast cancer</w:t>
      </w:r>
      <w:r w:rsidR="0001000B">
        <w:t>)</w:t>
      </w:r>
      <w:r w:rsidR="00C30CF7">
        <w:t xml:space="preserve"> </w:t>
      </w:r>
      <w:r>
        <w:t xml:space="preserve">reported by women in </w:t>
      </w:r>
      <w:r w:rsidR="00C30CF7">
        <w:t>the 1946-51</w:t>
      </w:r>
      <w:r>
        <w:t xml:space="preserve"> cohort at each survey by average age at that survey.</w:t>
      </w:r>
      <w:bookmarkEnd w:id="468"/>
      <w:bookmarkEnd w:id="469"/>
      <w:bookmarkEnd w:id="470"/>
    </w:p>
    <w:p w14:paraId="1624EACA" w14:textId="77777777" w:rsidR="00CB40B5" w:rsidRDefault="00CB40B5" w:rsidP="006D60B6"/>
    <w:p w14:paraId="5E0A086D" w14:textId="41F223BA" w:rsidR="00CB40B5" w:rsidRDefault="00CB40B5" w:rsidP="006D60B6">
      <w:r>
        <w:rPr>
          <w:noProof/>
          <w:lang w:eastAsia="en-AU"/>
        </w:rPr>
        <w:lastRenderedPageBreak/>
        <w:drawing>
          <wp:inline distT="0" distB="0" distL="0" distR="0" wp14:anchorId="01516027" wp14:editId="353A398A">
            <wp:extent cx="5727700" cy="42954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27700" cy="4295458"/>
                    </a:xfrm>
                    <a:prstGeom prst="rect">
                      <a:avLst/>
                    </a:prstGeom>
                    <a:noFill/>
                    <a:ln>
                      <a:noFill/>
                    </a:ln>
                  </pic:spPr>
                </pic:pic>
              </a:graphicData>
            </a:graphic>
          </wp:inline>
        </w:drawing>
      </w:r>
    </w:p>
    <w:p w14:paraId="15BE2718" w14:textId="77777777" w:rsidR="00CB40B5" w:rsidRDefault="00CB40B5" w:rsidP="006D60B6"/>
    <w:p w14:paraId="1312A134" w14:textId="3B13D7AC" w:rsidR="00126B4B" w:rsidRDefault="00126B4B" w:rsidP="00126B4B">
      <w:pPr>
        <w:pStyle w:val="Caption"/>
      </w:pPr>
      <w:bookmarkStart w:id="471" w:name="_Ref419734586"/>
      <w:bookmarkStart w:id="472" w:name="_Toc420571047"/>
      <w:bookmarkStart w:id="473" w:name="_Toc420656918"/>
      <w:bookmarkStart w:id="474" w:name="_Toc420657002"/>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3</w:t>
      </w:r>
      <w:r w:rsidR="003274F4">
        <w:rPr>
          <w:noProof/>
        </w:rPr>
        <w:fldChar w:fldCharType="end"/>
      </w:r>
      <w:bookmarkEnd w:id="471"/>
      <w:r>
        <w:t xml:space="preserve">: Number of chronic conditions </w:t>
      </w:r>
      <w:r w:rsidR="00C30CF7">
        <w:t>(asthma, heart disease, diabetes, arthritis, and stroke</w:t>
      </w:r>
      <w:r w:rsidR="0001000B">
        <w:t>)</w:t>
      </w:r>
      <w:r w:rsidR="00C30CF7">
        <w:t xml:space="preserve"> reported by women in the 1921-26</w:t>
      </w:r>
      <w:r>
        <w:t xml:space="preserve"> cohort at each survey by average age at that survey.</w:t>
      </w:r>
      <w:bookmarkEnd w:id="472"/>
      <w:bookmarkEnd w:id="473"/>
      <w:bookmarkEnd w:id="474"/>
    </w:p>
    <w:p w14:paraId="0F88E070" w14:textId="77777777" w:rsidR="00C41CAB" w:rsidRDefault="00C41CAB" w:rsidP="00C41CAB"/>
    <w:p w14:paraId="1116DEB7" w14:textId="77777777" w:rsidR="00C41CAB" w:rsidRDefault="00C41CAB" w:rsidP="00C41CAB"/>
    <w:p w14:paraId="356AC489" w14:textId="77777777" w:rsidR="00C41CAB" w:rsidRDefault="00C41CAB" w:rsidP="00C41CAB"/>
    <w:p w14:paraId="5C027C22" w14:textId="77777777" w:rsidR="00C41CAB" w:rsidRDefault="00C41CAB" w:rsidP="00C41CAB"/>
    <w:p w14:paraId="6660FF50" w14:textId="5650BAB4" w:rsidR="002B489E" w:rsidRDefault="002B489E">
      <w:pPr>
        <w:spacing w:before="0" w:after="0" w:line="240" w:lineRule="auto"/>
        <w:jc w:val="left"/>
      </w:pPr>
      <w:r>
        <w:br w:type="page"/>
      </w:r>
    </w:p>
    <w:p w14:paraId="322F8D89" w14:textId="0DE804B0" w:rsidR="00C41CAB" w:rsidRDefault="00C41CAB" w:rsidP="00C41CAB">
      <w:r>
        <w:lastRenderedPageBreak/>
        <w:t>The following figures examine the number of chronic conditions reported by each of the three cohorts by area of residence, difficulty managing on income, BMI, smoking and physical activity.</w:t>
      </w:r>
    </w:p>
    <w:p w14:paraId="2BCE4707" w14:textId="77777777" w:rsidR="00C41CAB" w:rsidRDefault="00C41CAB" w:rsidP="00C41CAB"/>
    <w:p w14:paraId="2387A732" w14:textId="2625DFDD" w:rsidR="00C41CAB" w:rsidRDefault="00C41CAB" w:rsidP="00403176">
      <w:pPr>
        <w:pStyle w:val="Heading2"/>
      </w:pPr>
      <w:bookmarkStart w:id="475" w:name="_Toc426447403"/>
      <w:bookmarkStart w:id="476" w:name="_Toc426447816"/>
      <w:r>
        <w:t>Area of residence</w:t>
      </w:r>
      <w:bookmarkEnd w:id="475"/>
      <w:bookmarkEnd w:id="476"/>
    </w:p>
    <w:p w14:paraId="15A3A6F1" w14:textId="42482386" w:rsidR="00C41CAB" w:rsidRDefault="00C41CAB" w:rsidP="00C41CAB">
      <w:r>
        <w:t>Few differences were apparent among the women in each of the three cohorts by area of residence.</w:t>
      </w:r>
    </w:p>
    <w:p w14:paraId="19088265" w14:textId="77777777" w:rsidR="00C41CAB" w:rsidRPr="00C41CAB" w:rsidRDefault="00C41CAB" w:rsidP="00C41CAB"/>
    <w:p w14:paraId="3143BCB4" w14:textId="2D253857" w:rsidR="00977DD3" w:rsidRDefault="00977DD3" w:rsidP="00977DD3">
      <w:pPr>
        <w:adjustRightInd w:val="0"/>
        <w:jc w:val="center"/>
      </w:pPr>
      <w:r>
        <w:rPr>
          <w:noProof/>
          <w:lang w:eastAsia="en-AU"/>
        </w:rPr>
        <w:drawing>
          <wp:inline distT="0" distB="0" distL="0" distR="0" wp14:anchorId="65D66ABE" wp14:editId="40E85C2E">
            <wp:extent cx="6096000" cy="4572000"/>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57007FD3" w14:textId="77777777" w:rsidR="00EA1AFE" w:rsidRDefault="00EA1AFE" w:rsidP="00EA1AFE">
      <w:pPr>
        <w:adjustRightInd w:val="0"/>
      </w:pPr>
    </w:p>
    <w:p w14:paraId="49349AAB" w14:textId="5A3EEB09" w:rsidR="00EA1AFE" w:rsidRPr="00403176" w:rsidRDefault="00403176" w:rsidP="00403176">
      <w:pPr>
        <w:pStyle w:val="Caption"/>
      </w:pPr>
      <w:bookmarkStart w:id="477" w:name="_Toc420571048"/>
      <w:bookmarkStart w:id="478" w:name="_Toc420656919"/>
      <w:bookmarkStart w:id="479" w:name="_Toc420657003"/>
      <w:r>
        <w:t xml:space="preserve">Figure </w:t>
      </w:r>
      <w:r w:rsidR="003274F4">
        <w:fldChar w:fldCharType="begin"/>
      </w:r>
      <w:r w:rsidR="003274F4">
        <w:instrText xml:space="preserve"> STYLEREF 1 \</w:instrText>
      </w:r>
      <w:r w:rsidR="003274F4">
        <w:instrText xml:space="preserve">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4</w:t>
      </w:r>
      <w:r w:rsidR="003274F4">
        <w:rPr>
          <w:noProof/>
        </w:rPr>
        <w:fldChar w:fldCharType="end"/>
      </w:r>
      <w:r>
        <w:t xml:space="preserve">: </w:t>
      </w:r>
      <w:r w:rsidR="00EA1AFE" w:rsidRPr="00403176">
        <w:t>Numb</w:t>
      </w:r>
      <w:r w:rsidR="0001000B" w:rsidRPr="00403176">
        <w:t xml:space="preserve">er of conditions </w:t>
      </w:r>
      <w:r w:rsidR="004527BB">
        <w:t xml:space="preserve">reported </w:t>
      </w:r>
      <w:r w:rsidR="00323B0E">
        <w:t xml:space="preserve">at Survey 6 </w:t>
      </w:r>
      <w:r w:rsidR="004527BB">
        <w:t xml:space="preserve">by women in the 1973-78 cohort </w:t>
      </w:r>
      <w:r w:rsidR="00B2334A">
        <w:t>according to</w:t>
      </w:r>
      <w:r w:rsidR="00B2334A" w:rsidRPr="00403176">
        <w:t xml:space="preserve"> </w:t>
      </w:r>
      <w:r w:rsidR="00EA1AFE" w:rsidRPr="00403176">
        <w:t xml:space="preserve">remoteness </w:t>
      </w:r>
      <w:r w:rsidR="0001000B" w:rsidRPr="00403176">
        <w:t xml:space="preserve">area at </w:t>
      </w:r>
      <w:r w:rsidR="00EF48DB">
        <w:t>S</w:t>
      </w:r>
      <w:r w:rsidR="0001000B" w:rsidRPr="00403176">
        <w:t>urvey 1</w:t>
      </w:r>
      <w:r>
        <w:t>.</w:t>
      </w:r>
      <w:bookmarkEnd w:id="477"/>
      <w:bookmarkEnd w:id="478"/>
      <w:bookmarkEnd w:id="479"/>
    </w:p>
    <w:p w14:paraId="01D9F6DC" w14:textId="77777777" w:rsidR="0001000B" w:rsidRDefault="0001000B" w:rsidP="00EA1AFE">
      <w:pPr>
        <w:adjustRightInd w:val="0"/>
        <w:jc w:val="left"/>
      </w:pPr>
    </w:p>
    <w:p w14:paraId="21E00CD9" w14:textId="1CAABB84" w:rsidR="0001000B" w:rsidRDefault="0001000B" w:rsidP="00EA1AFE">
      <w:pPr>
        <w:adjustRightInd w:val="0"/>
        <w:jc w:val="left"/>
      </w:pPr>
      <w:r>
        <w:rPr>
          <w:noProof/>
          <w:lang w:eastAsia="en-AU"/>
        </w:rPr>
        <w:lastRenderedPageBreak/>
        <w:drawing>
          <wp:inline distT="0" distB="0" distL="0" distR="0" wp14:anchorId="2B5999C8" wp14:editId="3CF1A098">
            <wp:extent cx="6096000" cy="4572000"/>
            <wp:effectExtent l="0" t="0" r="0" b="0"/>
            <wp:docPr id="8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5CE88327" w14:textId="77777777" w:rsidR="0001000B" w:rsidRDefault="0001000B" w:rsidP="00EA1AFE">
      <w:pPr>
        <w:adjustRightInd w:val="0"/>
        <w:jc w:val="left"/>
      </w:pPr>
    </w:p>
    <w:p w14:paraId="5EFC64F4" w14:textId="4E919084" w:rsidR="0001000B" w:rsidRPr="00C41CAB" w:rsidRDefault="00403176" w:rsidP="00403176">
      <w:pPr>
        <w:pStyle w:val="Caption"/>
        <w:rPr>
          <w:b w:val="0"/>
        </w:rPr>
      </w:pPr>
      <w:bookmarkStart w:id="480" w:name="_Toc420571049"/>
      <w:bookmarkStart w:id="481" w:name="_Toc420656920"/>
      <w:bookmarkStart w:id="482" w:name="_Toc420657004"/>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5</w:t>
      </w:r>
      <w:r w:rsidR="003274F4">
        <w:rPr>
          <w:noProof/>
        </w:rPr>
        <w:fldChar w:fldCharType="end"/>
      </w:r>
      <w:r>
        <w:t xml:space="preserve">: </w:t>
      </w:r>
      <w:r w:rsidR="0001000B" w:rsidRPr="00403176">
        <w:t xml:space="preserve">Number of conditions </w:t>
      </w:r>
      <w:r w:rsidR="004527BB">
        <w:t xml:space="preserve">reported </w:t>
      </w:r>
      <w:r w:rsidR="00323B0E">
        <w:t xml:space="preserve">at Survey 7 </w:t>
      </w:r>
      <w:r w:rsidR="004527BB">
        <w:t xml:space="preserve">by women in the 1946-51 cohort </w:t>
      </w:r>
      <w:r w:rsidR="00B2334A">
        <w:t>according to</w:t>
      </w:r>
      <w:r w:rsidR="00B2334A" w:rsidRPr="00403176">
        <w:t xml:space="preserve"> </w:t>
      </w:r>
      <w:r w:rsidR="0001000B" w:rsidRPr="00403176">
        <w:t xml:space="preserve">remoteness area </w:t>
      </w:r>
      <w:r w:rsidR="00C41CAB" w:rsidRPr="00403176">
        <w:t xml:space="preserve">at </w:t>
      </w:r>
      <w:r w:rsidR="00EF48DB">
        <w:t>S</w:t>
      </w:r>
      <w:r w:rsidR="00C41CAB" w:rsidRPr="00403176">
        <w:t>urvey 1</w:t>
      </w:r>
      <w:r w:rsidRPr="00403176">
        <w:t>.</w:t>
      </w:r>
      <w:bookmarkEnd w:id="480"/>
      <w:bookmarkEnd w:id="481"/>
      <w:bookmarkEnd w:id="482"/>
    </w:p>
    <w:p w14:paraId="13B9D32A" w14:textId="77777777" w:rsidR="0001000B" w:rsidRDefault="0001000B" w:rsidP="00EA1AFE">
      <w:pPr>
        <w:adjustRightInd w:val="0"/>
        <w:jc w:val="left"/>
      </w:pPr>
    </w:p>
    <w:p w14:paraId="5CFB1445" w14:textId="2D6C3864" w:rsidR="0001000B" w:rsidRDefault="0001000B" w:rsidP="00EA1AFE">
      <w:pPr>
        <w:adjustRightInd w:val="0"/>
        <w:jc w:val="left"/>
      </w:pPr>
      <w:r>
        <w:rPr>
          <w:noProof/>
          <w:lang w:eastAsia="en-AU"/>
        </w:rPr>
        <w:lastRenderedPageBreak/>
        <w:drawing>
          <wp:inline distT="0" distB="0" distL="0" distR="0" wp14:anchorId="707E17FA" wp14:editId="75C1F8A1">
            <wp:extent cx="6096000" cy="4572000"/>
            <wp:effectExtent l="0" t="0" r="0" b="0"/>
            <wp:docPr id="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2BBC3091" w14:textId="77777777" w:rsidR="0001000B" w:rsidRDefault="0001000B" w:rsidP="00EA1AFE">
      <w:pPr>
        <w:adjustRightInd w:val="0"/>
        <w:jc w:val="left"/>
      </w:pPr>
    </w:p>
    <w:p w14:paraId="6D9FF527" w14:textId="031D2F57" w:rsidR="0001000B" w:rsidRPr="00C41CAB" w:rsidRDefault="00403176" w:rsidP="00403176">
      <w:pPr>
        <w:pStyle w:val="Caption"/>
        <w:rPr>
          <w:b w:val="0"/>
        </w:rPr>
      </w:pPr>
      <w:bookmarkStart w:id="483" w:name="_Toc420571050"/>
      <w:bookmarkStart w:id="484" w:name="_Toc420656921"/>
      <w:bookmarkStart w:id="485" w:name="_Toc420657005"/>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6</w:t>
      </w:r>
      <w:r w:rsidR="003274F4">
        <w:rPr>
          <w:noProof/>
        </w:rPr>
        <w:fldChar w:fldCharType="end"/>
      </w:r>
      <w:r>
        <w:t xml:space="preserve">: </w:t>
      </w:r>
      <w:r w:rsidR="0001000B" w:rsidRPr="00403176">
        <w:t xml:space="preserve">Number of conditions </w:t>
      </w:r>
      <w:r w:rsidR="004527BB">
        <w:t xml:space="preserve">reported </w:t>
      </w:r>
      <w:r w:rsidR="00323B0E">
        <w:t xml:space="preserve">at Survey 6 </w:t>
      </w:r>
      <w:r w:rsidR="004527BB">
        <w:t xml:space="preserve">by women in the 1921-26 cohort </w:t>
      </w:r>
      <w:r w:rsidR="00B2334A">
        <w:t>according to</w:t>
      </w:r>
      <w:r w:rsidR="00B2334A" w:rsidRPr="00403176">
        <w:t xml:space="preserve"> </w:t>
      </w:r>
      <w:r w:rsidR="0001000B" w:rsidRPr="00403176">
        <w:t>remoteness area</w:t>
      </w:r>
      <w:r w:rsidR="00C41CAB" w:rsidRPr="00403176">
        <w:t xml:space="preserve"> at </w:t>
      </w:r>
      <w:r>
        <w:t>S</w:t>
      </w:r>
      <w:r w:rsidR="00C41CAB" w:rsidRPr="00403176">
        <w:t>urvey 1</w:t>
      </w:r>
      <w:r w:rsidRPr="00403176">
        <w:t>.</w:t>
      </w:r>
      <w:bookmarkEnd w:id="483"/>
      <w:bookmarkEnd w:id="484"/>
      <w:bookmarkEnd w:id="485"/>
    </w:p>
    <w:p w14:paraId="2C8CC823" w14:textId="77777777" w:rsidR="0001000B" w:rsidRDefault="0001000B" w:rsidP="00EA1AFE">
      <w:pPr>
        <w:adjustRightInd w:val="0"/>
        <w:jc w:val="left"/>
      </w:pPr>
    </w:p>
    <w:p w14:paraId="4287187B" w14:textId="77777777" w:rsidR="0001000B" w:rsidRDefault="0001000B" w:rsidP="00EA1AFE">
      <w:pPr>
        <w:adjustRightInd w:val="0"/>
        <w:jc w:val="left"/>
      </w:pPr>
    </w:p>
    <w:p w14:paraId="767F27D7" w14:textId="491681D2" w:rsidR="002B489E" w:rsidRDefault="002B489E">
      <w:pPr>
        <w:spacing w:before="0" w:after="0" w:line="240" w:lineRule="auto"/>
        <w:jc w:val="left"/>
      </w:pPr>
      <w:r>
        <w:br w:type="page"/>
      </w:r>
    </w:p>
    <w:p w14:paraId="3487B316" w14:textId="54EE2483" w:rsidR="00C41CAB" w:rsidRDefault="00C41CAB" w:rsidP="00403176">
      <w:pPr>
        <w:pStyle w:val="Heading2"/>
      </w:pPr>
      <w:bookmarkStart w:id="486" w:name="_Toc426447404"/>
      <w:bookmarkStart w:id="487" w:name="_Toc426447817"/>
      <w:r w:rsidRPr="00C41CAB">
        <w:lastRenderedPageBreak/>
        <w:t>Difficulty managing on income</w:t>
      </w:r>
      <w:bookmarkEnd w:id="486"/>
      <w:bookmarkEnd w:id="487"/>
    </w:p>
    <w:p w14:paraId="4EFBA768" w14:textId="0C149678" w:rsidR="00C41CAB" w:rsidRDefault="00C41CAB" w:rsidP="00EA1AFE">
      <w:pPr>
        <w:adjustRightInd w:val="0"/>
        <w:jc w:val="left"/>
      </w:pPr>
      <w:r>
        <w:t xml:space="preserve">For all cohorts, </w:t>
      </w:r>
      <w:r w:rsidR="005566F6">
        <w:t>more chronic conditions were associated with finding it impossible or difficult always to manage on their income.</w:t>
      </w:r>
    </w:p>
    <w:p w14:paraId="67C31A08" w14:textId="77777777" w:rsidR="00B2334A" w:rsidRPr="00C41CAB" w:rsidRDefault="00B2334A" w:rsidP="00EA1AFE">
      <w:pPr>
        <w:adjustRightInd w:val="0"/>
        <w:jc w:val="left"/>
      </w:pPr>
    </w:p>
    <w:p w14:paraId="66748C30" w14:textId="3BE89D31" w:rsidR="001332ED" w:rsidRDefault="001332ED" w:rsidP="00EA1AFE">
      <w:pPr>
        <w:adjustRightInd w:val="0"/>
        <w:jc w:val="left"/>
      </w:pPr>
      <w:r>
        <w:rPr>
          <w:noProof/>
          <w:lang w:eastAsia="en-AU"/>
        </w:rPr>
        <w:drawing>
          <wp:inline distT="0" distB="0" distL="0" distR="0" wp14:anchorId="6C02952F" wp14:editId="658BB697">
            <wp:extent cx="6096000" cy="4572000"/>
            <wp:effectExtent l="0" t="0" r="0" b="0"/>
            <wp:docPr id="8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65E32E93" w14:textId="77777777" w:rsidR="001332ED" w:rsidRDefault="001332ED" w:rsidP="00EA1AFE">
      <w:pPr>
        <w:adjustRightInd w:val="0"/>
        <w:jc w:val="left"/>
      </w:pPr>
    </w:p>
    <w:p w14:paraId="577EAC12" w14:textId="38EC2A92" w:rsidR="001332ED" w:rsidRPr="00C41CAB" w:rsidRDefault="00403176" w:rsidP="00403176">
      <w:pPr>
        <w:pStyle w:val="Caption"/>
        <w:rPr>
          <w:b w:val="0"/>
        </w:rPr>
      </w:pPr>
      <w:bookmarkStart w:id="488" w:name="_Toc420571051"/>
      <w:bookmarkStart w:id="489" w:name="_Toc420656922"/>
      <w:bookmarkStart w:id="490" w:name="_Toc420657006"/>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7</w:t>
      </w:r>
      <w:r w:rsidR="003274F4">
        <w:rPr>
          <w:noProof/>
        </w:rPr>
        <w:fldChar w:fldCharType="end"/>
      </w:r>
      <w:r>
        <w:t xml:space="preserve">: </w:t>
      </w:r>
      <w:r w:rsidR="001332ED" w:rsidRPr="00403176">
        <w:t xml:space="preserve">Number of conditions </w:t>
      </w:r>
      <w:r w:rsidR="004527BB">
        <w:t xml:space="preserve">reported </w:t>
      </w:r>
      <w:r w:rsidR="00323B0E">
        <w:t xml:space="preserve">at Survey 6 </w:t>
      </w:r>
      <w:r w:rsidR="004527BB">
        <w:t xml:space="preserve">by women in the 1973-78 cohort </w:t>
      </w:r>
      <w:r w:rsidR="00B2334A">
        <w:t>according to</w:t>
      </w:r>
      <w:r w:rsidR="00B2334A" w:rsidRPr="00403176">
        <w:t xml:space="preserve"> </w:t>
      </w:r>
      <w:r w:rsidR="001332ED" w:rsidRPr="00403176">
        <w:t xml:space="preserve">manage on income </w:t>
      </w:r>
      <w:r w:rsidR="00323B0E">
        <w:t>at Survey 1</w:t>
      </w:r>
      <w:r w:rsidRPr="00403176">
        <w:t>.</w:t>
      </w:r>
      <w:bookmarkEnd w:id="488"/>
      <w:bookmarkEnd w:id="489"/>
      <w:bookmarkEnd w:id="490"/>
    </w:p>
    <w:p w14:paraId="319C133E" w14:textId="77777777" w:rsidR="001332ED" w:rsidRDefault="001332ED" w:rsidP="00EA1AFE">
      <w:pPr>
        <w:adjustRightInd w:val="0"/>
        <w:jc w:val="left"/>
      </w:pPr>
    </w:p>
    <w:p w14:paraId="16C7B82F" w14:textId="6528A340" w:rsidR="001332ED" w:rsidRDefault="001332ED" w:rsidP="00EA1AFE">
      <w:pPr>
        <w:adjustRightInd w:val="0"/>
        <w:jc w:val="left"/>
      </w:pPr>
      <w:r>
        <w:rPr>
          <w:noProof/>
          <w:lang w:eastAsia="en-AU"/>
        </w:rPr>
        <w:lastRenderedPageBreak/>
        <w:drawing>
          <wp:inline distT="0" distB="0" distL="0" distR="0" wp14:anchorId="28048031" wp14:editId="5A78BE47">
            <wp:extent cx="6096000" cy="4572000"/>
            <wp:effectExtent l="0" t="0" r="0" b="0"/>
            <wp:docPr id="8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630BB8F2" w14:textId="77777777" w:rsidR="001332ED" w:rsidRDefault="001332ED" w:rsidP="00EA1AFE">
      <w:pPr>
        <w:adjustRightInd w:val="0"/>
        <w:jc w:val="left"/>
      </w:pPr>
    </w:p>
    <w:p w14:paraId="53C30EEE" w14:textId="01E617EF" w:rsidR="001332ED" w:rsidRPr="00C41CAB" w:rsidRDefault="00403176" w:rsidP="00403176">
      <w:pPr>
        <w:pStyle w:val="Caption"/>
        <w:rPr>
          <w:b w:val="0"/>
        </w:rPr>
      </w:pPr>
      <w:bookmarkStart w:id="491" w:name="_Toc420571052"/>
      <w:bookmarkStart w:id="492" w:name="_Toc420656923"/>
      <w:bookmarkStart w:id="493" w:name="_Toc420657007"/>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8</w:t>
      </w:r>
      <w:r w:rsidR="003274F4">
        <w:rPr>
          <w:noProof/>
        </w:rPr>
        <w:fldChar w:fldCharType="end"/>
      </w:r>
      <w:r>
        <w:t xml:space="preserve">: </w:t>
      </w:r>
      <w:r w:rsidR="001332ED" w:rsidRPr="00403176">
        <w:t>Number of condit</w:t>
      </w:r>
      <w:r w:rsidR="000A7EAA" w:rsidRPr="00403176">
        <w:t xml:space="preserve">ions </w:t>
      </w:r>
      <w:r w:rsidR="004527BB">
        <w:t xml:space="preserve">reported </w:t>
      </w:r>
      <w:r w:rsidR="00323B0E">
        <w:t xml:space="preserve">at Survey 7 </w:t>
      </w:r>
      <w:r w:rsidR="004527BB">
        <w:t xml:space="preserve">by women in the 1946-51 cohort </w:t>
      </w:r>
      <w:r w:rsidR="00B2334A">
        <w:t>according to</w:t>
      </w:r>
      <w:r w:rsidR="00B2334A" w:rsidRPr="00403176">
        <w:t xml:space="preserve"> </w:t>
      </w:r>
      <w:r w:rsidR="000A7EAA" w:rsidRPr="00403176">
        <w:t xml:space="preserve">manage on income </w:t>
      </w:r>
      <w:r w:rsidR="00323B0E">
        <w:t>at Survey 1</w:t>
      </w:r>
      <w:r w:rsidRPr="00403176">
        <w:t>.</w:t>
      </w:r>
      <w:bookmarkEnd w:id="491"/>
      <w:bookmarkEnd w:id="492"/>
      <w:bookmarkEnd w:id="493"/>
    </w:p>
    <w:p w14:paraId="7D209354" w14:textId="77777777" w:rsidR="001332ED" w:rsidRDefault="001332ED" w:rsidP="00EA1AFE">
      <w:pPr>
        <w:adjustRightInd w:val="0"/>
        <w:jc w:val="left"/>
      </w:pPr>
    </w:p>
    <w:p w14:paraId="37371493" w14:textId="77777777" w:rsidR="001332ED" w:rsidRDefault="001332ED" w:rsidP="00EA1AFE">
      <w:pPr>
        <w:adjustRightInd w:val="0"/>
        <w:jc w:val="left"/>
      </w:pPr>
    </w:p>
    <w:p w14:paraId="571D241E" w14:textId="66C7EBD1" w:rsidR="001332ED" w:rsidRDefault="001332ED" w:rsidP="00EA1AFE">
      <w:pPr>
        <w:adjustRightInd w:val="0"/>
        <w:jc w:val="left"/>
      </w:pPr>
      <w:r>
        <w:rPr>
          <w:noProof/>
          <w:lang w:eastAsia="en-AU"/>
        </w:rPr>
        <w:lastRenderedPageBreak/>
        <w:drawing>
          <wp:inline distT="0" distB="0" distL="0" distR="0" wp14:anchorId="66ECC8FB" wp14:editId="16416B8E">
            <wp:extent cx="6096000" cy="4572000"/>
            <wp:effectExtent l="0" t="0" r="0" b="0"/>
            <wp:docPr id="8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1EAEAAD6" w14:textId="77777777" w:rsidR="001332ED" w:rsidRDefault="001332ED" w:rsidP="00EA1AFE">
      <w:pPr>
        <w:adjustRightInd w:val="0"/>
        <w:jc w:val="left"/>
      </w:pPr>
    </w:p>
    <w:p w14:paraId="2DDC9B86" w14:textId="7AD1B154" w:rsidR="001332ED" w:rsidRPr="00C41CAB" w:rsidRDefault="00403176" w:rsidP="00403176">
      <w:pPr>
        <w:pStyle w:val="Caption"/>
        <w:rPr>
          <w:b w:val="0"/>
        </w:rPr>
      </w:pPr>
      <w:bookmarkStart w:id="494" w:name="_Toc420571053"/>
      <w:bookmarkStart w:id="495" w:name="_Toc420656924"/>
      <w:bookmarkStart w:id="496" w:name="_Toc420657008"/>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9</w:t>
      </w:r>
      <w:r w:rsidR="003274F4">
        <w:rPr>
          <w:noProof/>
        </w:rPr>
        <w:fldChar w:fldCharType="end"/>
      </w:r>
      <w:r>
        <w:t xml:space="preserve">: </w:t>
      </w:r>
      <w:r w:rsidR="001332ED" w:rsidRPr="00403176">
        <w:t xml:space="preserve">Number of conditions </w:t>
      </w:r>
      <w:r w:rsidR="004527BB">
        <w:t xml:space="preserve">reported </w:t>
      </w:r>
      <w:r w:rsidR="00323B0E">
        <w:t xml:space="preserve">at Survey 6 </w:t>
      </w:r>
      <w:r w:rsidR="004527BB">
        <w:t xml:space="preserve">by women in the 1921-26 cohort </w:t>
      </w:r>
      <w:r w:rsidR="00B2334A">
        <w:t>according to</w:t>
      </w:r>
      <w:r w:rsidR="00B2334A" w:rsidRPr="00403176">
        <w:t xml:space="preserve"> </w:t>
      </w:r>
      <w:r w:rsidR="001332ED" w:rsidRPr="00403176">
        <w:t>manage on income</w:t>
      </w:r>
      <w:r w:rsidR="00323B0E">
        <w:t xml:space="preserve"> at Survey 1</w:t>
      </w:r>
      <w:r w:rsidR="001332ED" w:rsidRPr="00403176">
        <w:t>.</w:t>
      </w:r>
      <w:bookmarkEnd w:id="494"/>
      <w:bookmarkEnd w:id="495"/>
      <w:bookmarkEnd w:id="496"/>
    </w:p>
    <w:p w14:paraId="03473DF9" w14:textId="77777777" w:rsidR="001332ED" w:rsidRDefault="001332ED" w:rsidP="00EA1AFE">
      <w:pPr>
        <w:adjustRightInd w:val="0"/>
        <w:jc w:val="left"/>
      </w:pPr>
    </w:p>
    <w:p w14:paraId="161086A6" w14:textId="77777777" w:rsidR="001332ED" w:rsidRDefault="001332ED" w:rsidP="00EA1AFE">
      <w:pPr>
        <w:adjustRightInd w:val="0"/>
        <w:jc w:val="left"/>
      </w:pPr>
    </w:p>
    <w:p w14:paraId="0CDD261B" w14:textId="4CD413F6" w:rsidR="002B489E" w:rsidRDefault="002B489E">
      <w:pPr>
        <w:spacing w:before="0" w:after="0" w:line="240" w:lineRule="auto"/>
        <w:jc w:val="left"/>
      </w:pPr>
      <w:r>
        <w:br w:type="page"/>
      </w:r>
    </w:p>
    <w:p w14:paraId="1B0B893E" w14:textId="249CC22D" w:rsidR="005566F6" w:rsidRDefault="005566F6" w:rsidP="00403176">
      <w:pPr>
        <w:pStyle w:val="Heading2"/>
      </w:pPr>
      <w:bookmarkStart w:id="497" w:name="_Toc426447405"/>
      <w:bookmarkStart w:id="498" w:name="_Toc426447818"/>
      <w:r w:rsidRPr="005566F6">
        <w:lastRenderedPageBreak/>
        <w:t>Body mass index (BMI)</w:t>
      </w:r>
      <w:bookmarkEnd w:id="497"/>
      <w:bookmarkEnd w:id="498"/>
    </w:p>
    <w:p w14:paraId="2CD20A19" w14:textId="430D5B72" w:rsidR="005566F6" w:rsidRDefault="005566F6" w:rsidP="00EA1AFE">
      <w:pPr>
        <w:adjustRightInd w:val="0"/>
        <w:jc w:val="left"/>
      </w:pPr>
      <w:r>
        <w:t>Higher BMI (in the overweight or obese category) was associated with more conditions in the 1973-78 cohort, with almost half of the women who were obese reporting one or more conditions.</w:t>
      </w:r>
    </w:p>
    <w:p w14:paraId="29599DB9" w14:textId="77777777" w:rsidR="00EF48DB" w:rsidRPr="005566F6" w:rsidRDefault="00EF48DB" w:rsidP="00EA1AFE">
      <w:pPr>
        <w:adjustRightInd w:val="0"/>
        <w:jc w:val="left"/>
      </w:pPr>
    </w:p>
    <w:p w14:paraId="42F7C835" w14:textId="27CB42CF" w:rsidR="001332ED" w:rsidRDefault="001332ED" w:rsidP="00EA1AFE">
      <w:pPr>
        <w:adjustRightInd w:val="0"/>
        <w:jc w:val="left"/>
      </w:pPr>
      <w:r>
        <w:rPr>
          <w:noProof/>
          <w:lang w:eastAsia="en-AU"/>
        </w:rPr>
        <w:drawing>
          <wp:inline distT="0" distB="0" distL="0" distR="0" wp14:anchorId="36C88155" wp14:editId="57A9CA85">
            <wp:extent cx="6096000" cy="4572000"/>
            <wp:effectExtent l="0" t="0" r="0" b="0"/>
            <wp:docPr id="8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3BCEC7A8" w14:textId="77777777" w:rsidR="001332ED" w:rsidRDefault="001332ED" w:rsidP="00EA1AFE">
      <w:pPr>
        <w:adjustRightInd w:val="0"/>
        <w:jc w:val="left"/>
      </w:pPr>
    </w:p>
    <w:p w14:paraId="06CE4450" w14:textId="18355AFD" w:rsidR="001332ED" w:rsidRPr="005566F6" w:rsidRDefault="00403176" w:rsidP="00403176">
      <w:pPr>
        <w:pStyle w:val="Caption"/>
        <w:rPr>
          <w:b w:val="0"/>
        </w:rPr>
      </w:pPr>
      <w:bookmarkStart w:id="499" w:name="_Toc420571054"/>
      <w:bookmarkStart w:id="500" w:name="_Toc420656925"/>
      <w:bookmarkStart w:id="501" w:name="_Toc420657009"/>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0</w:t>
      </w:r>
      <w:r w:rsidR="003274F4">
        <w:rPr>
          <w:noProof/>
        </w:rPr>
        <w:fldChar w:fldCharType="end"/>
      </w:r>
      <w:r>
        <w:t xml:space="preserve">: </w:t>
      </w:r>
      <w:r w:rsidR="001332ED" w:rsidRPr="00403176">
        <w:t xml:space="preserve">Number of conditions </w:t>
      </w:r>
      <w:r w:rsidR="00EF48DB">
        <w:t xml:space="preserve">reported </w:t>
      </w:r>
      <w:r w:rsidR="00323B0E">
        <w:t xml:space="preserve">at Survey 6 </w:t>
      </w:r>
      <w:r w:rsidR="00EF48DB">
        <w:t xml:space="preserve">by women in the 1973-78 cohort </w:t>
      </w:r>
      <w:r w:rsidR="00B2334A">
        <w:t>according to</w:t>
      </w:r>
      <w:r w:rsidR="00B2334A" w:rsidRPr="00403176">
        <w:t xml:space="preserve"> </w:t>
      </w:r>
      <w:r w:rsidR="001332ED" w:rsidRPr="00403176">
        <w:t>BMI</w:t>
      </w:r>
      <w:r w:rsidR="00323B0E">
        <w:t xml:space="preserve"> at Survey 1</w:t>
      </w:r>
      <w:r w:rsidRPr="00403176">
        <w:t>.</w:t>
      </w:r>
      <w:bookmarkEnd w:id="499"/>
      <w:bookmarkEnd w:id="500"/>
      <w:bookmarkEnd w:id="501"/>
    </w:p>
    <w:p w14:paraId="321F6118" w14:textId="77777777" w:rsidR="001332ED" w:rsidRDefault="001332ED" w:rsidP="00EA1AFE">
      <w:pPr>
        <w:adjustRightInd w:val="0"/>
        <w:jc w:val="left"/>
      </w:pPr>
    </w:p>
    <w:p w14:paraId="727A03B8" w14:textId="0E76A2D0" w:rsidR="002B489E" w:rsidRDefault="002B489E">
      <w:pPr>
        <w:spacing w:before="0" w:after="0" w:line="240" w:lineRule="auto"/>
        <w:jc w:val="left"/>
      </w:pPr>
      <w:r>
        <w:br w:type="page"/>
      </w:r>
    </w:p>
    <w:p w14:paraId="4DEDABD8" w14:textId="7D8D034C" w:rsidR="005566F6" w:rsidRDefault="005566F6" w:rsidP="00EA1AFE">
      <w:pPr>
        <w:adjustRightInd w:val="0"/>
        <w:jc w:val="left"/>
      </w:pPr>
      <w:r>
        <w:lastRenderedPageBreak/>
        <w:t>A similar pattern was apparent in the 1946-51 cohort in which 95% of obese women had one or more conditions. Almost 10% of the obese women reported having four or more chronic co</w:t>
      </w:r>
      <w:r w:rsidR="00403176">
        <w:t>ndi</w:t>
      </w:r>
      <w:r>
        <w:t>tions.</w:t>
      </w:r>
    </w:p>
    <w:p w14:paraId="25C47CFD" w14:textId="77777777" w:rsidR="00EF48DB" w:rsidRDefault="00EF48DB" w:rsidP="00EA1AFE">
      <w:pPr>
        <w:adjustRightInd w:val="0"/>
        <w:jc w:val="left"/>
      </w:pPr>
    </w:p>
    <w:p w14:paraId="42035841" w14:textId="304EF578" w:rsidR="001332ED" w:rsidRDefault="001332ED" w:rsidP="00EA1AFE">
      <w:pPr>
        <w:adjustRightInd w:val="0"/>
        <w:jc w:val="left"/>
      </w:pPr>
      <w:r>
        <w:rPr>
          <w:noProof/>
          <w:lang w:eastAsia="en-AU"/>
        </w:rPr>
        <w:drawing>
          <wp:inline distT="0" distB="0" distL="0" distR="0" wp14:anchorId="2BD7C2D2" wp14:editId="68B2D980">
            <wp:extent cx="6096000" cy="4572000"/>
            <wp:effectExtent l="0" t="0" r="0" b="0"/>
            <wp:docPr id="8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602BBAA2" w14:textId="77777777" w:rsidR="001332ED" w:rsidRPr="005566F6" w:rsidRDefault="001332ED" w:rsidP="00EA1AFE">
      <w:pPr>
        <w:adjustRightInd w:val="0"/>
        <w:jc w:val="left"/>
        <w:rPr>
          <w:b/>
        </w:rPr>
      </w:pPr>
    </w:p>
    <w:p w14:paraId="08A3C1FB" w14:textId="4CDF0D23" w:rsidR="001332ED" w:rsidRPr="005566F6" w:rsidRDefault="00403176" w:rsidP="00403176">
      <w:pPr>
        <w:pStyle w:val="Caption"/>
        <w:rPr>
          <w:b w:val="0"/>
        </w:rPr>
      </w:pPr>
      <w:bookmarkStart w:id="502" w:name="_Toc420571055"/>
      <w:bookmarkStart w:id="503" w:name="_Toc420656926"/>
      <w:bookmarkStart w:id="504" w:name="_Toc420657010"/>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1</w:t>
      </w:r>
      <w:r w:rsidR="003274F4">
        <w:rPr>
          <w:noProof/>
        </w:rPr>
        <w:fldChar w:fldCharType="end"/>
      </w:r>
      <w:r>
        <w:t xml:space="preserve">: </w:t>
      </w:r>
      <w:r w:rsidR="001332ED" w:rsidRPr="00403176">
        <w:t xml:space="preserve">Number of conditions </w:t>
      </w:r>
      <w:r w:rsidR="00EF48DB">
        <w:t xml:space="preserve">reported </w:t>
      </w:r>
      <w:r w:rsidR="00323B0E">
        <w:t xml:space="preserve">at Survey 7 </w:t>
      </w:r>
      <w:r w:rsidR="00EF48DB">
        <w:t xml:space="preserve">by women in the 1946-51 cohort </w:t>
      </w:r>
      <w:r w:rsidR="00B2334A">
        <w:t>according to</w:t>
      </w:r>
      <w:r w:rsidR="00B2334A" w:rsidRPr="00403176">
        <w:t xml:space="preserve"> </w:t>
      </w:r>
      <w:r w:rsidR="001332ED" w:rsidRPr="00403176">
        <w:t>BMI</w:t>
      </w:r>
      <w:r w:rsidR="00323B0E">
        <w:t xml:space="preserve"> at Survey 1</w:t>
      </w:r>
      <w:r w:rsidRPr="00403176">
        <w:t>.</w:t>
      </w:r>
      <w:bookmarkEnd w:id="502"/>
      <w:bookmarkEnd w:id="503"/>
      <w:bookmarkEnd w:id="504"/>
    </w:p>
    <w:p w14:paraId="0D556798" w14:textId="73AAD699" w:rsidR="002B489E" w:rsidRDefault="002B489E">
      <w:pPr>
        <w:spacing w:before="0" w:after="0" w:line="240" w:lineRule="auto"/>
        <w:jc w:val="left"/>
      </w:pPr>
      <w:r>
        <w:br w:type="page"/>
      </w:r>
    </w:p>
    <w:p w14:paraId="0B0FF3CC" w14:textId="7EEFB879" w:rsidR="005566F6" w:rsidRDefault="005566F6" w:rsidP="00EA1AFE">
      <w:pPr>
        <w:adjustRightInd w:val="0"/>
        <w:jc w:val="left"/>
      </w:pPr>
      <w:r>
        <w:lastRenderedPageBreak/>
        <w:t>Multimorbidity increases with age and this is evident in the 1921-26 cohort  in which more than 80% of the women in any BMI category had at least one chronic condition.</w:t>
      </w:r>
    </w:p>
    <w:p w14:paraId="2E62846C" w14:textId="77777777" w:rsidR="00EF48DB" w:rsidRDefault="00EF48DB" w:rsidP="00EA1AFE">
      <w:pPr>
        <w:adjustRightInd w:val="0"/>
        <w:jc w:val="left"/>
      </w:pPr>
    </w:p>
    <w:p w14:paraId="19ACEA6D" w14:textId="0DF03685" w:rsidR="001332ED" w:rsidRDefault="001332ED" w:rsidP="00EA1AFE">
      <w:pPr>
        <w:adjustRightInd w:val="0"/>
        <w:jc w:val="left"/>
      </w:pPr>
      <w:r>
        <w:rPr>
          <w:noProof/>
          <w:lang w:eastAsia="en-AU"/>
        </w:rPr>
        <w:drawing>
          <wp:inline distT="0" distB="0" distL="0" distR="0" wp14:anchorId="46A79E16" wp14:editId="27D0BD05">
            <wp:extent cx="6096000" cy="4572000"/>
            <wp:effectExtent l="0" t="0" r="0" b="0"/>
            <wp:docPr id="9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53684DA7" w14:textId="77777777" w:rsidR="001332ED" w:rsidRDefault="001332ED" w:rsidP="00EA1AFE">
      <w:pPr>
        <w:adjustRightInd w:val="0"/>
        <w:jc w:val="left"/>
      </w:pPr>
    </w:p>
    <w:p w14:paraId="6377E87E" w14:textId="653A3026" w:rsidR="001332ED" w:rsidRPr="005566F6" w:rsidRDefault="00403176" w:rsidP="00403176">
      <w:pPr>
        <w:pStyle w:val="Caption"/>
        <w:rPr>
          <w:b w:val="0"/>
        </w:rPr>
      </w:pPr>
      <w:bookmarkStart w:id="505" w:name="_Toc420571056"/>
      <w:bookmarkStart w:id="506" w:name="_Toc420656927"/>
      <w:bookmarkStart w:id="507" w:name="_Toc420657011"/>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2</w:t>
      </w:r>
      <w:r w:rsidR="003274F4">
        <w:rPr>
          <w:noProof/>
        </w:rPr>
        <w:fldChar w:fldCharType="end"/>
      </w:r>
      <w:r>
        <w:t>:</w:t>
      </w:r>
      <w:r w:rsidRPr="00403176">
        <w:t xml:space="preserve"> </w:t>
      </w:r>
      <w:r w:rsidR="001332ED" w:rsidRPr="00403176">
        <w:t xml:space="preserve">Number of conditions </w:t>
      </w:r>
      <w:r w:rsidR="00EF48DB">
        <w:t xml:space="preserve">reported </w:t>
      </w:r>
      <w:r w:rsidR="00323B0E">
        <w:t xml:space="preserve">at Survey 6 </w:t>
      </w:r>
      <w:r w:rsidR="00EF48DB">
        <w:t xml:space="preserve">by women in the 1921-26 cohort </w:t>
      </w:r>
      <w:r w:rsidR="00B2334A">
        <w:t>according to</w:t>
      </w:r>
      <w:r w:rsidR="00B2334A" w:rsidRPr="00403176">
        <w:t xml:space="preserve"> </w:t>
      </w:r>
      <w:r w:rsidR="001332ED" w:rsidRPr="00403176">
        <w:t>BMI</w:t>
      </w:r>
      <w:r w:rsidR="00323B0E">
        <w:t xml:space="preserve"> at Survey 1</w:t>
      </w:r>
      <w:r w:rsidR="001332ED" w:rsidRPr="00403176">
        <w:t>.</w:t>
      </w:r>
      <w:bookmarkEnd w:id="505"/>
      <w:bookmarkEnd w:id="506"/>
      <w:bookmarkEnd w:id="507"/>
    </w:p>
    <w:p w14:paraId="0A1F0809" w14:textId="77777777" w:rsidR="001332ED" w:rsidRDefault="001332ED" w:rsidP="00EA1AFE">
      <w:pPr>
        <w:adjustRightInd w:val="0"/>
        <w:jc w:val="left"/>
      </w:pPr>
    </w:p>
    <w:p w14:paraId="0C7263CA" w14:textId="77777777" w:rsidR="005566F6" w:rsidRDefault="005566F6" w:rsidP="00EA1AFE">
      <w:pPr>
        <w:adjustRightInd w:val="0"/>
        <w:jc w:val="left"/>
      </w:pPr>
    </w:p>
    <w:p w14:paraId="1B6AF87A" w14:textId="61437964" w:rsidR="002B489E" w:rsidRDefault="002B489E">
      <w:pPr>
        <w:spacing w:before="0" w:after="0" w:line="240" w:lineRule="auto"/>
        <w:jc w:val="left"/>
      </w:pPr>
      <w:r>
        <w:br w:type="page"/>
      </w:r>
    </w:p>
    <w:p w14:paraId="71CB2DB8" w14:textId="1AA5DE09" w:rsidR="005566F6" w:rsidRDefault="005566F6" w:rsidP="00403176">
      <w:pPr>
        <w:pStyle w:val="Heading2"/>
      </w:pPr>
      <w:bookmarkStart w:id="508" w:name="_Toc426447406"/>
      <w:bookmarkStart w:id="509" w:name="_Toc426447819"/>
      <w:r w:rsidRPr="005566F6">
        <w:lastRenderedPageBreak/>
        <w:t>Smoking</w:t>
      </w:r>
      <w:bookmarkEnd w:id="508"/>
      <w:bookmarkEnd w:id="509"/>
    </w:p>
    <w:p w14:paraId="39CEFE15" w14:textId="2623CDFB" w:rsidR="009D04B8" w:rsidRDefault="009D04B8" w:rsidP="00EA1AFE">
      <w:pPr>
        <w:adjustRightInd w:val="0"/>
        <w:jc w:val="left"/>
      </w:pPr>
      <w:r w:rsidRPr="009D04B8">
        <w:t>Small</w:t>
      </w:r>
      <w:r>
        <w:t xml:space="preserve"> differences were apparent among the women in the 1973-78 and 1946-51 cohorts, with those who had never smoked slightly more likely to report no chronic conditions.  </w:t>
      </w:r>
    </w:p>
    <w:p w14:paraId="031AE73A" w14:textId="77777777" w:rsidR="00403176" w:rsidRPr="009D04B8" w:rsidRDefault="00403176" w:rsidP="00EA1AFE">
      <w:pPr>
        <w:adjustRightInd w:val="0"/>
        <w:jc w:val="left"/>
      </w:pPr>
    </w:p>
    <w:p w14:paraId="5B36B3B1" w14:textId="132BD568" w:rsidR="001332ED" w:rsidRDefault="0007283E" w:rsidP="00EA1AFE">
      <w:pPr>
        <w:adjustRightInd w:val="0"/>
        <w:jc w:val="left"/>
      </w:pPr>
      <w:r>
        <w:rPr>
          <w:noProof/>
          <w:lang w:eastAsia="en-AU"/>
        </w:rPr>
        <w:drawing>
          <wp:inline distT="0" distB="0" distL="0" distR="0" wp14:anchorId="03284D50" wp14:editId="72CF3B88">
            <wp:extent cx="6096000" cy="4572000"/>
            <wp:effectExtent l="0" t="0" r="0" b="0"/>
            <wp:docPr id="9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13A6BA25" w14:textId="77777777" w:rsidR="0007283E" w:rsidRDefault="0007283E" w:rsidP="00EA1AFE">
      <w:pPr>
        <w:adjustRightInd w:val="0"/>
        <w:jc w:val="left"/>
      </w:pPr>
    </w:p>
    <w:p w14:paraId="7E3FDC3A" w14:textId="0F67F9BE" w:rsidR="0007283E" w:rsidRPr="005566F6" w:rsidRDefault="00403176" w:rsidP="00403176">
      <w:pPr>
        <w:pStyle w:val="Caption"/>
        <w:rPr>
          <w:b w:val="0"/>
        </w:rPr>
      </w:pPr>
      <w:bookmarkStart w:id="510" w:name="_Toc420571057"/>
      <w:bookmarkStart w:id="511" w:name="_Toc420656928"/>
      <w:bookmarkStart w:id="512" w:name="_Toc420657012"/>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3</w:t>
      </w:r>
      <w:r w:rsidR="003274F4">
        <w:rPr>
          <w:noProof/>
        </w:rPr>
        <w:fldChar w:fldCharType="end"/>
      </w:r>
      <w:r>
        <w:t>:</w:t>
      </w:r>
      <w:r w:rsidRPr="00403176">
        <w:t xml:space="preserve"> </w:t>
      </w:r>
      <w:r w:rsidR="0007283E" w:rsidRPr="00403176">
        <w:t xml:space="preserve">Number of conditions </w:t>
      </w:r>
      <w:r w:rsidR="00EF48DB">
        <w:t xml:space="preserve">reported </w:t>
      </w:r>
      <w:r w:rsidR="00323B0E">
        <w:t xml:space="preserve">at Survey 6 </w:t>
      </w:r>
      <w:r w:rsidR="00EF48DB">
        <w:t>by women in the 1921-2</w:t>
      </w:r>
      <w:r w:rsidR="00C03553">
        <w:t>6</w:t>
      </w:r>
      <w:r w:rsidR="00EF48DB">
        <w:t xml:space="preserve"> cohort </w:t>
      </w:r>
      <w:r w:rsidR="00B2334A">
        <w:t>according to</w:t>
      </w:r>
      <w:r w:rsidR="00B2334A" w:rsidRPr="00403176">
        <w:t xml:space="preserve"> </w:t>
      </w:r>
      <w:r w:rsidR="0007283E" w:rsidRPr="00403176">
        <w:t>smoking status</w:t>
      </w:r>
      <w:r w:rsidR="00323B0E">
        <w:t xml:space="preserve"> at Survey 1</w:t>
      </w:r>
      <w:r w:rsidRPr="00403176">
        <w:t>.</w:t>
      </w:r>
      <w:bookmarkEnd w:id="510"/>
      <w:bookmarkEnd w:id="511"/>
      <w:bookmarkEnd w:id="512"/>
    </w:p>
    <w:p w14:paraId="72F0A583" w14:textId="77777777" w:rsidR="0007283E" w:rsidRDefault="0007283E" w:rsidP="00EA1AFE">
      <w:pPr>
        <w:adjustRightInd w:val="0"/>
        <w:jc w:val="left"/>
      </w:pPr>
    </w:p>
    <w:p w14:paraId="505B16C1" w14:textId="6C1C49B7" w:rsidR="0007283E" w:rsidRDefault="0007283E" w:rsidP="00EA1AFE">
      <w:pPr>
        <w:adjustRightInd w:val="0"/>
        <w:jc w:val="left"/>
      </w:pPr>
      <w:r>
        <w:rPr>
          <w:noProof/>
          <w:lang w:eastAsia="en-AU"/>
        </w:rPr>
        <w:lastRenderedPageBreak/>
        <w:drawing>
          <wp:inline distT="0" distB="0" distL="0" distR="0" wp14:anchorId="146AEF80" wp14:editId="6FD57CA9">
            <wp:extent cx="6096000" cy="4572000"/>
            <wp:effectExtent l="0" t="0" r="0" b="0"/>
            <wp:docPr id="9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1444E818" w14:textId="77777777" w:rsidR="0007283E" w:rsidRDefault="0007283E" w:rsidP="00EA1AFE">
      <w:pPr>
        <w:adjustRightInd w:val="0"/>
        <w:jc w:val="left"/>
      </w:pPr>
    </w:p>
    <w:p w14:paraId="3288A8E0" w14:textId="21918603" w:rsidR="0007283E" w:rsidRPr="005566F6" w:rsidRDefault="00403176" w:rsidP="00403176">
      <w:pPr>
        <w:pStyle w:val="Caption"/>
        <w:rPr>
          <w:b w:val="0"/>
        </w:rPr>
      </w:pPr>
      <w:bookmarkStart w:id="513" w:name="_Toc420571058"/>
      <w:bookmarkStart w:id="514" w:name="_Toc420656929"/>
      <w:bookmarkStart w:id="515" w:name="_Toc420657013"/>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4</w:t>
      </w:r>
      <w:r w:rsidR="003274F4">
        <w:rPr>
          <w:noProof/>
        </w:rPr>
        <w:fldChar w:fldCharType="end"/>
      </w:r>
      <w:r>
        <w:t>:</w:t>
      </w:r>
      <w:r w:rsidRPr="00403176">
        <w:t xml:space="preserve"> </w:t>
      </w:r>
      <w:r w:rsidR="0007283E" w:rsidRPr="00403176">
        <w:t xml:space="preserve">Number of conditions </w:t>
      </w:r>
      <w:r w:rsidR="00EF48DB">
        <w:t xml:space="preserve">reported </w:t>
      </w:r>
      <w:r w:rsidR="00323B0E">
        <w:t xml:space="preserve">at Survey 7 </w:t>
      </w:r>
      <w:r w:rsidR="00EF48DB">
        <w:t xml:space="preserve">by women in the 1946-51 cohort </w:t>
      </w:r>
      <w:r w:rsidR="00B2334A">
        <w:t>according to</w:t>
      </w:r>
      <w:r w:rsidR="00B2334A" w:rsidRPr="00403176">
        <w:t xml:space="preserve"> </w:t>
      </w:r>
      <w:r w:rsidR="0007283E" w:rsidRPr="00403176">
        <w:t>smoking status</w:t>
      </w:r>
      <w:r w:rsidR="00323B0E">
        <w:t xml:space="preserve"> at Survey 1</w:t>
      </w:r>
      <w:r w:rsidRPr="00403176">
        <w:t>.</w:t>
      </w:r>
      <w:bookmarkEnd w:id="513"/>
      <w:bookmarkEnd w:id="514"/>
      <w:bookmarkEnd w:id="515"/>
    </w:p>
    <w:p w14:paraId="3FC37024" w14:textId="77777777" w:rsidR="0007283E" w:rsidRDefault="0007283E" w:rsidP="00EA1AFE">
      <w:pPr>
        <w:adjustRightInd w:val="0"/>
        <w:jc w:val="left"/>
      </w:pPr>
    </w:p>
    <w:p w14:paraId="121BA88B" w14:textId="1EF033A9" w:rsidR="0007283E" w:rsidRDefault="0007283E" w:rsidP="00EA1AFE">
      <w:pPr>
        <w:adjustRightInd w:val="0"/>
        <w:jc w:val="left"/>
      </w:pPr>
      <w:r>
        <w:rPr>
          <w:noProof/>
          <w:lang w:eastAsia="en-AU"/>
        </w:rPr>
        <w:lastRenderedPageBreak/>
        <w:drawing>
          <wp:inline distT="0" distB="0" distL="0" distR="0" wp14:anchorId="2FB13E32" wp14:editId="5ED14FD3">
            <wp:extent cx="6096000" cy="4572000"/>
            <wp:effectExtent l="0" t="0" r="0" b="0"/>
            <wp:docPr id="9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7FFAA458" w14:textId="77777777" w:rsidR="0007283E" w:rsidRDefault="0007283E" w:rsidP="00EA1AFE">
      <w:pPr>
        <w:adjustRightInd w:val="0"/>
        <w:jc w:val="left"/>
      </w:pPr>
    </w:p>
    <w:p w14:paraId="4D7FCEE3" w14:textId="785F56BB" w:rsidR="0007283E" w:rsidRPr="005566F6" w:rsidRDefault="00403176" w:rsidP="00403176">
      <w:pPr>
        <w:pStyle w:val="Caption"/>
        <w:rPr>
          <w:b w:val="0"/>
        </w:rPr>
      </w:pPr>
      <w:bookmarkStart w:id="516" w:name="_Toc420571059"/>
      <w:bookmarkStart w:id="517" w:name="_Toc420656930"/>
      <w:bookmarkStart w:id="518" w:name="_Toc420657014"/>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5</w:t>
      </w:r>
      <w:r w:rsidR="003274F4">
        <w:rPr>
          <w:noProof/>
        </w:rPr>
        <w:fldChar w:fldCharType="end"/>
      </w:r>
      <w:r>
        <w:t xml:space="preserve">: </w:t>
      </w:r>
      <w:r w:rsidR="005566F6" w:rsidRPr="00403176">
        <w:t>Number of c</w:t>
      </w:r>
      <w:r w:rsidR="0007283E" w:rsidRPr="00403176">
        <w:t xml:space="preserve">onditions </w:t>
      </w:r>
      <w:r w:rsidR="00EF48DB">
        <w:t xml:space="preserve">reported </w:t>
      </w:r>
      <w:r w:rsidR="00323B0E">
        <w:t xml:space="preserve">at Survey 6 </w:t>
      </w:r>
      <w:r w:rsidR="00EF48DB">
        <w:t xml:space="preserve">by women in the 1921-26 cohort </w:t>
      </w:r>
      <w:r w:rsidR="00B2334A">
        <w:t>according to</w:t>
      </w:r>
      <w:r w:rsidR="00B2334A" w:rsidRPr="00403176">
        <w:t xml:space="preserve"> </w:t>
      </w:r>
      <w:r w:rsidR="0007283E" w:rsidRPr="00403176">
        <w:t>smoking status</w:t>
      </w:r>
      <w:r w:rsidR="00323B0E">
        <w:t xml:space="preserve"> at Survey 1</w:t>
      </w:r>
      <w:r w:rsidR="0007283E" w:rsidRPr="00403176">
        <w:t>.</w:t>
      </w:r>
      <w:bookmarkEnd w:id="516"/>
      <w:bookmarkEnd w:id="517"/>
      <w:bookmarkEnd w:id="518"/>
    </w:p>
    <w:p w14:paraId="3B30AB50" w14:textId="77777777" w:rsidR="0007283E" w:rsidRDefault="0007283E" w:rsidP="00EA1AFE">
      <w:pPr>
        <w:adjustRightInd w:val="0"/>
        <w:jc w:val="left"/>
      </w:pPr>
    </w:p>
    <w:p w14:paraId="46A1E8C1" w14:textId="39A79D57" w:rsidR="002B489E" w:rsidRDefault="002B489E">
      <w:pPr>
        <w:spacing w:before="0" w:after="0" w:line="240" w:lineRule="auto"/>
        <w:jc w:val="left"/>
      </w:pPr>
      <w:r>
        <w:br w:type="page"/>
      </w:r>
    </w:p>
    <w:p w14:paraId="4C6B1465" w14:textId="42FA5031" w:rsidR="009D04B8" w:rsidRDefault="009D04B8" w:rsidP="00403176">
      <w:pPr>
        <w:pStyle w:val="Heading2"/>
      </w:pPr>
      <w:bookmarkStart w:id="519" w:name="_Toc426447407"/>
      <w:bookmarkStart w:id="520" w:name="_Toc426447820"/>
      <w:r w:rsidRPr="009D04B8">
        <w:lastRenderedPageBreak/>
        <w:t>Physical activity</w:t>
      </w:r>
      <w:bookmarkEnd w:id="519"/>
      <w:bookmarkEnd w:id="520"/>
    </w:p>
    <w:p w14:paraId="4388E068" w14:textId="5D136D83" w:rsidR="00403176" w:rsidRDefault="009D04B8" w:rsidP="00403176">
      <w:pPr>
        <w:adjustRightInd w:val="0"/>
      </w:pPr>
      <w:r>
        <w:t>Small differences were apparent in the 1973-78 cohort between women who were inactive, or who reported low, moderate or high levels of activity. In the 1946-51 and 1921-26 cohorts, women who reported moderate or high levels of physical activity had fewer chronic conditions than those who were inactive or who had low levels of physical activity.</w:t>
      </w:r>
      <w:r w:rsidR="00B2334A" w:rsidRPr="00B2334A">
        <w:t xml:space="preserve"> </w:t>
      </w:r>
      <w:r w:rsidR="00B2334A">
        <w:t>(Physical activity questions were first asked at Survey 2).</w:t>
      </w:r>
    </w:p>
    <w:p w14:paraId="43730D33" w14:textId="77777777" w:rsidR="00B2334A" w:rsidRPr="009D04B8" w:rsidRDefault="00B2334A" w:rsidP="00403176">
      <w:pPr>
        <w:adjustRightInd w:val="0"/>
      </w:pPr>
    </w:p>
    <w:p w14:paraId="1F60113D" w14:textId="5FB081C9" w:rsidR="0007283E" w:rsidRDefault="0007283E" w:rsidP="00EA1AFE">
      <w:pPr>
        <w:adjustRightInd w:val="0"/>
        <w:jc w:val="left"/>
      </w:pPr>
      <w:r>
        <w:rPr>
          <w:noProof/>
          <w:lang w:eastAsia="en-AU"/>
        </w:rPr>
        <w:drawing>
          <wp:inline distT="0" distB="0" distL="0" distR="0" wp14:anchorId="56BB1E5C" wp14:editId="02FA8442">
            <wp:extent cx="6096000" cy="4572000"/>
            <wp:effectExtent l="0" t="0" r="0" b="0"/>
            <wp:docPr id="9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116FE380" w14:textId="77777777" w:rsidR="0007283E" w:rsidRDefault="0007283E" w:rsidP="00EA1AFE">
      <w:pPr>
        <w:adjustRightInd w:val="0"/>
        <w:jc w:val="left"/>
      </w:pPr>
    </w:p>
    <w:p w14:paraId="0C776A10" w14:textId="58DEF3D7" w:rsidR="0007283E" w:rsidRPr="009D04B8" w:rsidRDefault="00403176" w:rsidP="00403176">
      <w:pPr>
        <w:pStyle w:val="Caption"/>
        <w:rPr>
          <w:b w:val="0"/>
        </w:rPr>
      </w:pPr>
      <w:bookmarkStart w:id="521" w:name="_Toc420571060"/>
      <w:bookmarkStart w:id="522" w:name="_Toc420656931"/>
      <w:bookmarkStart w:id="523" w:name="_Toc420657015"/>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6</w:t>
      </w:r>
      <w:r w:rsidR="003274F4">
        <w:rPr>
          <w:noProof/>
        </w:rPr>
        <w:fldChar w:fldCharType="end"/>
      </w:r>
      <w:r>
        <w:t xml:space="preserve">: </w:t>
      </w:r>
      <w:r w:rsidR="0007283E" w:rsidRPr="00403176">
        <w:t xml:space="preserve">Number of conditions </w:t>
      </w:r>
      <w:r w:rsidR="004527BB">
        <w:t xml:space="preserve">reported </w:t>
      </w:r>
      <w:r w:rsidR="00323B0E">
        <w:t xml:space="preserve">at Survey 6 </w:t>
      </w:r>
      <w:r w:rsidR="004527BB">
        <w:t xml:space="preserve">by women in the 1973-78 cohort </w:t>
      </w:r>
      <w:r w:rsidR="00B2334A">
        <w:t>according to</w:t>
      </w:r>
      <w:r w:rsidR="00B2334A" w:rsidRPr="00403176">
        <w:t xml:space="preserve"> </w:t>
      </w:r>
      <w:r w:rsidR="0007283E" w:rsidRPr="00403176">
        <w:t>physical activity status</w:t>
      </w:r>
      <w:r w:rsidR="00323B0E">
        <w:t xml:space="preserve"> at Survey 2</w:t>
      </w:r>
      <w:r w:rsidRPr="00403176">
        <w:t>.</w:t>
      </w:r>
      <w:bookmarkEnd w:id="521"/>
      <w:bookmarkEnd w:id="522"/>
      <w:bookmarkEnd w:id="523"/>
    </w:p>
    <w:p w14:paraId="500AB6B7" w14:textId="77777777" w:rsidR="0007283E" w:rsidRDefault="0007283E" w:rsidP="00EA1AFE">
      <w:pPr>
        <w:adjustRightInd w:val="0"/>
        <w:jc w:val="left"/>
      </w:pPr>
    </w:p>
    <w:p w14:paraId="461058EE" w14:textId="56F0BA8F" w:rsidR="0007283E" w:rsidRDefault="0007283E" w:rsidP="00EA1AFE">
      <w:pPr>
        <w:adjustRightInd w:val="0"/>
        <w:jc w:val="left"/>
      </w:pPr>
      <w:r>
        <w:rPr>
          <w:noProof/>
          <w:lang w:eastAsia="en-AU"/>
        </w:rPr>
        <w:lastRenderedPageBreak/>
        <w:drawing>
          <wp:inline distT="0" distB="0" distL="0" distR="0" wp14:anchorId="5FD63380" wp14:editId="67AF9B96">
            <wp:extent cx="6096000" cy="4572000"/>
            <wp:effectExtent l="0" t="0" r="0" b="0"/>
            <wp:docPr id="95"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5009C5B8" w14:textId="3FCFB4C7" w:rsidR="0007283E" w:rsidRPr="009D04B8" w:rsidRDefault="00403176" w:rsidP="00403176">
      <w:pPr>
        <w:pStyle w:val="Caption"/>
        <w:rPr>
          <w:b w:val="0"/>
        </w:rPr>
      </w:pPr>
      <w:bookmarkStart w:id="524" w:name="_Toc420571061"/>
      <w:bookmarkStart w:id="525" w:name="_Toc420656932"/>
      <w:bookmarkStart w:id="526" w:name="_Toc420657016"/>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7</w:t>
      </w:r>
      <w:r w:rsidR="003274F4">
        <w:rPr>
          <w:noProof/>
        </w:rPr>
        <w:fldChar w:fldCharType="end"/>
      </w:r>
      <w:r>
        <w:t>:</w:t>
      </w:r>
      <w:r w:rsidRPr="00403176">
        <w:t xml:space="preserve"> </w:t>
      </w:r>
      <w:r w:rsidR="0007283E" w:rsidRPr="00403176">
        <w:t xml:space="preserve">Number of conditions </w:t>
      </w:r>
      <w:r w:rsidR="004527BB">
        <w:t xml:space="preserve">reported </w:t>
      </w:r>
      <w:r w:rsidR="00323B0E">
        <w:t xml:space="preserve">at Survey 7 </w:t>
      </w:r>
      <w:r w:rsidR="004527BB">
        <w:t xml:space="preserve">by women in the 1946-51 cohort </w:t>
      </w:r>
      <w:r w:rsidR="00B2334A">
        <w:t>according to</w:t>
      </w:r>
      <w:r w:rsidR="00B2334A" w:rsidRPr="00403176">
        <w:t xml:space="preserve"> </w:t>
      </w:r>
      <w:r w:rsidR="0007283E" w:rsidRPr="00403176">
        <w:t>physical activity status</w:t>
      </w:r>
      <w:r w:rsidR="00323B0E">
        <w:t xml:space="preserve"> at Survey 2</w:t>
      </w:r>
      <w:r w:rsidRPr="00403176">
        <w:t>.</w:t>
      </w:r>
      <w:bookmarkEnd w:id="524"/>
      <w:bookmarkEnd w:id="525"/>
      <w:bookmarkEnd w:id="526"/>
    </w:p>
    <w:p w14:paraId="539E0BA2" w14:textId="77777777" w:rsidR="0007283E" w:rsidRDefault="0007283E" w:rsidP="00EA1AFE">
      <w:pPr>
        <w:adjustRightInd w:val="0"/>
        <w:jc w:val="left"/>
      </w:pPr>
    </w:p>
    <w:p w14:paraId="03CAA44A" w14:textId="7AF4C977" w:rsidR="0007283E" w:rsidRDefault="0007283E" w:rsidP="00EA1AFE">
      <w:pPr>
        <w:adjustRightInd w:val="0"/>
        <w:jc w:val="left"/>
      </w:pPr>
      <w:r>
        <w:rPr>
          <w:noProof/>
          <w:lang w:eastAsia="en-AU"/>
        </w:rPr>
        <w:lastRenderedPageBreak/>
        <w:drawing>
          <wp:inline distT="0" distB="0" distL="0" distR="0" wp14:anchorId="71A34946" wp14:editId="0087F5FE">
            <wp:extent cx="6096000" cy="4572000"/>
            <wp:effectExtent l="0" t="0" r="0" b="0"/>
            <wp:docPr id="9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1BE1E347" w14:textId="77777777" w:rsidR="0007283E" w:rsidRDefault="0007283E" w:rsidP="00EA1AFE">
      <w:pPr>
        <w:adjustRightInd w:val="0"/>
        <w:jc w:val="left"/>
      </w:pPr>
    </w:p>
    <w:p w14:paraId="43D8E259" w14:textId="02FF7831" w:rsidR="0007283E" w:rsidRPr="009D04B8" w:rsidRDefault="00403176" w:rsidP="00403176">
      <w:pPr>
        <w:pStyle w:val="Caption"/>
        <w:rPr>
          <w:b w:val="0"/>
        </w:rPr>
      </w:pPr>
      <w:bookmarkStart w:id="527" w:name="_Toc420571062"/>
      <w:bookmarkStart w:id="528" w:name="_Toc420656933"/>
      <w:bookmarkStart w:id="529" w:name="_Toc420657017"/>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AA3A5A">
        <w:noBreakHyphen/>
      </w:r>
      <w:r w:rsidR="003274F4">
        <w:fldChar w:fldCharType="begin"/>
      </w:r>
      <w:r w:rsidR="003274F4">
        <w:instrText xml:space="preserve"> SEQ Figure \* ARABIC \s 1 </w:instrText>
      </w:r>
      <w:r w:rsidR="003274F4">
        <w:fldChar w:fldCharType="separate"/>
      </w:r>
      <w:r w:rsidR="002B0B0C">
        <w:rPr>
          <w:noProof/>
        </w:rPr>
        <w:t>18</w:t>
      </w:r>
      <w:r w:rsidR="003274F4">
        <w:rPr>
          <w:noProof/>
        </w:rPr>
        <w:fldChar w:fldCharType="end"/>
      </w:r>
      <w:r>
        <w:t>:</w:t>
      </w:r>
      <w:r w:rsidRPr="00403176">
        <w:t xml:space="preserve"> </w:t>
      </w:r>
      <w:r w:rsidR="0007283E" w:rsidRPr="00403176">
        <w:t xml:space="preserve">Number of conditions </w:t>
      </w:r>
      <w:r w:rsidR="004527BB">
        <w:t xml:space="preserve">reported </w:t>
      </w:r>
      <w:r w:rsidR="00323B0E">
        <w:t xml:space="preserve">at Survey 6 </w:t>
      </w:r>
      <w:r w:rsidR="004527BB">
        <w:t xml:space="preserve">by women in the 1921-26 cohort </w:t>
      </w:r>
      <w:r w:rsidR="00B2334A">
        <w:t>according to</w:t>
      </w:r>
      <w:r w:rsidR="00B2334A" w:rsidRPr="00403176">
        <w:t xml:space="preserve"> </w:t>
      </w:r>
      <w:r w:rsidR="0007283E" w:rsidRPr="00403176">
        <w:t>physical activity status</w:t>
      </w:r>
      <w:r w:rsidR="00323B0E">
        <w:t xml:space="preserve"> at Survey 2</w:t>
      </w:r>
      <w:r w:rsidRPr="00403176">
        <w:t>.</w:t>
      </w:r>
      <w:bookmarkEnd w:id="527"/>
      <w:bookmarkEnd w:id="528"/>
      <w:bookmarkEnd w:id="529"/>
    </w:p>
    <w:p w14:paraId="750C5C2D" w14:textId="77777777" w:rsidR="00CB11BB" w:rsidRDefault="00CB11BB" w:rsidP="000A7EAA">
      <w:pPr>
        <w:pStyle w:val="Heading2"/>
        <w:numPr>
          <w:ilvl w:val="0"/>
          <w:numId w:val="0"/>
        </w:numPr>
        <w:ind w:left="1134" w:hanging="1134"/>
      </w:pPr>
    </w:p>
    <w:p w14:paraId="7F81DAB5" w14:textId="1C85F36E" w:rsidR="004527BB" w:rsidRDefault="004527BB">
      <w:pPr>
        <w:spacing w:before="0" w:after="0" w:line="240" w:lineRule="auto"/>
        <w:jc w:val="left"/>
      </w:pPr>
      <w:r>
        <w:br w:type="page"/>
      </w:r>
    </w:p>
    <w:p w14:paraId="4C002CB7" w14:textId="16386C68" w:rsidR="00E56082" w:rsidRDefault="00E56082" w:rsidP="004527BB">
      <w:pPr>
        <w:pStyle w:val="Heading2"/>
      </w:pPr>
      <w:bookmarkStart w:id="530" w:name="_Toc426447408"/>
      <w:bookmarkStart w:id="531" w:name="_Toc426447821"/>
      <w:r>
        <w:lastRenderedPageBreak/>
        <w:t>Health service use</w:t>
      </w:r>
      <w:bookmarkEnd w:id="530"/>
      <w:bookmarkEnd w:id="531"/>
    </w:p>
    <w:p w14:paraId="3DC04086" w14:textId="77777777" w:rsidR="00E56082" w:rsidRDefault="00E56082" w:rsidP="004527BB"/>
    <w:p w14:paraId="431FB0AF" w14:textId="22E49789" w:rsidR="004527BB" w:rsidRDefault="004527BB" w:rsidP="004527BB">
      <w:r>
        <w:t>For women in the 1946-51 and 1921-26 cohorts, as the number of chronic conditions reported by each wom</w:t>
      </w:r>
      <w:r w:rsidR="00C03553">
        <w:t>a</w:t>
      </w:r>
      <w:r>
        <w:t>n increased, there was a corresponding increase in the mean number of GP visits.</w:t>
      </w:r>
    </w:p>
    <w:p w14:paraId="5036030C" w14:textId="77777777" w:rsidR="004527BB" w:rsidRDefault="004527BB" w:rsidP="004527BB"/>
    <w:p w14:paraId="13781891" w14:textId="286261AC" w:rsidR="00E56082" w:rsidRDefault="00E56082" w:rsidP="004527BB">
      <w:r>
        <w:rPr>
          <w:noProof/>
          <w:lang w:eastAsia="en-AU"/>
        </w:rPr>
        <w:drawing>
          <wp:inline distT="0" distB="0" distL="0" distR="0" wp14:anchorId="28520DDF" wp14:editId="786181C2">
            <wp:extent cx="5730875" cy="4298156"/>
            <wp:effectExtent l="0" t="0" r="317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0875" cy="4298156"/>
                    </a:xfrm>
                    <a:prstGeom prst="rect">
                      <a:avLst/>
                    </a:prstGeom>
                    <a:noFill/>
                    <a:ln>
                      <a:noFill/>
                    </a:ln>
                  </pic:spPr>
                </pic:pic>
              </a:graphicData>
            </a:graphic>
          </wp:inline>
        </w:drawing>
      </w:r>
    </w:p>
    <w:p w14:paraId="4FBBE257" w14:textId="2C5A479D" w:rsidR="00E56082" w:rsidRDefault="00AA3A5A" w:rsidP="00AA3A5A">
      <w:pPr>
        <w:pStyle w:val="Caption"/>
      </w:pPr>
      <w:bookmarkStart w:id="532" w:name="_Toc420571063"/>
      <w:bookmarkStart w:id="533" w:name="_Toc420656934"/>
      <w:bookmarkStart w:id="534" w:name="_Toc420657018"/>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noBreakHyphen/>
      </w:r>
      <w:r w:rsidR="003274F4">
        <w:fldChar w:fldCharType="begin"/>
      </w:r>
      <w:r w:rsidR="003274F4">
        <w:instrText xml:space="preserve"> SEQ Figure \* ARABIC \s 1 </w:instrText>
      </w:r>
      <w:r w:rsidR="003274F4">
        <w:fldChar w:fldCharType="separate"/>
      </w:r>
      <w:r w:rsidR="002B0B0C">
        <w:rPr>
          <w:noProof/>
        </w:rPr>
        <w:t>19</w:t>
      </w:r>
      <w:r w:rsidR="003274F4">
        <w:rPr>
          <w:noProof/>
        </w:rPr>
        <w:fldChar w:fldCharType="end"/>
      </w:r>
      <w:r>
        <w:t xml:space="preserve">: </w:t>
      </w:r>
      <w:r w:rsidR="00E56082">
        <w:t>M</w:t>
      </w:r>
      <w:r w:rsidR="00E56082" w:rsidRPr="00B652AC">
        <w:rPr>
          <w:rFonts w:ascii="Calibri" w:hAnsi="Calibri" w:cs="Calibri"/>
        </w:rPr>
        <w:t>ean number of general practi</w:t>
      </w:r>
      <w:r w:rsidR="00E56082">
        <w:rPr>
          <w:rFonts w:ascii="Calibri" w:hAnsi="Calibri" w:cs="Calibri"/>
        </w:rPr>
        <w:t>ce</w:t>
      </w:r>
      <w:r w:rsidR="00E56082" w:rsidRPr="00B652AC">
        <w:rPr>
          <w:rFonts w:ascii="Calibri" w:hAnsi="Calibri" w:cs="Calibri"/>
        </w:rPr>
        <w:t xml:space="preserve"> visits </w:t>
      </w:r>
      <w:r w:rsidR="00E56082">
        <w:rPr>
          <w:rFonts w:ascii="Calibri" w:hAnsi="Calibri" w:cs="Calibri"/>
        </w:rPr>
        <w:t>since 1996 for women in the 1946-51 cohort by number of chronic conditions reported at Survey 7</w:t>
      </w:r>
      <w:r w:rsidR="00E56082" w:rsidRPr="00BF63A5">
        <w:rPr>
          <w:rFonts w:ascii="Calibri" w:hAnsi="Calibri" w:cs="Calibri"/>
        </w:rPr>
        <w:t>.</w:t>
      </w:r>
      <w:bookmarkEnd w:id="532"/>
      <w:bookmarkEnd w:id="533"/>
      <w:bookmarkEnd w:id="534"/>
    </w:p>
    <w:p w14:paraId="3DD83AE2" w14:textId="77777777" w:rsidR="004527BB" w:rsidRDefault="004527BB" w:rsidP="002D5FE3"/>
    <w:p w14:paraId="656D35C3" w14:textId="1B9BCBB0" w:rsidR="00E56082" w:rsidRDefault="00E56082" w:rsidP="002D5FE3">
      <w:r>
        <w:rPr>
          <w:noProof/>
          <w:lang w:eastAsia="en-AU"/>
        </w:rPr>
        <w:lastRenderedPageBreak/>
        <w:drawing>
          <wp:inline distT="0" distB="0" distL="0" distR="0" wp14:anchorId="46A09F11" wp14:editId="57BC1473">
            <wp:extent cx="5730875" cy="4298156"/>
            <wp:effectExtent l="0" t="0" r="317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0875" cy="4298156"/>
                    </a:xfrm>
                    <a:prstGeom prst="rect">
                      <a:avLst/>
                    </a:prstGeom>
                    <a:noFill/>
                    <a:ln>
                      <a:noFill/>
                    </a:ln>
                  </pic:spPr>
                </pic:pic>
              </a:graphicData>
            </a:graphic>
          </wp:inline>
        </w:drawing>
      </w:r>
    </w:p>
    <w:p w14:paraId="29B465D0" w14:textId="3E2382BF" w:rsidR="00E56082" w:rsidRPr="00E56082" w:rsidRDefault="00AA3A5A" w:rsidP="00AA3A5A">
      <w:pPr>
        <w:pStyle w:val="Caption"/>
      </w:pPr>
      <w:bookmarkStart w:id="535" w:name="_Toc420571064"/>
      <w:bookmarkStart w:id="536" w:name="_Toc420656935"/>
      <w:bookmarkStart w:id="537" w:name="_Toc420657019"/>
      <w:r>
        <w:t xml:space="preserve">Figur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noBreakHyphen/>
      </w:r>
      <w:r w:rsidR="003274F4">
        <w:fldChar w:fldCharType="begin"/>
      </w:r>
      <w:r w:rsidR="003274F4">
        <w:instrText xml:space="preserve"> SEQ Figure \* ARABIC \s 1 </w:instrText>
      </w:r>
      <w:r w:rsidR="003274F4">
        <w:fldChar w:fldCharType="separate"/>
      </w:r>
      <w:r w:rsidR="002B0B0C">
        <w:rPr>
          <w:noProof/>
        </w:rPr>
        <w:t>20</w:t>
      </w:r>
      <w:r w:rsidR="003274F4">
        <w:rPr>
          <w:noProof/>
        </w:rPr>
        <w:fldChar w:fldCharType="end"/>
      </w:r>
      <w:r>
        <w:t xml:space="preserve">: </w:t>
      </w:r>
      <w:r w:rsidR="00E56082">
        <w:t>M</w:t>
      </w:r>
      <w:r w:rsidR="00E56082" w:rsidRPr="00B652AC">
        <w:rPr>
          <w:rFonts w:ascii="Calibri" w:hAnsi="Calibri" w:cs="Calibri"/>
        </w:rPr>
        <w:t>ean number of general practi</w:t>
      </w:r>
      <w:r w:rsidR="00E56082">
        <w:rPr>
          <w:rFonts w:ascii="Calibri" w:hAnsi="Calibri" w:cs="Calibri"/>
        </w:rPr>
        <w:t>ce</w:t>
      </w:r>
      <w:r w:rsidR="00E56082" w:rsidRPr="00B652AC">
        <w:rPr>
          <w:rFonts w:ascii="Calibri" w:hAnsi="Calibri" w:cs="Calibri"/>
        </w:rPr>
        <w:t xml:space="preserve"> visits </w:t>
      </w:r>
      <w:r w:rsidR="00E56082">
        <w:rPr>
          <w:rFonts w:ascii="Calibri" w:hAnsi="Calibri" w:cs="Calibri"/>
        </w:rPr>
        <w:t>since 1996 for women in the 1921-26 cohort by number of chronic conditions reported at Survey 7</w:t>
      </w:r>
      <w:r w:rsidR="00E56082" w:rsidRPr="00BF63A5">
        <w:rPr>
          <w:rFonts w:ascii="Calibri" w:hAnsi="Calibri" w:cs="Calibri"/>
        </w:rPr>
        <w:t>.</w:t>
      </w:r>
      <w:bookmarkEnd w:id="535"/>
      <w:bookmarkEnd w:id="536"/>
      <w:bookmarkEnd w:id="537"/>
    </w:p>
    <w:p w14:paraId="763929CC" w14:textId="12E400B7" w:rsidR="00FD755C" w:rsidRDefault="00FD755C">
      <w:pPr>
        <w:spacing w:before="0" w:after="0" w:line="240" w:lineRule="auto"/>
        <w:jc w:val="left"/>
        <w:rPr>
          <w:rFonts w:ascii="Calibri" w:eastAsia="MS Gothic" w:hAnsi="Calibri" w:cs="Calibri"/>
          <w:b/>
          <w:bCs/>
          <w:sz w:val="26"/>
          <w:szCs w:val="26"/>
        </w:rPr>
      </w:pPr>
      <w:r>
        <w:br w:type="page"/>
      </w:r>
    </w:p>
    <w:p w14:paraId="7AB32A21" w14:textId="016514E7" w:rsidR="000A7EAA" w:rsidRDefault="006E1C50" w:rsidP="00FD1779">
      <w:pPr>
        <w:pStyle w:val="Heading2"/>
      </w:pPr>
      <w:bookmarkStart w:id="538" w:name="_Toc426447409"/>
      <w:bookmarkStart w:id="539" w:name="_Toc426447822"/>
      <w:r>
        <w:lastRenderedPageBreak/>
        <w:t xml:space="preserve">GP </w:t>
      </w:r>
      <w:r w:rsidR="000A7EAA">
        <w:t>Chronic Disease Management Plan</w:t>
      </w:r>
      <w:bookmarkEnd w:id="538"/>
      <w:bookmarkEnd w:id="539"/>
      <w:r>
        <w:t xml:space="preserve"> </w:t>
      </w:r>
    </w:p>
    <w:p w14:paraId="4A44CBAF" w14:textId="2DE7BE18" w:rsidR="000A7EAA" w:rsidRPr="000A7EAA" w:rsidRDefault="000A7EAA" w:rsidP="00FD1779">
      <w:pPr>
        <w:pStyle w:val="NormalWeb"/>
        <w:spacing w:line="240" w:lineRule="auto"/>
        <w:rPr>
          <w:rFonts w:asciiTheme="minorHAnsi" w:hAnsiTheme="minorHAnsi"/>
          <w:sz w:val="24"/>
          <w:szCs w:val="24"/>
        </w:rPr>
      </w:pPr>
      <w:r w:rsidRPr="000A7EAA">
        <w:rPr>
          <w:rFonts w:asciiTheme="minorHAnsi" w:hAnsiTheme="minorHAnsi"/>
          <w:sz w:val="24"/>
          <w:szCs w:val="24"/>
        </w:rPr>
        <w:t>A chronic medical condition is one that has been, or is likely to be, present for at least 6 months or is terminal.</w:t>
      </w:r>
      <w:r>
        <w:rPr>
          <w:rFonts w:asciiTheme="minorHAnsi" w:hAnsiTheme="minorHAnsi"/>
          <w:sz w:val="24"/>
          <w:szCs w:val="24"/>
        </w:rPr>
        <w:t xml:space="preserve"> </w:t>
      </w:r>
      <w:r w:rsidRPr="000A7EAA">
        <w:rPr>
          <w:rFonts w:asciiTheme="minorHAnsi" w:hAnsiTheme="minorHAnsi"/>
          <w:sz w:val="24"/>
          <w:szCs w:val="24"/>
        </w:rPr>
        <w:t>Anyone with a chronic or terminal medical condition can have a GP Management Plan in place.</w:t>
      </w:r>
    </w:p>
    <w:p w14:paraId="5C9224AA" w14:textId="0E274114" w:rsidR="000A7EAA" w:rsidRPr="000A7EAA" w:rsidRDefault="000A7EAA" w:rsidP="006E1C50">
      <w:pPr>
        <w:pStyle w:val="NormalWeb"/>
        <w:spacing w:line="240" w:lineRule="auto"/>
        <w:rPr>
          <w:rFonts w:asciiTheme="minorHAnsi" w:hAnsiTheme="minorHAnsi"/>
          <w:sz w:val="24"/>
          <w:szCs w:val="24"/>
        </w:rPr>
      </w:pPr>
      <w:r w:rsidRPr="000A7EAA">
        <w:rPr>
          <w:rFonts w:asciiTheme="minorHAnsi" w:hAnsiTheme="minorHAnsi"/>
          <w:sz w:val="24"/>
          <w:szCs w:val="24"/>
        </w:rPr>
        <w:t>This p</w:t>
      </w:r>
      <w:r w:rsidR="006E1C50">
        <w:rPr>
          <w:rFonts w:asciiTheme="minorHAnsi" w:hAnsiTheme="minorHAnsi"/>
          <w:sz w:val="24"/>
          <w:szCs w:val="24"/>
        </w:rPr>
        <w:t xml:space="preserve">lan of action is agreed between the patient and their </w:t>
      </w:r>
      <w:r w:rsidRPr="000A7EAA">
        <w:rPr>
          <w:rFonts w:asciiTheme="minorHAnsi" w:hAnsiTheme="minorHAnsi"/>
          <w:sz w:val="24"/>
          <w:szCs w:val="24"/>
        </w:rPr>
        <w:t>GP</w:t>
      </w:r>
      <w:r w:rsidR="006E1C50">
        <w:rPr>
          <w:rFonts w:asciiTheme="minorHAnsi" w:hAnsiTheme="minorHAnsi"/>
          <w:sz w:val="24"/>
          <w:szCs w:val="24"/>
        </w:rPr>
        <w:t xml:space="preserve"> and includes</w:t>
      </w:r>
      <w:r w:rsidRPr="000A7EAA">
        <w:rPr>
          <w:rFonts w:asciiTheme="minorHAnsi" w:hAnsiTheme="minorHAnsi"/>
          <w:sz w:val="24"/>
          <w:szCs w:val="24"/>
        </w:rPr>
        <w:t>:</w:t>
      </w:r>
    </w:p>
    <w:p w14:paraId="6D957575" w14:textId="358C3339" w:rsidR="000A7EAA" w:rsidRPr="000A7EAA" w:rsidRDefault="006E1C50" w:rsidP="006E1C50">
      <w:pPr>
        <w:numPr>
          <w:ilvl w:val="0"/>
          <w:numId w:val="36"/>
        </w:numPr>
        <w:spacing w:before="100" w:beforeAutospacing="1" w:after="100" w:afterAutospacing="1" w:line="240" w:lineRule="auto"/>
        <w:jc w:val="left"/>
      </w:pPr>
      <w:r>
        <w:t>Identification of</w:t>
      </w:r>
      <w:r w:rsidR="000A7EAA" w:rsidRPr="000A7EAA">
        <w:t xml:space="preserve"> </w:t>
      </w:r>
      <w:r>
        <w:t>specific</w:t>
      </w:r>
      <w:r w:rsidR="000A7EAA" w:rsidRPr="000A7EAA">
        <w:t xml:space="preserve"> health care needs</w:t>
      </w:r>
    </w:p>
    <w:p w14:paraId="19C7F255" w14:textId="500FDBA1" w:rsidR="000A7EAA" w:rsidRPr="000A7EAA" w:rsidRDefault="000A7EAA" w:rsidP="006E1C50">
      <w:pPr>
        <w:numPr>
          <w:ilvl w:val="0"/>
          <w:numId w:val="36"/>
        </w:numPr>
        <w:spacing w:before="100" w:beforeAutospacing="1" w:after="100" w:afterAutospacing="1" w:line="240" w:lineRule="auto"/>
        <w:jc w:val="left"/>
      </w:pPr>
      <w:r w:rsidRPr="000A7EAA">
        <w:t>sets out the</w:t>
      </w:r>
      <w:r w:rsidR="006E1C50">
        <w:t xml:space="preserve"> services to be provided by the</w:t>
      </w:r>
      <w:r w:rsidRPr="000A7EAA">
        <w:t xml:space="preserve"> GP and</w:t>
      </w:r>
    </w:p>
    <w:p w14:paraId="26A85EDA" w14:textId="5647724A" w:rsidR="000A7EAA" w:rsidRPr="000A7EAA" w:rsidRDefault="006E1C50" w:rsidP="006E1C50">
      <w:pPr>
        <w:numPr>
          <w:ilvl w:val="0"/>
          <w:numId w:val="36"/>
        </w:numPr>
        <w:spacing w:before="100" w:beforeAutospacing="1" w:after="100" w:afterAutospacing="1" w:line="240" w:lineRule="auto"/>
        <w:jc w:val="left"/>
      </w:pPr>
      <w:r>
        <w:t>lists the actions that the patient</w:t>
      </w:r>
      <w:r w:rsidR="000A7EAA" w:rsidRPr="000A7EAA">
        <w:t xml:space="preserve"> need</w:t>
      </w:r>
      <w:r>
        <w:t>s</w:t>
      </w:r>
      <w:r w:rsidR="000A7EAA" w:rsidRPr="000A7EAA">
        <w:t xml:space="preserve"> to take</w:t>
      </w:r>
    </w:p>
    <w:p w14:paraId="046B60C5" w14:textId="39286225" w:rsidR="000A7EAA" w:rsidRDefault="00AA3A5A" w:rsidP="00EA1AFE">
      <w:pPr>
        <w:adjustRightInd w:val="0"/>
        <w:jc w:val="left"/>
      </w:pPr>
      <w:r>
        <w:fldChar w:fldCharType="begin"/>
      </w:r>
      <w:r>
        <w:instrText xml:space="preserve"> REF _Ref420514969 \h </w:instrText>
      </w:r>
      <w:r>
        <w:fldChar w:fldCharType="separate"/>
      </w:r>
      <w:r w:rsidR="002B0B0C">
        <w:t xml:space="preserve">Table </w:t>
      </w:r>
      <w:r w:rsidR="002B0B0C">
        <w:rPr>
          <w:noProof/>
        </w:rPr>
        <w:t>11</w:t>
      </w:r>
      <w:r w:rsidR="002B0B0C">
        <w:noBreakHyphen/>
      </w:r>
      <w:r w:rsidR="002B0B0C">
        <w:rPr>
          <w:noProof/>
        </w:rPr>
        <w:t>1</w:t>
      </w:r>
      <w:r>
        <w:fldChar w:fldCharType="end"/>
      </w:r>
      <w:r>
        <w:t xml:space="preserve"> </w:t>
      </w:r>
      <w:r w:rsidR="006E1C50">
        <w:t>illustrates a comparison of average annual GP visits and mean annual costs between 2010 and 2013 for women who are accessing Medicare Benefits under a Chronic Disease Management Plan.</w:t>
      </w:r>
    </w:p>
    <w:p w14:paraId="39179E96" w14:textId="77777777" w:rsidR="006330A9" w:rsidRDefault="006330A9" w:rsidP="00EA1AFE">
      <w:pPr>
        <w:adjustRightInd w:val="0"/>
        <w:jc w:val="left"/>
      </w:pPr>
    </w:p>
    <w:p w14:paraId="1AED6192" w14:textId="6D7F50D0" w:rsidR="006330A9" w:rsidRPr="004B5B4E" w:rsidRDefault="00FD1779" w:rsidP="00FD1779">
      <w:pPr>
        <w:pStyle w:val="Caption"/>
        <w:rPr>
          <w:b w:val="0"/>
        </w:rPr>
      </w:pPr>
      <w:bookmarkStart w:id="540" w:name="_Ref420514969"/>
      <w:bookmarkStart w:id="541" w:name="_Toc420571074"/>
      <w:bookmarkStart w:id="542" w:name="_Toc420657249"/>
      <w:r>
        <w:t xml:space="preserve">Table </w:t>
      </w:r>
      <w:r w:rsidR="003274F4">
        <w:fldChar w:fldCharType="begin"/>
      </w:r>
      <w:r w:rsidR="003274F4">
        <w:instrText xml:space="preserve"> STYLEREF 1 \s </w:instrText>
      </w:r>
      <w:r w:rsidR="003274F4">
        <w:fldChar w:fldCharType="separate"/>
      </w:r>
      <w:r w:rsidR="002B0B0C">
        <w:rPr>
          <w:noProof/>
        </w:rPr>
        <w:t>11</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bookmarkEnd w:id="540"/>
      <w:r>
        <w:t xml:space="preserve"> </w:t>
      </w:r>
      <w:r w:rsidR="006330A9" w:rsidRPr="00FD1779">
        <w:t>Comparison of costs for Chronic Disease Management  (MBS items 72</w:t>
      </w:r>
      <w:r w:rsidR="006E1C50" w:rsidRPr="00FD1779">
        <w:t>1</w:t>
      </w:r>
      <w:r w:rsidR="006330A9" w:rsidRPr="00FD1779">
        <w:t xml:space="preserve"> to 73</w:t>
      </w:r>
      <w:r w:rsidR="006E1C50" w:rsidRPr="00FD1779">
        <w:t>2</w:t>
      </w:r>
      <w:r w:rsidR="006330A9" w:rsidRPr="00FD1779">
        <w:t>) uptake in women who have reported 1, 2, 3 or 4+ conditions</w:t>
      </w:r>
      <w:r w:rsidR="000D3B0F" w:rsidRPr="00FD1779">
        <w:t xml:space="preserve"> compared to women with no conditions</w:t>
      </w:r>
      <w:r w:rsidR="006E1C50" w:rsidRPr="00FD1779">
        <w:t>;</w:t>
      </w:r>
      <w:r w:rsidR="003E6AE0" w:rsidRPr="00FD1779">
        <w:t xml:space="preserve"> </w:t>
      </w:r>
      <w:r w:rsidR="00467933" w:rsidRPr="00FD1779">
        <w:t xml:space="preserve">number of women in each group, </w:t>
      </w:r>
      <w:r w:rsidR="003E6AE0" w:rsidRPr="00FD1779">
        <w:t>average annual number of general practice visits</w:t>
      </w:r>
      <w:r w:rsidR="006330A9" w:rsidRPr="00FD1779">
        <w:t xml:space="preserve"> </w:t>
      </w:r>
      <w:r w:rsidR="003E6AE0" w:rsidRPr="00FD1779">
        <w:t xml:space="preserve">and </w:t>
      </w:r>
      <w:r w:rsidR="006330A9" w:rsidRPr="00FD1779">
        <w:t xml:space="preserve">mean </w:t>
      </w:r>
      <w:r w:rsidR="003E6AE0" w:rsidRPr="00FD1779">
        <w:t xml:space="preserve">annual </w:t>
      </w:r>
      <w:r w:rsidR="006330A9" w:rsidRPr="00FD1779">
        <w:t xml:space="preserve">cost ($) </w:t>
      </w:r>
      <w:r w:rsidR="003E6AE0" w:rsidRPr="00FD1779">
        <w:t>2010-2013</w:t>
      </w:r>
      <w:bookmarkEnd w:id="541"/>
      <w:bookmarkEnd w:id="542"/>
    </w:p>
    <w:tbl>
      <w:tblPr>
        <w:tblStyle w:val="TableGrid"/>
        <w:tblW w:w="0" w:type="auto"/>
        <w:tblLook w:val="04A0" w:firstRow="1" w:lastRow="0" w:firstColumn="1" w:lastColumn="0" w:noHBand="0" w:noVBand="1"/>
      </w:tblPr>
      <w:tblGrid>
        <w:gridCol w:w="1612"/>
        <w:gridCol w:w="769"/>
        <w:gridCol w:w="856"/>
        <w:gridCol w:w="804"/>
        <w:gridCol w:w="848"/>
        <w:gridCol w:w="933"/>
        <w:gridCol w:w="956"/>
        <w:gridCol w:w="651"/>
        <w:gridCol w:w="830"/>
        <w:gridCol w:w="982"/>
      </w:tblGrid>
      <w:tr w:rsidR="00467933" w:rsidRPr="00D65F5B" w14:paraId="22B5EA9D" w14:textId="77777777" w:rsidTr="00467933">
        <w:tc>
          <w:tcPr>
            <w:tcW w:w="2396" w:type="dxa"/>
          </w:tcPr>
          <w:p w14:paraId="1FC4EBBE" w14:textId="3F26964C" w:rsidR="00467933" w:rsidRPr="00D65F5B" w:rsidRDefault="00467933" w:rsidP="003E6AE0">
            <w:pPr>
              <w:rPr>
                <w:b/>
              </w:rPr>
            </w:pPr>
            <w:r>
              <w:rPr>
                <w:b/>
              </w:rPr>
              <w:t>Conditions</w:t>
            </w:r>
          </w:p>
        </w:tc>
        <w:tc>
          <w:tcPr>
            <w:tcW w:w="784" w:type="dxa"/>
          </w:tcPr>
          <w:p w14:paraId="58434335" w14:textId="77777777" w:rsidR="00467933" w:rsidRPr="00D65F5B" w:rsidRDefault="00467933" w:rsidP="003E6AE0">
            <w:pPr>
              <w:rPr>
                <w:b/>
              </w:rPr>
            </w:pPr>
          </w:p>
        </w:tc>
        <w:tc>
          <w:tcPr>
            <w:tcW w:w="1833" w:type="dxa"/>
            <w:gridSpan w:val="2"/>
          </w:tcPr>
          <w:p w14:paraId="6094995C" w14:textId="089F09AF" w:rsidR="00467933" w:rsidRPr="00D65F5B" w:rsidRDefault="00467933" w:rsidP="003E6AE0">
            <w:pPr>
              <w:rPr>
                <w:b/>
              </w:rPr>
            </w:pPr>
            <w:r w:rsidRPr="00D65F5B">
              <w:rPr>
                <w:b/>
              </w:rPr>
              <w:t>1973-78 cohort</w:t>
            </w:r>
          </w:p>
        </w:tc>
        <w:tc>
          <w:tcPr>
            <w:tcW w:w="1050" w:type="dxa"/>
          </w:tcPr>
          <w:p w14:paraId="3FEDCA9D" w14:textId="77777777" w:rsidR="00467933" w:rsidRPr="00D65F5B" w:rsidRDefault="00467933" w:rsidP="003E6AE0">
            <w:pPr>
              <w:rPr>
                <w:b/>
              </w:rPr>
            </w:pPr>
          </w:p>
        </w:tc>
        <w:tc>
          <w:tcPr>
            <w:tcW w:w="2392" w:type="dxa"/>
            <w:gridSpan w:val="2"/>
          </w:tcPr>
          <w:p w14:paraId="3FCC473F" w14:textId="1008E2B4" w:rsidR="00467933" w:rsidRPr="00D65F5B" w:rsidRDefault="00467933" w:rsidP="003E6AE0">
            <w:pPr>
              <w:rPr>
                <w:b/>
              </w:rPr>
            </w:pPr>
            <w:r w:rsidRPr="00D65F5B">
              <w:rPr>
                <w:b/>
              </w:rPr>
              <w:t>1946-51 cohort</w:t>
            </w:r>
          </w:p>
        </w:tc>
        <w:tc>
          <w:tcPr>
            <w:tcW w:w="817" w:type="dxa"/>
          </w:tcPr>
          <w:p w14:paraId="5BF5C96B" w14:textId="77777777" w:rsidR="00467933" w:rsidRPr="00D65F5B" w:rsidRDefault="00467933" w:rsidP="003E6AE0">
            <w:pPr>
              <w:rPr>
                <w:b/>
              </w:rPr>
            </w:pPr>
          </w:p>
        </w:tc>
        <w:tc>
          <w:tcPr>
            <w:tcW w:w="2129" w:type="dxa"/>
            <w:gridSpan w:val="2"/>
          </w:tcPr>
          <w:p w14:paraId="1AD61A26" w14:textId="6F4C44BC" w:rsidR="00467933" w:rsidRPr="00D65F5B" w:rsidRDefault="00467933" w:rsidP="003E6AE0">
            <w:pPr>
              <w:rPr>
                <w:b/>
              </w:rPr>
            </w:pPr>
            <w:r w:rsidRPr="00D65F5B">
              <w:rPr>
                <w:b/>
              </w:rPr>
              <w:t>1921-26 cohort</w:t>
            </w:r>
          </w:p>
        </w:tc>
      </w:tr>
      <w:tr w:rsidR="00467933" w:rsidRPr="00D65F5B" w14:paraId="46EFA77A" w14:textId="77777777" w:rsidTr="00467933">
        <w:tc>
          <w:tcPr>
            <w:tcW w:w="2396" w:type="dxa"/>
          </w:tcPr>
          <w:p w14:paraId="37F65576" w14:textId="77777777" w:rsidR="00467933" w:rsidRPr="00D65F5B" w:rsidRDefault="00467933" w:rsidP="003E6AE0">
            <w:pPr>
              <w:rPr>
                <w:b/>
              </w:rPr>
            </w:pPr>
          </w:p>
        </w:tc>
        <w:tc>
          <w:tcPr>
            <w:tcW w:w="784" w:type="dxa"/>
          </w:tcPr>
          <w:p w14:paraId="7C3A2B0A" w14:textId="2CBA3681" w:rsidR="00467933" w:rsidRDefault="00467933" w:rsidP="00467933">
            <w:pPr>
              <w:jc w:val="center"/>
              <w:rPr>
                <w:b/>
              </w:rPr>
            </w:pPr>
            <w:r>
              <w:rPr>
                <w:b/>
              </w:rPr>
              <w:t>N</w:t>
            </w:r>
          </w:p>
        </w:tc>
        <w:tc>
          <w:tcPr>
            <w:tcW w:w="1004" w:type="dxa"/>
          </w:tcPr>
          <w:p w14:paraId="00397433" w14:textId="277630C8" w:rsidR="00467933" w:rsidRPr="00D65F5B" w:rsidRDefault="00467933" w:rsidP="00467933">
            <w:pPr>
              <w:jc w:val="center"/>
              <w:rPr>
                <w:b/>
              </w:rPr>
            </w:pPr>
            <w:r>
              <w:rPr>
                <w:b/>
              </w:rPr>
              <w:t>Mean Visits</w:t>
            </w:r>
          </w:p>
        </w:tc>
        <w:tc>
          <w:tcPr>
            <w:tcW w:w="829" w:type="dxa"/>
          </w:tcPr>
          <w:p w14:paraId="372B8452" w14:textId="19419F96" w:rsidR="00467933" w:rsidRPr="00D65F5B" w:rsidRDefault="00467933" w:rsidP="00467933">
            <w:pPr>
              <w:jc w:val="center"/>
              <w:rPr>
                <w:b/>
              </w:rPr>
            </w:pPr>
            <w:r>
              <w:rPr>
                <w:b/>
              </w:rPr>
              <w:t>Mean $</w:t>
            </w:r>
          </w:p>
        </w:tc>
        <w:tc>
          <w:tcPr>
            <w:tcW w:w="1050" w:type="dxa"/>
          </w:tcPr>
          <w:p w14:paraId="52BA45B6" w14:textId="17E00A73" w:rsidR="00467933" w:rsidRDefault="00467933" w:rsidP="00467933">
            <w:pPr>
              <w:jc w:val="center"/>
              <w:rPr>
                <w:b/>
              </w:rPr>
            </w:pPr>
            <w:r>
              <w:rPr>
                <w:b/>
              </w:rPr>
              <w:t>N</w:t>
            </w:r>
          </w:p>
        </w:tc>
        <w:tc>
          <w:tcPr>
            <w:tcW w:w="1266" w:type="dxa"/>
          </w:tcPr>
          <w:p w14:paraId="1B8015AF" w14:textId="2082BDDB" w:rsidR="00467933" w:rsidRPr="00D65F5B" w:rsidRDefault="00467933" w:rsidP="00467933">
            <w:pPr>
              <w:jc w:val="center"/>
              <w:rPr>
                <w:b/>
              </w:rPr>
            </w:pPr>
            <w:r>
              <w:rPr>
                <w:b/>
              </w:rPr>
              <w:t>Mean Visits</w:t>
            </w:r>
          </w:p>
        </w:tc>
        <w:tc>
          <w:tcPr>
            <w:tcW w:w="1126" w:type="dxa"/>
          </w:tcPr>
          <w:p w14:paraId="1BCC9EE9" w14:textId="1850C31A" w:rsidR="00467933" w:rsidRPr="00D65F5B" w:rsidRDefault="00467933" w:rsidP="00467933">
            <w:pPr>
              <w:jc w:val="center"/>
              <w:rPr>
                <w:b/>
              </w:rPr>
            </w:pPr>
            <w:r>
              <w:rPr>
                <w:b/>
              </w:rPr>
              <w:t>Mean $</w:t>
            </w:r>
          </w:p>
        </w:tc>
        <w:tc>
          <w:tcPr>
            <w:tcW w:w="817" w:type="dxa"/>
          </w:tcPr>
          <w:p w14:paraId="636BCAEB" w14:textId="08FD8C03" w:rsidR="00467933" w:rsidRDefault="00467933" w:rsidP="00467933">
            <w:pPr>
              <w:jc w:val="center"/>
              <w:rPr>
                <w:b/>
              </w:rPr>
            </w:pPr>
            <w:r>
              <w:rPr>
                <w:b/>
              </w:rPr>
              <w:t>N</w:t>
            </w:r>
          </w:p>
        </w:tc>
        <w:tc>
          <w:tcPr>
            <w:tcW w:w="916" w:type="dxa"/>
          </w:tcPr>
          <w:p w14:paraId="13F91D4D" w14:textId="7F3D0813" w:rsidR="00467933" w:rsidRPr="00D65F5B" w:rsidRDefault="00467933" w:rsidP="00467933">
            <w:pPr>
              <w:jc w:val="center"/>
              <w:rPr>
                <w:b/>
              </w:rPr>
            </w:pPr>
            <w:r>
              <w:rPr>
                <w:b/>
              </w:rPr>
              <w:t>Mean Visits</w:t>
            </w:r>
          </w:p>
        </w:tc>
        <w:tc>
          <w:tcPr>
            <w:tcW w:w="1213" w:type="dxa"/>
          </w:tcPr>
          <w:p w14:paraId="56E5BF7B" w14:textId="1FB3AE08" w:rsidR="00467933" w:rsidRPr="00D65F5B" w:rsidRDefault="00467933" w:rsidP="00467933">
            <w:pPr>
              <w:jc w:val="center"/>
              <w:rPr>
                <w:b/>
              </w:rPr>
            </w:pPr>
            <w:r>
              <w:rPr>
                <w:b/>
              </w:rPr>
              <w:t>Mean $</w:t>
            </w:r>
          </w:p>
        </w:tc>
      </w:tr>
      <w:tr w:rsidR="00467933" w14:paraId="4A7B1DED" w14:textId="77777777" w:rsidTr="00467933">
        <w:tc>
          <w:tcPr>
            <w:tcW w:w="2396" w:type="dxa"/>
          </w:tcPr>
          <w:p w14:paraId="72F8CC55" w14:textId="766A4411" w:rsidR="00467933" w:rsidRPr="00D65F5B" w:rsidRDefault="00467933" w:rsidP="003E6AE0">
            <w:pPr>
              <w:rPr>
                <w:b/>
              </w:rPr>
            </w:pPr>
            <w:r>
              <w:rPr>
                <w:b/>
              </w:rPr>
              <w:t>None</w:t>
            </w:r>
          </w:p>
        </w:tc>
        <w:tc>
          <w:tcPr>
            <w:tcW w:w="784" w:type="dxa"/>
          </w:tcPr>
          <w:p w14:paraId="26540DE3" w14:textId="0D972EC5" w:rsidR="00467933" w:rsidRDefault="00467933" w:rsidP="00467933">
            <w:pPr>
              <w:jc w:val="center"/>
            </w:pPr>
            <w:r>
              <w:t>4</w:t>
            </w:r>
            <w:r w:rsidR="00FD1779">
              <w:t>,</w:t>
            </w:r>
            <w:r>
              <w:t>818</w:t>
            </w:r>
          </w:p>
        </w:tc>
        <w:tc>
          <w:tcPr>
            <w:tcW w:w="1004" w:type="dxa"/>
          </w:tcPr>
          <w:p w14:paraId="4DC3D0FD" w14:textId="5E921C49" w:rsidR="00467933" w:rsidRDefault="00467933" w:rsidP="00467933">
            <w:pPr>
              <w:jc w:val="center"/>
            </w:pPr>
            <w:r>
              <w:t>0.05</w:t>
            </w:r>
          </w:p>
        </w:tc>
        <w:tc>
          <w:tcPr>
            <w:tcW w:w="829" w:type="dxa"/>
          </w:tcPr>
          <w:p w14:paraId="6C355A57" w14:textId="4814A98D" w:rsidR="00467933" w:rsidRDefault="00467933" w:rsidP="00467933">
            <w:pPr>
              <w:jc w:val="center"/>
            </w:pPr>
            <w:r>
              <w:t>5.38</w:t>
            </w:r>
          </w:p>
        </w:tc>
        <w:tc>
          <w:tcPr>
            <w:tcW w:w="1050" w:type="dxa"/>
          </w:tcPr>
          <w:p w14:paraId="62A10C63" w14:textId="5ADFEF82" w:rsidR="00467933" w:rsidRDefault="00467933" w:rsidP="00467933">
            <w:pPr>
              <w:jc w:val="center"/>
            </w:pPr>
            <w:r>
              <w:t>2</w:t>
            </w:r>
            <w:r w:rsidR="00FD1779">
              <w:t>,</w:t>
            </w:r>
            <w:r>
              <w:t>577</w:t>
            </w:r>
          </w:p>
        </w:tc>
        <w:tc>
          <w:tcPr>
            <w:tcW w:w="1266" w:type="dxa"/>
          </w:tcPr>
          <w:p w14:paraId="55D7B30A" w14:textId="4F113813" w:rsidR="00467933" w:rsidRDefault="00467933" w:rsidP="00467933">
            <w:pPr>
              <w:jc w:val="center"/>
            </w:pPr>
            <w:r>
              <w:t>0.12</w:t>
            </w:r>
          </w:p>
        </w:tc>
        <w:tc>
          <w:tcPr>
            <w:tcW w:w="1126" w:type="dxa"/>
          </w:tcPr>
          <w:p w14:paraId="4EFC7527" w14:textId="7D722303" w:rsidR="00467933" w:rsidRDefault="00467933" w:rsidP="00467933">
            <w:pPr>
              <w:jc w:val="center"/>
            </w:pPr>
            <w:r>
              <w:t>12.84</w:t>
            </w:r>
          </w:p>
        </w:tc>
        <w:tc>
          <w:tcPr>
            <w:tcW w:w="817" w:type="dxa"/>
          </w:tcPr>
          <w:p w14:paraId="7B2D49BF" w14:textId="433B1460" w:rsidR="00467933" w:rsidRDefault="00467933" w:rsidP="00467933">
            <w:pPr>
              <w:jc w:val="center"/>
            </w:pPr>
            <w:r>
              <w:t>382</w:t>
            </w:r>
          </w:p>
        </w:tc>
        <w:tc>
          <w:tcPr>
            <w:tcW w:w="916" w:type="dxa"/>
          </w:tcPr>
          <w:p w14:paraId="46272FEF" w14:textId="3954898A" w:rsidR="00467933" w:rsidRDefault="00467933" w:rsidP="00467933">
            <w:pPr>
              <w:jc w:val="center"/>
            </w:pPr>
            <w:r>
              <w:t>0.63</w:t>
            </w:r>
          </w:p>
        </w:tc>
        <w:tc>
          <w:tcPr>
            <w:tcW w:w="1213" w:type="dxa"/>
          </w:tcPr>
          <w:p w14:paraId="6866CAB3" w14:textId="1CE43537" w:rsidR="00467933" w:rsidRDefault="00467933" w:rsidP="00467933">
            <w:pPr>
              <w:jc w:val="center"/>
            </w:pPr>
            <w:r>
              <w:t>63.71</w:t>
            </w:r>
          </w:p>
        </w:tc>
      </w:tr>
      <w:tr w:rsidR="00467933" w14:paraId="58E56137" w14:textId="77777777" w:rsidTr="00467933">
        <w:tc>
          <w:tcPr>
            <w:tcW w:w="2396" w:type="dxa"/>
          </w:tcPr>
          <w:p w14:paraId="7037F253" w14:textId="45A5C957" w:rsidR="00467933" w:rsidRPr="00D65F5B" w:rsidRDefault="00467933" w:rsidP="003E6AE0">
            <w:pPr>
              <w:rPr>
                <w:b/>
              </w:rPr>
            </w:pPr>
            <w:r>
              <w:rPr>
                <w:b/>
              </w:rPr>
              <w:t xml:space="preserve">One </w:t>
            </w:r>
          </w:p>
        </w:tc>
        <w:tc>
          <w:tcPr>
            <w:tcW w:w="784" w:type="dxa"/>
          </w:tcPr>
          <w:p w14:paraId="47A4C8C7" w14:textId="7BE9FEC6" w:rsidR="00467933" w:rsidRDefault="00467933" w:rsidP="00467933">
            <w:pPr>
              <w:jc w:val="center"/>
            </w:pPr>
            <w:r>
              <w:t>2</w:t>
            </w:r>
            <w:r w:rsidR="00FD1779">
              <w:t>,</w:t>
            </w:r>
            <w:r>
              <w:t>398</w:t>
            </w:r>
          </w:p>
        </w:tc>
        <w:tc>
          <w:tcPr>
            <w:tcW w:w="1004" w:type="dxa"/>
          </w:tcPr>
          <w:p w14:paraId="2D584334" w14:textId="01A5907D" w:rsidR="00467933" w:rsidRDefault="00467933" w:rsidP="00467933">
            <w:pPr>
              <w:jc w:val="center"/>
            </w:pPr>
            <w:r>
              <w:t>0.1</w:t>
            </w:r>
          </w:p>
        </w:tc>
        <w:tc>
          <w:tcPr>
            <w:tcW w:w="829" w:type="dxa"/>
          </w:tcPr>
          <w:p w14:paraId="2E16EED8" w14:textId="5BB954BF" w:rsidR="00467933" w:rsidRDefault="00467933" w:rsidP="00467933">
            <w:pPr>
              <w:jc w:val="center"/>
            </w:pPr>
            <w:r>
              <w:t>10.77</w:t>
            </w:r>
          </w:p>
        </w:tc>
        <w:tc>
          <w:tcPr>
            <w:tcW w:w="1050" w:type="dxa"/>
          </w:tcPr>
          <w:p w14:paraId="5F035BA6" w14:textId="5BF4388C" w:rsidR="00467933" w:rsidRDefault="00467933" w:rsidP="00467933">
            <w:pPr>
              <w:jc w:val="center"/>
            </w:pPr>
            <w:r>
              <w:t>3</w:t>
            </w:r>
            <w:r w:rsidR="00FD1779">
              <w:t>,</w:t>
            </w:r>
            <w:r>
              <w:t>379</w:t>
            </w:r>
          </w:p>
        </w:tc>
        <w:tc>
          <w:tcPr>
            <w:tcW w:w="1266" w:type="dxa"/>
          </w:tcPr>
          <w:p w14:paraId="40D59CDA" w14:textId="576529D9" w:rsidR="00467933" w:rsidRDefault="00467933" w:rsidP="00467933">
            <w:pPr>
              <w:jc w:val="center"/>
            </w:pPr>
            <w:r>
              <w:t>0.33</w:t>
            </w:r>
          </w:p>
        </w:tc>
        <w:tc>
          <w:tcPr>
            <w:tcW w:w="1126" w:type="dxa"/>
          </w:tcPr>
          <w:p w14:paraId="5DEF1C81" w14:textId="1EB620B4" w:rsidR="00467933" w:rsidRDefault="00467933" w:rsidP="00467933">
            <w:pPr>
              <w:jc w:val="center"/>
            </w:pPr>
            <w:r>
              <w:t>33.95</w:t>
            </w:r>
          </w:p>
        </w:tc>
        <w:tc>
          <w:tcPr>
            <w:tcW w:w="817" w:type="dxa"/>
          </w:tcPr>
          <w:p w14:paraId="432D0827" w14:textId="4C898822" w:rsidR="00467933" w:rsidRDefault="00467933" w:rsidP="00467933">
            <w:pPr>
              <w:jc w:val="center"/>
            </w:pPr>
            <w:r>
              <w:t>890</w:t>
            </w:r>
          </w:p>
        </w:tc>
        <w:tc>
          <w:tcPr>
            <w:tcW w:w="916" w:type="dxa"/>
          </w:tcPr>
          <w:p w14:paraId="39255B61" w14:textId="137323B1" w:rsidR="00467933" w:rsidRDefault="00467933" w:rsidP="00467933">
            <w:pPr>
              <w:jc w:val="center"/>
            </w:pPr>
            <w:r>
              <w:t>0.82</w:t>
            </w:r>
          </w:p>
        </w:tc>
        <w:tc>
          <w:tcPr>
            <w:tcW w:w="1213" w:type="dxa"/>
          </w:tcPr>
          <w:p w14:paraId="692F5BE5" w14:textId="79DA4E40" w:rsidR="00467933" w:rsidRDefault="00467933" w:rsidP="00467933">
            <w:pPr>
              <w:jc w:val="center"/>
            </w:pPr>
            <w:r>
              <w:t>81.31</w:t>
            </w:r>
          </w:p>
        </w:tc>
      </w:tr>
      <w:tr w:rsidR="00467933" w14:paraId="27FBA3C3" w14:textId="77777777" w:rsidTr="00467933">
        <w:tc>
          <w:tcPr>
            <w:tcW w:w="2396" w:type="dxa"/>
          </w:tcPr>
          <w:p w14:paraId="62D28F42" w14:textId="28F748B5" w:rsidR="00467933" w:rsidRDefault="00467933" w:rsidP="003E6AE0">
            <w:pPr>
              <w:rPr>
                <w:b/>
              </w:rPr>
            </w:pPr>
            <w:r>
              <w:rPr>
                <w:b/>
              </w:rPr>
              <w:t>Two</w:t>
            </w:r>
          </w:p>
        </w:tc>
        <w:tc>
          <w:tcPr>
            <w:tcW w:w="784" w:type="dxa"/>
          </w:tcPr>
          <w:p w14:paraId="6DC7A922" w14:textId="7A50EBAD" w:rsidR="00467933" w:rsidRDefault="00467933" w:rsidP="00467933">
            <w:pPr>
              <w:jc w:val="center"/>
            </w:pPr>
            <w:r>
              <w:t>98</w:t>
            </w:r>
          </w:p>
        </w:tc>
        <w:tc>
          <w:tcPr>
            <w:tcW w:w="1004" w:type="dxa"/>
          </w:tcPr>
          <w:p w14:paraId="42CEB443" w14:textId="17B74B12" w:rsidR="00467933" w:rsidRDefault="00467933" w:rsidP="00467933">
            <w:pPr>
              <w:jc w:val="center"/>
            </w:pPr>
            <w:r>
              <w:t>0.4</w:t>
            </w:r>
          </w:p>
        </w:tc>
        <w:tc>
          <w:tcPr>
            <w:tcW w:w="829" w:type="dxa"/>
          </w:tcPr>
          <w:p w14:paraId="0EE64DA7" w14:textId="6FF50B03" w:rsidR="00467933" w:rsidRDefault="00467933" w:rsidP="00467933">
            <w:pPr>
              <w:jc w:val="center"/>
            </w:pPr>
            <w:r>
              <w:t>39.77</w:t>
            </w:r>
          </w:p>
        </w:tc>
        <w:tc>
          <w:tcPr>
            <w:tcW w:w="1050" w:type="dxa"/>
          </w:tcPr>
          <w:p w14:paraId="09B307F0" w14:textId="432A4965" w:rsidR="00467933" w:rsidRDefault="00467933" w:rsidP="00467933">
            <w:pPr>
              <w:jc w:val="center"/>
            </w:pPr>
            <w:r>
              <w:t>1</w:t>
            </w:r>
            <w:r w:rsidR="00FD1779">
              <w:t>,</w:t>
            </w:r>
            <w:r>
              <w:t>836</w:t>
            </w:r>
          </w:p>
        </w:tc>
        <w:tc>
          <w:tcPr>
            <w:tcW w:w="1266" w:type="dxa"/>
          </w:tcPr>
          <w:p w14:paraId="343DB4F1" w14:textId="1EDFC5C6" w:rsidR="00467933" w:rsidRDefault="00467933" w:rsidP="00467933">
            <w:pPr>
              <w:jc w:val="center"/>
            </w:pPr>
            <w:r>
              <w:t>0.56</w:t>
            </w:r>
          </w:p>
        </w:tc>
        <w:tc>
          <w:tcPr>
            <w:tcW w:w="1126" w:type="dxa"/>
          </w:tcPr>
          <w:p w14:paraId="3E536103" w14:textId="4C11618C" w:rsidR="00467933" w:rsidRDefault="00467933" w:rsidP="00467933">
            <w:pPr>
              <w:jc w:val="center"/>
            </w:pPr>
            <w:r>
              <w:t>57.00</w:t>
            </w:r>
          </w:p>
        </w:tc>
        <w:tc>
          <w:tcPr>
            <w:tcW w:w="817" w:type="dxa"/>
          </w:tcPr>
          <w:p w14:paraId="2F2A9202" w14:textId="53385159" w:rsidR="00467933" w:rsidRDefault="00467933" w:rsidP="00467933">
            <w:pPr>
              <w:jc w:val="center"/>
            </w:pPr>
            <w:r>
              <w:t>804</w:t>
            </w:r>
          </w:p>
        </w:tc>
        <w:tc>
          <w:tcPr>
            <w:tcW w:w="916" w:type="dxa"/>
          </w:tcPr>
          <w:p w14:paraId="1FBD734E" w14:textId="319EAB9E" w:rsidR="00467933" w:rsidRDefault="00467933" w:rsidP="00467933">
            <w:pPr>
              <w:jc w:val="center"/>
            </w:pPr>
            <w:r>
              <w:t>0.96</w:t>
            </w:r>
          </w:p>
        </w:tc>
        <w:tc>
          <w:tcPr>
            <w:tcW w:w="1213" w:type="dxa"/>
          </w:tcPr>
          <w:p w14:paraId="41FD2830" w14:textId="46F8F432" w:rsidR="00467933" w:rsidRDefault="00467933" w:rsidP="00467933">
            <w:pPr>
              <w:jc w:val="center"/>
            </w:pPr>
            <w:r>
              <w:t>95.71</w:t>
            </w:r>
          </w:p>
        </w:tc>
      </w:tr>
      <w:tr w:rsidR="00467933" w14:paraId="4F3758CC" w14:textId="77777777" w:rsidTr="00467933">
        <w:tc>
          <w:tcPr>
            <w:tcW w:w="2396" w:type="dxa"/>
          </w:tcPr>
          <w:p w14:paraId="6311E1DF" w14:textId="4660A798" w:rsidR="00467933" w:rsidRDefault="00467933" w:rsidP="003E6AE0">
            <w:pPr>
              <w:rPr>
                <w:b/>
              </w:rPr>
            </w:pPr>
            <w:r>
              <w:rPr>
                <w:b/>
              </w:rPr>
              <w:t>Three</w:t>
            </w:r>
          </w:p>
        </w:tc>
        <w:tc>
          <w:tcPr>
            <w:tcW w:w="784" w:type="dxa"/>
          </w:tcPr>
          <w:p w14:paraId="4F85D113" w14:textId="0D6E3EF1" w:rsidR="00467933" w:rsidRDefault="00467933" w:rsidP="00467933">
            <w:pPr>
              <w:jc w:val="center"/>
            </w:pPr>
            <w:r>
              <w:t>49</w:t>
            </w:r>
          </w:p>
        </w:tc>
        <w:tc>
          <w:tcPr>
            <w:tcW w:w="1004" w:type="dxa"/>
          </w:tcPr>
          <w:p w14:paraId="401321FF" w14:textId="1FB07504" w:rsidR="00467933" w:rsidRDefault="00467933" w:rsidP="00467933">
            <w:pPr>
              <w:jc w:val="center"/>
            </w:pPr>
            <w:r>
              <w:t>0.1</w:t>
            </w:r>
          </w:p>
        </w:tc>
        <w:tc>
          <w:tcPr>
            <w:tcW w:w="829" w:type="dxa"/>
          </w:tcPr>
          <w:p w14:paraId="390C0263" w14:textId="26B453F3" w:rsidR="00467933" w:rsidRDefault="00467933" w:rsidP="00467933">
            <w:pPr>
              <w:jc w:val="center"/>
            </w:pPr>
            <w:r>
              <w:t>11.46</w:t>
            </w:r>
          </w:p>
        </w:tc>
        <w:tc>
          <w:tcPr>
            <w:tcW w:w="1050" w:type="dxa"/>
          </w:tcPr>
          <w:p w14:paraId="36C5F833" w14:textId="302666D0" w:rsidR="00467933" w:rsidRDefault="00467933" w:rsidP="00467933">
            <w:pPr>
              <w:jc w:val="center"/>
            </w:pPr>
            <w:r>
              <w:t>544</w:t>
            </w:r>
          </w:p>
        </w:tc>
        <w:tc>
          <w:tcPr>
            <w:tcW w:w="1266" w:type="dxa"/>
          </w:tcPr>
          <w:p w14:paraId="1CC46623" w14:textId="34442ED9" w:rsidR="00467933" w:rsidRDefault="00467933" w:rsidP="00467933">
            <w:pPr>
              <w:jc w:val="center"/>
            </w:pPr>
            <w:r>
              <w:t>0.87</w:t>
            </w:r>
          </w:p>
        </w:tc>
        <w:tc>
          <w:tcPr>
            <w:tcW w:w="1126" w:type="dxa"/>
          </w:tcPr>
          <w:p w14:paraId="358EFBD9" w14:textId="51D80EA0" w:rsidR="00467933" w:rsidRDefault="00467933" w:rsidP="00467933">
            <w:pPr>
              <w:jc w:val="center"/>
            </w:pPr>
            <w:r>
              <w:t>86.23</w:t>
            </w:r>
          </w:p>
        </w:tc>
        <w:tc>
          <w:tcPr>
            <w:tcW w:w="817" w:type="dxa"/>
          </w:tcPr>
          <w:p w14:paraId="454B6D4A" w14:textId="3295AABC" w:rsidR="00467933" w:rsidRDefault="00467933" w:rsidP="00467933">
            <w:pPr>
              <w:jc w:val="center"/>
            </w:pPr>
            <w:r>
              <w:t>344</w:t>
            </w:r>
          </w:p>
        </w:tc>
        <w:tc>
          <w:tcPr>
            <w:tcW w:w="916" w:type="dxa"/>
          </w:tcPr>
          <w:p w14:paraId="496070F9" w14:textId="0F3026C1" w:rsidR="00467933" w:rsidRDefault="00467933" w:rsidP="00467933">
            <w:pPr>
              <w:jc w:val="center"/>
            </w:pPr>
            <w:r>
              <w:t>1.19</w:t>
            </w:r>
          </w:p>
        </w:tc>
        <w:tc>
          <w:tcPr>
            <w:tcW w:w="1213" w:type="dxa"/>
          </w:tcPr>
          <w:p w14:paraId="13DAE2B1" w14:textId="57BD013F" w:rsidR="00467933" w:rsidRDefault="00467933" w:rsidP="00467933">
            <w:pPr>
              <w:jc w:val="center"/>
            </w:pPr>
            <w:r>
              <w:t>115.00</w:t>
            </w:r>
          </w:p>
        </w:tc>
      </w:tr>
      <w:tr w:rsidR="00467933" w14:paraId="0A757484" w14:textId="77777777" w:rsidTr="00467933">
        <w:tc>
          <w:tcPr>
            <w:tcW w:w="2396" w:type="dxa"/>
          </w:tcPr>
          <w:p w14:paraId="08058109" w14:textId="050A3EB9" w:rsidR="00467933" w:rsidRDefault="00467933" w:rsidP="003E6AE0">
            <w:pPr>
              <w:rPr>
                <w:b/>
              </w:rPr>
            </w:pPr>
            <w:r>
              <w:rPr>
                <w:b/>
              </w:rPr>
              <w:t>Four+</w:t>
            </w:r>
          </w:p>
        </w:tc>
        <w:tc>
          <w:tcPr>
            <w:tcW w:w="784" w:type="dxa"/>
          </w:tcPr>
          <w:p w14:paraId="710B5225" w14:textId="77777777" w:rsidR="00467933" w:rsidRDefault="00467933" w:rsidP="00467933">
            <w:pPr>
              <w:jc w:val="center"/>
            </w:pPr>
          </w:p>
        </w:tc>
        <w:tc>
          <w:tcPr>
            <w:tcW w:w="1004" w:type="dxa"/>
          </w:tcPr>
          <w:p w14:paraId="5633E8B2" w14:textId="5BB2AFB3" w:rsidR="00467933" w:rsidRDefault="00467933" w:rsidP="00467933">
            <w:pPr>
              <w:jc w:val="center"/>
            </w:pPr>
          </w:p>
        </w:tc>
        <w:tc>
          <w:tcPr>
            <w:tcW w:w="829" w:type="dxa"/>
          </w:tcPr>
          <w:p w14:paraId="2072D7DF" w14:textId="77777777" w:rsidR="00467933" w:rsidRDefault="00467933" w:rsidP="00467933">
            <w:pPr>
              <w:jc w:val="center"/>
            </w:pPr>
          </w:p>
        </w:tc>
        <w:tc>
          <w:tcPr>
            <w:tcW w:w="1050" w:type="dxa"/>
          </w:tcPr>
          <w:p w14:paraId="2C6C9578" w14:textId="4C430C48" w:rsidR="00467933" w:rsidRDefault="00467933" w:rsidP="00467933">
            <w:pPr>
              <w:jc w:val="center"/>
            </w:pPr>
            <w:r>
              <w:t>197</w:t>
            </w:r>
          </w:p>
        </w:tc>
        <w:tc>
          <w:tcPr>
            <w:tcW w:w="1266" w:type="dxa"/>
          </w:tcPr>
          <w:p w14:paraId="70D04C5E" w14:textId="63CF8D4C" w:rsidR="00467933" w:rsidRDefault="00467933" w:rsidP="00467933">
            <w:pPr>
              <w:jc w:val="center"/>
            </w:pPr>
            <w:r>
              <w:t>1.23</w:t>
            </w:r>
          </w:p>
        </w:tc>
        <w:tc>
          <w:tcPr>
            <w:tcW w:w="1126" w:type="dxa"/>
          </w:tcPr>
          <w:p w14:paraId="020EA17F" w14:textId="68B5F700" w:rsidR="00467933" w:rsidRDefault="00467933" w:rsidP="00467933">
            <w:pPr>
              <w:jc w:val="center"/>
            </w:pPr>
            <w:r>
              <w:t>120.96</w:t>
            </w:r>
          </w:p>
        </w:tc>
        <w:tc>
          <w:tcPr>
            <w:tcW w:w="817" w:type="dxa"/>
          </w:tcPr>
          <w:p w14:paraId="6B856BDE" w14:textId="32C3BB40" w:rsidR="00467933" w:rsidRDefault="00467933" w:rsidP="00467933">
            <w:pPr>
              <w:jc w:val="center"/>
            </w:pPr>
            <w:r>
              <w:t>101</w:t>
            </w:r>
          </w:p>
        </w:tc>
        <w:tc>
          <w:tcPr>
            <w:tcW w:w="916" w:type="dxa"/>
          </w:tcPr>
          <w:p w14:paraId="0656359F" w14:textId="79AC8C0B" w:rsidR="00467933" w:rsidRDefault="00467933" w:rsidP="00467933">
            <w:pPr>
              <w:jc w:val="center"/>
            </w:pPr>
            <w:r>
              <w:t>1.17</w:t>
            </w:r>
          </w:p>
        </w:tc>
        <w:tc>
          <w:tcPr>
            <w:tcW w:w="1213" w:type="dxa"/>
          </w:tcPr>
          <w:p w14:paraId="3453B5E2" w14:textId="08E5BAFC" w:rsidR="00467933" w:rsidRDefault="00467933" w:rsidP="00467933">
            <w:pPr>
              <w:jc w:val="center"/>
            </w:pPr>
            <w:r>
              <w:t>116.92</w:t>
            </w:r>
          </w:p>
        </w:tc>
      </w:tr>
    </w:tbl>
    <w:p w14:paraId="5BBA737D" w14:textId="77777777" w:rsidR="006330A9" w:rsidRDefault="006330A9" w:rsidP="00EA1AFE">
      <w:pPr>
        <w:adjustRightInd w:val="0"/>
        <w:jc w:val="left"/>
      </w:pPr>
    </w:p>
    <w:p w14:paraId="114C1FB0" w14:textId="2E5117E4" w:rsidR="00FD755C" w:rsidRDefault="00FD755C">
      <w:pPr>
        <w:spacing w:before="0" w:after="0" w:line="240" w:lineRule="auto"/>
        <w:jc w:val="left"/>
      </w:pPr>
      <w:r>
        <w:br w:type="page"/>
      </w:r>
    </w:p>
    <w:p w14:paraId="55AAE41D" w14:textId="77777777" w:rsidR="009F6BB7" w:rsidRPr="00BF128E" w:rsidRDefault="009F6BB7" w:rsidP="009F6BB7">
      <w:pPr>
        <w:numPr>
          <w:ilvl w:val="1"/>
          <w:numId w:val="4"/>
        </w:numPr>
        <w:spacing w:before="200" w:after="200"/>
        <w:outlineLvl w:val="1"/>
        <w:rPr>
          <w:rFonts w:ascii="Calibri" w:eastAsia="MS Gothic" w:hAnsi="Calibri" w:cs="Calibri"/>
          <w:b/>
          <w:bCs/>
          <w:sz w:val="26"/>
          <w:szCs w:val="26"/>
        </w:rPr>
      </w:pPr>
      <w:bookmarkStart w:id="543" w:name="_Toc426447410"/>
      <w:bookmarkStart w:id="544" w:name="_Toc426447823"/>
      <w:r w:rsidRPr="00BF128E">
        <w:rPr>
          <w:rFonts w:ascii="Calibri" w:eastAsia="MS Gothic" w:hAnsi="Calibri" w:cs="Calibri"/>
          <w:b/>
          <w:bCs/>
          <w:sz w:val="26"/>
          <w:szCs w:val="26"/>
        </w:rPr>
        <w:lastRenderedPageBreak/>
        <w:t xml:space="preserve">Summary </w:t>
      </w:r>
      <w:r>
        <w:rPr>
          <w:rFonts w:ascii="Calibri" w:eastAsia="MS Gothic" w:hAnsi="Calibri" w:cs="Calibri"/>
          <w:b/>
          <w:bCs/>
          <w:sz w:val="26"/>
          <w:szCs w:val="26"/>
        </w:rPr>
        <w:t>points</w:t>
      </w:r>
      <w:bookmarkEnd w:id="543"/>
      <w:bookmarkEnd w:id="544"/>
    </w:p>
    <w:p w14:paraId="21DBF1AA" w14:textId="7119EB84" w:rsidR="00FB22C5" w:rsidRDefault="00FB22C5" w:rsidP="00FD1779">
      <w:pPr>
        <w:pStyle w:val="ListParagraph"/>
        <w:numPr>
          <w:ilvl w:val="0"/>
          <w:numId w:val="35"/>
        </w:numPr>
        <w:spacing w:before="0" w:after="0"/>
        <w:contextualSpacing/>
      </w:pPr>
      <w:r>
        <w:t>Managing on their income was more difficult for women who had multiple chronic conditions</w:t>
      </w:r>
      <w:r w:rsidR="00B2334A">
        <w:t>.</w:t>
      </w:r>
    </w:p>
    <w:p w14:paraId="1C925BF5" w14:textId="75BA8F55" w:rsidR="00FB22C5" w:rsidRDefault="00FB22C5" w:rsidP="00FD1779">
      <w:pPr>
        <w:pStyle w:val="ListParagraph"/>
        <w:numPr>
          <w:ilvl w:val="0"/>
          <w:numId w:val="35"/>
        </w:numPr>
        <w:spacing w:before="0" w:after="0"/>
        <w:contextualSpacing/>
      </w:pPr>
      <w:r>
        <w:t>The relationship between obesity and chronic conditions was clear: women who were obese or overweight had more conditions than women who were normal weight.</w:t>
      </w:r>
    </w:p>
    <w:p w14:paraId="67E2454E" w14:textId="772B51B5" w:rsidR="00FB22C5" w:rsidRDefault="00FB22C5" w:rsidP="00FD1779">
      <w:pPr>
        <w:pStyle w:val="ListParagraph"/>
        <w:numPr>
          <w:ilvl w:val="0"/>
          <w:numId w:val="35"/>
        </w:numPr>
        <w:spacing w:before="0" w:after="0"/>
        <w:contextualSpacing/>
      </w:pPr>
      <w:r>
        <w:t>Moderate or high levels of physical activity were associated with fewer chronic conditions.</w:t>
      </w:r>
    </w:p>
    <w:p w14:paraId="008A9BD3" w14:textId="5EAF44A0" w:rsidR="00FB22C5" w:rsidRDefault="000D3B0F" w:rsidP="00FD1779">
      <w:pPr>
        <w:pStyle w:val="ListParagraph"/>
        <w:numPr>
          <w:ilvl w:val="0"/>
          <w:numId w:val="35"/>
        </w:numPr>
        <w:spacing w:before="0" w:after="0"/>
        <w:contextualSpacing/>
        <w:sectPr w:rsidR="00FB22C5" w:rsidSect="00C91118">
          <w:type w:val="continuous"/>
          <w:pgSz w:w="11905" w:h="16837"/>
          <w:pgMar w:top="1440" w:right="1440" w:bottom="1440" w:left="1440" w:header="709" w:footer="709" w:gutter="0"/>
          <w:cols w:space="720"/>
          <w:docGrid w:linePitch="326"/>
        </w:sectPr>
      </w:pPr>
      <w:r>
        <w:t>Women of the 1946-51 cohort who were on a Chronic Disease Management Plan and who had four or more chronic conditions cost on average 10 times more than women with no conditions. For the 1921-26 cohort, costs were twice as much.</w:t>
      </w:r>
    </w:p>
    <w:p w14:paraId="2302DC1D" w14:textId="36962E60" w:rsidR="006A27AB" w:rsidRDefault="006A27AB" w:rsidP="00FD755C">
      <w:pPr>
        <w:pStyle w:val="Heading1"/>
      </w:pPr>
      <w:bookmarkStart w:id="545" w:name="IDX1"/>
      <w:bookmarkStart w:id="546" w:name="_Toc426447411"/>
      <w:bookmarkStart w:id="547" w:name="_Toc426447824"/>
      <w:bookmarkEnd w:id="545"/>
      <w:r>
        <w:lastRenderedPageBreak/>
        <w:t>Appendix A</w:t>
      </w:r>
      <w:r w:rsidR="00C03553">
        <w:t>:</w:t>
      </w:r>
      <w:r>
        <w:t xml:space="preserve"> Cohort Attrition</w:t>
      </w:r>
      <w:bookmarkEnd w:id="546"/>
      <w:bookmarkEnd w:id="547"/>
    </w:p>
    <w:p w14:paraId="6EFB76EE" w14:textId="5145031D" w:rsidR="006A27AB" w:rsidRPr="006A27AB" w:rsidRDefault="006A27AB" w:rsidP="006A27AB">
      <w:pPr>
        <w:rPr>
          <w:b/>
        </w:rPr>
      </w:pPr>
      <w:r w:rsidRPr="00DD4BAF">
        <w:rPr>
          <w:b/>
        </w:rPr>
        <w:t xml:space="preserve">Cohort </w:t>
      </w:r>
      <w:r>
        <w:rPr>
          <w:b/>
        </w:rPr>
        <w:t>a</w:t>
      </w:r>
      <w:r w:rsidRPr="00DD4BAF">
        <w:rPr>
          <w:b/>
        </w:rPr>
        <w:t>ttrition</w:t>
      </w:r>
    </w:p>
    <w:p w14:paraId="400E7748" w14:textId="00A8B454" w:rsidR="006A27AB" w:rsidRDefault="006A27AB" w:rsidP="006A27AB">
      <w:pPr>
        <w:rPr>
          <w:lang w:val="en-GB"/>
        </w:rPr>
      </w:pPr>
      <w:r w:rsidRPr="00187DCA">
        <w:rPr>
          <w:lang w:val="en-GB"/>
        </w:rPr>
        <w:t xml:space="preserve">The 1973-78 cohort has been a highly mobile age group, with the main reason for non-response being </w:t>
      </w:r>
      <w:r>
        <w:rPr>
          <w:lang w:val="en-GB"/>
        </w:rPr>
        <w:t>inability</w:t>
      </w:r>
      <w:r w:rsidRPr="00187DCA">
        <w:rPr>
          <w:lang w:val="en-GB"/>
        </w:rPr>
        <w:t xml:space="preserve"> to contact the women, despite using all possible methods of maintaining contact. Women in their twenties are characterised by high levels of mobility, change of surnames on marriage, often not having telephone listings, not being registered to vote, and making extended trips outside Australia for work, education, or recreation. Despite these losses, there is no serious bia</w:t>
      </w:r>
      <w:r w:rsidRPr="00BB6225">
        <w:rPr>
          <w:lang w:val="en-GB"/>
        </w:rPr>
        <w:t xml:space="preserve">s in estimates of associations between risk factors and health outcomes in longitudinal models </w:t>
      </w:r>
      <w:r w:rsidRPr="00BB6225">
        <w:rPr>
          <w:lang w:val="en-GB"/>
        </w:rPr>
        <w:fldChar w:fldCharType="begin">
          <w:fldData xml:space="preserve">PEVuZE5vdGU+PENpdGU+PEF1dGhvcj5Qb3dlcnM8L0F1dGhvcj48WWVhcj4yMDEwPC9ZZWFyPjxS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</w:fldData>
        </w:fldChar>
      </w:r>
      <w:r w:rsidR="00824739">
        <w:rPr>
          <w:lang w:val="en-GB"/>
        </w:rPr>
        <w:instrText xml:space="preserve"> ADDIN EN.CITE </w:instrText>
      </w:r>
      <w:r w:rsidR="00824739">
        <w:rPr>
          <w:lang w:val="en-GB"/>
        </w:rPr>
        <w:fldChar w:fldCharType="begin">
          <w:fldData xml:space="preserve">PEVuZE5vdGU+PENpdGU+PEF1dGhvcj5Qb3dlcnM8L0F1dGhvcj48WWVhcj4yMDEwPC9ZZWFyPjxS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</w:fldData>
        </w:fldChar>
      </w:r>
      <w:r w:rsidR="00824739">
        <w:rPr>
          <w:lang w:val="en-GB"/>
        </w:rPr>
        <w:instrText xml:space="preserve"> ADDIN EN.CITE.DATA </w:instrText>
      </w:r>
      <w:r w:rsidR="00824739">
        <w:rPr>
          <w:lang w:val="en-GB"/>
        </w:rPr>
      </w:r>
      <w:r w:rsidR="00824739">
        <w:rPr>
          <w:lang w:val="en-GB"/>
        </w:rPr>
        <w:fldChar w:fldCharType="end"/>
      </w:r>
      <w:r w:rsidRPr="00BB6225">
        <w:rPr>
          <w:lang w:val="en-GB"/>
        </w:rPr>
      </w:r>
      <w:r w:rsidRPr="00BB6225">
        <w:rPr>
          <w:lang w:val="en-GB"/>
        </w:rPr>
        <w:fldChar w:fldCharType="separate"/>
      </w:r>
      <w:r w:rsidRPr="00BB6225">
        <w:rPr>
          <w:noProof/>
          <w:lang w:val="en-GB"/>
        </w:rPr>
        <w:t>(</w:t>
      </w:r>
      <w:hyperlink w:anchor="_ENREF_79" w:tooltip="Powers, 2010 #99" w:history="1">
        <w:r w:rsidR="002139DB" w:rsidRPr="00BB6225">
          <w:rPr>
            <w:noProof/>
            <w:lang w:val="en-GB"/>
          </w:rPr>
          <w:t>Powers and Loxton, 2010</w:t>
        </w:r>
      </w:hyperlink>
      <w:r w:rsidRPr="00BB6225">
        <w:rPr>
          <w:noProof/>
          <w:lang w:val="en-GB"/>
        </w:rPr>
        <w:t>)</w:t>
      </w:r>
      <w:r w:rsidRPr="00BB6225">
        <w:rPr>
          <w:lang w:val="en-GB"/>
        </w:rPr>
        <w:fldChar w:fldCharType="end"/>
      </w:r>
      <w:r w:rsidRPr="00BB6225">
        <w:rPr>
          <w:lang w:val="en-GB"/>
        </w:rPr>
        <w:t>.</w:t>
      </w:r>
    </w:p>
    <w:p w14:paraId="20F76A16" w14:textId="77777777" w:rsidR="006A27AB" w:rsidRDefault="006A27AB" w:rsidP="006A27AB"/>
    <w:p w14:paraId="4EAD8776" w14:textId="6722BDD9" w:rsidR="006A27AB" w:rsidRDefault="006A27AB" w:rsidP="006A27AB">
      <w:pPr>
        <w:pStyle w:val="Caption"/>
      </w:pPr>
      <w:bookmarkStart w:id="548" w:name="_Toc420571075"/>
      <w:bookmarkStart w:id="549" w:name="_Toc420657250"/>
      <w:r w:rsidRPr="00BB6225">
        <w:t xml:space="preserve">Table </w:t>
      </w:r>
      <w:r w:rsidR="003274F4">
        <w:fldChar w:fldCharType="begin"/>
      </w:r>
      <w:r w:rsidR="003274F4">
        <w:instrText xml:space="preserve"> STYLEREF 1 \s </w:instrText>
      </w:r>
      <w:r w:rsidR="003274F4">
        <w:fldChar w:fldCharType="separate"/>
      </w:r>
      <w:r w:rsidR="002B0B0C">
        <w:rPr>
          <w:noProof/>
        </w:rPr>
        <w:t>12</w:t>
      </w:r>
      <w:r w:rsidR="003274F4">
        <w:rPr>
          <w:noProof/>
        </w:rPr>
        <w:fldChar w:fldCharType="end"/>
      </w:r>
      <w:r w:rsidR="005566BD">
        <w:noBreakHyphen/>
      </w:r>
      <w:r w:rsidR="003274F4">
        <w:fldChar w:fldCharType="begin"/>
      </w:r>
      <w:r w:rsidR="003274F4">
        <w:instrText xml:space="preserve"> SEQ Table \* ARABIC \s 1 </w:instrText>
      </w:r>
      <w:r w:rsidR="003274F4">
        <w:fldChar w:fldCharType="separate"/>
      </w:r>
      <w:r w:rsidR="002B0B0C">
        <w:rPr>
          <w:noProof/>
        </w:rPr>
        <w:t>1</w:t>
      </w:r>
      <w:r w:rsidR="003274F4">
        <w:rPr>
          <w:noProof/>
        </w:rPr>
        <w:fldChar w:fldCharType="end"/>
      </w:r>
      <w:r w:rsidRPr="00F80AF1">
        <w:rPr>
          <w:b w:val="0"/>
        </w:rPr>
        <w:t xml:space="preserve"> </w:t>
      </w:r>
      <w:r w:rsidRPr="00F80AF1">
        <w:rPr>
          <w:rStyle w:val="Strong"/>
          <w:b/>
          <w:lang w:val="en-GB"/>
        </w:rPr>
        <w:t>Participation and retention across surveys between 1996 and 2013 for women from the 1973-1978, 1946-1951 and 1921-1926 cohorts</w:t>
      </w:r>
      <w:bookmarkEnd w:id="548"/>
      <w:bookmarkEnd w:id="549"/>
    </w:p>
    <w:tbl>
      <w:tblPr>
        <w:tblW w:w="9072" w:type="dxa"/>
        <w:tblLayout w:type="fixed"/>
        <w:tblCellMar>
          <w:top w:w="28" w:type="dxa"/>
          <w:left w:w="0" w:type="dxa"/>
          <w:bottom w:w="28" w:type="dxa"/>
          <w:right w:w="0" w:type="dxa"/>
        </w:tblCellMar>
        <w:tblLook w:val="04A0" w:firstRow="1" w:lastRow="0" w:firstColumn="1" w:lastColumn="0" w:noHBand="0" w:noVBand="1"/>
      </w:tblPr>
      <w:tblGrid>
        <w:gridCol w:w="2268"/>
        <w:gridCol w:w="1134"/>
        <w:gridCol w:w="1134"/>
        <w:gridCol w:w="1134"/>
        <w:gridCol w:w="1134"/>
        <w:gridCol w:w="1134"/>
        <w:gridCol w:w="1134"/>
      </w:tblGrid>
      <w:tr w:rsidR="006A27AB" w:rsidRPr="00033965" w14:paraId="3E8C83A0" w14:textId="77777777" w:rsidTr="006A27AB">
        <w:trPr>
          <w:cantSplit/>
          <w:trHeight w:val="284"/>
          <w:tblHeader/>
        </w:trPr>
        <w:tc>
          <w:tcPr>
            <w:tcW w:w="2268" w:type="dxa"/>
            <w:tcBorders>
              <w:top w:val="single" w:sz="6" w:space="0" w:color="auto"/>
              <w:bottom w:val="single" w:sz="2" w:space="0" w:color="auto"/>
            </w:tcBorders>
            <w:shd w:val="clear" w:color="auto" w:fill="auto"/>
            <w:tcMar>
              <w:top w:w="0" w:type="dxa"/>
              <w:left w:w="108" w:type="dxa"/>
              <w:bottom w:w="0" w:type="dxa"/>
              <w:right w:w="108" w:type="dxa"/>
            </w:tcMar>
            <w:hideMark/>
          </w:tcPr>
          <w:p w14:paraId="72329FEB" w14:textId="77777777" w:rsidR="006A27AB" w:rsidRPr="00033965" w:rsidRDefault="006A27AB" w:rsidP="006A27AB">
            <w:pPr>
              <w:keepNext/>
              <w:spacing w:before="0" w:after="0" w:line="240" w:lineRule="auto"/>
              <w:rPr>
                <w:rFonts w:eastAsia="Times New Roman" w:cstheme="minorHAnsi"/>
                <w:lang w:eastAsia="en-AU"/>
              </w:rPr>
            </w:pPr>
          </w:p>
        </w:tc>
        <w:tc>
          <w:tcPr>
            <w:tcW w:w="1134" w:type="dxa"/>
            <w:tcBorders>
              <w:top w:val="single" w:sz="6" w:space="0" w:color="auto"/>
              <w:bottom w:val="single" w:sz="2" w:space="0" w:color="auto"/>
            </w:tcBorders>
            <w:shd w:val="clear" w:color="auto" w:fill="auto"/>
            <w:tcMar>
              <w:top w:w="0" w:type="dxa"/>
              <w:left w:w="108" w:type="dxa"/>
              <w:bottom w:w="0" w:type="dxa"/>
              <w:right w:w="108" w:type="dxa"/>
            </w:tcMar>
            <w:hideMark/>
          </w:tcPr>
          <w:p w14:paraId="1B2DE359"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b/>
                <w:lang w:eastAsia="en-AU"/>
              </w:rPr>
              <w:t>Survey 2</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hideMark/>
          </w:tcPr>
          <w:p w14:paraId="4A77933D"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b/>
                <w:lang w:eastAsia="en-AU"/>
              </w:rPr>
              <w:t>Survey 3</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hideMark/>
          </w:tcPr>
          <w:p w14:paraId="6858770E"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b/>
                <w:lang w:eastAsia="en-AU"/>
              </w:rPr>
              <w:t>Survey 4</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hideMark/>
          </w:tcPr>
          <w:p w14:paraId="24DC4382"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b/>
                <w:lang w:eastAsia="en-AU"/>
              </w:rPr>
              <w:t>Survey 5</w:t>
            </w:r>
          </w:p>
        </w:tc>
        <w:tc>
          <w:tcPr>
            <w:tcW w:w="1134" w:type="dxa"/>
            <w:tcBorders>
              <w:top w:val="single" w:sz="6" w:space="0" w:color="auto"/>
              <w:bottom w:val="single" w:sz="2" w:space="0" w:color="auto"/>
            </w:tcBorders>
            <w:shd w:val="clear" w:color="auto" w:fill="auto"/>
            <w:tcMar>
              <w:top w:w="0" w:type="dxa"/>
              <w:left w:w="108" w:type="dxa"/>
              <w:bottom w:w="0" w:type="dxa"/>
              <w:right w:w="108" w:type="dxa"/>
            </w:tcMar>
            <w:hideMark/>
          </w:tcPr>
          <w:p w14:paraId="31168986"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b/>
                <w:lang w:eastAsia="en-AU"/>
              </w:rPr>
              <w:t>Survey 6</w:t>
            </w:r>
          </w:p>
        </w:tc>
        <w:tc>
          <w:tcPr>
            <w:tcW w:w="1134" w:type="dxa"/>
            <w:tcBorders>
              <w:top w:val="single" w:sz="6" w:space="0" w:color="auto"/>
              <w:bottom w:val="single" w:sz="2" w:space="0" w:color="auto"/>
            </w:tcBorders>
            <w:shd w:val="clear" w:color="auto" w:fill="auto"/>
          </w:tcPr>
          <w:p w14:paraId="48A6B577" w14:textId="77777777" w:rsidR="006A27AB" w:rsidRPr="00033965" w:rsidRDefault="006A27AB" w:rsidP="006A27AB">
            <w:pPr>
              <w:keepNext/>
              <w:spacing w:before="0" w:after="0"/>
              <w:jc w:val="center"/>
              <w:rPr>
                <w:rFonts w:eastAsia="Times New Roman" w:cstheme="minorHAnsi"/>
                <w:b/>
                <w:lang w:eastAsia="en-AU"/>
              </w:rPr>
            </w:pPr>
            <w:r>
              <w:rPr>
                <w:rFonts w:eastAsia="Times New Roman" w:cstheme="minorHAnsi"/>
                <w:b/>
                <w:lang w:eastAsia="en-AU"/>
              </w:rPr>
              <w:t>Survey 7</w:t>
            </w:r>
          </w:p>
        </w:tc>
      </w:tr>
      <w:tr w:rsidR="006A27AB" w:rsidRPr="00033965" w14:paraId="060DCA79" w14:textId="77777777" w:rsidTr="006A27AB">
        <w:trPr>
          <w:cantSplit/>
          <w:trHeight w:val="284"/>
          <w:tblHeader/>
        </w:trPr>
        <w:tc>
          <w:tcPr>
            <w:tcW w:w="9072" w:type="dxa"/>
            <w:gridSpan w:val="7"/>
            <w:tcBorders>
              <w:top w:val="single" w:sz="2" w:space="0" w:color="auto"/>
            </w:tcBorders>
            <w:shd w:val="clear" w:color="auto" w:fill="BFBFBF" w:themeFill="background1" w:themeFillShade="BF"/>
            <w:tcMar>
              <w:top w:w="0" w:type="dxa"/>
              <w:left w:w="108" w:type="dxa"/>
              <w:bottom w:w="0" w:type="dxa"/>
              <w:right w:w="108" w:type="dxa"/>
            </w:tcMar>
          </w:tcPr>
          <w:p w14:paraId="2FA27275" w14:textId="77777777" w:rsidR="006A27AB" w:rsidRDefault="006A27AB" w:rsidP="006A27AB">
            <w:pPr>
              <w:keepNext/>
              <w:shd w:val="clear" w:color="auto" w:fill="D9D9D9" w:themeFill="background1" w:themeFillShade="D9"/>
              <w:spacing w:before="0" w:after="0"/>
              <w:rPr>
                <w:rFonts w:eastAsia="Times New Roman" w:cstheme="minorHAnsi"/>
                <w:lang w:eastAsia="en-AU"/>
              </w:rPr>
            </w:pPr>
            <w:r>
              <w:rPr>
                <w:rStyle w:val="Strong"/>
                <w:lang w:val="en-GB"/>
              </w:rPr>
              <w:t xml:space="preserve">1973-1978 cohort: </w:t>
            </w:r>
            <w:r w:rsidRPr="00932D8A">
              <w:rPr>
                <w:rStyle w:val="Strong"/>
                <w:lang w:val="en-GB"/>
              </w:rPr>
              <w:t xml:space="preserve">14,247 women </w:t>
            </w:r>
            <w:r>
              <w:rPr>
                <w:rStyle w:val="Strong"/>
                <w:lang w:val="en-GB"/>
              </w:rPr>
              <w:t>aged</w:t>
            </w:r>
            <w:r w:rsidRPr="00932D8A">
              <w:rPr>
                <w:rStyle w:val="Strong"/>
                <w:lang w:val="en-GB"/>
              </w:rPr>
              <w:t xml:space="preserve"> 18-23 years </w:t>
            </w:r>
            <w:r>
              <w:rPr>
                <w:rStyle w:val="Strong"/>
                <w:lang w:val="en-GB"/>
              </w:rPr>
              <w:t>at Survey 1</w:t>
            </w:r>
            <w:r w:rsidRPr="00932D8A">
              <w:rPr>
                <w:rStyle w:val="Strong"/>
                <w:lang w:val="en-GB"/>
              </w:rPr>
              <w:t xml:space="preserve"> </w:t>
            </w:r>
            <w:r>
              <w:rPr>
                <w:rStyle w:val="Strong"/>
                <w:lang w:val="en-GB"/>
              </w:rPr>
              <w:t>(</w:t>
            </w:r>
            <w:r w:rsidRPr="00932D8A">
              <w:rPr>
                <w:rStyle w:val="Strong"/>
                <w:lang w:val="en-GB"/>
              </w:rPr>
              <w:t>1996</w:t>
            </w:r>
            <w:r>
              <w:rPr>
                <w:rStyle w:val="Strong"/>
                <w:lang w:val="en-GB"/>
              </w:rPr>
              <w:t>)</w:t>
            </w:r>
          </w:p>
        </w:tc>
      </w:tr>
      <w:tr w:rsidR="006A27AB" w:rsidRPr="00033965" w14:paraId="2787211F" w14:textId="77777777" w:rsidTr="006A27AB">
        <w:trPr>
          <w:cantSplit/>
          <w:trHeight w:val="284"/>
          <w:tblHeader/>
        </w:trPr>
        <w:tc>
          <w:tcPr>
            <w:tcW w:w="2268" w:type="dxa"/>
            <w:tcMar>
              <w:top w:w="0" w:type="dxa"/>
              <w:left w:w="108" w:type="dxa"/>
              <w:bottom w:w="0" w:type="dxa"/>
              <w:right w:w="108" w:type="dxa"/>
            </w:tcMar>
          </w:tcPr>
          <w:p w14:paraId="5A1D40DF" w14:textId="77777777" w:rsidR="006A27AB" w:rsidRDefault="006A27AB" w:rsidP="006A27AB">
            <w:pPr>
              <w:keepNext/>
              <w:spacing w:before="0" w:after="0"/>
              <w:rPr>
                <w:rStyle w:val="Strong"/>
                <w:lang w:val="en-GB"/>
              </w:rPr>
            </w:pPr>
            <w:r w:rsidRPr="00033965">
              <w:rPr>
                <w:rFonts w:eastAsia="Times New Roman" w:cstheme="minorHAnsi"/>
                <w:lang w:eastAsia="en-AU"/>
              </w:rPr>
              <w:t xml:space="preserve">Age </w:t>
            </w:r>
            <w:r>
              <w:rPr>
                <w:rFonts w:eastAsia="Times New Roman" w:cstheme="minorHAnsi"/>
                <w:lang w:eastAsia="en-AU"/>
              </w:rPr>
              <w:t>(</w:t>
            </w:r>
            <w:r w:rsidRPr="00033965">
              <w:rPr>
                <w:rFonts w:eastAsia="Times New Roman" w:cstheme="minorHAnsi"/>
                <w:lang w:eastAsia="en-AU"/>
              </w:rPr>
              <w:t>years</w:t>
            </w:r>
            <w:r>
              <w:rPr>
                <w:rFonts w:eastAsia="Times New Roman" w:cstheme="minorHAnsi"/>
                <w:lang w:eastAsia="en-AU"/>
              </w:rPr>
              <w:t>)</w:t>
            </w:r>
          </w:p>
        </w:tc>
        <w:tc>
          <w:tcPr>
            <w:tcW w:w="1134" w:type="dxa"/>
            <w:tcMar>
              <w:top w:w="0" w:type="dxa"/>
              <w:left w:w="108" w:type="dxa"/>
              <w:bottom w:w="0" w:type="dxa"/>
              <w:right w:w="108" w:type="dxa"/>
            </w:tcMar>
          </w:tcPr>
          <w:p w14:paraId="2F4E9EB4"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22-27</w:t>
            </w:r>
          </w:p>
        </w:tc>
        <w:tc>
          <w:tcPr>
            <w:tcW w:w="1134" w:type="dxa"/>
            <w:tcMar>
              <w:top w:w="0" w:type="dxa"/>
              <w:left w:w="108" w:type="dxa"/>
              <w:bottom w:w="0" w:type="dxa"/>
              <w:right w:w="108" w:type="dxa"/>
            </w:tcMar>
          </w:tcPr>
          <w:p w14:paraId="762B243F"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25-30</w:t>
            </w:r>
          </w:p>
        </w:tc>
        <w:tc>
          <w:tcPr>
            <w:tcW w:w="1134" w:type="dxa"/>
            <w:tcMar>
              <w:top w:w="0" w:type="dxa"/>
              <w:left w:w="108" w:type="dxa"/>
              <w:bottom w:w="0" w:type="dxa"/>
              <w:right w:w="108" w:type="dxa"/>
            </w:tcMar>
          </w:tcPr>
          <w:p w14:paraId="701A8250"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28-33</w:t>
            </w:r>
          </w:p>
        </w:tc>
        <w:tc>
          <w:tcPr>
            <w:tcW w:w="1134" w:type="dxa"/>
            <w:tcMar>
              <w:top w:w="0" w:type="dxa"/>
              <w:left w:w="108" w:type="dxa"/>
              <w:bottom w:w="0" w:type="dxa"/>
              <w:right w:w="108" w:type="dxa"/>
            </w:tcMar>
          </w:tcPr>
          <w:p w14:paraId="440639F6"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31-36</w:t>
            </w:r>
          </w:p>
        </w:tc>
        <w:tc>
          <w:tcPr>
            <w:tcW w:w="1134" w:type="dxa"/>
            <w:tcMar>
              <w:top w:w="0" w:type="dxa"/>
              <w:left w:w="108" w:type="dxa"/>
              <w:bottom w:w="0" w:type="dxa"/>
              <w:right w:w="108" w:type="dxa"/>
            </w:tcMar>
          </w:tcPr>
          <w:p w14:paraId="3DEA78CB"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34-39</w:t>
            </w:r>
          </w:p>
        </w:tc>
        <w:tc>
          <w:tcPr>
            <w:tcW w:w="1134" w:type="dxa"/>
          </w:tcPr>
          <w:p w14:paraId="6728E932" w14:textId="77777777" w:rsidR="006A27AB"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2FEC1359" w14:textId="77777777" w:rsidTr="006A27AB">
        <w:trPr>
          <w:cantSplit/>
          <w:trHeight w:val="284"/>
          <w:tblHeader/>
        </w:trPr>
        <w:tc>
          <w:tcPr>
            <w:tcW w:w="2268" w:type="dxa"/>
            <w:tcMar>
              <w:top w:w="0" w:type="dxa"/>
              <w:left w:w="108" w:type="dxa"/>
              <w:bottom w:w="0" w:type="dxa"/>
              <w:right w:w="108" w:type="dxa"/>
            </w:tcMar>
          </w:tcPr>
          <w:p w14:paraId="060E62B4" w14:textId="77777777" w:rsidR="006A27AB" w:rsidRDefault="006A27AB" w:rsidP="006A27AB">
            <w:pPr>
              <w:keepNext/>
              <w:spacing w:before="0" w:after="0"/>
              <w:rPr>
                <w:rStyle w:val="Strong"/>
                <w:lang w:val="en-GB"/>
              </w:rPr>
            </w:pPr>
            <w:r w:rsidRPr="00033965">
              <w:rPr>
                <w:rFonts w:eastAsia="Times New Roman" w:cstheme="minorHAnsi"/>
                <w:lang w:eastAsia="en-AU"/>
              </w:rPr>
              <w:t>Deceased</w:t>
            </w:r>
            <w:r>
              <w:rPr>
                <w:rFonts w:eastAsia="Times New Roman" w:cstheme="minorHAnsi"/>
                <w:lang w:eastAsia="en-AU"/>
              </w:rPr>
              <w:t>*</w:t>
            </w:r>
          </w:p>
        </w:tc>
        <w:tc>
          <w:tcPr>
            <w:tcW w:w="1134" w:type="dxa"/>
            <w:tcMar>
              <w:top w:w="0" w:type="dxa"/>
              <w:left w:w="108" w:type="dxa"/>
              <w:bottom w:w="0" w:type="dxa"/>
              <w:right w:w="108" w:type="dxa"/>
            </w:tcMar>
          </w:tcPr>
          <w:p w14:paraId="70ED4EF5"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22</w:t>
            </w:r>
          </w:p>
        </w:tc>
        <w:tc>
          <w:tcPr>
            <w:tcW w:w="1134" w:type="dxa"/>
            <w:tcMar>
              <w:top w:w="0" w:type="dxa"/>
              <w:left w:w="108" w:type="dxa"/>
              <w:bottom w:w="0" w:type="dxa"/>
              <w:right w:w="108" w:type="dxa"/>
            </w:tcMar>
          </w:tcPr>
          <w:p w14:paraId="5AFAF65A"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33</w:t>
            </w:r>
          </w:p>
        </w:tc>
        <w:tc>
          <w:tcPr>
            <w:tcW w:w="1134" w:type="dxa"/>
            <w:tcMar>
              <w:top w:w="0" w:type="dxa"/>
              <w:left w:w="108" w:type="dxa"/>
              <w:bottom w:w="0" w:type="dxa"/>
              <w:right w:w="108" w:type="dxa"/>
            </w:tcMar>
          </w:tcPr>
          <w:p w14:paraId="68C9C385"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49</w:t>
            </w:r>
          </w:p>
        </w:tc>
        <w:tc>
          <w:tcPr>
            <w:tcW w:w="1134" w:type="dxa"/>
            <w:tcMar>
              <w:top w:w="0" w:type="dxa"/>
              <w:left w:w="108" w:type="dxa"/>
              <w:bottom w:w="0" w:type="dxa"/>
              <w:right w:w="108" w:type="dxa"/>
            </w:tcMar>
          </w:tcPr>
          <w:p w14:paraId="1F5EA394"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57</w:t>
            </w:r>
          </w:p>
        </w:tc>
        <w:tc>
          <w:tcPr>
            <w:tcW w:w="1134" w:type="dxa"/>
            <w:tcMar>
              <w:top w:w="0" w:type="dxa"/>
              <w:left w:w="108" w:type="dxa"/>
              <w:bottom w:w="0" w:type="dxa"/>
              <w:right w:w="108" w:type="dxa"/>
            </w:tcMar>
          </w:tcPr>
          <w:p w14:paraId="0CB62B94"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76</w:t>
            </w:r>
          </w:p>
        </w:tc>
        <w:tc>
          <w:tcPr>
            <w:tcW w:w="1134" w:type="dxa"/>
          </w:tcPr>
          <w:p w14:paraId="43B272D4" w14:textId="77777777" w:rsidR="006A27AB"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24E5C9DA" w14:textId="77777777" w:rsidTr="006A27AB">
        <w:trPr>
          <w:cantSplit/>
          <w:trHeight w:val="284"/>
          <w:tblHeader/>
        </w:trPr>
        <w:tc>
          <w:tcPr>
            <w:tcW w:w="2268" w:type="dxa"/>
            <w:tcMar>
              <w:top w:w="0" w:type="dxa"/>
              <w:left w:w="108" w:type="dxa"/>
              <w:bottom w:w="0" w:type="dxa"/>
              <w:right w:w="108" w:type="dxa"/>
            </w:tcMar>
          </w:tcPr>
          <w:p w14:paraId="0EAEF921" w14:textId="77777777" w:rsidR="006A27AB" w:rsidRDefault="006A27AB" w:rsidP="006A27AB">
            <w:pPr>
              <w:keepNext/>
              <w:spacing w:before="0" w:after="0"/>
              <w:rPr>
                <w:rStyle w:val="Strong"/>
                <w:lang w:val="en-GB"/>
              </w:rPr>
            </w:pPr>
            <w:r w:rsidRPr="00932D8A">
              <w:rPr>
                <w:rFonts w:eastAsia="Times New Roman" w:cstheme="minorHAnsi"/>
                <w:lang w:eastAsia="en-AU"/>
              </w:rPr>
              <w:t>Non-respondents</w:t>
            </w:r>
          </w:p>
        </w:tc>
        <w:tc>
          <w:tcPr>
            <w:tcW w:w="1134" w:type="dxa"/>
            <w:tcMar>
              <w:top w:w="0" w:type="dxa"/>
              <w:left w:w="108" w:type="dxa"/>
              <w:bottom w:w="0" w:type="dxa"/>
              <w:right w:w="108" w:type="dxa"/>
            </w:tcMar>
          </w:tcPr>
          <w:p w14:paraId="69981884"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4537</w:t>
            </w:r>
          </w:p>
        </w:tc>
        <w:tc>
          <w:tcPr>
            <w:tcW w:w="1134" w:type="dxa"/>
            <w:tcMar>
              <w:top w:w="0" w:type="dxa"/>
              <w:left w:w="108" w:type="dxa"/>
              <w:bottom w:w="0" w:type="dxa"/>
              <w:right w:w="108" w:type="dxa"/>
            </w:tcMar>
          </w:tcPr>
          <w:p w14:paraId="0AF15C45"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5133</w:t>
            </w:r>
          </w:p>
        </w:tc>
        <w:tc>
          <w:tcPr>
            <w:tcW w:w="1134" w:type="dxa"/>
            <w:tcMar>
              <w:top w:w="0" w:type="dxa"/>
              <w:left w:w="108" w:type="dxa"/>
              <w:bottom w:w="0" w:type="dxa"/>
              <w:right w:w="108" w:type="dxa"/>
            </w:tcMar>
          </w:tcPr>
          <w:p w14:paraId="686D6E26"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5053</w:t>
            </w:r>
          </w:p>
        </w:tc>
        <w:tc>
          <w:tcPr>
            <w:tcW w:w="1134" w:type="dxa"/>
            <w:tcMar>
              <w:top w:w="0" w:type="dxa"/>
              <w:left w:w="108" w:type="dxa"/>
              <w:bottom w:w="0" w:type="dxa"/>
              <w:right w:w="108" w:type="dxa"/>
            </w:tcMar>
          </w:tcPr>
          <w:p w14:paraId="492792A7"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5990</w:t>
            </w:r>
          </w:p>
        </w:tc>
        <w:tc>
          <w:tcPr>
            <w:tcW w:w="1134" w:type="dxa"/>
            <w:tcMar>
              <w:top w:w="0" w:type="dxa"/>
              <w:left w:w="108" w:type="dxa"/>
              <w:bottom w:w="0" w:type="dxa"/>
              <w:right w:w="108" w:type="dxa"/>
            </w:tcMar>
          </w:tcPr>
          <w:p w14:paraId="0E31EB42"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6161</w:t>
            </w:r>
          </w:p>
        </w:tc>
        <w:tc>
          <w:tcPr>
            <w:tcW w:w="1134" w:type="dxa"/>
          </w:tcPr>
          <w:p w14:paraId="2C1B0D9B" w14:textId="77777777" w:rsidR="006A27AB"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43EA3A17" w14:textId="77777777" w:rsidTr="006A27AB">
        <w:trPr>
          <w:cantSplit/>
          <w:trHeight w:val="284"/>
          <w:tblHeader/>
        </w:trPr>
        <w:tc>
          <w:tcPr>
            <w:tcW w:w="2268" w:type="dxa"/>
            <w:tcBorders>
              <w:bottom w:val="single" w:sz="2" w:space="0" w:color="auto"/>
            </w:tcBorders>
            <w:tcMar>
              <w:top w:w="0" w:type="dxa"/>
              <w:left w:w="108" w:type="dxa"/>
              <w:bottom w:w="0" w:type="dxa"/>
              <w:right w:w="108" w:type="dxa"/>
            </w:tcMar>
          </w:tcPr>
          <w:p w14:paraId="1E7D822B" w14:textId="77777777" w:rsidR="006A27AB" w:rsidRDefault="006A27AB" w:rsidP="006A27AB">
            <w:pPr>
              <w:keepNext/>
              <w:spacing w:before="0" w:after="0"/>
              <w:rPr>
                <w:rStyle w:val="Strong"/>
                <w:lang w:val="en-GB"/>
              </w:rPr>
            </w:pPr>
            <w:r w:rsidRPr="00932D8A">
              <w:rPr>
                <w:rFonts w:eastAsia="Times New Roman" w:cstheme="minorHAnsi"/>
                <w:lang w:eastAsia="en-AU"/>
              </w:rPr>
              <w:t>Respondents</w:t>
            </w:r>
          </w:p>
        </w:tc>
        <w:tc>
          <w:tcPr>
            <w:tcW w:w="1134" w:type="dxa"/>
            <w:tcBorders>
              <w:bottom w:val="single" w:sz="2" w:space="0" w:color="auto"/>
            </w:tcBorders>
            <w:tcMar>
              <w:top w:w="0" w:type="dxa"/>
              <w:left w:w="108" w:type="dxa"/>
              <w:bottom w:w="0" w:type="dxa"/>
              <w:right w:w="108" w:type="dxa"/>
            </w:tcMar>
          </w:tcPr>
          <w:p w14:paraId="4FF77A85"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9688</w:t>
            </w:r>
          </w:p>
        </w:tc>
        <w:tc>
          <w:tcPr>
            <w:tcW w:w="1134" w:type="dxa"/>
            <w:tcBorders>
              <w:bottom w:val="single" w:sz="2" w:space="0" w:color="auto"/>
            </w:tcBorders>
            <w:tcMar>
              <w:top w:w="0" w:type="dxa"/>
              <w:left w:w="108" w:type="dxa"/>
              <w:bottom w:w="0" w:type="dxa"/>
              <w:right w:w="108" w:type="dxa"/>
            </w:tcMar>
          </w:tcPr>
          <w:p w14:paraId="6424246B"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9081</w:t>
            </w:r>
          </w:p>
        </w:tc>
        <w:tc>
          <w:tcPr>
            <w:tcW w:w="1134" w:type="dxa"/>
            <w:tcBorders>
              <w:bottom w:val="single" w:sz="2" w:space="0" w:color="auto"/>
            </w:tcBorders>
            <w:tcMar>
              <w:top w:w="0" w:type="dxa"/>
              <w:left w:w="108" w:type="dxa"/>
              <w:bottom w:w="0" w:type="dxa"/>
              <w:right w:w="108" w:type="dxa"/>
            </w:tcMar>
          </w:tcPr>
          <w:p w14:paraId="5996107C"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9145</w:t>
            </w:r>
          </w:p>
        </w:tc>
        <w:tc>
          <w:tcPr>
            <w:tcW w:w="1134" w:type="dxa"/>
            <w:tcBorders>
              <w:bottom w:val="single" w:sz="2" w:space="0" w:color="auto"/>
            </w:tcBorders>
            <w:tcMar>
              <w:top w:w="0" w:type="dxa"/>
              <w:left w:w="108" w:type="dxa"/>
              <w:bottom w:w="0" w:type="dxa"/>
              <w:right w:w="108" w:type="dxa"/>
            </w:tcMar>
          </w:tcPr>
          <w:p w14:paraId="6D03494C"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8200</w:t>
            </w:r>
          </w:p>
        </w:tc>
        <w:tc>
          <w:tcPr>
            <w:tcW w:w="1134" w:type="dxa"/>
            <w:tcBorders>
              <w:bottom w:val="single" w:sz="2" w:space="0" w:color="auto"/>
            </w:tcBorders>
            <w:tcMar>
              <w:top w:w="0" w:type="dxa"/>
              <w:left w:w="108" w:type="dxa"/>
              <w:bottom w:w="0" w:type="dxa"/>
              <w:right w:w="108" w:type="dxa"/>
            </w:tcMar>
          </w:tcPr>
          <w:p w14:paraId="321FEA29"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8010</w:t>
            </w:r>
          </w:p>
        </w:tc>
        <w:tc>
          <w:tcPr>
            <w:tcW w:w="1134" w:type="dxa"/>
            <w:tcBorders>
              <w:bottom w:val="single" w:sz="2" w:space="0" w:color="auto"/>
            </w:tcBorders>
          </w:tcPr>
          <w:p w14:paraId="0D6702FC" w14:textId="77777777" w:rsidR="006A27AB"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5FA8855A" w14:textId="77777777" w:rsidTr="006A27AB">
        <w:trPr>
          <w:cantSplit/>
          <w:trHeight w:val="284"/>
          <w:tblHeader/>
        </w:trPr>
        <w:tc>
          <w:tcPr>
            <w:tcW w:w="9072" w:type="dxa"/>
            <w:gridSpan w:val="7"/>
            <w:tcBorders>
              <w:top w:val="single" w:sz="2" w:space="0" w:color="auto"/>
            </w:tcBorders>
            <w:shd w:val="clear" w:color="auto" w:fill="D9D9D9" w:themeFill="background1" w:themeFillShade="D9"/>
            <w:tcMar>
              <w:top w:w="0" w:type="dxa"/>
              <w:left w:w="108" w:type="dxa"/>
              <w:bottom w:w="0" w:type="dxa"/>
              <w:right w:w="108" w:type="dxa"/>
            </w:tcMar>
          </w:tcPr>
          <w:p w14:paraId="0BC35535" w14:textId="77777777" w:rsidR="006A27AB" w:rsidRDefault="006A27AB" w:rsidP="006A27AB">
            <w:pPr>
              <w:keepNext/>
              <w:spacing w:before="0" w:after="0"/>
              <w:rPr>
                <w:rFonts w:eastAsia="Times New Roman" w:cstheme="minorHAnsi"/>
                <w:lang w:eastAsia="en-AU"/>
              </w:rPr>
            </w:pPr>
            <w:r>
              <w:rPr>
                <w:rStyle w:val="Strong"/>
                <w:lang w:val="en-GB"/>
              </w:rPr>
              <w:t>1946-51 cohort: 13,715 women aged 45-50 years at Survey 1 (1996)</w:t>
            </w:r>
          </w:p>
        </w:tc>
      </w:tr>
      <w:tr w:rsidR="006A27AB" w:rsidRPr="00033965" w14:paraId="7481A256" w14:textId="77777777" w:rsidTr="006A27AB">
        <w:trPr>
          <w:cantSplit/>
          <w:trHeight w:val="284"/>
          <w:tblHeader/>
        </w:trPr>
        <w:tc>
          <w:tcPr>
            <w:tcW w:w="2268" w:type="dxa"/>
            <w:tcMar>
              <w:top w:w="0" w:type="dxa"/>
              <w:left w:w="108" w:type="dxa"/>
              <w:bottom w:w="0" w:type="dxa"/>
              <w:right w:w="108" w:type="dxa"/>
            </w:tcMar>
            <w:hideMark/>
          </w:tcPr>
          <w:p w14:paraId="5F10C940" w14:textId="77777777" w:rsidR="006A27AB" w:rsidRPr="00033965" w:rsidRDefault="006A27AB" w:rsidP="006A27AB">
            <w:pPr>
              <w:keepNext/>
              <w:spacing w:before="0" w:after="0"/>
              <w:rPr>
                <w:rFonts w:eastAsia="Times New Roman" w:cstheme="minorHAnsi"/>
                <w:lang w:eastAsia="en-AU"/>
              </w:rPr>
            </w:pPr>
            <w:r w:rsidRPr="00033965">
              <w:rPr>
                <w:rFonts w:eastAsia="Times New Roman" w:cstheme="minorHAnsi"/>
                <w:lang w:eastAsia="en-AU"/>
              </w:rPr>
              <w:t xml:space="preserve">Age </w:t>
            </w:r>
            <w:r>
              <w:rPr>
                <w:rFonts w:eastAsia="Times New Roman" w:cstheme="minorHAnsi"/>
                <w:lang w:eastAsia="en-AU"/>
              </w:rPr>
              <w:t>(</w:t>
            </w:r>
            <w:r w:rsidRPr="00033965">
              <w:rPr>
                <w:rFonts w:eastAsia="Times New Roman" w:cstheme="minorHAnsi"/>
                <w:lang w:eastAsia="en-AU"/>
              </w:rPr>
              <w:t>years</w:t>
            </w:r>
            <w:r>
              <w:rPr>
                <w:rFonts w:eastAsia="Times New Roman" w:cstheme="minorHAnsi"/>
                <w:lang w:eastAsia="en-AU"/>
              </w:rPr>
              <w:t>)</w:t>
            </w:r>
          </w:p>
        </w:tc>
        <w:tc>
          <w:tcPr>
            <w:tcW w:w="1134" w:type="dxa"/>
            <w:tcMar>
              <w:top w:w="0" w:type="dxa"/>
              <w:left w:w="108" w:type="dxa"/>
              <w:bottom w:w="0" w:type="dxa"/>
              <w:right w:w="108" w:type="dxa"/>
            </w:tcMar>
            <w:hideMark/>
          </w:tcPr>
          <w:p w14:paraId="22058A3F"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lang w:eastAsia="en-AU"/>
              </w:rPr>
              <w:t>47-52</w:t>
            </w:r>
          </w:p>
        </w:tc>
        <w:tc>
          <w:tcPr>
            <w:tcW w:w="1134" w:type="dxa"/>
            <w:tcMar>
              <w:top w:w="0" w:type="dxa"/>
              <w:left w:w="108" w:type="dxa"/>
              <w:bottom w:w="0" w:type="dxa"/>
              <w:right w:w="108" w:type="dxa"/>
            </w:tcMar>
            <w:hideMark/>
          </w:tcPr>
          <w:p w14:paraId="49955F3D"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lang w:eastAsia="en-AU"/>
              </w:rPr>
              <w:t>50-55</w:t>
            </w:r>
          </w:p>
        </w:tc>
        <w:tc>
          <w:tcPr>
            <w:tcW w:w="1134" w:type="dxa"/>
            <w:tcMar>
              <w:top w:w="0" w:type="dxa"/>
              <w:left w:w="108" w:type="dxa"/>
              <w:bottom w:w="0" w:type="dxa"/>
              <w:right w:w="108" w:type="dxa"/>
            </w:tcMar>
            <w:hideMark/>
          </w:tcPr>
          <w:p w14:paraId="02738486"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lang w:eastAsia="en-AU"/>
              </w:rPr>
              <w:t>53-58</w:t>
            </w:r>
          </w:p>
        </w:tc>
        <w:tc>
          <w:tcPr>
            <w:tcW w:w="1134" w:type="dxa"/>
            <w:tcMar>
              <w:top w:w="0" w:type="dxa"/>
              <w:left w:w="108" w:type="dxa"/>
              <w:bottom w:w="0" w:type="dxa"/>
              <w:right w:w="108" w:type="dxa"/>
            </w:tcMar>
            <w:hideMark/>
          </w:tcPr>
          <w:p w14:paraId="24AFC898"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lang w:eastAsia="en-AU"/>
              </w:rPr>
              <w:t>56-61</w:t>
            </w:r>
          </w:p>
        </w:tc>
        <w:tc>
          <w:tcPr>
            <w:tcW w:w="1134" w:type="dxa"/>
            <w:tcMar>
              <w:top w:w="0" w:type="dxa"/>
              <w:left w:w="108" w:type="dxa"/>
              <w:bottom w:w="0" w:type="dxa"/>
              <w:right w:w="108" w:type="dxa"/>
            </w:tcMar>
            <w:hideMark/>
          </w:tcPr>
          <w:p w14:paraId="06AF46BE" w14:textId="77777777" w:rsidR="006A27AB" w:rsidRPr="00033965" w:rsidRDefault="006A27AB" w:rsidP="006A27AB">
            <w:pPr>
              <w:keepNext/>
              <w:spacing w:before="0" w:after="0"/>
              <w:jc w:val="center"/>
              <w:rPr>
                <w:rFonts w:eastAsia="Times New Roman" w:cstheme="minorHAnsi"/>
                <w:lang w:eastAsia="en-AU"/>
              </w:rPr>
            </w:pPr>
            <w:r w:rsidRPr="00033965">
              <w:rPr>
                <w:rFonts w:eastAsia="Times New Roman" w:cstheme="minorHAnsi"/>
                <w:lang w:eastAsia="en-AU"/>
              </w:rPr>
              <w:t>59-64</w:t>
            </w:r>
          </w:p>
        </w:tc>
        <w:tc>
          <w:tcPr>
            <w:tcW w:w="1134" w:type="dxa"/>
          </w:tcPr>
          <w:p w14:paraId="0D399123"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62-67</w:t>
            </w:r>
          </w:p>
        </w:tc>
      </w:tr>
      <w:tr w:rsidR="006A27AB" w:rsidRPr="00033965" w14:paraId="5B743DF3" w14:textId="77777777" w:rsidTr="006A27AB">
        <w:trPr>
          <w:cantSplit/>
          <w:trHeight w:val="284"/>
        </w:trPr>
        <w:tc>
          <w:tcPr>
            <w:tcW w:w="2268" w:type="dxa"/>
            <w:tcMar>
              <w:top w:w="0" w:type="dxa"/>
              <w:left w:w="108" w:type="dxa"/>
              <w:bottom w:w="0" w:type="dxa"/>
              <w:right w:w="108" w:type="dxa"/>
            </w:tcMar>
            <w:hideMark/>
          </w:tcPr>
          <w:p w14:paraId="2C3DA70B" w14:textId="77777777" w:rsidR="006A27AB" w:rsidRPr="00033965" w:rsidRDefault="006A27AB" w:rsidP="006A27AB">
            <w:pPr>
              <w:keepNext/>
              <w:spacing w:before="0" w:after="0"/>
              <w:rPr>
                <w:rFonts w:eastAsia="Times New Roman" w:cstheme="minorHAnsi"/>
                <w:lang w:eastAsia="en-AU"/>
              </w:rPr>
            </w:pPr>
            <w:r w:rsidRPr="00033965">
              <w:rPr>
                <w:rFonts w:eastAsia="Times New Roman" w:cstheme="minorHAnsi"/>
                <w:lang w:eastAsia="en-AU"/>
              </w:rPr>
              <w:t>Deceased</w:t>
            </w:r>
            <w:r>
              <w:rPr>
                <w:rFonts w:eastAsia="Times New Roman" w:cstheme="minorHAnsi"/>
                <w:lang w:eastAsia="en-AU"/>
              </w:rPr>
              <w:t>*</w:t>
            </w:r>
            <w:r w:rsidRPr="00033965">
              <w:rPr>
                <w:rFonts w:eastAsia="Times New Roman" w:cstheme="minorHAnsi"/>
                <w:lang w:eastAsia="en-AU"/>
              </w:rPr>
              <w:t xml:space="preserve"> </w:t>
            </w:r>
          </w:p>
        </w:tc>
        <w:tc>
          <w:tcPr>
            <w:tcW w:w="1134" w:type="dxa"/>
            <w:tcMar>
              <w:top w:w="0" w:type="dxa"/>
              <w:left w:w="108" w:type="dxa"/>
              <w:bottom w:w="0" w:type="dxa"/>
              <w:right w:w="108" w:type="dxa"/>
            </w:tcMar>
          </w:tcPr>
          <w:p w14:paraId="543E16C1"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50</w:t>
            </w:r>
          </w:p>
        </w:tc>
        <w:tc>
          <w:tcPr>
            <w:tcW w:w="1134" w:type="dxa"/>
            <w:tcMar>
              <w:top w:w="0" w:type="dxa"/>
              <w:left w:w="108" w:type="dxa"/>
              <w:bottom w:w="0" w:type="dxa"/>
              <w:right w:w="108" w:type="dxa"/>
            </w:tcMar>
          </w:tcPr>
          <w:p w14:paraId="6CFBC812"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119</w:t>
            </w:r>
          </w:p>
        </w:tc>
        <w:tc>
          <w:tcPr>
            <w:tcW w:w="1134" w:type="dxa"/>
            <w:tcMar>
              <w:top w:w="0" w:type="dxa"/>
              <w:left w:w="108" w:type="dxa"/>
              <w:bottom w:w="0" w:type="dxa"/>
              <w:right w:w="108" w:type="dxa"/>
            </w:tcMar>
          </w:tcPr>
          <w:p w14:paraId="12375234"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216</w:t>
            </w:r>
          </w:p>
        </w:tc>
        <w:tc>
          <w:tcPr>
            <w:tcW w:w="1134" w:type="dxa"/>
            <w:tcMar>
              <w:top w:w="0" w:type="dxa"/>
              <w:left w:w="108" w:type="dxa"/>
              <w:bottom w:w="0" w:type="dxa"/>
              <w:right w:w="108" w:type="dxa"/>
            </w:tcMar>
          </w:tcPr>
          <w:p w14:paraId="6F594B83"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327</w:t>
            </w:r>
          </w:p>
        </w:tc>
        <w:tc>
          <w:tcPr>
            <w:tcW w:w="1134" w:type="dxa"/>
            <w:tcMar>
              <w:top w:w="0" w:type="dxa"/>
              <w:left w:w="108" w:type="dxa"/>
              <w:bottom w:w="0" w:type="dxa"/>
              <w:right w:w="108" w:type="dxa"/>
            </w:tcMar>
          </w:tcPr>
          <w:p w14:paraId="4FB2CA63"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472</w:t>
            </w:r>
          </w:p>
        </w:tc>
        <w:tc>
          <w:tcPr>
            <w:tcW w:w="1134" w:type="dxa"/>
          </w:tcPr>
          <w:p w14:paraId="190B2417" w14:textId="77777777" w:rsidR="006A27AB" w:rsidRPr="00033965" w:rsidRDefault="006A27AB" w:rsidP="006A27AB">
            <w:pPr>
              <w:keepNext/>
              <w:spacing w:before="0" w:after="0"/>
              <w:jc w:val="center"/>
              <w:rPr>
                <w:rFonts w:eastAsia="Times New Roman" w:cstheme="minorHAnsi"/>
                <w:lang w:eastAsia="en-AU"/>
              </w:rPr>
            </w:pPr>
            <w:r>
              <w:rPr>
                <w:rFonts w:eastAsia="Times New Roman" w:cstheme="minorHAnsi"/>
                <w:lang w:eastAsia="en-AU"/>
              </w:rPr>
              <w:t>646</w:t>
            </w:r>
          </w:p>
        </w:tc>
      </w:tr>
      <w:tr w:rsidR="006A27AB" w:rsidRPr="00033965" w14:paraId="2B9211A2" w14:textId="77777777" w:rsidTr="006A27AB">
        <w:trPr>
          <w:cantSplit/>
          <w:trHeight w:val="284"/>
        </w:trPr>
        <w:tc>
          <w:tcPr>
            <w:tcW w:w="2268" w:type="dxa"/>
            <w:tcMar>
              <w:top w:w="0" w:type="dxa"/>
              <w:left w:w="108" w:type="dxa"/>
              <w:bottom w:w="0" w:type="dxa"/>
              <w:right w:w="108" w:type="dxa"/>
            </w:tcMar>
          </w:tcPr>
          <w:p w14:paraId="15798AF1" w14:textId="77777777" w:rsidR="006A27AB" w:rsidRPr="00932D8A" w:rsidRDefault="006A27AB" w:rsidP="006A27AB">
            <w:pPr>
              <w:keepNext/>
              <w:spacing w:before="0" w:after="0"/>
              <w:rPr>
                <w:rFonts w:eastAsia="Times New Roman" w:cstheme="minorHAnsi"/>
                <w:lang w:eastAsia="en-AU"/>
              </w:rPr>
            </w:pPr>
            <w:r w:rsidRPr="00932D8A">
              <w:rPr>
                <w:rFonts w:eastAsia="Times New Roman" w:cstheme="minorHAnsi"/>
                <w:lang w:eastAsia="en-AU"/>
              </w:rPr>
              <w:t>Non-respondents</w:t>
            </w:r>
          </w:p>
        </w:tc>
        <w:tc>
          <w:tcPr>
            <w:tcW w:w="1134" w:type="dxa"/>
            <w:tcMar>
              <w:top w:w="0" w:type="dxa"/>
              <w:left w:w="108" w:type="dxa"/>
              <w:bottom w:w="0" w:type="dxa"/>
              <w:right w:w="108" w:type="dxa"/>
            </w:tcMar>
          </w:tcPr>
          <w:p w14:paraId="72D3F619"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1327</w:t>
            </w:r>
          </w:p>
        </w:tc>
        <w:tc>
          <w:tcPr>
            <w:tcW w:w="1134" w:type="dxa"/>
            <w:tcMar>
              <w:top w:w="0" w:type="dxa"/>
              <w:left w:w="108" w:type="dxa"/>
              <w:bottom w:w="0" w:type="dxa"/>
              <w:right w:w="108" w:type="dxa"/>
            </w:tcMar>
          </w:tcPr>
          <w:p w14:paraId="4894FFEA"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2370</w:t>
            </w:r>
          </w:p>
        </w:tc>
        <w:tc>
          <w:tcPr>
            <w:tcW w:w="1134" w:type="dxa"/>
            <w:tcMar>
              <w:top w:w="0" w:type="dxa"/>
              <w:left w:w="108" w:type="dxa"/>
              <w:bottom w:w="0" w:type="dxa"/>
              <w:right w:w="108" w:type="dxa"/>
            </w:tcMar>
          </w:tcPr>
          <w:p w14:paraId="172A7DF7"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2594</w:t>
            </w:r>
          </w:p>
        </w:tc>
        <w:tc>
          <w:tcPr>
            <w:tcW w:w="1134" w:type="dxa"/>
            <w:tcMar>
              <w:top w:w="0" w:type="dxa"/>
              <w:left w:w="108" w:type="dxa"/>
              <w:bottom w:w="0" w:type="dxa"/>
              <w:right w:w="108" w:type="dxa"/>
            </w:tcMar>
          </w:tcPr>
          <w:p w14:paraId="542F2AEC"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2750</w:t>
            </w:r>
          </w:p>
        </w:tc>
        <w:tc>
          <w:tcPr>
            <w:tcW w:w="1134" w:type="dxa"/>
            <w:tcMar>
              <w:top w:w="0" w:type="dxa"/>
              <w:left w:w="108" w:type="dxa"/>
              <w:bottom w:w="0" w:type="dxa"/>
              <w:right w:w="108" w:type="dxa"/>
            </w:tcMar>
          </w:tcPr>
          <w:p w14:paraId="308E706F"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3232</w:t>
            </w:r>
          </w:p>
        </w:tc>
        <w:tc>
          <w:tcPr>
            <w:tcW w:w="1134" w:type="dxa"/>
          </w:tcPr>
          <w:p w14:paraId="637C1DDA"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3918</w:t>
            </w:r>
          </w:p>
        </w:tc>
      </w:tr>
      <w:tr w:rsidR="006A27AB" w:rsidRPr="00033965" w14:paraId="1A494662" w14:textId="77777777" w:rsidTr="006A27AB">
        <w:trPr>
          <w:cantSplit/>
          <w:trHeight w:val="284"/>
        </w:trPr>
        <w:tc>
          <w:tcPr>
            <w:tcW w:w="2268" w:type="dxa"/>
            <w:tcBorders>
              <w:bottom w:val="single" w:sz="4" w:space="0" w:color="auto"/>
            </w:tcBorders>
            <w:tcMar>
              <w:top w:w="0" w:type="dxa"/>
              <w:left w:w="108" w:type="dxa"/>
              <w:bottom w:w="0" w:type="dxa"/>
              <w:right w:w="108" w:type="dxa"/>
            </w:tcMar>
            <w:hideMark/>
          </w:tcPr>
          <w:p w14:paraId="1DBB3ABC" w14:textId="77777777" w:rsidR="006A27AB" w:rsidRPr="00932D8A" w:rsidRDefault="006A27AB" w:rsidP="006A27AB">
            <w:pPr>
              <w:keepNext/>
              <w:spacing w:before="0" w:after="0"/>
              <w:rPr>
                <w:rFonts w:eastAsia="Times New Roman" w:cstheme="minorHAnsi"/>
                <w:lang w:eastAsia="en-AU"/>
              </w:rPr>
            </w:pPr>
            <w:r w:rsidRPr="00932D8A">
              <w:rPr>
                <w:rFonts w:eastAsia="Times New Roman" w:cstheme="minorHAnsi"/>
                <w:lang w:eastAsia="en-AU"/>
              </w:rPr>
              <w:t>Respondents</w:t>
            </w:r>
          </w:p>
        </w:tc>
        <w:tc>
          <w:tcPr>
            <w:tcW w:w="1134" w:type="dxa"/>
            <w:tcBorders>
              <w:bottom w:val="single" w:sz="4" w:space="0" w:color="auto"/>
            </w:tcBorders>
            <w:tcMar>
              <w:top w:w="0" w:type="dxa"/>
              <w:left w:w="108" w:type="dxa"/>
              <w:bottom w:w="0" w:type="dxa"/>
              <w:right w:w="108" w:type="dxa"/>
            </w:tcMar>
          </w:tcPr>
          <w:p w14:paraId="32C911B1" w14:textId="77777777" w:rsidR="006A27AB" w:rsidRPr="00932D8A" w:rsidRDefault="006A27AB" w:rsidP="006A27AB">
            <w:pPr>
              <w:keepNext/>
              <w:spacing w:before="0" w:after="0"/>
              <w:jc w:val="center"/>
              <w:rPr>
                <w:rFonts w:eastAsia="Times New Roman" w:cstheme="minorHAnsi"/>
                <w:lang w:eastAsia="en-AU"/>
              </w:rPr>
            </w:pPr>
            <w:r w:rsidRPr="00932D8A">
              <w:rPr>
                <w:rFonts w:eastAsia="Times New Roman" w:cstheme="minorHAnsi"/>
                <w:lang w:eastAsia="en-AU"/>
              </w:rPr>
              <w:t>12338</w:t>
            </w:r>
          </w:p>
        </w:tc>
        <w:tc>
          <w:tcPr>
            <w:tcW w:w="1134" w:type="dxa"/>
            <w:tcBorders>
              <w:bottom w:val="single" w:sz="4" w:space="0" w:color="auto"/>
            </w:tcBorders>
            <w:tcMar>
              <w:top w:w="0" w:type="dxa"/>
              <w:left w:w="108" w:type="dxa"/>
              <w:bottom w:w="0" w:type="dxa"/>
              <w:right w:w="108" w:type="dxa"/>
            </w:tcMar>
          </w:tcPr>
          <w:p w14:paraId="66B89382" w14:textId="77777777" w:rsidR="006A27AB" w:rsidRPr="00932D8A" w:rsidRDefault="006A27AB" w:rsidP="006A27AB">
            <w:pPr>
              <w:keepNext/>
              <w:spacing w:before="0" w:after="0"/>
              <w:jc w:val="center"/>
              <w:rPr>
                <w:rFonts w:eastAsia="Times New Roman" w:cstheme="minorHAnsi"/>
                <w:lang w:eastAsia="en-AU"/>
              </w:rPr>
            </w:pPr>
            <w:r w:rsidRPr="00932D8A">
              <w:rPr>
                <w:rFonts w:eastAsia="Times New Roman" w:cstheme="minorHAnsi"/>
                <w:lang w:eastAsia="en-AU"/>
              </w:rPr>
              <w:t>11226</w:t>
            </w:r>
          </w:p>
        </w:tc>
        <w:tc>
          <w:tcPr>
            <w:tcW w:w="1134" w:type="dxa"/>
            <w:tcBorders>
              <w:bottom w:val="single" w:sz="4" w:space="0" w:color="auto"/>
            </w:tcBorders>
            <w:tcMar>
              <w:top w:w="0" w:type="dxa"/>
              <w:left w:w="108" w:type="dxa"/>
              <w:bottom w:w="0" w:type="dxa"/>
              <w:right w:w="108" w:type="dxa"/>
            </w:tcMar>
          </w:tcPr>
          <w:p w14:paraId="51FFC4C2" w14:textId="77777777" w:rsidR="006A27AB" w:rsidRPr="00932D8A" w:rsidRDefault="006A27AB" w:rsidP="006A27AB">
            <w:pPr>
              <w:keepNext/>
              <w:spacing w:before="0" w:after="0"/>
              <w:jc w:val="center"/>
              <w:rPr>
                <w:rFonts w:eastAsia="Times New Roman" w:cstheme="minorHAnsi"/>
                <w:lang w:eastAsia="en-AU"/>
              </w:rPr>
            </w:pPr>
            <w:r w:rsidRPr="00932D8A">
              <w:rPr>
                <w:rFonts w:eastAsia="Times New Roman" w:cstheme="minorHAnsi"/>
                <w:lang w:eastAsia="en-AU"/>
              </w:rPr>
              <w:t>10905</w:t>
            </w:r>
          </w:p>
        </w:tc>
        <w:tc>
          <w:tcPr>
            <w:tcW w:w="1134" w:type="dxa"/>
            <w:tcBorders>
              <w:bottom w:val="single" w:sz="4" w:space="0" w:color="auto"/>
            </w:tcBorders>
            <w:tcMar>
              <w:top w:w="0" w:type="dxa"/>
              <w:left w:w="108" w:type="dxa"/>
              <w:bottom w:w="0" w:type="dxa"/>
              <w:right w:w="108" w:type="dxa"/>
            </w:tcMar>
          </w:tcPr>
          <w:p w14:paraId="5C2C1AD8" w14:textId="77777777" w:rsidR="006A27AB" w:rsidRPr="00932D8A" w:rsidRDefault="006A27AB" w:rsidP="006A27AB">
            <w:pPr>
              <w:keepNext/>
              <w:spacing w:before="0" w:after="0"/>
              <w:jc w:val="center"/>
              <w:rPr>
                <w:rFonts w:eastAsia="Times New Roman" w:cstheme="minorHAnsi"/>
                <w:lang w:eastAsia="en-AU"/>
              </w:rPr>
            </w:pPr>
            <w:r w:rsidRPr="00932D8A">
              <w:rPr>
                <w:rFonts w:eastAsia="Times New Roman" w:cstheme="minorHAnsi"/>
                <w:lang w:eastAsia="en-AU"/>
              </w:rPr>
              <w:t>10638</w:t>
            </w:r>
          </w:p>
        </w:tc>
        <w:tc>
          <w:tcPr>
            <w:tcW w:w="1134" w:type="dxa"/>
            <w:tcBorders>
              <w:bottom w:val="single" w:sz="4" w:space="0" w:color="auto"/>
            </w:tcBorders>
            <w:tcMar>
              <w:top w:w="0" w:type="dxa"/>
              <w:left w:w="108" w:type="dxa"/>
              <w:bottom w:w="0" w:type="dxa"/>
              <w:right w:w="108" w:type="dxa"/>
            </w:tcMar>
          </w:tcPr>
          <w:p w14:paraId="230EBE8A" w14:textId="77777777" w:rsidR="006A27AB" w:rsidRPr="00932D8A" w:rsidRDefault="006A27AB" w:rsidP="006A27AB">
            <w:pPr>
              <w:keepNext/>
              <w:spacing w:before="0" w:after="0"/>
              <w:jc w:val="center"/>
              <w:rPr>
                <w:rFonts w:eastAsia="Times New Roman" w:cstheme="minorHAnsi"/>
                <w:lang w:eastAsia="en-AU"/>
              </w:rPr>
            </w:pPr>
            <w:r w:rsidRPr="00932D8A">
              <w:rPr>
                <w:rFonts w:eastAsia="Times New Roman" w:cstheme="minorHAnsi"/>
                <w:lang w:eastAsia="en-AU"/>
              </w:rPr>
              <w:t>10011</w:t>
            </w:r>
          </w:p>
        </w:tc>
        <w:tc>
          <w:tcPr>
            <w:tcW w:w="1134" w:type="dxa"/>
            <w:tcBorders>
              <w:bottom w:val="single" w:sz="4" w:space="0" w:color="auto"/>
            </w:tcBorders>
          </w:tcPr>
          <w:p w14:paraId="07B08775" w14:textId="77777777" w:rsidR="006A27AB" w:rsidRPr="00932D8A" w:rsidRDefault="006A27AB" w:rsidP="006A27AB">
            <w:pPr>
              <w:keepNext/>
              <w:spacing w:before="0" w:after="0"/>
              <w:jc w:val="center"/>
              <w:rPr>
                <w:rFonts w:eastAsia="Times New Roman" w:cstheme="minorHAnsi"/>
                <w:lang w:eastAsia="en-AU"/>
              </w:rPr>
            </w:pPr>
            <w:r w:rsidRPr="00932D8A">
              <w:rPr>
                <w:rFonts w:eastAsia="Times New Roman" w:cstheme="minorHAnsi"/>
                <w:lang w:eastAsia="en-AU"/>
              </w:rPr>
              <w:t>9151</w:t>
            </w:r>
          </w:p>
        </w:tc>
      </w:tr>
      <w:tr w:rsidR="006A27AB" w:rsidRPr="00033965" w14:paraId="7CD647D2" w14:textId="77777777" w:rsidTr="006A27AB">
        <w:trPr>
          <w:cantSplit/>
          <w:trHeight w:val="284"/>
        </w:trPr>
        <w:tc>
          <w:tcPr>
            <w:tcW w:w="9072" w:type="dxa"/>
            <w:gridSpan w:val="7"/>
            <w:tcBorders>
              <w:top w:val="single" w:sz="4" w:space="0" w:color="auto"/>
            </w:tcBorders>
            <w:tcMar>
              <w:top w:w="0" w:type="dxa"/>
              <w:left w:w="108" w:type="dxa"/>
              <w:bottom w:w="0" w:type="dxa"/>
              <w:right w:w="108" w:type="dxa"/>
            </w:tcMar>
          </w:tcPr>
          <w:p w14:paraId="081DDDE5" w14:textId="77777777" w:rsidR="006A27AB" w:rsidRPr="00932D8A" w:rsidRDefault="006A27AB" w:rsidP="006A27AB">
            <w:pPr>
              <w:keepNext/>
              <w:shd w:val="clear" w:color="auto" w:fill="D9D9D9" w:themeFill="background1" w:themeFillShade="D9"/>
              <w:spacing w:before="0" w:after="0"/>
              <w:rPr>
                <w:rFonts w:eastAsia="Times New Roman" w:cstheme="minorHAnsi"/>
                <w:lang w:eastAsia="en-AU"/>
              </w:rPr>
            </w:pPr>
            <w:r w:rsidRPr="00932D8A">
              <w:rPr>
                <w:rStyle w:val="Strong"/>
                <w:lang w:val="en-GB"/>
              </w:rPr>
              <w:t>1921-26 cohort:</w:t>
            </w:r>
            <w:r>
              <w:rPr>
                <w:rStyle w:val="Strong"/>
                <w:lang w:val="en-GB"/>
              </w:rPr>
              <w:t xml:space="preserve"> </w:t>
            </w:r>
            <w:r w:rsidRPr="00932D8A">
              <w:rPr>
                <w:rStyle w:val="Strong"/>
                <w:lang w:val="en-GB"/>
              </w:rPr>
              <w:t>12,432 women aged 70-75 years at Survey 1 (1996)</w:t>
            </w:r>
          </w:p>
        </w:tc>
      </w:tr>
      <w:tr w:rsidR="006A27AB" w:rsidRPr="00033965" w14:paraId="0B81C09C" w14:textId="77777777" w:rsidTr="006A27AB">
        <w:trPr>
          <w:cantSplit/>
          <w:trHeight w:val="284"/>
        </w:trPr>
        <w:tc>
          <w:tcPr>
            <w:tcW w:w="2268" w:type="dxa"/>
            <w:tcMar>
              <w:top w:w="0" w:type="dxa"/>
              <w:left w:w="108" w:type="dxa"/>
              <w:bottom w:w="0" w:type="dxa"/>
              <w:right w:w="108" w:type="dxa"/>
            </w:tcMar>
          </w:tcPr>
          <w:p w14:paraId="438E34E1" w14:textId="77777777" w:rsidR="006A27AB" w:rsidRPr="00932D8A" w:rsidRDefault="006A27AB" w:rsidP="006A27AB">
            <w:pPr>
              <w:keepNext/>
              <w:spacing w:before="0" w:after="0"/>
              <w:rPr>
                <w:rFonts w:eastAsia="Times New Roman" w:cstheme="minorHAnsi"/>
                <w:lang w:eastAsia="en-AU"/>
              </w:rPr>
            </w:pPr>
            <w:r w:rsidRPr="00033965">
              <w:rPr>
                <w:rFonts w:eastAsia="Times New Roman" w:cstheme="minorHAnsi"/>
                <w:lang w:eastAsia="en-AU"/>
              </w:rPr>
              <w:t xml:space="preserve">Age </w:t>
            </w:r>
            <w:r>
              <w:rPr>
                <w:rFonts w:eastAsia="Times New Roman" w:cstheme="minorHAnsi"/>
                <w:lang w:eastAsia="en-AU"/>
              </w:rPr>
              <w:t>(</w:t>
            </w:r>
            <w:r w:rsidRPr="00033965">
              <w:rPr>
                <w:rFonts w:eastAsia="Times New Roman" w:cstheme="minorHAnsi"/>
                <w:lang w:eastAsia="en-AU"/>
              </w:rPr>
              <w:t>years</w:t>
            </w:r>
            <w:r>
              <w:rPr>
                <w:rFonts w:eastAsia="Times New Roman" w:cstheme="minorHAnsi"/>
                <w:lang w:eastAsia="en-AU"/>
              </w:rPr>
              <w:t>)</w:t>
            </w:r>
          </w:p>
        </w:tc>
        <w:tc>
          <w:tcPr>
            <w:tcW w:w="1134" w:type="dxa"/>
            <w:tcMar>
              <w:top w:w="0" w:type="dxa"/>
              <w:left w:w="108" w:type="dxa"/>
              <w:bottom w:w="0" w:type="dxa"/>
              <w:right w:w="108" w:type="dxa"/>
            </w:tcMar>
          </w:tcPr>
          <w:p w14:paraId="418F83AA"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73-78</w:t>
            </w:r>
          </w:p>
        </w:tc>
        <w:tc>
          <w:tcPr>
            <w:tcW w:w="1134" w:type="dxa"/>
            <w:tcMar>
              <w:top w:w="0" w:type="dxa"/>
              <w:left w:w="108" w:type="dxa"/>
              <w:bottom w:w="0" w:type="dxa"/>
              <w:right w:w="108" w:type="dxa"/>
            </w:tcMar>
          </w:tcPr>
          <w:p w14:paraId="39BAE820"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76-81</w:t>
            </w:r>
          </w:p>
        </w:tc>
        <w:tc>
          <w:tcPr>
            <w:tcW w:w="1134" w:type="dxa"/>
            <w:tcMar>
              <w:top w:w="0" w:type="dxa"/>
              <w:left w:w="108" w:type="dxa"/>
              <w:bottom w:w="0" w:type="dxa"/>
              <w:right w:w="108" w:type="dxa"/>
            </w:tcMar>
          </w:tcPr>
          <w:p w14:paraId="5267E585"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79-84</w:t>
            </w:r>
          </w:p>
        </w:tc>
        <w:tc>
          <w:tcPr>
            <w:tcW w:w="1134" w:type="dxa"/>
            <w:tcMar>
              <w:top w:w="0" w:type="dxa"/>
              <w:left w:w="108" w:type="dxa"/>
              <w:bottom w:w="0" w:type="dxa"/>
              <w:right w:w="108" w:type="dxa"/>
            </w:tcMar>
          </w:tcPr>
          <w:p w14:paraId="76DD0D9C"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82-87</w:t>
            </w:r>
          </w:p>
        </w:tc>
        <w:tc>
          <w:tcPr>
            <w:tcW w:w="1134" w:type="dxa"/>
            <w:tcMar>
              <w:top w:w="0" w:type="dxa"/>
              <w:left w:w="108" w:type="dxa"/>
              <w:bottom w:w="0" w:type="dxa"/>
              <w:right w:w="108" w:type="dxa"/>
            </w:tcMar>
          </w:tcPr>
          <w:p w14:paraId="196001E6"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85-90</w:t>
            </w:r>
          </w:p>
        </w:tc>
        <w:tc>
          <w:tcPr>
            <w:tcW w:w="1134" w:type="dxa"/>
          </w:tcPr>
          <w:p w14:paraId="1335A182"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24E2B2B4" w14:textId="77777777" w:rsidTr="006A27AB">
        <w:trPr>
          <w:cantSplit/>
          <w:trHeight w:val="284"/>
        </w:trPr>
        <w:tc>
          <w:tcPr>
            <w:tcW w:w="2268" w:type="dxa"/>
            <w:tcMar>
              <w:top w:w="0" w:type="dxa"/>
              <w:left w:w="108" w:type="dxa"/>
              <w:bottom w:w="0" w:type="dxa"/>
              <w:right w:w="108" w:type="dxa"/>
            </w:tcMar>
          </w:tcPr>
          <w:p w14:paraId="0BC6E5FC" w14:textId="77777777" w:rsidR="006A27AB" w:rsidRPr="00932D8A" w:rsidRDefault="006A27AB" w:rsidP="006A27AB">
            <w:pPr>
              <w:keepNext/>
              <w:spacing w:before="0" w:after="0"/>
              <w:rPr>
                <w:rFonts w:eastAsia="Times New Roman" w:cstheme="minorHAnsi"/>
                <w:lang w:eastAsia="en-AU"/>
              </w:rPr>
            </w:pPr>
            <w:r w:rsidRPr="00033965">
              <w:rPr>
                <w:rFonts w:eastAsia="Times New Roman" w:cstheme="minorHAnsi"/>
                <w:lang w:eastAsia="en-AU"/>
              </w:rPr>
              <w:t>Deceased</w:t>
            </w:r>
            <w:r>
              <w:rPr>
                <w:rFonts w:eastAsia="Times New Roman" w:cstheme="minorHAnsi"/>
                <w:lang w:eastAsia="en-AU"/>
              </w:rPr>
              <w:t>*</w:t>
            </w:r>
            <w:r w:rsidRPr="00033965">
              <w:rPr>
                <w:rFonts w:eastAsia="Times New Roman" w:cstheme="minorHAnsi"/>
                <w:lang w:eastAsia="en-AU"/>
              </w:rPr>
              <w:t xml:space="preserve"> </w:t>
            </w:r>
          </w:p>
        </w:tc>
        <w:tc>
          <w:tcPr>
            <w:tcW w:w="1134" w:type="dxa"/>
            <w:tcMar>
              <w:top w:w="0" w:type="dxa"/>
              <w:left w:w="108" w:type="dxa"/>
              <w:bottom w:w="0" w:type="dxa"/>
              <w:right w:w="108" w:type="dxa"/>
            </w:tcMar>
          </w:tcPr>
          <w:p w14:paraId="6871A8B2"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551</w:t>
            </w:r>
          </w:p>
        </w:tc>
        <w:tc>
          <w:tcPr>
            <w:tcW w:w="1134" w:type="dxa"/>
            <w:tcMar>
              <w:top w:w="0" w:type="dxa"/>
              <w:left w:w="108" w:type="dxa"/>
              <w:bottom w:w="0" w:type="dxa"/>
              <w:right w:w="108" w:type="dxa"/>
            </w:tcMar>
          </w:tcPr>
          <w:p w14:paraId="6B619EAF"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1240</w:t>
            </w:r>
          </w:p>
        </w:tc>
        <w:tc>
          <w:tcPr>
            <w:tcW w:w="1134" w:type="dxa"/>
            <w:tcMar>
              <w:top w:w="0" w:type="dxa"/>
              <w:left w:w="108" w:type="dxa"/>
              <w:bottom w:w="0" w:type="dxa"/>
              <w:right w:w="108" w:type="dxa"/>
            </w:tcMar>
          </w:tcPr>
          <w:p w14:paraId="1B11A09A"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2290</w:t>
            </w:r>
          </w:p>
        </w:tc>
        <w:tc>
          <w:tcPr>
            <w:tcW w:w="1134" w:type="dxa"/>
            <w:tcMar>
              <w:top w:w="0" w:type="dxa"/>
              <w:left w:w="108" w:type="dxa"/>
              <w:bottom w:w="0" w:type="dxa"/>
              <w:right w:w="108" w:type="dxa"/>
            </w:tcMar>
          </w:tcPr>
          <w:p w14:paraId="0E4B05B2"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3622</w:t>
            </w:r>
          </w:p>
        </w:tc>
        <w:tc>
          <w:tcPr>
            <w:tcW w:w="1134" w:type="dxa"/>
            <w:tcMar>
              <w:top w:w="0" w:type="dxa"/>
              <w:left w:w="108" w:type="dxa"/>
              <w:bottom w:w="0" w:type="dxa"/>
              <w:right w:w="108" w:type="dxa"/>
            </w:tcMar>
          </w:tcPr>
          <w:p w14:paraId="6F2637A8"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5276</w:t>
            </w:r>
          </w:p>
        </w:tc>
        <w:tc>
          <w:tcPr>
            <w:tcW w:w="1134" w:type="dxa"/>
          </w:tcPr>
          <w:p w14:paraId="28321880"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7CA6F22E" w14:textId="77777777" w:rsidTr="006A27AB">
        <w:trPr>
          <w:cantSplit/>
          <w:trHeight w:val="284"/>
        </w:trPr>
        <w:tc>
          <w:tcPr>
            <w:tcW w:w="2268" w:type="dxa"/>
            <w:tcMar>
              <w:top w:w="0" w:type="dxa"/>
              <w:left w:w="108" w:type="dxa"/>
              <w:bottom w:w="0" w:type="dxa"/>
              <w:right w:w="108" w:type="dxa"/>
            </w:tcMar>
          </w:tcPr>
          <w:p w14:paraId="27EE72D1" w14:textId="77777777" w:rsidR="006A27AB" w:rsidRPr="00932D8A" w:rsidRDefault="006A27AB" w:rsidP="006A27AB">
            <w:pPr>
              <w:keepNext/>
              <w:spacing w:before="0" w:after="0"/>
              <w:rPr>
                <w:rFonts w:eastAsia="Times New Roman" w:cstheme="minorHAnsi"/>
                <w:lang w:eastAsia="en-AU"/>
              </w:rPr>
            </w:pPr>
            <w:r w:rsidRPr="00932D8A">
              <w:rPr>
                <w:rFonts w:eastAsia="Times New Roman" w:cstheme="minorHAnsi"/>
                <w:lang w:eastAsia="en-AU"/>
              </w:rPr>
              <w:t>Non-respondents</w:t>
            </w:r>
          </w:p>
        </w:tc>
        <w:tc>
          <w:tcPr>
            <w:tcW w:w="1134" w:type="dxa"/>
            <w:tcMar>
              <w:top w:w="0" w:type="dxa"/>
              <w:left w:w="108" w:type="dxa"/>
              <w:bottom w:w="0" w:type="dxa"/>
              <w:right w:w="108" w:type="dxa"/>
            </w:tcMar>
          </w:tcPr>
          <w:p w14:paraId="01B78416"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1447</w:t>
            </w:r>
          </w:p>
        </w:tc>
        <w:tc>
          <w:tcPr>
            <w:tcW w:w="1134" w:type="dxa"/>
            <w:tcMar>
              <w:top w:w="0" w:type="dxa"/>
              <w:left w:w="108" w:type="dxa"/>
              <w:bottom w:w="0" w:type="dxa"/>
              <w:right w:w="108" w:type="dxa"/>
            </w:tcMar>
          </w:tcPr>
          <w:p w14:paraId="7852F065"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2545</w:t>
            </w:r>
          </w:p>
        </w:tc>
        <w:tc>
          <w:tcPr>
            <w:tcW w:w="1134" w:type="dxa"/>
            <w:tcMar>
              <w:top w:w="0" w:type="dxa"/>
              <w:left w:w="108" w:type="dxa"/>
              <w:bottom w:w="0" w:type="dxa"/>
              <w:right w:w="108" w:type="dxa"/>
            </w:tcMar>
          </w:tcPr>
          <w:p w14:paraId="20DD3993"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2984</w:t>
            </w:r>
          </w:p>
        </w:tc>
        <w:tc>
          <w:tcPr>
            <w:tcW w:w="1134" w:type="dxa"/>
            <w:tcMar>
              <w:top w:w="0" w:type="dxa"/>
              <w:left w:w="108" w:type="dxa"/>
              <w:bottom w:w="0" w:type="dxa"/>
              <w:right w:w="108" w:type="dxa"/>
            </w:tcMar>
          </w:tcPr>
          <w:p w14:paraId="61F66F94"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3250</w:t>
            </w:r>
          </w:p>
        </w:tc>
        <w:tc>
          <w:tcPr>
            <w:tcW w:w="1134" w:type="dxa"/>
            <w:tcMar>
              <w:top w:w="0" w:type="dxa"/>
              <w:left w:w="108" w:type="dxa"/>
              <w:bottom w:w="0" w:type="dxa"/>
              <w:right w:w="108" w:type="dxa"/>
            </w:tcMar>
          </w:tcPr>
          <w:p w14:paraId="46235CED"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3101</w:t>
            </w:r>
          </w:p>
        </w:tc>
        <w:tc>
          <w:tcPr>
            <w:tcW w:w="1134" w:type="dxa"/>
          </w:tcPr>
          <w:p w14:paraId="55B0D9F8"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06C56CF6" w14:textId="77777777" w:rsidTr="006A27AB">
        <w:trPr>
          <w:cantSplit/>
          <w:trHeight w:val="284"/>
        </w:trPr>
        <w:tc>
          <w:tcPr>
            <w:tcW w:w="2268" w:type="dxa"/>
            <w:tcBorders>
              <w:bottom w:val="single" w:sz="6" w:space="0" w:color="auto"/>
            </w:tcBorders>
            <w:tcMar>
              <w:top w:w="0" w:type="dxa"/>
              <w:left w:w="108" w:type="dxa"/>
              <w:bottom w:w="0" w:type="dxa"/>
              <w:right w:w="108" w:type="dxa"/>
            </w:tcMar>
          </w:tcPr>
          <w:p w14:paraId="2BA5CEEA" w14:textId="77777777" w:rsidR="006A27AB" w:rsidRPr="00932D8A" w:rsidRDefault="006A27AB" w:rsidP="006A27AB">
            <w:pPr>
              <w:keepNext/>
              <w:spacing w:before="0" w:after="0"/>
              <w:rPr>
                <w:rFonts w:eastAsia="Times New Roman" w:cstheme="minorHAnsi"/>
                <w:lang w:eastAsia="en-AU"/>
              </w:rPr>
            </w:pPr>
            <w:r w:rsidRPr="00932D8A">
              <w:rPr>
                <w:rFonts w:eastAsia="Times New Roman" w:cstheme="minorHAnsi"/>
                <w:lang w:eastAsia="en-AU"/>
              </w:rPr>
              <w:t>Respondents</w:t>
            </w:r>
          </w:p>
        </w:tc>
        <w:tc>
          <w:tcPr>
            <w:tcW w:w="1134" w:type="dxa"/>
            <w:tcBorders>
              <w:bottom w:val="single" w:sz="6" w:space="0" w:color="auto"/>
            </w:tcBorders>
            <w:tcMar>
              <w:top w:w="0" w:type="dxa"/>
              <w:left w:w="108" w:type="dxa"/>
              <w:bottom w:w="0" w:type="dxa"/>
              <w:right w:w="108" w:type="dxa"/>
            </w:tcMar>
          </w:tcPr>
          <w:p w14:paraId="12FFB8C2"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10434</w:t>
            </w:r>
          </w:p>
        </w:tc>
        <w:tc>
          <w:tcPr>
            <w:tcW w:w="1134" w:type="dxa"/>
            <w:tcBorders>
              <w:bottom w:val="single" w:sz="6" w:space="0" w:color="auto"/>
            </w:tcBorders>
            <w:tcMar>
              <w:top w:w="0" w:type="dxa"/>
              <w:left w:w="108" w:type="dxa"/>
              <w:bottom w:w="0" w:type="dxa"/>
              <w:right w:w="108" w:type="dxa"/>
            </w:tcMar>
          </w:tcPr>
          <w:p w14:paraId="775FA478"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8647</w:t>
            </w:r>
          </w:p>
        </w:tc>
        <w:tc>
          <w:tcPr>
            <w:tcW w:w="1134" w:type="dxa"/>
            <w:tcBorders>
              <w:bottom w:val="single" w:sz="6" w:space="0" w:color="auto"/>
            </w:tcBorders>
            <w:tcMar>
              <w:top w:w="0" w:type="dxa"/>
              <w:left w:w="108" w:type="dxa"/>
              <w:bottom w:w="0" w:type="dxa"/>
              <w:right w:w="108" w:type="dxa"/>
            </w:tcMar>
          </w:tcPr>
          <w:p w14:paraId="2B358010"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7158</w:t>
            </w:r>
          </w:p>
        </w:tc>
        <w:tc>
          <w:tcPr>
            <w:tcW w:w="1134" w:type="dxa"/>
            <w:tcBorders>
              <w:bottom w:val="single" w:sz="6" w:space="0" w:color="auto"/>
            </w:tcBorders>
            <w:tcMar>
              <w:top w:w="0" w:type="dxa"/>
              <w:left w:w="108" w:type="dxa"/>
              <w:bottom w:w="0" w:type="dxa"/>
              <w:right w:w="108" w:type="dxa"/>
            </w:tcMar>
          </w:tcPr>
          <w:p w14:paraId="3E7EB204"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5560</w:t>
            </w:r>
          </w:p>
        </w:tc>
        <w:tc>
          <w:tcPr>
            <w:tcW w:w="1134" w:type="dxa"/>
            <w:tcBorders>
              <w:bottom w:val="single" w:sz="6" w:space="0" w:color="auto"/>
            </w:tcBorders>
            <w:tcMar>
              <w:top w:w="0" w:type="dxa"/>
              <w:left w:w="108" w:type="dxa"/>
              <w:bottom w:w="0" w:type="dxa"/>
              <w:right w:w="108" w:type="dxa"/>
            </w:tcMar>
          </w:tcPr>
          <w:p w14:paraId="1D8012E1"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4055</w:t>
            </w:r>
          </w:p>
        </w:tc>
        <w:tc>
          <w:tcPr>
            <w:tcW w:w="1134" w:type="dxa"/>
            <w:tcBorders>
              <w:bottom w:val="single" w:sz="6" w:space="0" w:color="auto"/>
            </w:tcBorders>
          </w:tcPr>
          <w:p w14:paraId="556109E5" w14:textId="77777777" w:rsidR="006A27AB" w:rsidRPr="00932D8A" w:rsidRDefault="006A27AB" w:rsidP="006A27AB">
            <w:pPr>
              <w:keepNext/>
              <w:spacing w:before="0" w:after="0"/>
              <w:jc w:val="center"/>
              <w:rPr>
                <w:rFonts w:eastAsia="Times New Roman" w:cstheme="minorHAnsi"/>
                <w:lang w:eastAsia="en-AU"/>
              </w:rPr>
            </w:pPr>
            <w:r>
              <w:rPr>
                <w:rFonts w:eastAsia="Times New Roman" w:cstheme="minorHAnsi"/>
                <w:lang w:eastAsia="en-AU"/>
              </w:rPr>
              <w:t>-</w:t>
            </w:r>
          </w:p>
        </w:tc>
      </w:tr>
      <w:tr w:rsidR="006A27AB" w:rsidRPr="00033965" w14:paraId="7F4075A2" w14:textId="77777777" w:rsidTr="006A27AB">
        <w:trPr>
          <w:cantSplit/>
          <w:trHeight w:val="284"/>
        </w:trPr>
        <w:tc>
          <w:tcPr>
            <w:tcW w:w="9072" w:type="dxa"/>
            <w:gridSpan w:val="7"/>
            <w:tcBorders>
              <w:top w:val="single" w:sz="6" w:space="0" w:color="auto"/>
            </w:tcBorders>
            <w:tcMar>
              <w:top w:w="0" w:type="dxa"/>
              <w:left w:w="108" w:type="dxa"/>
              <w:bottom w:w="0" w:type="dxa"/>
              <w:right w:w="108" w:type="dxa"/>
            </w:tcMar>
          </w:tcPr>
          <w:p w14:paraId="5EF1D9E1" w14:textId="77777777" w:rsidR="006A27AB" w:rsidRPr="0039193A" w:rsidRDefault="006A27AB" w:rsidP="006A27AB">
            <w:pPr>
              <w:keepNext/>
              <w:spacing w:before="0" w:after="0"/>
              <w:rPr>
                <w:rFonts w:eastAsia="Times New Roman" w:cstheme="minorHAnsi"/>
                <w:sz w:val="20"/>
                <w:szCs w:val="20"/>
                <w:lang w:eastAsia="en-AU"/>
              </w:rPr>
            </w:pPr>
            <w:r w:rsidRPr="0039193A">
              <w:rPr>
                <w:rFonts w:eastAsia="Times New Roman" w:cstheme="minorHAnsi"/>
                <w:sz w:val="20"/>
                <w:szCs w:val="20"/>
                <w:lang w:eastAsia="en-AU"/>
              </w:rPr>
              <w:t>*numbers for deceased are cumulative over surveys</w:t>
            </w:r>
          </w:p>
        </w:tc>
      </w:tr>
    </w:tbl>
    <w:p w14:paraId="66EDD371" w14:textId="77777777" w:rsidR="006A27AB" w:rsidRDefault="006A27AB" w:rsidP="006A27AB">
      <w:pPr>
        <w:rPr>
          <w:lang w:val="en-GB"/>
        </w:rPr>
      </w:pPr>
    </w:p>
    <w:p w14:paraId="4CD57F2D" w14:textId="77777777" w:rsidR="006A27AB" w:rsidRDefault="006A27AB" w:rsidP="006A27AB">
      <w:pPr>
        <w:rPr>
          <w:lang w:val="en-GB"/>
        </w:rPr>
      </w:pPr>
      <w:r w:rsidRPr="003D2A67">
        <w:rPr>
          <w:lang w:val="en-GB"/>
        </w:rPr>
        <w:t xml:space="preserve">Retention has been much higher among the 1946-51 cohort of women. The major reasons for non-response among the 1946-51 cohort has been that the research team has been unable to contact the women, </w:t>
      </w:r>
      <w:r>
        <w:rPr>
          <w:lang w:val="en-GB"/>
        </w:rPr>
        <w:t>in addition to the</w:t>
      </w:r>
      <w:r w:rsidRPr="003D2A67">
        <w:rPr>
          <w:lang w:val="en-GB"/>
        </w:rPr>
        <w:t xml:space="preserve"> non-return of questionnaires by women who could be contacted.</w:t>
      </w:r>
    </w:p>
    <w:p w14:paraId="357CB51E" w14:textId="77777777" w:rsidR="006A27AB" w:rsidRPr="003D2A67" w:rsidRDefault="006A27AB" w:rsidP="006A27AB">
      <w:pPr>
        <w:rPr>
          <w:lang w:val="en-GB"/>
        </w:rPr>
      </w:pPr>
    </w:p>
    <w:p w14:paraId="0C3D1C97" w14:textId="4E9AD371" w:rsidR="006A27AB" w:rsidRDefault="006A27AB" w:rsidP="006A27AB">
      <w:pPr>
        <w:rPr>
          <w:lang w:val="en-GB"/>
        </w:rPr>
      </w:pPr>
      <w:r w:rsidRPr="003D2A67">
        <w:rPr>
          <w:lang w:val="en-GB"/>
        </w:rPr>
        <w:lastRenderedPageBreak/>
        <w:t xml:space="preserve">Among the 1921-26 cohort, the major reason for non-response </w:t>
      </w:r>
      <w:r>
        <w:rPr>
          <w:lang w:val="en-GB"/>
        </w:rPr>
        <w:t>has been</w:t>
      </w:r>
      <w:r w:rsidRPr="003D2A67">
        <w:rPr>
          <w:lang w:val="en-GB"/>
        </w:rPr>
        <w:t xml:space="preserve"> non-return of the questionnaire, although some participants could not be contacted. Non-respondent women tended to report poorer self-rated health at Survey 1 than respondents. The effects of these losses </w:t>
      </w:r>
      <w:r>
        <w:rPr>
          <w:lang w:val="en-GB"/>
        </w:rPr>
        <w:t>have been</w:t>
      </w:r>
      <w:r w:rsidRPr="003D2A67">
        <w:rPr>
          <w:lang w:val="en-GB"/>
        </w:rPr>
        <w:t xml:space="preserve"> evaluated in terms of losses due to death and non-death</w:t>
      </w:r>
      <w:r>
        <w:rPr>
          <w:lang w:val="en-GB"/>
        </w:rPr>
        <w:t>. N</w:t>
      </w:r>
      <w:r w:rsidRPr="00C42F86">
        <w:rPr>
          <w:lang w:val="en-GB"/>
        </w:rPr>
        <w:t xml:space="preserve">on-death losses </w:t>
      </w:r>
      <w:r>
        <w:rPr>
          <w:lang w:val="en-GB"/>
        </w:rPr>
        <w:t>are</w:t>
      </w:r>
      <w:r w:rsidRPr="00C42F86">
        <w:rPr>
          <w:lang w:val="en-GB"/>
        </w:rPr>
        <w:t xml:space="preserve"> potentiall</w:t>
      </w:r>
      <w:r w:rsidRPr="007A51C1">
        <w:rPr>
          <w:lang w:val="en-GB"/>
        </w:rPr>
        <w:t xml:space="preserve">y a greater source of bias than effects of death, however the effects of this bias are small </w:t>
      </w:r>
      <w:r w:rsidRPr="007A51C1">
        <w:rPr>
          <w:lang w:val="en-GB"/>
        </w:rPr>
        <w:fldChar w:fldCharType="begin">
          <w:fldData xml:space="preserve">PEVuZE5vdGU+PENpdGU+PEF1dGhvcj5CcmlsbGVtYW48L0F1dGhvcj48WWVhcj4yMDEwPC9ZZWFy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</w:fldData>
        </w:fldChar>
      </w:r>
      <w:r w:rsidR="002139DB">
        <w:rPr>
          <w:lang w:val="en-GB"/>
        </w:rPr>
        <w:instrText xml:space="preserve"> ADDIN EN.CITE </w:instrText>
      </w:r>
      <w:r w:rsidR="002139DB">
        <w:rPr>
          <w:lang w:val="en-GB"/>
        </w:rPr>
        <w:fldChar w:fldCharType="begin">
          <w:fldData xml:space="preserve">PEVuZE5vdGU+PENpdGU+PEF1dGhvcj5CcmlsbGVtYW48L0F1dGhvcj48WWVhcj4yMDEwPC9ZZWFy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</w:fldData>
        </w:fldChar>
      </w:r>
      <w:r w:rsidR="002139DB">
        <w:rPr>
          <w:lang w:val="en-GB"/>
        </w:rPr>
        <w:instrText xml:space="preserve"> ADDIN EN.CITE.DATA </w:instrText>
      </w:r>
      <w:r w:rsidR="002139DB">
        <w:rPr>
          <w:lang w:val="en-GB"/>
        </w:rPr>
      </w:r>
      <w:r w:rsidR="002139DB">
        <w:rPr>
          <w:lang w:val="en-GB"/>
        </w:rPr>
        <w:fldChar w:fldCharType="end"/>
      </w:r>
      <w:r w:rsidRPr="007A51C1">
        <w:rPr>
          <w:lang w:val="en-GB"/>
        </w:rPr>
      </w:r>
      <w:r w:rsidRPr="007A51C1">
        <w:rPr>
          <w:lang w:val="en-GB"/>
        </w:rPr>
        <w:fldChar w:fldCharType="separate"/>
      </w:r>
      <w:r w:rsidR="002139DB">
        <w:rPr>
          <w:noProof/>
          <w:lang w:val="en-GB"/>
        </w:rPr>
        <w:t>(</w:t>
      </w:r>
      <w:hyperlink w:anchor="_ENREF_14" w:tooltip="Brilleman, 2010 #100" w:history="1">
        <w:r w:rsidR="002139DB">
          <w:rPr>
            <w:noProof/>
            <w:lang w:val="en-GB"/>
          </w:rPr>
          <w:t>Brilleman et al., 2010</w:t>
        </w:r>
      </w:hyperlink>
      <w:r w:rsidR="002139DB">
        <w:rPr>
          <w:noProof/>
          <w:lang w:val="en-GB"/>
        </w:rPr>
        <w:t>)</w:t>
      </w:r>
      <w:r w:rsidRPr="007A51C1">
        <w:rPr>
          <w:lang w:val="en-GB"/>
        </w:rPr>
        <w:fldChar w:fldCharType="end"/>
      </w:r>
      <w:r w:rsidRPr="007A51C1">
        <w:rPr>
          <w:lang w:val="en-GB"/>
        </w:rPr>
        <w:t>.</w:t>
      </w:r>
    </w:p>
    <w:p w14:paraId="3A39F027" w14:textId="77777777" w:rsidR="006A27AB" w:rsidRDefault="006A27AB" w:rsidP="0069768F">
      <w:pPr>
        <w:spacing w:after="120"/>
        <w:jc w:val="left"/>
        <w:rPr>
          <w:rFonts w:cs="Times New Roman"/>
        </w:rPr>
        <w:sectPr w:rsidR="006A27AB" w:rsidSect="0001000B">
          <w:headerReference w:type="default" r:id="rId102"/>
          <w:footerReference w:type="default" r:id="rId103"/>
          <w:pgSz w:w="11900" w:h="16840"/>
          <w:pgMar w:top="1440" w:right="1440" w:bottom="1560" w:left="1440" w:header="708" w:footer="708" w:gutter="0"/>
          <w:cols w:space="708"/>
          <w:docGrid w:linePitch="360"/>
        </w:sectPr>
      </w:pPr>
    </w:p>
    <w:p w14:paraId="0EC19980" w14:textId="4B8E5472" w:rsidR="002C74BD" w:rsidRDefault="009C1096" w:rsidP="002C74BD">
      <w:pPr>
        <w:pStyle w:val="Heading1"/>
        <w:rPr>
          <w:b w:val="0"/>
        </w:rPr>
      </w:pPr>
      <w:bookmarkStart w:id="550" w:name="_Toc426447412"/>
      <w:bookmarkStart w:id="551" w:name="_Toc426447825"/>
      <w:r>
        <w:lastRenderedPageBreak/>
        <w:t xml:space="preserve">Appendix </w:t>
      </w:r>
      <w:r w:rsidR="00FD755C">
        <w:t>B</w:t>
      </w:r>
      <w:r>
        <w:t xml:space="preserve">: </w:t>
      </w:r>
      <w:r w:rsidR="002C74BD">
        <w:t>Survey Questions – Chronic Conditions</w:t>
      </w:r>
      <w:bookmarkEnd w:id="550"/>
      <w:bookmarkEnd w:id="551"/>
    </w:p>
    <w:p w14:paraId="2489383F" w14:textId="342A83CA" w:rsidR="00A238B7" w:rsidRPr="002C74BD" w:rsidRDefault="00A238B7" w:rsidP="002C74BD">
      <w:pPr>
        <w:rPr>
          <w:b/>
          <w:sz w:val="28"/>
          <w:szCs w:val="28"/>
        </w:rPr>
      </w:pPr>
      <w:r w:rsidRPr="002C74BD">
        <w:rPr>
          <w:b/>
          <w:sz w:val="28"/>
          <w:szCs w:val="28"/>
        </w:rPr>
        <w:t>DIABETES</w:t>
      </w:r>
    </w:p>
    <w:p w14:paraId="3F3F7E89" w14:textId="77777777" w:rsidR="00A238B7" w:rsidRPr="00E160DE" w:rsidRDefault="00A238B7" w:rsidP="00A238B7">
      <w:pPr>
        <w:rPr>
          <w:b/>
          <w:u w:val="single"/>
        </w:rPr>
      </w:pPr>
      <w:r w:rsidRPr="00E160DE">
        <w:rPr>
          <w:b/>
          <w:u w:val="single"/>
        </w:rPr>
        <w:t>1973-78 cohort</w:t>
      </w:r>
    </w:p>
    <w:tbl>
      <w:tblPr>
        <w:tblStyle w:val="TableGrid"/>
        <w:tblW w:w="15276" w:type="dxa"/>
        <w:tblLook w:val="04A0" w:firstRow="1" w:lastRow="0" w:firstColumn="1" w:lastColumn="0" w:noHBand="0" w:noVBand="1"/>
      </w:tblPr>
      <w:tblGrid>
        <w:gridCol w:w="892"/>
        <w:gridCol w:w="10840"/>
        <w:gridCol w:w="3544"/>
      </w:tblGrid>
      <w:tr w:rsidR="00A238B7" w:rsidRPr="008C27DB" w14:paraId="008ABE55" w14:textId="77777777" w:rsidTr="002C74BD">
        <w:tc>
          <w:tcPr>
            <w:tcW w:w="892" w:type="dxa"/>
            <w:shd w:val="clear" w:color="auto" w:fill="E5DFEC" w:themeFill="accent4" w:themeFillTint="33"/>
          </w:tcPr>
          <w:p w14:paraId="01E629B6" w14:textId="77777777" w:rsidR="00A238B7" w:rsidRPr="008C27DB" w:rsidRDefault="00A238B7" w:rsidP="00A238B7">
            <w:pPr>
              <w:rPr>
                <w:b/>
              </w:rPr>
            </w:pPr>
            <w:r w:rsidRPr="008C27DB">
              <w:rPr>
                <w:b/>
              </w:rPr>
              <w:t>Survey</w:t>
            </w:r>
          </w:p>
        </w:tc>
        <w:tc>
          <w:tcPr>
            <w:tcW w:w="10840" w:type="dxa"/>
            <w:shd w:val="clear" w:color="auto" w:fill="E5DFEC" w:themeFill="accent4" w:themeFillTint="33"/>
          </w:tcPr>
          <w:p w14:paraId="75DAD9B8" w14:textId="77777777" w:rsidR="00A238B7" w:rsidRPr="008C27DB" w:rsidRDefault="00A238B7" w:rsidP="00A238B7">
            <w:pPr>
              <w:rPr>
                <w:b/>
              </w:rPr>
            </w:pPr>
            <w:r w:rsidRPr="008C27DB">
              <w:rPr>
                <w:b/>
              </w:rPr>
              <w:t>Questions</w:t>
            </w:r>
          </w:p>
        </w:tc>
        <w:tc>
          <w:tcPr>
            <w:tcW w:w="3544" w:type="dxa"/>
            <w:shd w:val="clear" w:color="auto" w:fill="E5DFEC" w:themeFill="accent4" w:themeFillTint="33"/>
          </w:tcPr>
          <w:p w14:paraId="67DF674C" w14:textId="77777777" w:rsidR="00A238B7" w:rsidRPr="008C27DB" w:rsidRDefault="00A238B7" w:rsidP="00A238B7">
            <w:pPr>
              <w:rPr>
                <w:b/>
              </w:rPr>
            </w:pPr>
            <w:r w:rsidRPr="008C27DB">
              <w:rPr>
                <w:b/>
              </w:rPr>
              <w:t>Response options</w:t>
            </w:r>
          </w:p>
        </w:tc>
      </w:tr>
      <w:tr w:rsidR="00A238B7" w14:paraId="7C5B8D8B" w14:textId="77777777" w:rsidTr="002C74BD">
        <w:tc>
          <w:tcPr>
            <w:tcW w:w="892" w:type="dxa"/>
          </w:tcPr>
          <w:p w14:paraId="65B46FAF" w14:textId="77777777" w:rsidR="00A238B7" w:rsidRDefault="00A238B7" w:rsidP="00A238B7">
            <w:r>
              <w:t>1</w:t>
            </w:r>
          </w:p>
        </w:tc>
        <w:tc>
          <w:tcPr>
            <w:tcW w:w="10840" w:type="dxa"/>
          </w:tcPr>
          <w:p w14:paraId="562D7E3E" w14:textId="77777777" w:rsidR="00A238B7" w:rsidRDefault="00A238B7" w:rsidP="00A238B7">
            <w:r>
              <w:t xml:space="preserve">Q15 (a): Have you ever been told by a doctor you have diabetes (high blood sugar)?  </w:t>
            </w:r>
          </w:p>
        </w:tc>
        <w:tc>
          <w:tcPr>
            <w:tcW w:w="3544" w:type="dxa"/>
          </w:tcPr>
          <w:p w14:paraId="2A50E485" w14:textId="77777777" w:rsidR="00A238B7" w:rsidRDefault="00A238B7" w:rsidP="00A238B7">
            <w:r>
              <w:t>Yes/No</w:t>
            </w:r>
          </w:p>
        </w:tc>
      </w:tr>
      <w:tr w:rsidR="00A238B7" w14:paraId="28841664" w14:textId="77777777" w:rsidTr="002C74BD">
        <w:tc>
          <w:tcPr>
            <w:tcW w:w="892" w:type="dxa"/>
          </w:tcPr>
          <w:p w14:paraId="5F51F56C" w14:textId="77777777" w:rsidR="00A238B7" w:rsidRDefault="00A238B7" w:rsidP="00A238B7">
            <w:r>
              <w:t>2</w:t>
            </w:r>
          </w:p>
        </w:tc>
        <w:tc>
          <w:tcPr>
            <w:tcW w:w="10840" w:type="dxa"/>
          </w:tcPr>
          <w:p w14:paraId="664107AC" w14:textId="77777777" w:rsidR="00A238B7" w:rsidRDefault="00A238B7" w:rsidP="00A238B7">
            <w:r>
              <w:t>Q12 (a): Have you ever been told by a doctor that you have gestational diabetes (during pregnancy)?</w:t>
            </w:r>
          </w:p>
          <w:p w14:paraId="67D050B6" w14:textId="77777777" w:rsidR="00A238B7" w:rsidRDefault="00A238B7" w:rsidP="00A238B7"/>
          <w:p w14:paraId="6D703F7B" w14:textId="77777777" w:rsidR="00A238B7" w:rsidRDefault="00A238B7" w:rsidP="00A238B7">
            <w:r>
              <w:t>Q12 (b): Have you ever been told by a doctor that you have insulin dependent (Type I) diabetes?</w:t>
            </w:r>
          </w:p>
          <w:p w14:paraId="6A19DFA9" w14:textId="77777777" w:rsidR="00A238B7" w:rsidRDefault="00A238B7" w:rsidP="00A238B7"/>
          <w:p w14:paraId="7DA64F07" w14:textId="77777777" w:rsidR="00A238B7" w:rsidRDefault="00A238B7" w:rsidP="00A238B7">
            <w:r>
              <w:t>Q12 (c): Have you ever been told by a doctor that you have non-insulin dependent (Type II) diabetes?</w:t>
            </w:r>
          </w:p>
        </w:tc>
        <w:tc>
          <w:tcPr>
            <w:tcW w:w="3544" w:type="dxa"/>
          </w:tcPr>
          <w:p w14:paraId="7032AA50" w14:textId="77777777" w:rsidR="00A238B7" w:rsidRDefault="00A238B7" w:rsidP="002C74BD">
            <w:pPr>
              <w:spacing w:before="0" w:after="0" w:line="240" w:lineRule="auto"/>
            </w:pPr>
            <w:r>
              <w:t>Yes, in the last 4 years</w:t>
            </w:r>
          </w:p>
          <w:p w14:paraId="62BCB91E" w14:textId="77777777" w:rsidR="00A238B7" w:rsidRDefault="00A238B7" w:rsidP="002C74BD">
            <w:pPr>
              <w:spacing w:before="0" w:after="0" w:line="240" w:lineRule="auto"/>
            </w:pPr>
            <w:r>
              <w:t>Yes, more than 4 years ago</w:t>
            </w:r>
          </w:p>
          <w:p w14:paraId="31E6BD2A" w14:textId="77777777" w:rsidR="002C74BD" w:rsidRDefault="002C74BD" w:rsidP="002C74BD">
            <w:pPr>
              <w:spacing w:before="0" w:after="0" w:line="240" w:lineRule="auto"/>
            </w:pPr>
          </w:p>
          <w:p w14:paraId="6A6CE219" w14:textId="77777777" w:rsidR="00A238B7" w:rsidRDefault="00A238B7" w:rsidP="002C74BD">
            <w:pPr>
              <w:spacing w:before="0" w:after="0" w:line="240" w:lineRule="auto"/>
            </w:pPr>
            <w:r>
              <w:t>Yes, in the last 4 years</w:t>
            </w:r>
          </w:p>
          <w:p w14:paraId="6E2AD131" w14:textId="77777777" w:rsidR="00A238B7" w:rsidRDefault="00A238B7" w:rsidP="002C74BD">
            <w:pPr>
              <w:spacing w:before="0" w:after="0" w:line="240" w:lineRule="auto"/>
            </w:pPr>
            <w:r>
              <w:t>Yes, more than 4 years ago</w:t>
            </w:r>
          </w:p>
          <w:p w14:paraId="7BA82528" w14:textId="77777777" w:rsidR="00A238B7" w:rsidRDefault="00A238B7" w:rsidP="002C74BD">
            <w:pPr>
              <w:spacing w:before="0" w:after="0" w:line="240" w:lineRule="auto"/>
            </w:pPr>
          </w:p>
          <w:p w14:paraId="7CA65FFF" w14:textId="77777777" w:rsidR="00A238B7" w:rsidRDefault="00A238B7" w:rsidP="002C74BD">
            <w:pPr>
              <w:spacing w:before="0" w:after="0" w:line="240" w:lineRule="auto"/>
            </w:pPr>
            <w:r>
              <w:t>Yes, in the last 4 years</w:t>
            </w:r>
          </w:p>
          <w:p w14:paraId="15BDAC34" w14:textId="77777777" w:rsidR="00A238B7" w:rsidRDefault="00A238B7" w:rsidP="002C74BD">
            <w:pPr>
              <w:spacing w:before="0" w:after="0" w:line="240" w:lineRule="auto"/>
            </w:pPr>
            <w:r>
              <w:t>Yes, more than 4 years ago</w:t>
            </w:r>
          </w:p>
        </w:tc>
      </w:tr>
      <w:tr w:rsidR="00A238B7" w14:paraId="723A9EAB" w14:textId="77777777" w:rsidTr="002C74BD">
        <w:tc>
          <w:tcPr>
            <w:tcW w:w="892" w:type="dxa"/>
          </w:tcPr>
          <w:p w14:paraId="6E5BC973" w14:textId="77777777" w:rsidR="00A238B7" w:rsidRDefault="00A238B7" w:rsidP="00A238B7">
            <w:r>
              <w:t>3</w:t>
            </w:r>
          </w:p>
        </w:tc>
        <w:tc>
          <w:tcPr>
            <w:tcW w:w="10840" w:type="dxa"/>
          </w:tcPr>
          <w:p w14:paraId="524C39C9" w14:textId="77777777" w:rsidR="00A238B7" w:rsidRDefault="00A238B7" w:rsidP="002C74BD">
            <w:pPr>
              <w:spacing w:before="0" w:after="0" w:line="240" w:lineRule="auto"/>
            </w:pPr>
            <w:r>
              <w:t>Q12 (a): In the last 3 years have you been treated for gestational diabetes (during pregnancy)?</w:t>
            </w:r>
          </w:p>
          <w:p w14:paraId="5151BB58" w14:textId="77777777" w:rsidR="00A238B7" w:rsidRDefault="00A238B7" w:rsidP="002C74BD">
            <w:pPr>
              <w:spacing w:before="0" w:after="0" w:line="240" w:lineRule="auto"/>
            </w:pPr>
          </w:p>
          <w:p w14:paraId="478D0B51" w14:textId="77777777" w:rsidR="00A238B7" w:rsidRDefault="00A238B7" w:rsidP="002C74BD">
            <w:pPr>
              <w:spacing w:before="0" w:after="0" w:line="240" w:lineRule="auto"/>
            </w:pPr>
            <w:r>
              <w:t>Q12 (b): In the last 3 years have you been treated for insulin dependent (Type I) diabetes?</w:t>
            </w:r>
          </w:p>
          <w:p w14:paraId="08F7EEEE" w14:textId="77777777" w:rsidR="00A238B7" w:rsidRDefault="00A238B7" w:rsidP="002C74BD">
            <w:pPr>
              <w:spacing w:before="0" w:after="0" w:line="240" w:lineRule="auto"/>
            </w:pPr>
          </w:p>
          <w:p w14:paraId="2A95E566" w14:textId="77777777" w:rsidR="00A238B7" w:rsidRDefault="00A238B7" w:rsidP="002C74BD">
            <w:pPr>
              <w:spacing w:before="0" w:after="0" w:line="240" w:lineRule="auto"/>
            </w:pPr>
            <w:r>
              <w:t>Q12 (c): In the last 3 years have you been treated for non-insulin dependent (Type II) diabetes?</w:t>
            </w:r>
          </w:p>
        </w:tc>
        <w:tc>
          <w:tcPr>
            <w:tcW w:w="3544" w:type="dxa"/>
          </w:tcPr>
          <w:p w14:paraId="538E31BA" w14:textId="77777777" w:rsidR="00A238B7" w:rsidRDefault="00A238B7" w:rsidP="002C74BD">
            <w:pPr>
              <w:spacing w:before="0" w:after="0" w:line="240" w:lineRule="auto"/>
            </w:pPr>
            <w:r>
              <w:t>Yes, in the last 3 years</w:t>
            </w:r>
          </w:p>
          <w:p w14:paraId="111684D7" w14:textId="77777777" w:rsidR="00A238B7" w:rsidRDefault="00A238B7" w:rsidP="002C74BD">
            <w:pPr>
              <w:spacing w:before="0" w:after="0" w:line="240" w:lineRule="auto"/>
            </w:pPr>
          </w:p>
          <w:p w14:paraId="27F2DE89" w14:textId="77777777" w:rsidR="00A238B7" w:rsidRDefault="00A238B7" w:rsidP="002C74BD">
            <w:pPr>
              <w:spacing w:before="0" w:after="0" w:line="240" w:lineRule="auto"/>
            </w:pPr>
            <w:r>
              <w:t>Yes, in the last 3 years</w:t>
            </w:r>
          </w:p>
          <w:p w14:paraId="2B4FEA9D" w14:textId="77777777" w:rsidR="00A238B7" w:rsidRDefault="00A238B7" w:rsidP="002C74BD">
            <w:pPr>
              <w:spacing w:before="0" w:after="0" w:line="240" w:lineRule="auto"/>
            </w:pPr>
          </w:p>
          <w:p w14:paraId="33E84F65" w14:textId="77777777" w:rsidR="00A238B7" w:rsidRDefault="00A238B7" w:rsidP="002C74BD">
            <w:pPr>
              <w:spacing w:before="0" w:after="0" w:line="240" w:lineRule="auto"/>
            </w:pPr>
            <w:r>
              <w:t>Yes, in the last 3 years</w:t>
            </w:r>
          </w:p>
        </w:tc>
      </w:tr>
      <w:tr w:rsidR="00A238B7" w14:paraId="25663240" w14:textId="77777777" w:rsidTr="002C74BD">
        <w:tc>
          <w:tcPr>
            <w:tcW w:w="892" w:type="dxa"/>
          </w:tcPr>
          <w:p w14:paraId="4DE6032D" w14:textId="77777777" w:rsidR="00A238B7" w:rsidRDefault="00A238B7" w:rsidP="00A238B7">
            <w:r>
              <w:t>4</w:t>
            </w:r>
          </w:p>
        </w:tc>
        <w:tc>
          <w:tcPr>
            <w:tcW w:w="10840" w:type="dxa"/>
          </w:tcPr>
          <w:p w14:paraId="0C14B556" w14:textId="77777777" w:rsidR="00A238B7" w:rsidRDefault="00A238B7" w:rsidP="002C74BD">
            <w:pPr>
              <w:spacing w:before="0" w:after="0" w:line="240" w:lineRule="auto"/>
            </w:pPr>
            <w:r>
              <w:t>Q12 (a): In the last 3 years have you been treated for gestational diabetes (during pregnancy)?</w:t>
            </w:r>
          </w:p>
          <w:p w14:paraId="117D4B82" w14:textId="77777777" w:rsidR="00A238B7" w:rsidRDefault="00A238B7" w:rsidP="002C74BD">
            <w:pPr>
              <w:spacing w:before="0" w:after="0" w:line="240" w:lineRule="auto"/>
            </w:pPr>
          </w:p>
          <w:p w14:paraId="0EC67499" w14:textId="77777777" w:rsidR="00A238B7" w:rsidRDefault="00A238B7" w:rsidP="002C74BD">
            <w:pPr>
              <w:spacing w:before="0" w:after="0" w:line="240" w:lineRule="auto"/>
            </w:pPr>
            <w:r>
              <w:t>Q12 (b): In the last 3 years have you been treated for insulin dependent (Type I) diabetes?</w:t>
            </w:r>
          </w:p>
          <w:p w14:paraId="6E73D829" w14:textId="77777777" w:rsidR="00A238B7" w:rsidRDefault="00A238B7" w:rsidP="002C74BD">
            <w:pPr>
              <w:spacing w:before="0" w:after="0" w:line="240" w:lineRule="auto"/>
            </w:pPr>
          </w:p>
          <w:p w14:paraId="6D38A124" w14:textId="77777777" w:rsidR="00A238B7" w:rsidRDefault="00A238B7" w:rsidP="002C74BD">
            <w:pPr>
              <w:spacing w:before="0" w:after="0" w:line="240" w:lineRule="auto"/>
            </w:pPr>
            <w:r>
              <w:t>Q12 (c): In the last 3 years have you been treated for non-insulin dependent (Type II) diabetes?</w:t>
            </w:r>
          </w:p>
        </w:tc>
        <w:tc>
          <w:tcPr>
            <w:tcW w:w="3544" w:type="dxa"/>
          </w:tcPr>
          <w:p w14:paraId="308AD2D9" w14:textId="77777777" w:rsidR="00A238B7" w:rsidRDefault="00A238B7" w:rsidP="002C74BD">
            <w:pPr>
              <w:spacing w:before="0" w:after="0" w:line="240" w:lineRule="auto"/>
            </w:pPr>
            <w:r>
              <w:t>Yes, in the last 3 years</w:t>
            </w:r>
          </w:p>
          <w:p w14:paraId="58C7908B" w14:textId="77777777" w:rsidR="00A238B7" w:rsidRDefault="00A238B7" w:rsidP="002C74BD">
            <w:pPr>
              <w:spacing w:before="0" w:after="0" w:line="240" w:lineRule="auto"/>
            </w:pPr>
          </w:p>
          <w:p w14:paraId="7B0109CC" w14:textId="77777777" w:rsidR="00A238B7" w:rsidRDefault="00A238B7" w:rsidP="002C74BD">
            <w:pPr>
              <w:spacing w:before="0" w:after="0" w:line="240" w:lineRule="auto"/>
            </w:pPr>
            <w:r>
              <w:t>Yes, in the last 3 years</w:t>
            </w:r>
          </w:p>
          <w:p w14:paraId="71E1C720" w14:textId="77777777" w:rsidR="00A238B7" w:rsidRDefault="00A238B7" w:rsidP="002C74BD">
            <w:pPr>
              <w:spacing w:before="0" w:after="0" w:line="240" w:lineRule="auto"/>
            </w:pPr>
          </w:p>
          <w:p w14:paraId="7DA105BD" w14:textId="77777777" w:rsidR="00A238B7" w:rsidRDefault="00A238B7" w:rsidP="002C74BD">
            <w:pPr>
              <w:spacing w:before="0" w:after="0" w:line="240" w:lineRule="auto"/>
            </w:pPr>
            <w:r>
              <w:t>Yes, in the last 3 years</w:t>
            </w:r>
          </w:p>
        </w:tc>
      </w:tr>
      <w:tr w:rsidR="00A238B7" w14:paraId="6D1AD084" w14:textId="77777777" w:rsidTr="002C74BD">
        <w:tc>
          <w:tcPr>
            <w:tcW w:w="892" w:type="dxa"/>
          </w:tcPr>
          <w:p w14:paraId="5CA28E33" w14:textId="77777777" w:rsidR="00A238B7" w:rsidRDefault="00A238B7" w:rsidP="00A238B7">
            <w:r>
              <w:t>5</w:t>
            </w:r>
          </w:p>
        </w:tc>
        <w:tc>
          <w:tcPr>
            <w:tcW w:w="10840" w:type="dxa"/>
          </w:tcPr>
          <w:p w14:paraId="63362945" w14:textId="77777777" w:rsidR="00A238B7" w:rsidRDefault="00A238B7" w:rsidP="002C74BD">
            <w:pPr>
              <w:spacing w:before="0" w:after="0" w:line="240" w:lineRule="auto"/>
            </w:pPr>
            <w:r>
              <w:t>Q12 (a): In the last 3 years have you been treated for insulin dependent (Type 1) diabetes?</w:t>
            </w:r>
          </w:p>
          <w:p w14:paraId="2FDA27BD" w14:textId="77777777" w:rsidR="00A238B7" w:rsidRDefault="00A238B7" w:rsidP="002C74BD">
            <w:pPr>
              <w:spacing w:before="0" w:after="0" w:line="240" w:lineRule="auto"/>
            </w:pPr>
          </w:p>
          <w:p w14:paraId="5F33582C" w14:textId="77777777" w:rsidR="00A238B7" w:rsidRDefault="00A238B7" w:rsidP="002C74BD">
            <w:pPr>
              <w:spacing w:before="0" w:after="0" w:line="240" w:lineRule="auto"/>
            </w:pPr>
            <w:r>
              <w:t>Q12 (b): In the last 3 years have you been diagnosed or treated for non-insulin dependent (Type 2) diabetes?</w:t>
            </w:r>
          </w:p>
        </w:tc>
        <w:tc>
          <w:tcPr>
            <w:tcW w:w="3544" w:type="dxa"/>
          </w:tcPr>
          <w:p w14:paraId="4FCA7A02" w14:textId="77777777" w:rsidR="00A238B7" w:rsidRDefault="00A238B7" w:rsidP="002C74BD">
            <w:pPr>
              <w:spacing w:before="0" w:after="0" w:line="240" w:lineRule="auto"/>
            </w:pPr>
            <w:r>
              <w:t>Yes, in the last 3 years</w:t>
            </w:r>
          </w:p>
          <w:p w14:paraId="25B77964" w14:textId="77777777" w:rsidR="00A238B7" w:rsidRDefault="00A238B7" w:rsidP="002C74BD">
            <w:pPr>
              <w:spacing w:before="0" w:after="0" w:line="240" w:lineRule="auto"/>
            </w:pPr>
          </w:p>
          <w:p w14:paraId="0AB8C2EE" w14:textId="77777777" w:rsidR="00A238B7" w:rsidRDefault="00A238B7" w:rsidP="002C74BD">
            <w:pPr>
              <w:spacing w:before="0" w:after="0" w:line="240" w:lineRule="auto"/>
            </w:pPr>
            <w:r>
              <w:t>Yes, in the last 3 years</w:t>
            </w:r>
          </w:p>
        </w:tc>
      </w:tr>
      <w:tr w:rsidR="00A238B7" w14:paraId="63B6F488" w14:textId="77777777" w:rsidTr="002C74BD">
        <w:tc>
          <w:tcPr>
            <w:tcW w:w="892" w:type="dxa"/>
          </w:tcPr>
          <w:p w14:paraId="38BE50AA" w14:textId="77777777" w:rsidR="00A238B7" w:rsidRDefault="00A238B7" w:rsidP="00A238B7">
            <w:r>
              <w:t>6</w:t>
            </w:r>
          </w:p>
        </w:tc>
        <w:tc>
          <w:tcPr>
            <w:tcW w:w="10840" w:type="dxa"/>
          </w:tcPr>
          <w:p w14:paraId="64B6CF15" w14:textId="04B9A0E1" w:rsidR="00A238B7" w:rsidRDefault="00A238B7" w:rsidP="002C74BD">
            <w:pPr>
              <w:spacing w:before="0" w:after="0" w:line="240" w:lineRule="auto"/>
            </w:pPr>
            <w:r>
              <w:t>Q12 (a): In the last 3 years have you been treated for insulin dependent (Type I) diabetes?</w:t>
            </w:r>
          </w:p>
          <w:p w14:paraId="543349FF" w14:textId="77777777" w:rsidR="00A238B7" w:rsidRDefault="00A238B7" w:rsidP="002C74BD">
            <w:pPr>
              <w:spacing w:before="0" w:after="0" w:line="240" w:lineRule="auto"/>
            </w:pPr>
            <w:r>
              <w:t>Q12 (b): In the last 3 years have you been diagnosed or treated for non-insulin dependent (Type 2) diabetes?</w:t>
            </w:r>
          </w:p>
        </w:tc>
        <w:tc>
          <w:tcPr>
            <w:tcW w:w="3544" w:type="dxa"/>
          </w:tcPr>
          <w:p w14:paraId="4EAA8EA8" w14:textId="77777777" w:rsidR="00A238B7" w:rsidRDefault="00A238B7" w:rsidP="002C74BD">
            <w:pPr>
              <w:spacing w:before="0" w:after="0" w:line="240" w:lineRule="auto"/>
            </w:pPr>
            <w:r>
              <w:t>Yes, in the last 3 years</w:t>
            </w:r>
          </w:p>
          <w:p w14:paraId="3F1D579D" w14:textId="77777777" w:rsidR="00A238B7" w:rsidRDefault="00A238B7" w:rsidP="002C74BD">
            <w:pPr>
              <w:spacing w:before="0" w:after="0" w:line="240" w:lineRule="auto"/>
            </w:pPr>
            <w:r>
              <w:t>Yes, in the last 3 years</w:t>
            </w:r>
          </w:p>
        </w:tc>
      </w:tr>
    </w:tbl>
    <w:p w14:paraId="48BFDE30" w14:textId="77777777" w:rsidR="00A238B7" w:rsidRPr="00E160DE" w:rsidRDefault="00A238B7" w:rsidP="00A238B7">
      <w:pPr>
        <w:rPr>
          <w:b/>
          <w:u w:val="single"/>
        </w:rPr>
      </w:pPr>
      <w:r w:rsidRPr="00E160DE">
        <w:rPr>
          <w:b/>
          <w:u w:val="single"/>
        </w:rPr>
        <w:lastRenderedPageBreak/>
        <w:t>1946-51 cohort</w:t>
      </w:r>
    </w:p>
    <w:tbl>
      <w:tblPr>
        <w:tblStyle w:val="TableGrid"/>
        <w:tblW w:w="14850" w:type="dxa"/>
        <w:tblLook w:val="04A0" w:firstRow="1" w:lastRow="0" w:firstColumn="1" w:lastColumn="0" w:noHBand="0" w:noVBand="1"/>
      </w:tblPr>
      <w:tblGrid>
        <w:gridCol w:w="892"/>
        <w:gridCol w:w="10430"/>
        <w:gridCol w:w="3528"/>
      </w:tblGrid>
      <w:tr w:rsidR="00A238B7" w:rsidRPr="00B34E24" w14:paraId="69DDB957" w14:textId="77777777" w:rsidTr="00A238B7">
        <w:tc>
          <w:tcPr>
            <w:tcW w:w="818" w:type="dxa"/>
            <w:shd w:val="clear" w:color="auto" w:fill="E5DFEC" w:themeFill="accent4" w:themeFillTint="33"/>
          </w:tcPr>
          <w:p w14:paraId="03BBA538" w14:textId="77777777" w:rsidR="00A238B7" w:rsidRPr="00B34E24" w:rsidRDefault="00A238B7" w:rsidP="00A238B7">
            <w:pPr>
              <w:rPr>
                <w:b/>
              </w:rPr>
            </w:pPr>
            <w:r w:rsidRPr="00B34E24">
              <w:rPr>
                <w:b/>
              </w:rPr>
              <w:t>Survey</w:t>
            </w:r>
          </w:p>
        </w:tc>
        <w:tc>
          <w:tcPr>
            <w:tcW w:w="10489" w:type="dxa"/>
            <w:shd w:val="clear" w:color="auto" w:fill="E5DFEC" w:themeFill="accent4" w:themeFillTint="33"/>
          </w:tcPr>
          <w:p w14:paraId="50BDF749" w14:textId="77777777" w:rsidR="00A238B7" w:rsidRPr="00B34E24" w:rsidRDefault="00A238B7" w:rsidP="00A238B7">
            <w:pPr>
              <w:rPr>
                <w:b/>
              </w:rPr>
            </w:pPr>
            <w:r w:rsidRPr="00B34E24">
              <w:rPr>
                <w:b/>
              </w:rPr>
              <w:t>Question</w:t>
            </w:r>
          </w:p>
        </w:tc>
        <w:tc>
          <w:tcPr>
            <w:tcW w:w="3543" w:type="dxa"/>
            <w:shd w:val="clear" w:color="auto" w:fill="E5DFEC" w:themeFill="accent4" w:themeFillTint="33"/>
          </w:tcPr>
          <w:p w14:paraId="22C4903A" w14:textId="77777777" w:rsidR="00A238B7" w:rsidRPr="00B34E24" w:rsidRDefault="00A238B7" w:rsidP="00A238B7">
            <w:pPr>
              <w:rPr>
                <w:b/>
              </w:rPr>
            </w:pPr>
            <w:r w:rsidRPr="00B34E24">
              <w:rPr>
                <w:b/>
              </w:rPr>
              <w:t>Response options</w:t>
            </w:r>
          </w:p>
        </w:tc>
      </w:tr>
      <w:tr w:rsidR="00A238B7" w14:paraId="61B1C07B" w14:textId="77777777" w:rsidTr="00A238B7">
        <w:tc>
          <w:tcPr>
            <w:tcW w:w="818" w:type="dxa"/>
          </w:tcPr>
          <w:p w14:paraId="7A1C2840" w14:textId="77777777" w:rsidR="00A238B7" w:rsidRDefault="00A238B7" w:rsidP="002C74BD">
            <w:pPr>
              <w:spacing w:before="0" w:after="0" w:line="240" w:lineRule="auto"/>
            </w:pPr>
            <w:r>
              <w:t>1</w:t>
            </w:r>
          </w:p>
        </w:tc>
        <w:tc>
          <w:tcPr>
            <w:tcW w:w="10489" w:type="dxa"/>
          </w:tcPr>
          <w:p w14:paraId="254123CD" w14:textId="77777777" w:rsidR="00A238B7" w:rsidRDefault="00A238B7" w:rsidP="002C74BD">
            <w:pPr>
              <w:spacing w:before="0" w:after="0" w:line="240" w:lineRule="auto"/>
            </w:pPr>
            <w:r>
              <w:t xml:space="preserve">Q15 (a): Have you ever been told by a doctor you have diabetes (high blood sugar)?  </w:t>
            </w:r>
          </w:p>
        </w:tc>
        <w:tc>
          <w:tcPr>
            <w:tcW w:w="3543" w:type="dxa"/>
          </w:tcPr>
          <w:p w14:paraId="4F072F63" w14:textId="77777777" w:rsidR="00A238B7" w:rsidRDefault="00A238B7" w:rsidP="002C74BD">
            <w:pPr>
              <w:spacing w:before="0" w:after="0" w:line="240" w:lineRule="auto"/>
            </w:pPr>
            <w:r>
              <w:t>Yes/No</w:t>
            </w:r>
          </w:p>
        </w:tc>
      </w:tr>
      <w:tr w:rsidR="00A238B7" w14:paraId="7BDBCC49" w14:textId="77777777" w:rsidTr="00A238B7">
        <w:tc>
          <w:tcPr>
            <w:tcW w:w="818" w:type="dxa"/>
          </w:tcPr>
          <w:p w14:paraId="7B320E83" w14:textId="77777777" w:rsidR="00A238B7" w:rsidRDefault="00A238B7" w:rsidP="002C74BD">
            <w:pPr>
              <w:spacing w:before="0" w:after="0" w:line="240" w:lineRule="auto"/>
            </w:pPr>
            <w:r>
              <w:t>2</w:t>
            </w:r>
          </w:p>
        </w:tc>
        <w:tc>
          <w:tcPr>
            <w:tcW w:w="10489" w:type="dxa"/>
          </w:tcPr>
          <w:p w14:paraId="4A63C401" w14:textId="77777777" w:rsidR="00A238B7" w:rsidRDefault="00A238B7" w:rsidP="002C74BD">
            <w:pPr>
              <w:spacing w:before="0" w:after="0" w:line="240" w:lineRule="auto"/>
            </w:pPr>
            <w:r>
              <w:t xml:space="preserve">Q20: Have you ever been told by a doctor you have insulin dependent (type 1) diabetes?  </w:t>
            </w:r>
          </w:p>
          <w:p w14:paraId="70634356" w14:textId="77777777" w:rsidR="00A238B7" w:rsidRDefault="00A238B7" w:rsidP="002C74BD">
            <w:pPr>
              <w:spacing w:before="0" w:after="0" w:line="240" w:lineRule="auto"/>
            </w:pPr>
          </w:p>
          <w:p w14:paraId="2B1B2671" w14:textId="77777777" w:rsidR="00A238B7" w:rsidRDefault="00A238B7" w:rsidP="002C74BD">
            <w:pPr>
              <w:spacing w:before="0" w:after="0" w:line="240" w:lineRule="auto"/>
            </w:pPr>
          </w:p>
          <w:p w14:paraId="4B9E7B9E" w14:textId="77777777" w:rsidR="00A238B7" w:rsidRDefault="00A238B7" w:rsidP="002C74BD">
            <w:pPr>
              <w:spacing w:before="0" w:after="0" w:line="240" w:lineRule="auto"/>
            </w:pPr>
            <w:r>
              <w:t>Q20: Have you ever been told by a doctor you have non-insulin dependent (type 2) diabetes?</w:t>
            </w:r>
          </w:p>
        </w:tc>
        <w:tc>
          <w:tcPr>
            <w:tcW w:w="3543" w:type="dxa"/>
          </w:tcPr>
          <w:p w14:paraId="19F92994" w14:textId="77777777" w:rsidR="00A238B7" w:rsidRDefault="00A238B7" w:rsidP="002C74BD">
            <w:pPr>
              <w:spacing w:before="0" w:after="0" w:line="240" w:lineRule="auto"/>
            </w:pPr>
            <w:r>
              <w:t>Yes, in the last 2 years</w:t>
            </w:r>
          </w:p>
          <w:p w14:paraId="06BCC9B1" w14:textId="77777777" w:rsidR="00A238B7" w:rsidRDefault="00A238B7" w:rsidP="002C74BD">
            <w:pPr>
              <w:spacing w:before="0" w:after="0" w:line="240" w:lineRule="auto"/>
            </w:pPr>
            <w:r>
              <w:t>Yes, more than 2 years ago</w:t>
            </w:r>
          </w:p>
          <w:p w14:paraId="13924440" w14:textId="77777777" w:rsidR="00A238B7" w:rsidRDefault="00A238B7" w:rsidP="002C74BD">
            <w:pPr>
              <w:spacing w:before="0" w:after="0" w:line="240" w:lineRule="auto"/>
            </w:pPr>
          </w:p>
          <w:p w14:paraId="6D510086" w14:textId="77777777" w:rsidR="00A238B7" w:rsidRDefault="00A238B7" w:rsidP="002C74BD">
            <w:pPr>
              <w:spacing w:before="0" w:after="0" w:line="240" w:lineRule="auto"/>
            </w:pPr>
            <w:r>
              <w:t>Yes in the last 2 years</w:t>
            </w:r>
          </w:p>
          <w:p w14:paraId="578DF423" w14:textId="77777777" w:rsidR="00A238B7" w:rsidRDefault="00A238B7" w:rsidP="002C74BD">
            <w:pPr>
              <w:spacing w:before="0" w:after="0" w:line="240" w:lineRule="auto"/>
            </w:pPr>
            <w:r>
              <w:t>Yes, more than 2 years ago</w:t>
            </w:r>
          </w:p>
        </w:tc>
      </w:tr>
      <w:tr w:rsidR="00A238B7" w14:paraId="75E6B6BC" w14:textId="77777777" w:rsidTr="00A238B7">
        <w:tc>
          <w:tcPr>
            <w:tcW w:w="818" w:type="dxa"/>
          </w:tcPr>
          <w:p w14:paraId="3A390A1A" w14:textId="77777777" w:rsidR="00A238B7" w:rsidRDefault="00A238B7" w:rsidP="002C74BD">
            <w:pPr>
              <w:spacing w:before="0" w:after="0" w:line="240" w:lineRule="auto"/>
            </w:pPr>
            <w:r>
              <w:t>3</w:t>
            </w:r>
          </w:p>
        </w:tc>
        <w:tc>
          <w:tcPr>
            <w:tcW w:w="10489" w:type="dxa"/>
          </w:tcPr>
          <w:p w14:paraId="39454B68" w14:textId="77777777" w:rsidR="00A238B7" w:rsidRDefault="00A238B7" w:rsidP="002C74BD">
            <w:pPr>
              <w:spacing w:before="0" w:after="0" w:line="240" w:lineRule="auto"/>
            </w:pPr>
            <w:r>
              <w:t>Q35 (b): In the past 3 years, have you been diagnosed or treated for insulin dependent (type 1) diabetes?</w:t>
            </w:r>
          </w:p>
          <w:p w14:paraId="326AA4F5" w14:textId="77777777" w:rsidR="00A238B7" w:rsidRDefault="00A238B7" w:rsidP="002C74BD">
            <w:pPr>
              <w:spacing w:before="0" w:after="0" w:line="240" w:lineRule="auto"/>
            </w:pPr>
          </w:p>
          <w:p w14:paraId="40470C1E" w14:textId="77777777" w:rsidR="00A238B7" w:rsidRDefault="00A238B7" w:rsidP="002C74BD">
            <w:pPr>
              <w:spacing w:before="0" w:after="0" w:line="240" w:lineRule="auto"/>
            </w:pPr>
            <w:r>
              <w:t>Q35 (c): In the past 3 years, have you been diagnosed or treated for non- insulin dependent (type 2) diabetes?</w:t>
            </w:r>
          </w:p>
        </w:tc>
        <w:tc>
          <w:tcPr>
            <w:tcW w:w="3543" w:type="dxa"/>
          </w:tcPr>
          <w:p w14:paraId="00A8AED3" w14:textId="77777777" w:rsidR="00A238B7" w:rsidRDefault="00A238B7" w:rsidP="002C74BD">
            <w:pPr>
              <w:spacing w:before="0" w:after="0" w:line="240" w:lineRule="auto"/>
            </w:pPr>
            <w:r>
              <w:t>Yes, in the last 3 years</w:t>
            </w:r>
          </w:p>
          <w:p w14:paraId="6247728C" w14:textId="77777777" w:rsidR="00A238B7" w:rsidRDefault="00A238B7" w:rsidP="002C74BD">
            <w:pPr>
              <w:spacing w:before="0" w:after="0" w:line="240" w:lineRule="auto"/>
            </w:pPr>
          </w:p>
          <w:p w14:paraId="4962DFA4" w14:textId="77777777" w:rsidR="002C74BD" w:rsidRDefault="002C74BD" w:rsidP="002C74BD">
            <w:pPr>
              <w:spacing w:before="0" w:after="0" w:line="240" w:lineRule="auto"/>
            </w:pPr>
          </w:p>
          <w:p w14:paraId="6A0250E8" w14:textId="77777777" w:rsidR="00A238B7" w:rsidRDefault="00A238B7" w:rsidP="002C74BD">
            <w:pPr>
              <w:spacing w:before="0" w:after="0" w:line="240" w:lineRule="auto"/>
            </w:pPr>
            <w:r>
              <w:t>Yes, in the last 3 years</w:t>
            </w:r>
          </w:p>
        </w:tc>
      </w:tr>
      <w:tr w:rsidR="00A238B7" w14:paraId="559E1855" w14:textId="77777777" w:rsidTr="00A238B7">
        <w:tc>
          <w:tcPr>
            <w:tcW w:w="818" w:type="dxa"/>
          </w:tcPr>
          <w:p w14:paraId="2EFD3E10" w14:textId="77777777" w:rsidR="00A238B7" w:rsidRDefault="00A238B7" w:rsidP="002C74BD">
            <w:pPr>
              <w:spacing w:before="0" w:after="0" w:line="240" w:lineRule="auto"/>
            </w:pPr>
            <w:r>
              <w:t>4</w:t>
            </w:r>
          </w:p>
        </w:tc>
        <w:tc>
          <w:tcPr>
            <w:tcW w:w="10489" w:type="dxa"/>
          </w:tcPr>
          <w:p w14:paraId="4442B7B7" w14:textId="77777777" w:rsidR="00A238B7" w:rsidRDefault="00A238B7" w:rsidP="002C74BD">
            <w:pPr>
              <w:spacing w:before="0" w:after="0" w:line="240" w:lineRule="auto"/>
            </w:pPr>
            <w:r>
              <w:t>Q32 (c): In the past 3 years, have you been diagnosed or treated for diabetes (high blood sugar)?</w:t>
            </w:r>
          </w:p>
        </w:tc>
        <w:tc>
          <w:tcPr>
            <w:tcW w:w="3543" w:type="dxa"/>
          </w:tcPr>
          <w:p w14:paraId="4E8EC165" w14:textId="77777777" w:rsidR="00A238B7" w:rsidRDefault="00A238B7" w:rsidP="002C74BD">
            <w:pPr>
              <w:spacing w:before="0" w:after="0" w:line="240" w:lineRule="auto"/>
            </w:pPr>
            <w:r>
              <w:t>Yes, in the last 3 years</w:t>
            </w:r>
          </w:p>
        </w:tc>
      </w:tr>
      <w:tr w:rsidR="00A238B7" w14:paraId="6D9F68D3" w14:textId="77777777" w:rsidTr="00A238B7">
        <w:tc>
          <w:tcPr>
            <w:tcW w:w="818" w:type="dxa"/>
          </w:tcPr>
          <w:p w14:paraId="2D184A26" w14:textId="77777777" w:rsidR="00A238B7" w:rsidRDefault="00A238B7" w:rsidP="002C74BD">
            <w:pPr>
              <w:spacing w:before="0" w:after="0" w:line="240" w:lineRule="auto"/>
            </w:pPr>
            <w:r>
              <w:t>5</w:t>
            </w:r>
          </w:p>
        </w:tc>
        <w:tc>
          <w:tcPr>
            <w:tcW w:w="10489" w:type="dxa"/>
          </w:tcPr>
          <w:p w14:paraId="17E16268" w14:textId="77777777" w:rsidR="00A238B7" w:rsidRDefault="00A238B7" w:rsidP="002C74BD">
            <w:pPr>
              <w:spacing w:before="0" w:after="0" w:line="240" w:lineRule="auto"/>
            </w:pPr>
            <w:r>
              <w:t>Q38 (a): In the past 3 years, have you been diagnosed or treated for diabetes (high blood sugar)?</w:t>
            </w:r>
          </w:p>
        </w:tc>
        <w:tc>
          <w:tcPr>
            <w:tcW w:w="3543" w:type="dxa"/>
          </w:tcPr>
          <w:p w14:paraId="3C88F803" w14:textId="77777777" w:rsidR="00A238B7" w:rsidRDefault="00A238B7" w:rsidP="002C74BD">
            <w:pPr>
              <w:spacing w:before="0" w:after="0" w:line="240" w:lineRule="auto"/>
            </w:pPr>
            <w:r>
              <w:t>Yes,  in the last 3 years</w:t>
            </w:r>
          </w:p>
        </w:tc>
      </w:tr>
      <w:tr w:rsidR="00A238B7" w14:paraId="7E7D3630" w14:textId="77777777" w:rsidTr="00A238B7">
        <w:tc>
          <w:tcPr>
            <w:tcW w:w="818" w:type="dxa"/>
          </w:tcPr>
          <w:p w14:paraId="17854969" w14:textId="77777777" w:rsidR="00A238B7" w:rsidRDefault="00A238B7" w:rsidP="002C74BD">
            <w:pPr>
              <w:spacing w:before="0" w:after="0" w:line="240" w:lineRule="auto"/>
            </w:pPr>
            <w:r>
              <w:t>6</w:t>
            </w:r>
          </w:p>
        </w:tc>
        <w:tc>
          <w:tcPr>
            <w:tcW w:w="10489" w:type="dxa"/>
          </w:tcPr>
          <w:p w14:paraId="6F5E040E" w14:textId="77777777" w:rsidR="00A238B7" w:rsidRDefault="00A238B7" w:rsidP="002C74BD">
            <w:pPr>
              <w:spacing w:before="0" w:after="0" w:line="240" w:lineRule="auto"/>
            </w:pPr>
            <w:r>
              <w:t>Q38 (a): In the past 3 years, have you been diagnosed or treated for diabetes (high blood sugar)?</w:t>
            </w:r>
          </w:p>
        </w:tc>
        <w:tc>
          <w:tcPr>
            <w:tcW w:w="3543" w:type="dxa"/>
          </w:tcPr>
          <w:p w14:paraId="04CE6ECC" w14:textId="77777777" w:rsidR="00A238B7" w:rsidRDefault="00A238B7" w:rsidP="002C74BD">
            <w:pPr>
              <w:spacing w:before="0" w:after="0" w:line="240" w:lineRule="auto"/>
            </w:pPr>
            <w:r>
              <w:t>Yes,  in the past 3 years</w:t>
            </w:r>
          </w:p>
        </w:tc>
      </w:tr>
      <w:tr w:rsidR="00A238B7" w14:paraId="380EBB98" w14:textId="77777777" w:rsidTr="00A238B7">
        <w:tc>
          <w:tcPr>
            <w:tcW w:w="818" w:type="dxa"/>
          </w:tcPr>
          <w:p w14:paraId="2494C47A" w14:textId="77777777" w:rsidR="00A238B7" w:rsidRDefault="00A238B7" w:rsidP="002C74BD">
            <w:pPr>
              <w:spacing w:before="0" w:after="0" w:line="240" w:lineRule="auto"/>
            </w:pPr>
            <w:r>
              <w:t>7</w:t>
            </w:r>
          </w:p>
        </w:tc>
        <w:tc>
          <w:tcPr>
            <w:tcW w:w="10489" w:type="dxa"/>
          </w:tcPr>
          <w:p w14:paraId="7A424B84" w14:textId="77777777" w:rsidR="00A238B7" w:rsidRDefault="00A238B7" w:rsidP="002C74BD">
            <w:pPr>
              <w:spacing w:before="0" w:after="0" w:line="240" w:lineRule="auto"/>
            </w:pPr>
            <w:r>
              <w:t>Q32 (a): In the past 3 years, have you been diagnosed or treated for diabetes (high blood sugar)?</w:t>
            </w:r>
          </w:p>
        </w:tc>
        <w:tc>
          <w:tcPr>
            <w:tcW w:w="3543" w:type="dxa"/>
          </w:tcPr>
          <w:p w14:paraId="5C5806EE" w14:textId="77777777" w:rsidR="00A238B7" w:rsidRDefault="00A238B7" w:rsidP="002C74BD">
            <w:pPr>
              <w:spacing w:before="0" w:after="0" w:line="240" w:lineRule="auto"/>
            </w:pPr>
            <w:r>
              <w:t>Yes,  in the past 3 years</w:t>
            </w:r>
          </w:p>
        </w:tc>
      </w:tr>
    </w:tbl>
    <w:p w14:paraId="283F759C" w14:textId="77777777" w:rsidR="00A238B7" w:rsidRDefault="00A238B7" w:rsidP="00A238B7">
      <w:r>
        <w:t xml:space="preserve"> </w:t>
      </w:r>
    </w:p>
    <w:p w14:paraId="258FAEC6" w14:textId="77777777" w:rsidR="00A238B7" w:rsidRPr="00E160DE" w:rsidRDefault="00A238B7" w:rsidP="00A238B7">
      <w:pPr>
        <w:rPr>
          <w:b/>
          <w:u w:val="single"/>
        </w:rPr>
      </w:pPr>
      <w:r w:rsidRPr="00E160DE">
        <w:rPr>
          <w:b/>
          <w:u w:val="single"/>
        </w:rPr>
        <w:t>1921-26 cohort</w:t>
      </w:r>
    </w:p>
    <w:tbl>
      <w:tblPr>
        <w:tblStyle w:val="TableGrid"/>
        <w:tblW w:w="14850" w:type="dxa"/>
        <w:tblLook w:val="04A0" w:firstRow="1" w:lastRow="0" w:firstColumn="1" w:lastColumn="0" w:noHBand="0" w:noVBand="1"/>
      </w:tblPr>
      <w:tblGrid>
        <w:gridCol w:w="892"/>
        <w:gridCol w:w="10430"/>
        <w:gridCol w:w="3528"/>
      </w:tblGrid>
      <w:tr w:rsidR="00A238B7" w:rsidRPr="00B34E24" w14:paraId="322F14EB" w14:textId="77777777" w:rsidTr="00A238B7">
        <w:tc>
          <w:tcPr>
            <w:tcW w:w="818" w:type="dxa"/>
            <w:shd w:val="clear" w:color="auto" w:fill="E5DFEC" w:themeFill="accent4" w:themeFillTint="33"/>
          </w:tcPr>
          <w:p w14:paraId="1430B840" w14:textId="77777777" w:rsidR="00A238B7" w:rsidRPr="00B34E24" w:rsidRDefault="00A238B7" w:rsidP="002C74BD">
            <w:pPr>
              <w:spacing w:before="0" w:after="0" w:line="240" w:lineRule="auto"/>
              <w:rPr>
                <w:b/>
              </w:rPr>
            </w:pPr>
            <w:r w:rsidRPr="00B34E24">
              <w:rPr>
                <w:b/>
              </w:rPr>
              <w:t>Survey</w:t>
            </w:r>
          </w:p>
        </w:tc>
        <w:tc>
          <w:tcPr>
            <w:tcW w:w="10489" w:type="dxa"/>
            <w:shd w:val="clear" w:color="auto" w:fill="E5DFEC" w:themeFill="accent4" w:themeFillTint="33"/>
          </w:tcPr>
          <w:p w14:paraId="2C192C51" w14:textId="77777777" w:rsidR="00A238B7" w:rsidRPr="00B34E24" w:rsidRDefault="00A238B7" w:rsidP="002C74BD">
            <w:pPr>
              <w:spacing w:before="0" w:after="0" w:line="240" w:lineRule="auto"/>
              <w:rPr>
                <w:b/>
              </w:rPr>
            </w:pPr>
            <w:r w:rsidRPr="00B34E24">
              <w:rPr>
                <w:b/>
              </w:rPr>
              <w:t>Question</w:t>
            </w:r>
          </w:p>
        </w:tc>
        <w:tc>
          <w:tcPr>
            <w:tcW w:w="3543" w:type="dxa"/>
            <w:shd w:val="clear" w:color="auto" w:fill="E5DFEC" w:themeFill="accent4" w:themeFillTint="33"/>
          </w:tcPr>
          <w:p w14:paraId="5CC5FAB0" w14:textId="77777777" w:rsidR="00A238B7" w:rsidRPr="00B34E24" w:rsidRDefault="00A238B7" w:rsidP="002C74BD">
            <w:pPr>
              <w:spacing w:before="0" w:after="0" w:line="240" w:lineRule="auto"/>
              <w:rPr>
                <w:b/>
              </w:rPr>
            </w:pPr>
            <w:r w:rsidRPr="00B34E24">
              <w:rPr>
                <w:b/>
              </w:rPr>
              <w:t>Response options</w:t>
            </w:r>
          </w:p>
        </w:tc>
      </w:tr>
      <w:tr w:rsidR="00A238B7" w14:paraId="3380A02E" w14:textId="77777777" w:rsidTr="00A238B7">
        <w:tc>
          <w:tcPr>
            <w:tcW w:w="818" w:type="dxa"/>
          </w:tcPr>
          <w:p w14:paraId="53425330" w14:textId="77777777" w:rsidR="00A238B7" w:rsidRDefault="00A238B7" w:rsidP="002C74BD">
            <w:pPr>
              <w:spacing w:before="0" w:after="0" w:line="240" w:lineRule="auto"/>
            </w:pPr>
            <w:r>
              <w:t xml:space="preserve">1 </w:t>
            </w:r>
          </w:p>
        </w:tc>
        <w:tc>
          <w:tcPr>
            <w:tcW w:w="10489" w:type="dxa"/>
          </w:tcPr>
          <w:p w14:paraId="327E2DC8" w14:textId="77777777" w:rsidR="00A238B7" w:rsidRDefault="00A238B7" w:rsidP="002C74BD">
            <w:pPr>
              <w:spacing w:before="0" w:after="0" w:line="240" w:lineRule="auto"/>
            </w:pPr>
            <w:r>
              <w:t xml:space="preserve">Q16 (a): Have you ever been told by a doctor you have diabetes (high blood sugar)?  </w:t>
            </w:r>
          </w:p>
        </w:tc>
        <w:tc>
          <w:tcPr>
            <w:tcW w:w="3543" w:type="dxa"/>
          </w:tcPr>
          <w:p w14:paraId="2DAF273A" w14:textId="77777777" w:rsidR="00A238B7" w:rsidRDefault="00A238B7" w:rsidP="002C74BD">
            <w:pPr>
              <w:spacing w:before="0" w:after="0" w:line="240" w:lineRule="auto"/>
            </w:pPr>
            <w:r>
              <w:t>Yes/No</w:t>
            </w:r>
          </w:p>
        </w:tc>
      </w:tr>
      <w:tr w:rsidR="00A238B7" w14:paraId="7D0597E9" w14:textId="77777777" w:rsidTr="00A238B7">
        <w:tc>
          <w:tcPr>
            <w:tcW w:w="818" w:type="dxa"/>
          </w:tcPr>
          <w:p w14:paraId="688DE2D2" w14:textId="77777777" w:rsidR="00A238B7" w:rsidRDefault="00A238B7" w:rsidP="002C74BD">
            <w:pPr>
              <w:spacing w:before="0" w:after="0" w:line="240" w:lineRule="auto"/>
            </w:pPr>
            <w:r>
              <w:t>2</w:t>
            </w:r>
          </w:p>
        </w:tc>
        <w:tc>
          <w:tcPr>
            <w:tcW w:w="10489" w:type="dxa"/>
          </w:tcPr>
          <w:p w14:paraId="26437186" w14:textId="77777777" w:rsidR="00A238B7" w:rsidRDefault="00A238B7" w:rsidP="002C74BD">
            <w:pPr>
              <w:spacing w:before="0" w:after="0" w:line="240" w:lineRule="auto"/>
            </w:pPr>
            <w:r>
              <w:t xml:space="preserve">Q1 (b): In the last 3 years, have you been told by a doctor that you have diabetes (high blood sugar)? </w:t>
            </w:r>
          </w:p>
        </w:tc>
        <w:tc>
          <w:tcPr>
            <w:tcW w:w="3543" w:type="dxa"/>
          </w:tcPr>
          <w:p w14:paraId="0466F65A" w14:textId="77777777" w:rsidR="00A238B7" w:rsidRDefault="00A238B7" w:rsidP="002C74BD">
            <w:pPr>
              <w:spacing w:before="0" w:after="0" w:line="240" w:lineRule="auto"/>
            </w:pPr>
            <w:r>
              <w:t xml:space="preserve">Yes - in the last 3 years </w:t>
            </w:r>
          </w:p>
        </w:tc>
      </w:tr>
      <w:tr w:rsidR="00A238B7" w14:paraId="473E7297" w14:textId="77777777" w:rsidTr="00A238B7">
        <w:tc>
          <w:tcPr>
            <w:tcW w:w="818" w:type="dxa"/>
          </w:tcPr>
          <w:p w14:paraId="5AA1AED8" w14:textId="77777777" w:rsidR="00A238B7" w:rsidRDefault="00A238B7" w:rsidP="002C74BD">
            <w:pPr>
              <w:spacing w:before="0" w:after="0" w:line="240" w:lineRule="auto"/>
            </w:pPr>
            <w:r>
              <w:t>3</w:t>
            </w:r>
          </w:p>
        </w:tc>
        <w:tc>
          <w:tcPr>
            <w:tcW w:w="10489" w:type="dxa"/>
          </w:tcPr>
          <w:p w14:paraId="07BD6F36" w14:textId="77777777" w:rsidR="00A238B7" w:rsidRDefault="00A238B7" w:rsidP="002C74BD">
            <w:pPr>
              <w:spacing w:before="0" w:after="0" w:line="240" w:lineRule="auto"/>
            </w:pPr>
            <w:r>
              <w:t>Q1 (g): In the last 3 years, have you been diagnosed or treated for diabetes (high blood sugar)?</w:t>
            </w:r>
          </w:p>
        </w:tc>
        <w:tc>
          <w:tcPr>
            <w:tcW w:w="3543" w:type="dxa"/>
          </w:tcPr>
          <w:p w14:paraId="09601CD3" w14:textId="77777777" w:rsidR="00A238B7" w:rsidRDefault="00A238B7" w:rsidP="002C74BD">
            <w:pPr>
              <w:spacing w:before="0" w:after="0" w:line="240" w:lineRule="auto"/>
            </w:pPr>
            <w:r>
              <w:t>Yes</w:t>
            </w:r>
          </w:p>
        </w:tc>
      </w:tr>
      <w:tr w:rsidR="00A238B7" w14:paraId="5EF6FFD0" w14:textId="77777777" w:rsidTr="00A238B7">
        <w:tc>
          <w:tcPr>
            <w:tcW w:w="818" w:type="dxa"/>
          </w:tcPr>
          <w:p w14:paraId="41BEDD94" w14:textId="77777777" w:rsidR="00A238B7" w:rsidRDefault="00A238B7" w:rsidP="002C74BD">
            <w:pPr>
              <w:spacing w:before="0" w:after="0" w:line="240" w:lineRule="auto"/>
            </w:pPr>
            <w:r>
              <w:t>4</w:t>
            </w:r>
          </w:p>
        </w:tc>
        <w:tc>
          <w:tcPr>
            <w:tcW w:w="10489" w:type="dxa"/>
          </w:tcPr>
          <w:p w14:paraId="52473E9F" w14:textId="77777777" w:rsidR="00A238B7" w:rsidRDefault="00A238B7" w:rsidP="002C74BD">
            <w:pPr>
              <w:spacing w:before="0" w:after="0" w:line="240" w:lineRule="auto"/>
            </w:pPr>
            <w:r>
              <w:t>Q1 (i): In the last 3 years, have you been diagnosed or treated for diabetes (high blood sugar)?</w:t>
            </w:r>
          </w:p>
        </w:tc>
        <w:tc>
          <w:tcPr>
            <w:tcW w:w="3543" w:type="dxa"/>
          </w:tcPr>
          <w:p w14:paraId="123A3B06" w14:textId="77777777" w:rsidR="00A238B7" w:rsidRDefault="00A238B7" w:rsidP="002C74BD">
            <w:pPr>
              <w:spacing w:before="0" w:after="0" w:line="240" w:lineRule="auto"/>
            </w:pPr>
            <w:r>
              <w:t>Yes</w:t>
            </w:r>
          </w:p>
        </w:tc>
      </w:tr>
      <w:tr w:rsidR="00A238B7" w14:paraId="275AB250" w14:textId="77777777" w:rsidTr="00A238B7">
        <w:tc>
          <w:tcPr>
            <w:tcW w:w="818" w:type="dxa"/>
          </w:tcPr>
          <w:p w14:paraId="44C0B5F7" w14:textId="77777777" w:rsidR="00A238B7" w:rsidRDefault="00A238B7" w:rsidP="002C74BD">
            <w:pPr>
              <w:spacing w:before="0" w:after="0" w:line="240" w:lineRule="auto"/>
            </w:pPr>
            <w:r>
              <w:t>5</w:t>
            </w:r>
          </w:p>
        </w:tc>
        <w:tc>
          <w:tcPr>
            <w:tcW w:w="10489" w:type="dxa"/>
          </w:tcPr>
          <w:p w14:paraId="301191AF" w14:textId="77777777" w:rsidR="00A238B7" w:rsidRDefault="00A238B7" w:rsidP="002C74BD">
            <w:pPr>
              <w:spacing w:before="0" w:after="0" w:line="240" w:lineRule="auto"/>
            </w:pPr>
            <w:r>
              <w:t>Q1 (h): In the last 3 years, have you been diagnosed or treated for diabetes (high blood sugar)?</w:t>
            </w:r>
          </w:p>
        </w:tc>
        <w:tc>
          <w:tcPr>
            <w:tcW w:w="3543" w:type="dxa"/>
          </w:tcPr>
          <w:p w14:paraId="2D0EAEF5" w14:textId="77777777" w:rsidR="00A238B7" w:rsidRDefault="00A238B7" w:rsidP="002C74BD">
            <w:pPr>
              <w:spacing w:before="0" w:after="0" w:line="240" w:lineRule="auto"/>
            </w:pPr>
            <w:r>
              <w:t>Yes</w:t>
            </w:r>
          </w:p>
        </w:tc>
      </w:tr>
      <w:tr w:rsidR="00A238B7" w14:paraId="364B09F0" w14:textId="77777777" w:rsidTr="00A238B7">
        <w:tc>
          <w:tcPr>
            <w:tcW w:w="818" w:type="dxa"/>
          </w:tcPr>
          <w:p w14:paraId="5D778193" w14:textId="77777777" w:rsidR="00A238B7" w:rsidRDefault="00A238B7" w:rsidP="002C74BD">
            <w:pPr>
              <w:spacing w:before="0" w:after="0" w:line="240" w:lineRule="auto"/>
            </w:pPr>
            <w:r>
              <w:t>6</w:t>
            </w:r>
          </w:p>
        </w:tc>
        <w:tc>
          <w:tcPr>
            <w:tcW w:w="10489" w:type="dxa"/>
          </w:tcPr>
          <w:p w14:paraId="4CB2CE6D" w14:textId="77777777" w:rsidR="00A238B7" w:rsidRDefault="00A238B7" w:rsidP="002C74BD">
            <w:pPr>
              <w:spacing w:before="0" w:after="0" w:line="240" w:lineRule="auto"/>
            </w:pPr>
            <w:r>
              <w:t>Q1 (j): In the last 3 years, have you been diagnosed or treated for diabetes (high blood sugar)?</w:t>
            </w:r>
          </w:p>
        </w:tc>
        <w:tc>
          <w:tcPr>
            <w:tcW w:w="3543" w:type="dxa"/>
          </w:tcPr>
          <w:p w14:paraId="02A60644" w14:textId="77777777" w:rsidR="00A238B7" w:rsidRDefault="00A238B7" w:rsidP="002C74BD">
            <w:pPr>
              <w:spacing w:before="0" w:after="0" w:line="240" w:lineRule="auto"/>
            </w:pPr>
            <w:r>
              <w:t>Yes</w:t>
            </w:r>
          </w:p>
        </w:tc>
      </w:tr>
    </w:tbl>
    <w:p w14:paraId="77C90E9C" w14:textId="77777777" w:rsidR="00A238B7" w:rsidRDefault="00A238B7" w:rsidP="00A238B7"/>
    <w:p w14:paraId="77426005" w14:textId="77777777" w:rsidR="00A238B7" w:rsidRDefault="00A238B7" w:rsidP="00A238B7">
      <w:pPr>
        <w:rPr>
          <w:b/>
        </w:rPr>
      </w:pPr>
      <w:r>
        <w:rPr>
          <w:b/>
        </w:rPr>
        <w:br w:type="page"/>
      </w:r>
    </w:p>
    <w:p w14:paraId="486A887E" w14:textId="77777777" w:rsidR="00A238B7" w:rsidRPr="00E160DE" w:rsidRDefault="00A238B7" w:rsidP="00A238B7">
      <w:pPr>
        <w:rPr>
          <w:b/>
        </w:rPr>
      </w:pPr>
      <w:r w:rsidRPr="00E160DE">
        <w:rPr>
          <w:b/>
        </w:rPr>
        <w:lastRenderedPageBreak/>
        <w:t>HEART DISEASE AND STROKE</w:t>
      </w:r>
    </w:p>
    <w:p w14:paraId="3A031A2C" w14:textId="77777777" w:rsidR="00A238B7" w:rsidRPr="00E160DE" w:rsidRDefault="00A238B7" w:rsidP="00A238B7">
      <w:pPr>
        <w:rPr>
          <w:b/>
          <w:u w:val="single"/>
        </w:rPr>
      </w:pPr>
      <w:r w:rsidRPr="00E160DE">
        <w:rPr>
          <w:b/>
          <w:u w:val="single"/>
        </w:rPr>
        <w:t>1973-78 cohort</w:t>
      </w:r>
    </w:p>
    <w:tbl>
      <w:tblPr>
        <w:tblStyle w:val="TableGrid"/>
        <w:tblW w:w="15701" w:type="dxa"/>
        <w:tblLook w:val="04A0" w:firstRow="1" w:lastRow="0" w:firstColumn="1" w:lastColumn="0" w:noHBand="0" w:noVBand="1"/>
      </w:tblPr>
      <w:tblGrid>
        <w:gridCol w:w="892"/>
        <w:gridCol w:w="11549"/>
        <w:gridCol w:w="3260"/>
      </w:tblGrid>
      <w:tr w:rsidR="00A238B7" w:rsidRPr="00B34E24" w14:paraId="772E8C61" w14:textId="77777777" w:rsidTr="002C74BD">
        <w:tc>
          <w:tcPr>
            <w:tcW w:w="892" w:type="dxa"/>
            <w:shd w:val="clear" w:color="auto" w:fill="E5DFEC" w:themeFill="accent4" w:themeFillTint="33"/>
          </w:tcPr>
          <w:p w14:paraId="240FE001" w14:textId="77777777" w:rsidR="00A238B7" w:rsidRPr="00B34E24" w:rsidRDefault="00A238B7" w:rsidP="002C74BD">
            <w:pPr>
              <w:spacing w:before="0" w:after="0" w:line="240" w:lineRule="auto"/>
              <w:rPr>
                <w:b/>
              </w:rPr>
            </w:pPr>
            <w:r w:rsidRPr="00B34E24">
              <w:rPr>
                <w:b/>
              </w:rPr>
              <w:t>Survey</w:t>
            </w:r>
          </w:p>
        </w:tc>
        <w:tc>
          <w:tcPr>
            <w:tcW w:w="11549" w:type="dxa"/>
            <w:shd w:val="clear" w:color="auto" w:fill="E5DFEC" w:themeFill="accent4" w:themeFillTint="33"/>
          </w:tcPr>
          <w:p w14:paraId="10114DEC" w14:textId="77777777" w:rsidR="00A238B7" w:rsidRPr="00B34E24" w:rsidRDefault="00A238B7" w:rsidP="002C74BD">
            <w:pPr>
              <w:spacing w:before="0" w:after="0" w:line="240" w:lineRule="auto"/>
              <w:rPr>
                <w:b/>
              </w:rPr>
            </w:pPr>
            <w:r w:rsidRPr="00B34E24">
              <w:rPr>
                <w:b/>
              </w:rPr>
              <w:t>Questions</w:t>
            </w:r>
          </w:p>
        </w:tc>
        <w:tc>
          <w:tcPr>
            <w:tcW w:w="3260" w:type="dxa"/>
            <w:shd w:val="clear" w:color="auto" w:fill="E5DFEC" w:themeFill="accent4" w:themeFillTint="33"/>
          </w:tcPr>
          <w:p w14:paraId="02E71C1F" w14:textId="77777777" w:rsidR="00A238B7" w:rsidRPr="00B34E24" w:rsidRDefault="00A238B7" w:rsidP="002C74BD">
            <w:pPr>
              <w:spacing w:before="0" w:after="0" w:line="240" w:lineRule="auto"/>
              <w:rPr>
                <w:b/>
              </w:rPr>
            </w:pPr>
            <w:r w:rsidRPr="00B34E24">
              <w:rPr>
                <w:b/>
              </w:rPr>
              <w:t>Response options</w:t>
            </w:r>
          </w:p>
        </w:tc>
      </w:tr>
      <w:tr w:rsidR="00A238B7" w14:paraId="23EE8D5F" w14:textId="77777777" w:rsidTr="002C74BD">
        <w:tc>
          <w:tcPr>
            <w:tcW w:w="892" w:type="dxa"/>
          </w:tcPr>
          <w:p w14:paraId="4FCC4B24" w14:textId="77777777" w:rsidR="00A238B7" w:rsidRDefault="00A238B7" w:rsidP="002C74BD">
            <w:pPr>
              <w:spacing w:before="0" w:after="0" w:line="240" w:lineRule="auto"/>
            </w:pPr>
            <w:r>
              <w:t>1</w:t>
            </w:r>
          </w:p>
        </w:tc>
        <w:tc>
          <w:tcPr>
            <w:tcW w:w="11549" w:type="dxa"/>
          </w:tcPr>
          <w:p w14:paraId="6B6B960B" w14:textId="77777777" w:rsidR="00A238B7" w:rsidRDefault="00A238B7" w:rsidP="002C74BD">
            <w:pPr>
              <w:spacing w:before="0" w:after="0" w:line="240" w:lineRule="auto"/>
            </w:pPr>
            <w:r>
              <w:t xml:space="preserve">Q15 (b): Have you ever been told by a doctor you have heart disease?  </w:t>
            </w:r>
          </w:p>
          <w:p w14:paraId="19680867" w14:textId="77777777" w:rsidR="00A238B7" w:rsidRDefault="00A238B7" w:rsidP="002C74BD">
            <w:pPr>
              <w:spacing w:before="0" w:after="0" w:line="240" w:lineRule="auto"/>
            </w:pPr>
            <w:r>
              <w:t xml:space="preserve">Q15 (c): Have you ever been told by a doctor you have hypertension (high blood pressure)?  </w:t>
            </w:r>
          </w:p>
        </w:tc>
        <w:tc>
          <w:tcPr>
            <w:tcW w:w="3260" w:type="dxa"/>
          </w:tcPr>
          <w:p w14:paraId="47171A2E" w14:textId="77777777" w:rsidR="00A238B7" w:rsidRDefault="00A238B7" w:rsidP="002C74BD">
            <w:pPr>
              <w:spacing w:before="0" w:after="0" w:line="240" w:lineRule="auto"/>
            </w:pPr>
            <w:r>
              <w:t>Yes/No</w:t>
            </w:r>
          </w:p>
          <w:p w14:paraId="5C542A7B" w14:textId="77777777" w:rsidR="00A238B7" w:rsidRDefault="00A238B7" w:rsidP="002C74BD">
            <w:pPr>
              <w:spacing w:before="0" w:after="0" w:line="240" w:lineRule="auto"/>
            </w:pPr>
            <w:r>
              <w:t>Yes/No</w:t>
            </w:r>
          </w:p>
        </w:tc>
      </w:tr>
      <w:tr w:rsidR="00A238B7" w14:paraId="3DD1C517" w14:textId="77777777" w:rsidTr="002C74BD">
        <w:tc>
          <w:tcPr>
            <w:tcW w:w="892" w:type="dxa"/>
          </w:tcPr>
          <w:p w14:paraId="11B24371" w14:textId="77777777" w:rsidR="00A238B7" w:rsidRDefault="00A238B7" w:rsidP="002C74BD">
            <w:pPr>
              <w:spacing w:before="0" w:after="0" w:line="240" w:lineRule="auto"/>
            </w:pPr>
            <w:r>
              <w:t>2</w:t>
            </w:r>
          </w:p>
        </w:tc>
        <w:tc>
          <w:tcPr>
            <w:tcW w:w="11549" w:type="dxa"/>
          </w:tcPr>
          <w:p w14:paraId="7ED1F5ED" w14:textId="77777777" w:rsidR="00A238B7" w:rsidRDefault="00A238B7" w:rsidP="002C74BD">
            <w:pPr>
              <w:spacing w:before="0" w:after="0" w:line="240" w:lineRule="auto"/>
            </w:pPr>
            <w:r>
              <w:t>Q12 (d): Have you ever been told by a doctor that you have heart disease?</w:t>
            </w:r>
          </w:p>
          <w:p w14:paraId="57D487EC" w14:textId="77777777" w:rsidR="00A238B7" w:rsidRDefault="00A238B7" w:rsidP="002C74BD">
            <w:pPr>
              <w:spacing w:before="0" w:after="0" w:line="240" w:lineRule="auto"/>
            </w:pPr>
          </w:p>
          <w:p w14:paraId="0F6F481F" w14:textId="77777777" w:rsidR="00A238B7" w:rsidRDefault="00A238B7" w:rsidP="002C74BD">
            <w:pPr>
              <w:spacing w:before="0" w:after="0" w:line="240" w:lineRule="auto"/>
            </w:pPr>
          </w:p>
          <w:p w14:paraId="3B2E8981" w14:textId="77777777" w:rsidR="00A238B7" w:rsidRDefault="00A238B7" w:rsidP="002C74BD">
            <w:pPr>
              <w:spacing w:before="0" w:after="0" w:line="240" w:lineRule="auto"/>
            </w:pPr>
            <w:r>
              <w:t>Q12 (e): Have you ever been told by a doctor that you have hypertension (high blood pressure) during pregnancy?</w:t>
            </w:r>
          </w:p>
          <w:p w14:paraId="035DF534" w14:textId="77777777" w:rsidR="00A238B7" w:rsidRDefault="00A238B7" w:rsidP="002C74BD">
            <w:pPr>
              <w:spacing w:before="0" w:after="0" w:line="240" w:lineRule="auto"/>
            </w:pPr>
          </w:p>
          <w:p w14:paraId="46948F7A" w14:textId="77777777" w:rsidR="00A238B7" w:rsidRDefault="00A238B7" w:rsidP="002C74BD">
            <w:pPr>
              <w:spacing w:before="0" w:after="0" w:line="240" w:lineRule="auto"/>
            </w:pPr>
          </w:p>
          <w:p w14:paraId="4C510F04" w14:textId="77777777" w:rsidR="00A238B7" w:rsidRDefault="00A238B7" w:rsidP="002C74BD">
            <w:pPr>
              <w:spacing w:before="0" w:after="0" w:line="240" w:lineRule="auto"/>
            </w:pPr>
            <w:r>
              <w:t>Q12 (f): Have you ever been told by a doctor that you have hypertension (high blood pressure) other than during pregnancy?</w:t>
            </w:r>
          </w:p>
        </w:tc>
        <w:tc>
          <w:tcPr>
            <w:tcW w:w="3260" w:type="dxa"/>
          </w:tcPr>
          <w:p w14:paraId="5CB9E22B" w14:textId="77777777" w:rsidR="00A238B7" w:rsidRDefault="00A238B7" w:rsidP="002C74BD">
            <w:pPr>
              <w:spacing w:before="0" w:after="0" w:line="240" w:lineRule="auto"/>
            </w:pPr>
            <w:r>
              <w:t>Yes, in the last 4 years</w:t>
            </w:r>
          </w:p>
          <w:p w14:paraId="62268407" w14:textId="77777777" w:rsidR="00A238B7" w:rsidRDefault="00A238B7" w:rsidP="002C74BD">
            <w:pPr>
              <w:spacing w:before="0" w:after="0" w:line="240" w:lineRule="auto"/>
            </w:pPr>
            <w:r>
              <w:t>Yes, more than 4 years ago</w:t>
            </w:r>
          </w:p>
          <w:p w14:paraId="7AA3FCC5" w14:textId="77777777" w:rsidR="00A238B7" w:rsidRDefault="00A238B7" w:rsidP="002C74BD">
            <w:pPr>
              <w:spacing w:before="0" w:after="0" w:line="240" w:lineRule="auto"/>
            </w:pPr>
          </w:p>
          <w:p w14:paraId="002517EB" w14:textId="77777777" w:rsidR="00A238B7" w:rsidRDefault="00A238B7" w:rsidP="002C74BD">
            <w:pPr>
              <w:spacing w:before="0" w:after="0" w:line="240" w:lineRule="auto"/>
            </w:pPr>
            <w:r>
              <w:t>Yes, in the last 4 years</w:t>
            </w:r>
          </w:p>
          <w:p w14:paraId="2A1339B6" w14:textId="77777777" w:rsidR="00A238B7" w:rsidRDefault="00A238B7" w:rsidP="002C74BD">
            <w:pPr>
              <w:spacing w:before="0" w:after="0" w:line="240" w:lineRule="auto"/>
            </w:pPr>
            <w:r>
              <w:t>Yes, more than 4 years ago</w:t>
            </w:r>
          </w:p>
          <w:p w14:paraId="3E99BC75" w14:textId="77777777" w:rsidR="00A238B7" w:rsidRDefault="00A238B7" w:rsidP="002C74BD">
            <w:pPr>
              <w:spacing w:before="0" w:after="0" w:line="240" w:lineRule="auto"/>
            </w:pPr>
          </w:p>
          <w:p w14:paraId="2ADFA55A" w14:textId="77777777" w:rsidR="00A238B7" w:rsidRDefault="00A238B7" w:rsidP="002C74BD">
            <w:pPr>
              <w:spacing w:before="0" w:after="0" w:line="240" w:lineRule="auto"/>
            </w:pPr>
            <w:r>
              <w:t>Yes, in the last 4 years</w:t>
            </w:r>
          </w:p>
          <w:p w14:paraId="60D74728" w14:textId="77777777" w:rsidR="00A238B7" w:rsidRDefault="00A238B7" w:rsidP="002C74BD">
            <w:pPr>
              <w:spacing w:before="0" w:after="0" w:line="240" w:lineRule="auto"/>
            </w:pPr>
            <w:r>
              <w:t>Yes, more than 4 years ago</w:t>
            </w:r>
          </w:p>
        </w:tc>
      </w:tr>
      <w:tr w:rsidR="00A238B7" w14:paraId="763501A2" w14:textId="77777777" w:rsidTr="002C74BD">
        <w:tc>
          <w:tcPr>
            <w:tcW w:w="892" w:type="dxa"/>
          </w:tcPr>
          <w:p w14:paraId="3382CAFD" w14:textId="77777777" w:rsidR="00A238B7" w:rsidRDefault="00A238B7" w:rsidP="002C74BD">
            <w:pPr>
              <w:spacing w:before="0" w:after="0" w:line="240" w:lineRule="auto"/>
            </w:pPr>
            <w:r>
              <w:t>3</w:t>
            </w:r>
          </w:p>
        </w:tc>
        <w:tc>
          <w:tcPr>
            <w:tcW w:w="11549" w:type="dxa"/>
          </w:tcPr>
          <w:p w14:paraId="3BB21843" w14:textId="77777777" w:rsidR="00A238B7" w:rsidRDefault="00A238B7" w:rsidP="002C74BD">
            <w:pPr>
              <w:spacing w:before="0" w:after="0" w:line="240" w:lineRule="auto"/>
            </w:pPr>
            <w:r>
              <w:t>Q12 (d): In the last 3 years, have you been diagnosed or treated for heart disease?</w:t>
            </w:r>
          </w:p>
          <w:p w14:paraId="3A599FB3" w14:textId="77777777" w:rsidR="00A238B7" w:rsidRDefault="00A238B7" w:rsidP="002C74BD">
            <w:pPr>
              <w:spacing w:before="0" w:after="0" w:line="240" w:lineRule="auto"/>
            </w:pPr>
          </w:p>
          <w:p w14:paraId="1B507C4F" w14:textId="77777777" w:rsidR="00A238B7" w:rsidRDefault="00A238B7" w:rsidP="002C74BD">
            <w:pPr>
              <w:spacing w:before="0" w:after="0" w:line="240" w:lineRule="auto"/>
            </w:pPr>
            <w:r>
              <w:t>Q12 (e): In the last 3 years, have you been diagnosed or treated for hypertension (high blood pressure) during pregnancy?</w:t>
            </w:r>
          </w:p>
          <w:p w14:paraId="79BD93D9" w14:textId="77777777" w:rsidR="00A238B7" w:rsidRDefault="00A238B7" w:rsidP="002C74BD">
            <w:pPr>
              <w:spacing w:before="0" w:after="0" w:line="240" w:lineRule="auto"/>
            </w:pPr>
          </w:p>
          <w:p w14:paraId="78DDF207" w14:textId="77777777" w:rsidR="00A238B7" w:rsidRDefault="00A238B7" w:rsidP="002C74BD">
            <w:pPr>
              <w:spacing w:before="0" w:after="0" w:line="240" w:lineRule="auto"/>
            </w:pPr>
            <w:r>
              <w:t>Q12 (f): In the last 3 years, have you been diagnosed or treated for hypertension (high blood pressure) other than during pregnancy?</w:t>
            </w:r>
          </w:p>
        </w:tc>
        <w:tc>
          <w:tcPr>
            <w:tcW w:w="3260" w:type="dxa"/>
          </w:tcPr>
          <w:p w14:paraId="759ADCAB" w14:textId="77777777" w:rsidR="00A238B7" w:rsidRDefault="00A238B7" w:rsidP="002C74BD">
            <w:pPr>
              <w:spacing w:before="0" w:after="0" w:line="240" w:lineRule="auto"/>
            </w:pPr>
            <w:r>
              <w:t>Yes,  in the last 3 years</w:t>
            </w:r>
          </w:p>
          <w:p w14:paraId="51107C23" w14:textId="77777777" w:rsidR="00A238B7" w:rsidRDefault="00A238B7" w:rsidP="002C74BD">
            <w:pPr>
              <w:spacing w:before="0" w:after="0" w:line="240" w:lineRule="auto"/>
            </w:pPr>
          </w:p>
          <w:p w14:paraId="007739D6" w14:textId="77777777" w:rsidR="00A238B7" w:rsidRDefault="00A238B7" w:rsidP="002C74BD">
            <w:pPr>
              <w:spacing w:before="0" w:after="0" w:line="240" w:lineRule="auto"/>
            </w:pPr>
            <w:r>
              <w:t>Yes,  in the last 3 years</w:t>
            </w:r>
          </w:p>
          <w:p w14:paraId="78F28887" w14:textId="77777777" w:rsidR="00A238B7" w:rsidRDefault="00A238B7" w:rsidP="002C74BD">
            <w:pPr>
              <w:spacing w:before="0" w:after="0" w:line="240" w:lineRule="auto"/>
            </w:pPr>
          </w:p>
          <w:p w14:paraId="1C30AA9B" w14:textId="77777777" w:rsidR="002C74BD" w:rsidRDefault="002C74BD" w:rsidP="002C74BD">
            <w:pPr>
              <w:spacing w:before="0" w:after="0" w:line="240" w:lineRule="auto"/>
            </w:pPr>
          </w:p>
          <w:p w14:paraId="0B6C8F52" w14:textId="77777777" w:rsidR="00A238B7" w:rsidRDefault="00A238B7" w:rsidP="002C74BD">
            <w:pPr>
              <w:spacing w:before="0" w:after="0" w:line="240" w:lineRule="auto"/>
            </w:pPr>
            <w:r>
              <w:t>Yes,  in the last 3 years</w:t>
            </w:r>
          </w:p>
          <w:p w14:paraId="5EC2E76C" w14:textId="77777777" w:rsidR="00A238B7" w:rsidRDefault="00A238B7" w:rsidP="002C74BD">
            <w:pPr>
              <w:spacing w:before="0" w:after="0" w:line="240" w:lineRule="auto"/>
            </w:pPr>
          </w:p>
        </w:tc>
      </w:tr>
      <w:tr w:rsidR="00A238B7" w14:paraId="73CC69CF" w14:textId="77777777" w:rsidTr="002C74BD">
        <w:tc>
          <w:tcPr>
            <w:tcW w:w="892" w:type="dxa"/>
          </w:tcPr>
          <w:p w14:paraId="6A8C972A" w14:textId="77777777" w:rsidR="00A238B7" w:rsidRDefault="00A238B7" w:rsidP="002C74BD">
            <w:pPr>
              <w:spacing w:before="0" w:after="0" w:line="240" w:lineRule="auto"/>
            </w:pPr>
            <w:r>
              <w:t>4</w:t>
            </w:r>
          </w:p>
        </w:tc>
        <w:tc>
          <w:tcPr>
            <w:tcW w:w="11549" w:type="dxa"/>
          </w:tcPr>
          <w:p w14:paraId="2E901514" w14:textId="77777777" w:rsidR="00A238B7" w:rsidRDefault="00A238B7" w:rsidP="002C74BD">
            <w:pPr>
              <w:spacing w:before="0" w:after="0" w:line="240" w:lineRule="auto"/>
            </w:pPr>
            <w:r>
              <w:t>Q12 (d): In the last 3 years, have you been diagnosed or treated for heart disease?</w:t>
            </w:r>
          </w:p>
          <w:p w14:paraId="68856C8A" w14:textId="77777777" w:rsidR="00A238B7" w:rsidRDefault="00A238B7" w:rsidP="002C74BD">
            <w:pPr>
              <w:spacing w:before="0" w:after="0" w:line="240" w:lineRule="auto"/>
            </w:pPr>
          </w:p>
          <w:p w14:paraId="61A1E6E3" w14:textId="77777777" w:rsidR="00A238B7" w:rsidRDefault="00A238B7" w:rsidP="002C74BD">
            <w:pPr>
              <w:spacing w:before="0" w:after="0" w:line="240" w:lineRule="auto"/>
            </w:pPr>
            <w:r>
              <w:t>Q12 (e): In the last 3 years, have you been diagnosed or treated for hypertension (high blood pressure) during pregnancy?</w:t>
            </w:r>
          </w:p>
          <w:p w14:paraId="1B237CDE" w14:textId="77777777" w:rsidR="00A238B7" w:rsidRDefault="00A238B7" w:rsidP="002C74BD">
            <w:pPr>
              <w:spacing w:before="0" w:after="0" w:line="240" w:lineRule="auto"/>
            </w:pPr>
          </w:p>
          <w:p w14:paraId="3B7A016D" w14:textId="77777777" w:rsidR="00A238B7" w:rsidRDefault="00A238B7" w:rsidP="002C74BD">
            <w:pPr>
              <w:spacing w:before="0" w:after="0" w:line="240" w:lineRule="auto"/>
            </w:pPr>
            <w:r>
              <w:t>Q12 (f): In the last 3 years, have you been diagnosed or treated for hypertension (high blood pressure) other than during pregnancy?</w:t>
            </w:r>
          </w:p>
        </w:tc>
        <w:tc>
          <w:tcPr>
            <w:tcW w:w="3260" w:type="dxa"/>
          </w:tcPr>
          <w:p w14:paraId="529595F4" w14:textId="77777777" w:rsidR="00A238B7" w:rsidRDefault="00A238B7" w:rsidP="002C74BD">
            <w:pPr>
              <w:spacing w:before="0" w:after="0" w:line="240" w:lineRule="auto"/>
            </w:pPr>
            <w:r>
              <w:t>Yes,  in the last 3 years</w:t>
            </w:r>
          </w:p>
          <w:p w14:paraId="4FA685EF" w14:textId="77777777" w:rsidR="00A238B7" w:rsidRDefault="00A238B7" w:rsidP="002C74BD">
            <w:pPr>
              <w:spacing w:before="0" w:after="0" w:line="240" w:lineRule="auto"/>
            </w:pPr>
          </w:p>
          <w:p w14:paraId="426D08ED" w14:textId="77777777" w:rsidR="00A238B7" w:rsidRDefault="00A238B7" w:rsidP="002C74BD">
            <w:pPr>
              <w:spacing w:before="0" w:after="0" w:line="240" w:lineRule="auto"/>
            </w:pPr>
            <w:r>
              <w:t>Yes,  in the last 3 years</w:t>
            </w:r>
          </w:p>
          <w:p w14:paraId="6BFC4389" w14:textId="77777777" w:rsidR="00A238B7" w:rsidRDefault="00A238B7" w:rsidP="002C74BD">
            <w:pPr>
              <w:spacing w:before="0" w:after="0" w:line="240" w:lineRule="auto"/>
            </w:pPr>
          </w:p>
          <w:p w14:paraId="120DBBC7" w14:textId="77777777" w:rsidR="002C74BD" w:rsidRDefault="002C74BD" w:rsidP="002C74BD">
            <w:pPr>
              <w:spacing w:before="0" w:after="0" w:line="240" w:lineRule="auto"/>
            </w:pPr>
          </w:p>
          <w:p w14:paraId="47B7DDFF" w14:textId="77777777" w:rsidR="00A238B7" w:rsidRDefault="00A238B7" w:rsidP="002C74BD">
            <w:pPr>
              <w:spacing w:before="0" w:after="0" w:line="240" w:lineRule="auto"/>
            </w:pPr>
            <w:r>
              <w:t>Yes,  in the last 3 years</w:t>
            </w:r>
          </w:p>
        </w:tc>
      </w:tr>
      <w:tr w:rsidR="00A238B7" w14:paraId="4D93AA14" w14:textId="77777777" w:rsidTr="002C74BD">
        <w:tc>
          <w:tcPr>
            <w:tcW w:w="892" w:type="dxa"/>
          </w:tcPr>
          <w:p w14:paraId="040412CE" w14:textId="77777777" w:rsidR="00A238B7" w:rsidRDefault="00A238B7" w:rsidP="002C74BD">
            <w:pPr>
              <w:spacing w:before="0" w:after="0" w:line="240" w:lineRule="auto"/>
            </w:pPr>
            <w:r>
              <w:t>5</w:t>
            </w:r>
          </w:p>
        </w:tc>
        <w:tc>
          <w:tcPr>
            <w:tcW w:w="11549" w:type="dxa"/>
          </w:tcPr>
          <w:p w14:paraId="059C9731" w14:textId="33E96F00" w:rsidR="00A238B7" w:rsidRDefault="00A238B7" w:rsidP="002C74BD">
            <w:pPr>
              <w:spacing w:before="0" w:after="0" w:line="240" w:lineRule="auto"/>
            </w:pPr>
            <w:r>
              <w:t>Q12 (c): In the last 3 years, have you been diagnosed or treated for heart disease?</w:t>
            </w:r>
          </w:p>
          <w:p w14:paraId="6360D7BD" w14:textId="77777777" w:rsidR="00A238B7" w:rsidRDefault="00A238B7" w:rsidP="002C74BD">
            <w:pPr>
              <w:spacing w:before="0" w:after="0" w:line="240" w:lineRule="auto"/>
            </w:pPr>
            <w:r>
              <w:t>Q12 (d): In the last 3 years, have you been diagnosed or treated for hypertension (high blood pressure)?</w:t>
            </w:r>
          </w:p>
        </w:tc>
        <w:tc>
          <w:tcPr>
            <w:tcW w:w="3260" w:type="dxa"/>
          </w:tcPr>
          <w:p w14:paraId="078886D6" w14:textId="1D542533" w:rsidR="00A238B7" w:rsidRDefault="00A238B7" w:rsidP="002C74BD">
            <w:pPr>
              <w:spacing w:before="0" w:after="0" w:line="240" w:lineRule="auto"/>
            </w:pPr>
            <w:r>
              <w:t>Yes,  in the last 3 years</w:t>
            </w:r>
          </w:p>
          <w:p w14:paraId="1BA96BA7" w14:textId="77777777" w:rsidR="00A238B7" w:rsidRDefault="00A238B7" w:rsidP="002C74BD">
            <w:pPr>
              <w:spacing w:before="0" w:after="0" w:line="240" w:lineRule="auto"/>
            </w:pPr>
            <w:r>
              <w:t>Yes,  in the last 3 years</w:t>
            </w:r>
          </w:p>
        </w:tc>
      </w:tr>
      <w:tr w:rsidR="00A238B7" w14:paraId="7BF80ADF" w14:textId="77777777" w:rsidTr="002C74BD">
        <w:tc>
          <w:tcPr>
            <w:tcW w:w="892" w:type="dxa"/>
          </w:tcPr>
          <w:p w14:paraId="34F094E3" w14:textId="77777777" w:rsidR="00A238B7" w:rsidRDefault="00A238B7" w:rsidP="002C74BD">
            <w:pPr>
              <w:spacing w:before="0" w:after="0" w:line="240" w:lineRule="auto"/>
            </w:pPr>
            <w:r>
              <w:t>6</w:t>
            </w:r>
          </w:p>
        </w:tc>
        <w:tc>
          <w:tcPr>
            <w:tcW w:w="11549" w:type="dxa"/>
          </w:tcPr>
          <w:p w14:paraId="0891EF27" w14:textId="4023D2F8" w:rsidR="00A238B7" w:rsidRDefault="00A238B7" w:rsidP="002C74BD">
            <w:pPr>
              <w:spacing w:before="0" w:after="0" w:line="240" w:lineRule="auto"/>
            </w:pPr>
            <w:r>
              <w:t>Q12 (c): In the last 3 years, have you been diagnosed or treated for heart disease?</w:t>
            </w:r>
          </w:p>
          <w:p w14:paraId="61905A4C" w14:textId="77777777" w:rsidR="00A238B7" w:rsidRDefault="00A238B7" w:rsidP="002C74BD">
            <w:pPr>
              <w:spacing w:before="0" w:after="0" w:line="240" w:lineRule="auto"/>
            </w:pPr>
            <w:r>
              <w:t>Q12 (d): In the last 3 years, have you been diagnosed or treated for hypertension (high blood pressure)?</w:t>
            </w:r>
          </w:p>
        </w:tc>
        <w:tc>
          <w:tcPr>
            <w:tcW w:w="3260" w:type="dxa"/>
          </w:tcPr>
          <w:p w14:paraId="6035AFC4" w14:textId="39614BD6" w:rsidR="00A238B7" w:rsidRDefault="00A238B7" w:rsidP="002C74BD">
            <w:pPr>
              <w:spacing w:before="0" w:after="0" w:line="240" w:lineRule="auto"/>
            </w:pPr>
            <w:r>
              <w:t>Yes,  in the last 3 years</w:t>
            </w:r>
          </w:p>
          <w:p w14:paraId="06A4D124" w14:textId="77777777" w:rsidR="00A238B7" w:rsidRDefault="00A238B7" w:rsidP="002C74BD">
            <w:pPr>
              <w:spacing w:before="0" w:after="0" w:line="240" w:lineRule="auto"/>
            </w:pPr>
            <w:r>
              <w:t>Yes,  in the last 3 years</w:t>
            </w:r>
          </w:p>
        </w:tc>
      </w:tr>
    </w:tbl>
    <w:p w14:paraId="48241DAE" w14:textId="64A71F1E" w:rsidR="00A238B7" w:rsidRDefault="00A238B7" w:rsidP="00A238B7">
      <w:pPr>
        <w:rPr>
          <w:b/>
          <w:u w:val="single"/>
        </w:rPr>
      </w:pPr>
    </w:p>
    <w:p w14:paraId="2C9365B8" w14:textId="77777777" w:rsidR="00A238B7" w:rsidRPr="002C01D7" w:rsidRDefault="00A238B7" w:rsidP="00A238B7">
      <w:pPr>
        <w:rPr>
          <w:b/>
          <w:u w:val="single"/>
        </w:rPr>
      </w:pPr>
      <w:r w:rsidRPr="002C01D7">
        <w:rPr>
          <w:b/>
          <w:u w:val="single"/>
        </w:rPr>
        <w:t>1946-51 cohort</w:t>
      </w:r>
    </w:p>
    <w:tbl>
      <w:tblPr>
        <w:tblStyle w:val="TableGrid"/>
        <w:tblW w:w="15701" w:type="dxa"/>
        <w:tblLook w:val="04A0" w:firstRow="1" w:lastRow="0" w:firstColumn="1" w:lastColumn="0" w:noHBand="0" w:noVBand="1"/>
      </w:tblPr>
      <w:tblGrid>
        <w:gridCol w:w="892"/>
        <w:gridCol w:w="11690"/>
        <w:gridCol w:w="3119"/>
      </w:tblGrid>
      <w:tr w:rsidR="00A238B7" w:rsidRPr="00B34E24" w14:paraId="345F83DF" w14:textId="77777777" w:rsidTr="002C74BD">
        <w:tc>
          <w:tcPr>
            <w:tcW w:w="892" w:type="dxa"/>
            <w:shd w:val="clear" w:color="auto" w:fill="E5DFEC" w:themeFill="accent4" w:themeFillTint="33"/>
          </w:tcPr>
          <w:p w14:paraId="2DB1FE97" w14:textId="77777777" w:rsidR="00A238B7" w:rsidRPr="00B34E24" w:rsidRDefault="00A238B7" w:rsidP="002C74BD">
            <w:pPr>
              <w:spacing w:before="0" w:after="0" w:line="240" w:lineRule="auto"/>
              <w:rPr>
                <w:b/>
              </w:rPr>
            </w:pPr>
            <w:r w:rsidRPr="00B34E24">
              <w:rPr>
                <w:b/>
              </w:rPr>
              <w:t>Survey</w:t>
            </w:r>
          </w:p>
        </w:tc>
        <w:tc>
          <w:tcPr>
            <w:tcW w:w="11690" w:type="dxa"/>
            <w:shd w:val="clear" w:color="auto" w:fill="E5DFEC" w:themeFill="accent4" w:themeFillTint="33"/>
          </w:tcPr>
          <w:p w14:paraId="2080A9EB" w14:textId="77777777" w:rsidR="00A238B7" w:rsidRPr="00B34E24" w:rsidRDefault="00A238B7" w:rsidP="002C74BD">
            <w:pPr>
              <w:spacing w:before="0" w:after="0" w:line="240" w:lineRule="auto"/>
              <w:rPr>
                <w:b/>
              </w:rPr>
            </w:pPr>
            <w:r w:rsidRPr="00B34E24">
              <w:rPr>
                <w:b/>
              </w:rPr>
              <w:t>Questions</w:t>
            </w:r>
          </w:p>
        </w:tc>
        <w:tc>
          <w:tcPr>
            <w:tcW w:w="3119" w:type="dxa"/>
            <w:shd w:val="clear" w:color="auto" w:fill="E5DFEC" w:themeFill="accent4" w:themeFillTint="33"/>
          </w:tcPr>
          <w:p w14:paraId="030365A8" w14:textId="77777777" w:rsidR="00A238B7" w:rsidRPr="00B34E24" w:rsidRDefault="00A238B7" w:rsidP="002C74BD">
            <w:pPr>
              <w:spacing w:before="0" w:after="0" w:line="240" w:lineRule="auto"/>
              <w:rPr>
                <w:b/>
              </w:rPr>
            </w:pPr>
            <w:r w:rsidRPr="00B34E24">
              <w:rPr>
                <w:b/>
              </w:rPr>
              <w:t>Response options</w:t>
            </w:r>
          </w:p>
        </w:tc>
      </w:tr>
      <w:tr w:rsidR="00A238B7" w14:paraId="025D00B5" w14:textId="77777777" w:rsidTr="002C74BD">
        <w:tc>
          <w:tcPr>
            <w:tcW w:w="892" w:type="dxa"/>
          </w:tcPr>
          <w:p w14:paraId="4F52D170" w14:textId="77777777" w:rsidR="00A238B7" w:rsidRDefault="00A238B7" w:rsidP="002C74BD">
            <w:pPr>
              <w:spacing w:before="0" w:after="0" w:line="240" w:lineRule="auto"/>
            </w:pPr>
            <w:r>
              <w:t>1</w:t>
            </w:r>
          </w:p>
        </w:tc>
        <w:tc>
          <w:tcPr>
            <w:tcW w:w="11690" w:type="dxa"/>
          </w:tcPr>
          <w:p w14:paraId="37101689" w14:textId="508BD043" w:rsidR="00A238B7" w:rsidRDefault="00A238B7" w:rsidP="002C74BD">
            <w:pPr>
              <w:spacing w:before="0" w:after="0" w:line="240" w:lineRule="auto"/>
            </w:pPr>
            <w:r>
              <w:t xml:space="preserve">Q15 (b): Have you ever been told by a doctor you have heart disease?  </w:t>
            </w:r>
          </w:p>
          <w:p w14:paraId="6CDDBFA2" w14:textId="005EC5B2" w:rsidR="00A238B7" w:rsidRDefault="00A238B7" w:rsidP="002C74BD">
            <w:pPr>
              <w:spacing w:before="0" w:after="0" w:line="240" w:lineRule="auto"/>
            </w:pPr>
            <w:r>
              <w:t xml:space="preserve">Q15 (c): Have you ever been told by a doctor you have hypertension (high blood pressure)? </w:t>
            </w:r>
          </w:p>
          <w:p w14:paraId="120D8830" w14:textId="77777777" w:rsidR="00A238B7" w:rsidRDefault="00A238B7" w:rsidP="002C74BD">
            <w:pPr>
              <w:spacing w:before="0" w:after="0" w:line="240" w:lineRule="auto"/>
            </w:pPr>
            <w:r>
              <w:t xml:space="preserve">Q15 (d): Have you ever been told by a doctor you have stroke?  </w:t>
            </w:r>
          </w:p>
        </w:tc>
        <w:tc>
          <w:tcPr>
            <w:tcW w:w="3119" w:type="dxa"/>
          </w:tcPr>
          <w:p w14:paraId="0B3D5129" w14:textId="1EC1802B" w:rsidR="00A238B7" w:rsidRDefault="00A238B7" w:rsidP="002C74BD">
            <w:pPr>
              <w:spacing w:before="0" w:after="0" w:line="240" w:lineRule="auto"/>
            </w:pPr>
            <w:r>
              <w:t>Yes/No</w:t>
            </w:r>
          </w:p>
          <w:p w14:paraId="44F7D38B" w14:textId="31887273" w:rsidR="00A238B7" w:rsidRDefault="00A238B7" w:rsidP="002C74BD">
            <w:pPr>
              <w:spacing w:before="0" w:after="0" w:line="240" w:lineRule="auto"/>
            </w:pPr>
            <w:r>
              <w:t xml:space="preserve">Yes/No </w:t>
            </w:r>
          </w:p>
          <w:p w14:paraId="727B619F" w14:textId="77777777" w:rsidR="00A238B7" w:rsidRDefault="00A238B7" w:rsidP="002C74BD">
            <w:pPr>
              <w:spacing w:before="0" w:after="0" w:line="240" w:lineRule="auto"/>
            </w:pPr>
            <w:r>
              <w:t>Yes/No</w:t>
            </w:r>
          </w:p>
        </w:tc>
      </w:tr>
      <w:tr w:rsidR="00A238B7" w14:paraId="186C8B09" w14:textId="77777777" w:rsidTr="002C74BD">
        <w:tc>
          <w:tcPr>
            <w:tcW w:w="892" w:type="dxa"/>
          </w:tcPr>
          <w:p w14:paraId="44F0E177" w14:textId="77777777" w:rsidR="00A238B7" w:rsidRDefault="00A238B7" w:rsidP="002C74BD">
            <w:pPr>
              <w:spacing w:before="0" w:after="0" w:line="240" w:lineRule="auto"/>
            </w:pPr>
            <w:r>
              <w:t>2</w:t>
            </w:r>
          </w:p>
        </w:tc>
        <w:tc>
          <w:tcPr>
            <w:tcW w:w="11690" w:type="dxa"/>
          </w:tcPr>
          <w:p w14:paraId="68067789" w14:textId="77777777" w:rsidR="00A238B7" w:rsidRDefault="00A238B7" w:rsidP="002C74BD">
            <w:pPr>
              <w:spacing w:before="0" w:after="0" w:line="240" w:lineRule="auto"/>
            </w:pPr>
            <w:r>
              <w:t xml:space="preserve">Q20: Have you ever been told by a doctor you have heart disease?  </w:t>
            </w:r>
          </w:p>
          <w:p w14:paraId="5B24A36D" w14:textId="77777777" w:rsidR="00A238B7" w:rsidRDefault="00A238B7" w:rsidP="002C74BD">
            <w:pPr>
              <w:spacing w:before="0" w:after="0" w:line="240" w:lineRule="auto"/>
            </w:pPr>
          </w:p>
          <w:p w14:paraId="279E7294" w14:textId="77777777" w:rsidR="00A238B7" w:rsidRDefault="00A238B7" w:rsidP="002C74BD">
            <w:pPr>
              <w:spacing w:before="0" w:after="0" w:line="240" w:lineRule="auto"/>
            </w:pPr>
          </w:p>
          <w:p w14:paraId="049E536A" w14:textId="77777777" w:rsidR="00A238B7" w:rsidRDefault="00A238B7" w:rsidP="002C74BD">
            <w:pPr>
              <w:spacing w:before="0" w:after="0" w:line="240" w:lineRule="auto"/>
            </w:pPr>
            <w:r>
              <w:t xml:space="preserve">Q20: Have you ever been told by a doctor you have hypertension (high blood pressure)? </w:t>
            </w:r>
          </w:p>
          <w:p w14:paraId="48F2AD19" w14:textId="77777777" w:rsidR="00A238B7" w:rsidRDefault="00A238B7" w:rsidP="002C74BD">
            <w:pPr>
              <w:spacing w:before="0" w:after="0" w:line="240" w:lineRule="auto"/>
            </w:pPr>
          </w:p>
          <w:p w14:paraId="20E77CA3" w14:textId="77777777" w:rsidR="00A238B7" w:rsidRDefault="00A238B7" w:rsidP="002C74BD">
            <w:pPr>
              <w:spacing w:before="0" w:after="0" w:line="240" w:lineRule="auto"/>
            </w:pPr>
          </w:p>
          <w:p w14:paraId="6BA549E9" w14:textId="77777777" w:rsidR="00A238B7" w:rsidRDefault="00A238B7" w:rsidP="002C74BD">
            <w:pPr>
              <w:spacing w:before="0" w:after="0" w:line="240" w:lineRule="auto"/>
            </w:pPr>
            <w:r>
              <w:t xml:space="preserve">Q20: Have you ever been told by a doctor you have stroke?  </w:t>
            </w:r>
          </w:p>
          <w:p w14:paraId="3F116189" w14:textId="77777777" w:rsidR="00A238B7" w:rsidRDefault="00A238B7" w:rsidP="002C74BD">
            <w:pPr>
              <w:spacing w:before="0" w:after="0" w:line="240" w:lineRule="auto"/>
            </w:pPr>
          </w:p>
        </w:tc>
        <w:tc>
          <w:tcPr>
            <w:tcW w:w="3119" w:type="dxa"/>
          </w:tcPr>
          <w:p w14:paraId="18D7A235" w14:textId="77777777" w:rsidR="00A238B7" w:rsidRDefault="00A238B7" w:rsidP="002C74BD">
            <w:pPr>
              <w:spacing w:before="0" w:after="0" w:line="240" w:lineRule="auto"/>
            </w:pPr>
            <w:r>
              <w:t>Yes in the last 2 years</w:t>
            </w:r>
          </w:p>
          <w:p w14:paraId="23769223" w14:textId="77777777" w:rsidR="00A238B7" w:rsidRDefault="00A238B7" w:rsidP="002C74BD">
            <w:pPr>
              <w:spacing w:before="0" w:after="0" w:line="240" w:lineRule="auto"/>
            </w:pPr>
            <w:r>
              <w:t>Yes, more than 2 years ago</w:t>
            </w:r>
          </w:p>
          <w:p w14:paraId="16D11C1D" w14:textId="77777777" w:rsidR="00A238B7" w:rsidRDefault="00A238B7" w:rsidP="002C74BD">
            <w:pPr>
              <w:spacing w:before="0" w:after="0" w:line="240" w:lineRule="auto"/>
            </w:pPr>
          </w:p>
          <w:p w14:paraId="6F303E61" w14:textId="77777777" w:rsidR="00A238B7" w:rsidRDefault="00A238B7" w:rsidP="002C74BD">
            <w:pPr>
              <w:spacing w:before="0" w:after="0" w:line="240" w:lineRule="auto"/>
            </w:pPr>
            <w:r>
              <w:t>Yes in the last 2 years</w:t>
            </w:r>
          </w:p>
          <w:p w14:paraId="28D5F1C5" w14:textId="77777777" w:rsidR="00A238B7" w:rsidRDefault="00A238B7" w:rsidP="002C74BD">
            <w:pPr>
              <w:spacing w:before="0" w:after="0" w:line="240" w:lineRule="auto"/>
            </w:pPr>
            <w:r>
              <w:t>Yes, more than 2 years ago</w:t>
            </w:r>
          </w:p>
          <w:p w14:paraId="32A8E703" w14:textId="77777777" w:rsidR="00A238B7" w:rsidRDefault="00A238B7" w:rsidP="002C74BD">
            <w:pPr>
              <w:spacing w:before="0" w:after="0" w:line="240" w:lineRule="auto"/>
            </w:pPr>
          </w:p>
          <w:p w14:paraId="14B32CC4" w14:textId="77777777" w:rsidR="00A238B7" w:rsidRDefault="00A238B7" w:rsidP="002C74BD">
            <w:pPr>
              <w:spacing w:before="0" w:after="0" w:line="240" w:lineRule="auto"/>
            </w:pPr>
            <w:r>
              <w:t>Yes in the last 2 years</w:t>
            </w:r>
          </w:p>
          <w:p w14:paraId="38C92A67" w14:textId="77777777" w:rsidR="00A238B7" w:rsidRDefault="00A238B7" w:rsidP="002C74BD">
            <w:pPr>
              <w:spacing w:before="0" w:after="0" w:line="240" w:lineRule="auto"/>
            </w:pPr>
            <w:r>
              <w:t>Yes, more than 2 years ago</w:t>
            </w:r>
          </w:p>
        </w:tc>
      </w:tr>
      <w:tr w:rsidR="00A238B7" w14:paraId="60EF1030" w14:textId="77777777" w:rsidTr="002C74BD">
        <w:tc>
          <w:tcPr>
            <w:tcW w:w="892" w:type="dxa"/>
          </w:tcPr>
          <w:p w14:paraId="171E950A" w14:textId="77777777" w:rsidR="00A238B7" w:rsidRDefault="00A238B7" w:rsidP="002C74BD">
            <w:pPr>
              <w:spacing w:before="0" w:after="0" w:line="240" w:lineRule="auto"/>
            </w:pPr>
            <w:r>
              <w:t>3</w:t>
            </w:r>
          </w:p>
        </w:tc>
        <w:tc>
          <w:tcPr>
            <w:tcW w:w="11690" w:type="dxa"/>
          </w:tcPr>
          <w:p w14:paraId="72989347" w14:textId="0C5490F2" w:rsidR="00A238B7" w:rsidRDefault="00A238B7" w:rsidP="002C74BD">
            <w:pPr>
              <w:spacing w:before="0" w:after="0" w:line="240" w:lineRule="auto"/>
            </w:pPr>
            <w:r>
              <w:t>Q35 (e): In the past 3 years, have you been diagnosed or treated for heart disease (including heart attack, angina)?</w:t>
            </w:r>
          </w:p>
          <w:p w14:paraId="3FC69063" w14:textId="234953AE" w:rsidR="00A238B7" w:rsidRDefault="00A238B7" w:rsidP="002C74BD">
            <w:pPr>
              <w:spacing w:before="0" w:after="0" w:line="240" w:lineRule="auto"/>
            </w:pPr>
            <w:r>
              <w:t>Q35 (f): In the past 3 years, have you been diagnosed or treated for hypertension (high blood pressure)?</w:t>
            </w:r>
          </w:p>
          <w:p w14:paraId="3F9E013A" w14:textId="77777777" w:rsidR="00A238B7" w:rsidRDefault="00A238B7" w:rsidP="002C74BD">
            <w:pPr>
              <w:spacing w:before="0" w:after="0" w:line="240" w:lineRule="auto"/>
            </w:pPr>
            <w:r>
              <w:t>Q35 (g): In the past 3 years, have you been diagnosed or treated for stroke?</w:t>
            </w:r>
          </w:p>
        </w:tc>
        <w:tc>
          <w:tcPr>
            <w:tcW w:w="3119" w:type="dxa"/>
          </w:tcPr>
          <w:p w14:paraId="7EA95789" w14:textId="4F1C03CA" w:rsidR="00A238B7" w:rsidRDefault="00A238B7" w:rsidP="002C74BD">
            <w:pPr>
              <w:spacing w:before="0" w:after="0" w:line="240" w:lineRule="auto"/>
            </w:pPr>
            <w:r>
              <w:t>Yes, in the past 3 years</w:t>
            </w:r>
          </w:p>
          <w:p w14:paraId="50EE03F6" w14:textId="00CA4476" w:rsidR="00A238B7" w:rsidRDefault="00A238B7" w:rsidP="002C74BD">
            <w:pPr>
              <w:spacing w:before="0" w:after="0" w:line="240" w:lineRule="auto"/>
            </w:pPr>
            <w:r>
              <w:t>Yes, in the past 3 years</w:t>
            </w:r>
          </w:p>
          <w:p w14:paraId="561AE5CF" w14:textId="77777777" w:rsidR="00A238B7" w:rsidRDefault="00A238B7" w:rsidP="002C74BD">
            <w:pPr>
              <w:spacing w:before="0" w:after="0" w:line="240" w:lineRule="auto"/>
            </w:pPr>
            <w:r>
              <w:t>Yes, in the past 3 years</w:t>
            </w:r>
          </w:p>
        </w:tc>
      </w:tr>
      <w:tr w:rsidR="00A238B7" w14:paraId="672B0F0A" w14:textId="77777777" w:rsidTr="002C74BD">
        <w:tc>
          <w:tcPr>
            <w:tcW w:w="892" w:type="dxa"/>
          </w:tcPr>
          <w:p w14:paraId="4E4CE10C" w14:textId="77777777" w:rsidR="00A238B7" w:rsidRDefault="00A238B7" w:rsidP="002C74BD">
            <w:pPr>
              <w:spacing w:before="0" w:after="0" w:line="240" w:lineRule="auto"/>
            </w:pPr>
            <w:r>
              <w:t>4</w:t>
            </w:r>
          </w:p>
        </w:tc>
        <w:tc>
          <w:tcPr>
            <w:tcW w:w="11690" w:type="dxa"/>
          </w:tcPr>
          <w:p w14:paraId="3636FC34" w14:textId="6AB121CE" w:rsidR="00A238B7" w:rsidRDefault="00A238B7" w:rsidP="002C74BD">
            <w:pPr>
              <w:spacing w:before="0" w:after="0" w:line="240" w:lineRule="auto"/>
            </w:pPr>
            <w:r>
              <w:t>Q32 (d): In the past 3 years, have you been diagnosed or treated for heart disease (including heart attack, angina)?</w:t>
            </w:r>
          </w:p>
          <w:p w14:paraId="2C0DAC14" w14:textId="241B64B5" w:rsidR="00A238B7" w:rsidRDefault="00A238B7" w:rsidP="002C74BD">
            <w:pPr>
              <w:spacing w:before="0" w:after="0" w:line="240" w:lineRule="auto"/>
            </w:pPr>
            <w:r>
              <w:t>Q32 (e): In the past 3 years, have you been diagnosed or treated for hypertension (high blood pressure)?</w:t>
            </w:r>
          </w:p>
          <w:p w14:paraId="238F3988" w14:textId="77777777" w:rsidR="00A238B7" w:rsidRDefault="00A238B7" w:rsidP="002C74BD">
            <w:pPr>
              <w:spacing w:before="0" w:after="0" w:line="240" w:lineRule="auto"/>
            </w:pPr>
            <w:r>
              <w:t>Q32 (f): In the past 3 years, have you been diagnosed or treated for stroke?</w:t>
            </w:r>
          </w:p>
        </w:tc>
        <w:tc>
          <w:tcPr>
            <w:tcW w:w="3119" w:type="dxa"/>
          </w:tcPr>
          <w:p w14:paraId="14201650" w14:textId="286ACBDB" w:rsidR="00A238B7" w:rsidRDefault="00A238B7" w:rsidP="002C74BD">
            <w:pPr>
              <w:spacing w:before="0" w:after="0" w:line="240" w:lineRule="auto"/>
            </w:pPr>
            <w:r>
              <w:t>Yes, in the past 3 years</w:t>
            </w:r>
          </w:p>
          <w:p w14:paraId="05410EF4" w14:textId="49F3268E" w:rsidR="00A238B7" w:rsidRDefault="00A238B7" w:rsidP="002C74BD">
            <w:pPr>
              <w:spacing w:before="0" w:after="0" w:line="240" w:lineRule="auto"/>
            </w:pPr>
            <w:r>
              <w:t>Yes, in the past 3 years</w:t>
            </w:r>
          </w:p>
          <w:p w14:paraId="2BE7656F" w14:textId="77777777" w:rsidR="00A238B7" w:rsidRDefault="00A238B7" w:rsidP="002C74BD">
            <w:pPr>
              <w:spacing w:before="0" w:after="0" w:line="240" w:lineRule="auto"/>
            </w:pPr>
            <w:r>
              <w:t>Yes, in the past 3 years</w:t>
            </w:r>
          </w:p>
        </w:tc>
      </w:tr>
      <w:tr w:rsidR="00A238B7" w14:paraId="76506E27" w14:textId="77777777" w:rsidTr="002C74BD">
        <w:tc>
          <w:tcPr>
            <w:tcW w:w="892" w:type="dxa"/>
          </w:tcPr>
          <w:p w14:paraId="79ECE9EA" w14:textId="77777777" w:rsidR="00A238B7" w:rsidRDefault="00A238B7" w:rsidP="002C74BD">
            <w:pPr>
              <w:spacing w:before="0" w:after="0" w:line="240" w:lineRule="auto"/>
            </w:pPr>
            <w:r>
              <w:t>5</w:t>
            </w:r>
          </w:p>
        </w:tc>
        <w:tc>
          <w:tcPr>
            <w:tcW w:w="11690" w:type="dxa"/>
          </w:tcPr>
          <w:p w14:paraId="1915FBFC" w14:textId="101AF546" w:rsidR="00A238B7" w:rsidRDefault="00A238B7" w:rsidP="002C74BD">
            <w:pPr>
              <w:spacing w:before="0" w:after="0" w:line="240" w:lineRule="auto"/>
            </w:pPr>
            <w:r>
              <w:t>Q38 (f): In the past 3 years, have you been diagnosed or treated for heart disease (including heart attack, angina)?</w:t>
            </w:r>
          </w:p>
          <w:p w14:paraId="2FBCF664" w14:textId="3A8545EE" w:rsidR="00A238B7" w:rsidRDefault="00A238B7" w:rsidP="002C74BD">
            <w:pPr>
              <w:spacing w:before="0" w:after="0" w:line="240" w:lineRule="auto"/>
            </w:pPr>
            <w:r>
              <w:t>Q38 (g): In the past 3 years, have you been diagnosed or treated for hypertension (high blood pressure)?</w:t>
            </w:r>
          </w:p>
          <w:p w14:paraId="7F452388" w14:textId="77777777" w:rsidR="00A238B7" w:rsidRDefault="00A238B7" w:rsidP="002C74BD">
            <w:pPr>
              <w:spacing w:before="0" w:after="0" w:line="240" w:lineRule="auto"/>
            </w:pPr>
            <w:r>
              <w:t>Q38 (h): In the past 3 years, have you been diagnosed or treated for stroke?</w:t>
            </w:r>
          </w:p>
        </w:tc>
        <w:tc>
          <w:tcPr>
            <w:tcW w:w="3119" w:type="dxa"/>
          </w:tcPr>
          <w:p w14:paraId="7CB36DE8" w14:textId="7540302E" w:rsidR="00A238B7" w:rsidRDefault="00A238B7" w:rsidP="002C74BD">
            <w:pPr>
              <w:spacing w:before="0" w:after="0" w:line="240" w:lineRule="auto"/>
            </w:pPr>
            <w:r>
              <w:t>Yes, in the past 3 years</w:t>
            </w:r>
          </w:p>
          <w:p w14:paraId="43366EE3" w14:textId="25D8809F" w:rsidR="00A238B7" w:rsidRDefault="00A238B7" w:rsidP="002C74BD">
            <w:pPr>
              <w:spacing w:before="0" w:after="0" w:line="240" w:lineRule="auto"/>
            </w:pPr>
            <w:r>
              <w:t>Yes, in the past 3 years</w:t>
            </w:r>
          </w:p>
          <w:p w14:paraId="1A48CF96" w14:textId="77777777" w:rsidR="00A238B7" w:rsidRDefault="00A238B7" w:rsidP="002C74BD">
            <w:pPr>
              <w:spacing w:before="0" w:after="0" w:line="240" w:lineRule="auto"/>
            </w:pPr>
            <w:r>
              <w:t>Yes, in the past 3 years</w:t>
            </w:r>
          </w:p>
        </w:tc>
      </w:tr>
      <w:tr w:rsidR="00A238B7" w14:paraId="2E301D83" w14:textId="77777777" w:rsidTr="002C74BD">
        <w:tc>
          <w:tcPr>
            <w:tcW w:w="892" w:type="dxa"/>
          </w:tcPr>
          <w:p w14:paraId="069EC502" w14:textId="77777777" w:rsidR="00A238B7" w:rsidRDefault="00A238B7" w:rsidP="002C74BD">
            <w:pPr>
              <w:spacing w:before="0" w:after="0" w:line="240" w:lineRule="auto"/>
            </w:pPr>
            <w:r>
              <w:t>6</w:t>
            </w:r>
          </w:p>
        </w:tc>
        <w:tc>
          <w:tcPr>
            <w:tcW w:w="11690" w:type="dxa"/>
          </w:tcPr>
          <w:p w14:paraId="42600422" w14:textId="7DCB2056" w:rsidR="00A238B7" w:rsidRDefault="00A238B7" w:rsidP="002C74BD">
            <w:pPr>
              <w:spacing w:before="0" w:after="0" w:line="240" w:lineRule="auto"/>
            </w:pPr>
            <w:r>
              <w:t>Q38 (f): In the past 3 years, have you been diagnosed or treated for heart disease (including heart attack, angina)?</w:t>
            </w:r>
          </w:p>
          <w:p w14:paraId="13D9DA23" w14:textId="643CD637" w:rsidR="00A238B7" w:rsidRDefault="00A238B7" w:rsidP="002C74BD">
            <w:pPr>
              <w:spacing w:before="0" w:after="0" w:line="240" w:lineRule="auto"/>
            </w:pPr>
            <w:r>
              <w:t>Q38 (g): In the past 3 years, have you been diagnosed or treated for thrombosis (a blood clot)?</w:t>
            </w:r>
          </w:p>
          <w:p w14:paraId="2B3B8C38" w14:textId="5BE1E0DF" w:rsidR="00A238B7" w:rsidRDefault="00A238B7" w:rsidP="002C74BD">
            <w:pPr>
              <w:spacing w:before="0" w:after="0" w:line="240" w:lineRule="auto"/>
            </w:pPr>
            <w:r>
              <w:t>Q38 (g): In the past 3 years, have you been diagnosed or treated for hypertension (high blood pressure)?</w:t>
            </w:r>
          </w:p>
          <w:p w14:paraId="267EFCD0" w14:textId="77777777" w:rsidR="00A238B7" w:rsidRDefault="00A238B7" w:rsidP="002C74BD">
            <w:pPr>
              <w:spacing w:before="0" w:after="0" w:line="240" w:lineRule="auto"/>
            </w:pPr>
            <w:r>
              <w:t>Q38 (h): In the past 3 years, have you been diagnosed or treated for stroke?</w:t>
            </w:r>
          </w:p>
        </w:tc>
        <w:tc>
          <w:tcPr>
            <w:tcW w:w="3119" w:type="dxa"/>
          </w:tcPr>
          <w:p w14:paraId="7E33A9A2" w14:textId="74A47581" w:rsidR="00A238B7" w:rsidRDefault="00A238B7" w:rsidP="002C74BD">
            <w:pPr>
              <w:spacing w:before="0" w:after="0" w:line="240" w:lineRule="auto"/>
            </w:pPr>
            <w:r>
              <w:t>Yes, in the past 3 years</w:t>
            </w:r>
          </w:p>
          <w:p w14:paraId="50BAAF5E" w14:textId="0CF2DBAB" w:rsidR="00A238B7" w:rsidRDefault="00A238B7" w:rsidP="002C74BD">
            <w:pPr>
              <w:spacing w:before="0" w:after="0" w:line="240" w:lineRule="auto"/>
            </w:pPr>
            <w:r>
              <w:t>Yes, in the past 3 years</w:t>
            </w:r>
          </w:p>
          <w:p w14:paraId="3BBA4462" w14:textId="037CBC3B" w:rsidR="00A238B7" w:rsidRDefault="00A238B7" w:rsidP="002C74BD">
            <w:pPr>
              <w:spacing w:before="0" w:after="0" w:line="240" w:lineRule="auto"/>
            </w:pPr>
            <w:r>
              <w:t>Yes, in the past 3 years</w:t>
            </w:r>
          </w:p>
          <w:p w14:paraId="73DE31F9" w14:textId="77777777" w:rsidR="00A238B7" w:rsidRDefault="00A238B7" w:rsidP="002C74BD">
            <w:pPr>
              <w:spacing w:before="0" w:after="0" w:line="240" w:lineRule="auto"/>
            </w:pPr>
            <w:r>
              <w:t>Yes, in the past 3 years</w:t>
            </w:r>
          </w:p>
        </w:tc>
      </w:tr>
      <w:tr w:rsidR="00A238B7" w14:paraId="423D707B" w14:textId="77777777" w:rsidTr="002C74BD">
        <w:tc>
          <w:tcPr>
            <w:tcW w:w="892" w:type="dxa"/>
          </w:tcPr>
          <w:p w14:paraId="06E8EE67" w14:textId="77777777" w:rsidR="00A238B7" w:rsidRDefault="00A238B7" w:rsidP="002C74BD">
            <w:pPr>
              <w:spacing w:before="0" w:after="0" w:line="240" w:lineRule="auto"/>
            </w:pPr>
            <w:r>
              <w:t>7</w:t>
            </w:r>
          </w:p>
        </w:tc>
        <w:tc>
          <w:tcPr>
            <w:tcW w:w="11690" w:type="dxa"/>
          </w:tcPr>
          <w:p w14:paraId="1A42A164" w14:textId="634DE884" w:rsidR="00A238B7" w:rsidRDefault="00A238B7" w:rsidP="002C74BD">
            <w:pPr>
              <w:spacing w:before="0" w:after="0" w:line="240" w:lineRule="auto"/>
            </w:pPr>
            <w:r>
              <w:t>Q32 (i): In the past 3 years, have you been diagnosed or treated for heart disease (including heart attack, angina)?</w:t>
            </w:r>
          </w:p>
          <w:p w14:paraId="7D61D804" w14:textId="2BB115CD" w:rsidR="00A238B7" w:rsidRDefault="00A238B7" w:rsidP="002C74BD">
            <w:pPr>
              <w:spacing w:before="0" w:after="0" w:line="240" w:lineRule="auto"/>
            </w:pPr>
            <w:r>
              <w:t>Q32 (j): In the past 3 years, have you been diagnosed or treated for thrombosis (a blood clot)?</w:t>
            </w:r>
            <w:r w:rsidR="002C74BD">
              <w:t xml:space="preserve"> </w:t>
            </w:r>
          </w:p>
          <w:p w14:paraId="477F2994" w14:textId="277C71BA" w:rsidR="00A238B7" w:rsidRDefault="00A238B7" w:rsidP="002C74BD">
            <w:pPr>
              <w:spacing w:before="0" w:after="0" w:line="240" w:lineRule="auto"/>
            </w:pPr>
            <w:r>
              <w:t>Q32 (k): In the past 3 years, have you been diagnosed or treated for hypertension (high blood pressure)?</w:t>
            </w:r>
          </w:p>
          <w:p w14:paraId="746AE509" w14:textId="77777777" w:rsidR="00A238B7" w:rsidRDefault="00A238B7" w:rsidP="002C74BD">
            <w:pPr>
              <w:spacing w:before="0" w:after="0" w:line="240" w:lineRule="auto"/>
            </w:pPr>
            <w:r>
              <w:t>Q32 (l): In the past 3 years, have you been diagnosed or treated for stroke?</w:t>
            </w:r>
          </w:p>
        </w:tc>
        <w:tc>
          <w:tcPr>
            <w:tcW w:w="3119" w:type="dxa"/>
          </w:tcPr>
          <w:p w14:paraId="3B53FAB1" w14:textId="3EDDFBED" w:rsidR="00A238B7" w:rsidRDefault="00A238B7" w:rsidP="002C74BD">
            <w:pPr>
              <w:spacing w:before="0" w:after="0" w:line="240" w:lineRule="auto"/>
            </w:pPr>
            <w:r>
              <w:t>Yes, in the past 3 years</w:t>
            </w:r>
          </w:p>
          <w:p w14:paraId="6A8347DC" w14:textId="439E35A2" w:rsidR="00A238B7" w:rsidRDefault="00A238B7" w:rsidP="002C74BD">
            <w:pPr>
              <w:spacing w:before="0" w:after="0" w:line="240" w:lineRule="auto"/>
            </w:pPr>
            <w:r>
              <w:t>Yes, in the past 3 years</w:t>
            </w:r>
          </w:p>
          <w:p w14:paraId="527A1B26" w14:textId="6C23B94B" w:rsidR="00A238B7" w:rsidRDefault="00A238B7" w:rsidP="002C74BD">
            <w:pPr>
              <w:spacing w:before="0" w:after="0" w:line="240" w:lineRule="auto"/>
            </w:pPr>
            <w:r>
              <w:t>Yes, in the past 3 years</w:t>
            </w:r>
          </w:p>
          <w:p w14:paraId="317074CB" w14:textId="77777777" w:rsidR="00A238B7" w:rsidRDefault="00A238B7" w:rsidP="002C74BD">
            <w:pPr>
              <w:spacing w:before="0" w:after="0" w:line="240" w:lineRule="auto"/>
            </w:pPr>
            <w:r>
              <w:t>Yes, in the past 3 years</w:t>
            </w:r>
          </w:p>
        </w:tc>
      </w:tr>
    </w:tbl>
    <w:p w14:paraId="4A10E544" w14:textId="77777777" w:rsidR="00A238B7" w:rsidRDefault="00A238B7" w:rsidP="00A238B7">
      <w:pPr>
        <w:spacing w:after="0" w:line="240" w:lineRule="auto"/>
      </w:pPr>
    </w:p>
    <w:p w14:paraId="05383F98" w14:textId="77777777" w:rsidR="00A238B7" w:rsidRPr="008C27DB" w:rsidRDefault="00A238B7" w:rsidP="00A238B7">
      <w:pPr>
        <w:rPr>
          <w:b/>
          <w:u w:val="single"/>
        </w:rPr>
      </w:pPr>
      <w:r w:rsidRPr="008C27DB">
        <w:rPr>
          <w:b/>
          <w:u w:val="single"/>
        </w:rPr>
        <w:t>1921-26 cohort</w:t>
      </w:r>
    </w:p>
    <w:tbl>
      <w:tblPr>
        <w:tblStyle w:val="TableGrid"/>
        <w:tblW w:w="15701" w:type="dxa"/>
        <w:tblLook w:val="04A0" w:firstRow="1" w:lastRow="0" w:firstColumn="1" w:lastColumn="0" w:noHBand="0" w:noVBand="1"/>
      </w:tblPr>
      <w:tblGrid>
        <w:gridCol w:w="959"/>
        <w:gridCol w:w="11056"/>
        <w:gridCol w:w="3686"/>
      </w:tblGrid>
      <w:tr w:rsidR="00A238B7" w:rsidRPr="00B34E24" w14:paraId="27FF461B" w14:textId="77777777" w:rsidTr="00A238B7">
        <w:tc>
          <w:tcPr>
            <w:tcW w:w="959" w:type="dxa"/>
            <w:shd w:val="clear" w:color="auto" w:fill="E5DFEC" w:themeFill="accent4" w:themeFillTint="33"/>
          </w:tcPr>
          <w:p w14:paraId="59EC4E2F" w14:textId="77777777" w:rsidR="00A238B7" w:rsidRPr="00B34E24" w:rsidRDefault="00A238B7" w:rsidP="002C74BD">
            <w:pPr>
              <w:spacing w:before="0" w:after="0" w:line="240" w:lineRule="auto"/>
              <w:rPr>
                <w:b/>
              </w:rPr>
            </w:pPr>
            <w:r w:rsidRPr="00B34E24">
              <w:rPr>
                <w:b/>
              </w:rPr>
              <w:t>Survey</w:t>
            </w:r>
          </w:p>
        </w:tc>
        <w:tc>
          <w:tcPr>
            <w:tcW w:w="11056" w:type="dxa"/>
            <w:shd w:val="clear" w:color="auto" w:fill="E5DFEC" w:themeFill="accent4" w:themeFillTint="33"/>
          </w:tcPr>
          <w:p w14:paraId="5980421B" w14:textId="77777777" w:rsidR="00A238B7" w:rsidRPr="00B34E24" w:rsidRDefault="00A238B7" w:rsidP="002C74BD">
            <w:pPr>
              <w:spacing w:before="0" w:after="0" w:line="240" w:lineRule="auto"/>
              <w:rPr>
                <w:b/>
              </w:rPr>
            </w:pPr>
            <w:r w:rsidRPr="00B34E24">
              <w:rPr>
                <w:b/>
              </w:rPr>
              <w:t>Questions</w:t>
            </w:r>
          </w:p>
        </w:tc>
        <w:tc>
          <w:tcPr>
            <w:tcW w:w="3686" w:type="dxa"/>
            <w:shd w:val="clear" w:color="auto" w:fill="E5DFEC" w:themeFill="accent4" w:themeFillTint="33"/>
          </w:tcPr>
          <w:p w14:paraId="2874E844" w14:textId="77777777" w:rsidR="00A238B7" w:rsidRPr="00B34E24" w:rsidRDefault="00A238B7" w:rsidP="002C74BD">
            <w:pPr>
              <w:spacing w:before="0" w:after="0" w:line="240" w:lineRule="auto"/>
              <w:rPr>
                <w:b/>
              </w:rPr>
            </w:pPr>
            <w:r w:rsidRPr="00B34E24">
              <w:rPr>
                <w:b/>
              </w:rPr>
              <w:t>Response options</w:t>
            </w:r>
          </w:p>
        </w:tc>
      </w:tr>
      <w:tr w:rsidR="00A238B7" w14:paraId="41A5439B" w14:textId="77777777" w:rsidTr="00A238B7">
        <w:tc>
          <w:tcPr>
            <w:tcW w:w="959" w:type="dxa"/>
          </w:tcPr>
          <w:p w14:paraId="073145A4" w14:textId="77777777" w:rsidR="00A238B7" w:rsidRDefault="00A238B7" w:rsidP="002C74BD">
            <w:pPr>
              <w:spacing w:before="0" w:after="0" w:line="240" w:lineRule="auto"/>
            </w:pPr>
            <w:r>
              <w:t>Survey 1</w:t>
            </w:r>
          </w:p>
        </w:tc>
        <w:tc>
          <w:tcPr>
            <w:tcW w:w="11056" w:type="dxa"/>
          </w:tcPr>
          <w:p w14:paraId="0849512A" w14:textId="77777777" w:rsidR="00A238B7" w:rsidRDefault="00A238B7" w:rsidP="002C74BD">
            <w:pPr>
              <w:spacing w:before="0" w:after="0" w:line="240" w:lineRule="auto"/>
            </w:pPr>
            <w:r>
              <w:t xml:space="preserve">Q16 (b): Have you ever been told by a doctor you have heart disease? </w:t>
            </w:r>
          </w:p>
          <w:p w14:paraId="7FBB6EA7" w14:textId="77777777" w:rsidR="00A238B7" w:rsidRDefault="00A238B7" w:rsidP="002C74BD">
            <w:pPr>
              <w:spacing w:before="0" w:after="0" w:line="240" w:lineRule="auto"/>
            </w:pPr>
            <w:r>
              <w:t xml:space="preserve">Q16 (c): Have you ever been told by a doctor you have hypertension (high blood pressure)?  </w:t>
            </w:r>
          </w:p>
          <w:p w14:paraId="5490F7ED" w14:textId="77777777" w:rsidR="00A238B7" w:rsidRDefault="00A238B7" w:rsidP="002C74BD">
            <w:pPr>
              <w:spacing w:before="0" w:after="0" w:line="240" w:lineRule="auto"/>
            </w:pPr>
            <w:r>
              <w:t xml:space="preserve">Q16 (d): Have you ever been told by a doctor you have stroke?  </w:t>
            </w:r>
          </w:p>
        </w:tc>
        <w:tc>
          <w:tcPr>
            <w:tcW w:w="3686" w:type="dxa"/>
          </w:tcPr>
          <w:p w14:paraId="5884114B" w14:textId="77777777" w:rsidR="00A238B7" w:rsidRDefault="00A238B7" w:rsidP="002C74BD">
            <w:pPr>
              <w:spacing w:before="0" w:after="0" w:line="240" w:lineRule="auto"/>
            </w:pPr>
            <w:r>
              <w:t xml:space="preserve">Yes/No </w:t>
            </w:r>
          </w:p>
          <w:p w14:paraId="5D984E0D" w14:textId="77777777" w:rsidR="00A238B7" w:rsidRDefault="00A238B7" w:rsidP="002C74BD">
            <w:pPr>
              <w:spacing w:before="0" w:after="0" w:line="240" w:lineRule="auto"/>
            </w:pPr>
            <w:r>
              <w:t>Yes/No</w:t>
            </w:r>
          </w:p>
          <w:p w14:paraId="36F72077" w14:textId="77777777" w:rsidR="00A238B7" w:rsidRDefault="00A238B7" w:rsidP="002C74BD">
            <w:pPr>
              <w:spacing w:before="0" w:after="0" w:line="240" w:lineRule="auto"/>
            </w:pPr>
            <w:r>
              <w:t xml:space="preserve"> Yes/No</w:t>
            </w:r>
          </w:p>
        </w:tc>
      </w:tr>
      <w:tr w:rsidR="00A238B7" w14:paraId="167E9D48" w14:textId="77777777" w:rsidTr="00A238B7">
        <w:tc>
          <w:tcPr>
            <w:tcW w:w="959" w:type="dxa"/>
          </w:tcPr>
          <w:p w14:paraId="7C1F6AFF" w14:textId="77777777" w:rsidR="00A238B7" w:rsidRDefault="00A238B7" w:rsidP="002C74BD">
            <w:pPr>
              <w:spacing w:before="0" w:after="0" w:line="240" w:lineRule="auto"/>
            </w:pPr>
            <w:r>
              <w:t>2</w:t>
            </w:r>
          </w:p>
        </w:tc>
        <w:tc>
          <w:tcPr>
            <w:tcW w:w="11056" w:type="dxa"/>
          </w:tcPr>
          <w:p w14:paraId="5C58A2BC" w14:textId="77777777" w:rsidR="00A238B7" w:rsidRDefault="00A238B7" w:rsidP="002C74BD">
            <w:pPr>
              <w:spacing w:before="0" w:after="0" w:line="240" w:lineRule="auto"/>
            </w:pPr>
            <w:r>
              <w:t xml:space="preserve">Q1 (c): In the last 3 years have you been told by a doctor that you have heart disease? </w:t>
            </w:r>
          </w:p>
          <w:p w14:paraId="4F67E7EE" w14:textId="77777777" w:rsidR="00A238B7" w:rsidRDefault="00A238B7" w:rsidP="002C74BD">
            <w:pPr>
              <w:spacing w:before="0" w:after="0" w:line="240" w:lineRule="auto"/>
            </w:pPr>
            <w:r>
              <w:t xml:space="preserve">Q1 (c): In the last 3 years have you been told by a doctor that you have hypertension (high blood pressure)?  </w:t>
            </w:r>
          </w:p>
          <w:p w14:paraId="603962EF" w14:textId="77777777" w:rsidR="00A238B7" w:rsidRDefault="00A238B7" w:rsidP="002C74BD">
            <w:pPr>
              <w:spacing w:before="0" w:after="0" w:line="240" w:lineRule="auto"/>
            </w:pPr>
            <w:r>
              <w:t xml:space="preserve">Q1 (c): In the last 3 years have you been told by a doctor that you have stroke? </w:t>
            </w:r>
          </w:p>
          <w:p w14:paraId="149563FC" w14:textId="77777777" w:rsidR="00A238B7" w:rsidRDefault="00A238B7" w:rsidP="002C74BD">
            <w:pPr>
              <w:spacing w:before="0" w:after="0" w:line="240" w:lineRule="auto"/>
            </w:pPr>
            <w:r>
              <w:t>Q1 (f): In the last 3 years have you been told by a doctor that you have thrombosis?</w:t>
            </w:r>
          </w:p>
        </w:tc>
        <w:tc>
          <w:tcPr>
            <w:tcW w:w="3686" w:type="dxa"/>
          </w:tcPr>
          <w:p w14:paraId="4229895F" w14:textId="77777777" w:rsidR="00A238B7" w:rsidRDefault="00A238B7" w:rsidP="002C74BD">
            <w:pPr>
              <w:spacing w:before="0" w:after="0" w:line="240" w:lineRule="auto"/>
            </w:pPr>
            <w:r>
              <w:t>Yes – in the last 3 years</w:t>
            </w:r>
          </w:p>
          <w:p w14:paraId="4E87DEA6" w14:textId="77777777" w:rsidR="00A238B7" w:rsidRDefault="00A238B7" w:rsidP="002C74BD">
            <w:pPr>
              <w:spacing w:before="0" w:after="0" w:line="240" w:lineRule="auto"/>
            </w:pPr>
            <w:r>
              <w:t>Yes – in the last 3 years</w:t>
            </w:r>
          </w:p>
          <w:p w14:paraId="4D7557AD" w14:textId="77777777" w:rsidR="00A238B7" w:rsidRDefault="00A238B7" w:rsidP="002C74BD">
            <w:pPr>
              <w:spacing w:before="0" w:after="0" w:line="240" w:lineRule="auto"/>
            </w:pPr>
            <w:r>
              <w:t>Yes – in the last 3 years</w:t>
            </w:r>
          </w:p>
          <w:p w14:paraId="29B16BBB" w14:textId="77777777" w:rsidR="00A238B7" w:rsidRDefault="00A238B7" w:rsidP="002C74BD">
            <w:pPr>
              <w:spacing w:before="0" w:after="0" w:line="240" w:lineRule="auto"/>
            </w:pPr>
            <w:r>
              <w:t>Yes – in the last 3 years</w:t>
            </w:r>
          </w:p>
        </w:tc>
      </w:tr>
      <w:tr w:rsidR="00A238B7" w14:paraId="4556BF37" w14:textId="77777777" w:rsidTr="00A238B7">
        <w:tc>
          <w:tcPr>
            <w:tcW w:w="959" w:type="dxa"/>
          </w:tcPr>
          <w:p w14:paraId="12649D6A" w14:textId="77777777" w:rsidR="00A238B7" w:rsidRDefault="00A238B7" w:rsidP="002C74BD">
            <w:pPr>
              <w:spacing w:before="0" w:after="0" w:line="240" w:lineRule="auto"/>
            </w:pPr>
            <w:r>
              <w:t>3</w:t>
            </w:r>
          </w:p>
        </w:tc>
        <w:tc>
          <w:tcPr>
            <w:tcW w:w="11056" w:type="dxa"/>
          </w:tcPr>
          <w:p w14:paraId="38F79F36" w14:textId="77777777" w:rsidR="00A238B7" w:rsidRDefault="00A238B7" w:rsidP="002C74BD">
            <w:pPr>
              <w:spacing w:before="0" w:after="0" w:line="240" w:lineRule="auto"/>
            </w:pPr>
            <w:r>
              <w:t>Q1 (a): In the last 3 years have you been diagnosed or treated for hypertension (high blood pressure)?</w:t>
            </w:r>
          </w:p>
          <w:p w14:paraId="0EA39AD6" w14:textId="77777777" w:rsidR="00A238B7" w:rsidRDefault="00A238B7" w:rsidP="002C74BD">
            <w:pPr>
              <w:spacing w:before="0" w:after="0" w:line="240" w:lineRule="auto"/>
            </w:pPr>
            <w:r>
              <w:t>Q1 (d): In the last 3 years have you been diagnosed or treated for angina?</w:t>
            </w:r>
          </w:p>
          <w:p w14:paraId="3577AA68" w14:textId="77777777" w:rsidR="00A238B7" w:rsidRDefault="00A238B7" w:rsidP="002C74BD">
            <w:pPr>
              <w:spacing w:before="0" w:after="0" w:line="240" w:lineRule="auto"/>
            </w:pPr>
            <w:r>
              <w:t xml:space="preserve">Q1 (e): In the last 3 years have you been diagnosed or treated for heart disease? </w:t>
            </w:r>
          </w:p>
          <w:p w14:paraId="4AD12721" w14:textId="77777777" w:rsidR="00A238B7" w:rsidRDefault="00A238B7" w:rsidP="002C74BD">
            <w:pPr>
              <w:spacing w:before="0" w:after="0" w:line="240" w:lineRule="auto"/>
            </w:pPr>
            <w:r>
              <w:t>Q1 (f): In the last 3 years have you been diagnosed or treated for other heart problems?</w:t>
            </w:r>
          </w:p>
          <w:p w14:paraId="54D7048A" w14:textId="77777777" w:rsidR="00A238B7" w:rsidRDefault="00A238B7" w:rsidP="002C74BD">
            <w:pPr>
              <w:spacing w:before="0" w:after="0" w:line="240" w:lineRule="auto"/>
            </w:pPr>
            <w:r>
              <w:t xml:space="preserve">Q1 (j): In the last 3 years have you been diagnosed or treated for stroke?  </w:t>
            </w:r>
          </w:p>
        </w:tc>
        <w:tc>
          <w:tcPr>
            <w:tcW w:w="3686" w:type="dxa"/>
          </w:tcPr>
          <w:p w14:paraId="57D5FD05" w14:textId="77777777" w:rsidR="00A238B7" w:rsidRDefault="00A238B7" w:rsidP="002C74BD">
            <w:pPr>
              <w:spacing w:before="0" w:after="0" w:line="240" w:lineRule="auto"/>
            </w:pPr>
            <w:r>
              <w:t>Yes</w:t>
            </w:r>
          </w:p>
          <w:p w14:paraId="47588F51" w14:textId="77777777" w:rsidR="00A238B7" w:rsidRDefault="00A238B7" w:rsidP="002C74BD">
            <w:pPr>
              <w:spacing w:before="0" w:after="0" w:line="240" w:lineRule="auto"/>
            </w:pPr>
            <w:r>
              <w:t>Yes</w:t>
            </w:r>
          </w:p>
          <w:p w14:paraId="2B7F02D9" w14:textId="77777777" w:rsidR="00A238B7" w:rsidRDefault="00A238B7" w:rsidP="002C74BD">
            <w:pPr>
              <w:spacing w:before="0" w:after="0" w:line="240" w:lineRule="auto"/>
            </w:pPr>
            <w:r>
              <w:t>Yes</w:t>
            </w:r>
          </w:p>
          <w:p w14:paraId="429D124D" w14:textId="77777777" w:rsidR="00A238B7" w:rsidRDefault="00A238B7" w:rsidP="002C74BD">
            <w:pPr>
              <w:spacing w:before="0" w:after="0" w:line="240" w:lineRule="auto"/>
            </w:pPr>
            <w:r>
              <w:t>Yes</w:t>
            </w:r>
          </w:p>
          <w:p w14:paraId="1ED3FB27" w14:textId="77777777" w:rsidR="00A238B7" w:rsidRDefault="00A238B7" w:rsidP="002C74BD">
            <w:pPr>
              <w:spacing w:before="0" w:after="0" w:line="240" w:lineRule="auto"/>
            </w:pPr>
            <w:r>
              <w:t>Yes</w:t>
            </w:r>
          </w:p>
        </w:tc>
      </w:tr>
      <w:tr w:rsidR="00A238B7" w14:paraId="18207021" w14:textId="77777777" w:rsidTr="00A238B7">
        <w:tc>
          <w:tcPr>
            <w:tcW w:w="959" w:type="dxa"/>
          </w:tcPr>
          <w:p w14:paraId="2BF275BA" w14:textId="77777777" w:rsidR="00A238B7" w:rsidRDefault="00A238B7" w:rsidP="002C74BD">
            <w:pPr>
              <w:spacing w:before="0" w:after="0" w:line="240" w:lineRule="auto"/>
            </w:pPr>
            <w:r>
              <w:t>4</w:t>
            </w:r>
          </w:p>
        </w:tc>
        <w:tc>
          <w:tcPr>
            <w:tcW w:w="11056" w:type="dxa"/>
          </w:tcPr>
          <w:p w14:paraId="0F9B24C2" w14:textId="77777777" w:rsidR="00A238B7" w:rsidRDefault="00A238B7" w:rsidP="002C74BD">
            <w:pPr>
              <w:spacing w:before="0" w:after="0" w:line="240" w:lineRule="auto"/>
            </w:pPr>
            <w:r>
              <w:t>Q1 (a): In the last 3 years have you been diagnosed or treated for hypertension (high blood pressure)?</w:t>
            </w:r>
          </w:p>
          <w:p w14:paraId="4DDDE531" w14:textId="77777777" w:rsidR="00A238B7" w:rsidRDefault="00A238B7" w:rsidP="002C74BD">
            <w:pPr>
              <w:spacing w:before="0" w:after="0" w:line="240" w:lineRule="auto"/>
            </w:pPr>
            <w:r>
              <w:t>Q1 (f): In the last 3 years have you been diagnosed or treated for angina?</w:t>
            </w:r>
          </w:p>
          <w:p w14:paraId="54AE63EA" w14:textId="77777777" w:rsidR="00A238B7" w:rsidRDefault="00A238B7" w:rsidP="002C74BD">
            <w:pPr>
              <w:spacing w:before="0" w:after="0" w:line="240" w:lineRule="auto"/>
            </w:pPr>
            <w:r>
              <w:t xml:space="preserve">Q1 (g): In the last 3 years have you been diagnosed or treated for heart disease? </w:t>
            </w:r>
          </w:p>
          <w:p w14:paraId="413BDD0D" w14:textId="77777777" w:rsidR="00A238B7" w:rsidRDefault="00A238B7" w:rsidP="002C74BD">
            <w:pPr>
              <w:spacing w:before="0" w:after="0" w:line="240" w:lineRule="auto"/>
            </w:pPr>
            <w:r>
              <w:t>Q1 (h): In the last 3 years have you been diagnosed or treated for other heart problems?</w:t>
            </w:r>
          </w:p>
          <w:p w14:paraId="309C1BC8" w14:textId="77777777" w:rsidR="00A238B7" w:rsidRDefault="00A238B7" w:rsidP="002C74BD">
            <w:pPr>
              <w:spacing w:before="0" w:after="0" w:line="240" w:lineRule="auto"/>
            </w:pPr>
            <w:r>
              <w:t xml:space="preserve">Q1 (l): In the last 3 years have you been diagnosed or treated for stroke?  </w:t>
            </w:r>
          </w:p>
        </w:tc>
        <w:tc>
          <w:tcPr>
            <w:tcW w:w="3686" w:type="dxa"/>
          </w:tcPr>
          <w:p w14:paraId="6FE29C3F" w14:textId="77777777" w:rsidR="00A238B7" w:rsidRDefault="00A238B7" w:rsidP="002C74BD">
            <w:pPr>
              <w:spacing w:before="0" w:after="0" w:line="240" w:lineRule="auto"/>
            </w:pPr>
            <w:r>
              <w:t>Yes</w:t>
            </w:r>
          </w:p>
          <w:p w14:paraId="63911FDC" w14:textId="77777777" w:rsidR="00A238B7" w:rsidRDefault="00A238B7" w:rsidP="002C74BD">
            <w:pPr>
              <w:spacing w:before="0" w:after="0" w:line="240" w:lineRule="auto"/>
            </w:pPr>
            <w:r>
              <w:t>Yes</w:t>
            </w:r>
          </w:p>
          <w:p w14:paraId="5180283E" w14:textId="77777777" w:rsidR="00A238B7" w:rsidRDefault="00A238B7" w:rsidP="002C74BD">
            <w:pPr>
              <w:spacing w:before="0" w:after="0" w:line="240" w:lineRule="auto"/>
            </w:pPr>
            <w:r>
              <w:t>Yes</w:t>
            </w:r>
          </w:p>
          <w:p w14:paraId="3C94ACE3" w14:textId="77777777" w:rsidR="00A238B7" w:rsidRDefault="00A238B7" w:rsidP="002C74BD">
            <w:pPr>
              <w:spacing w:before="0" w:after="0" w:line="240" w:lineRule="auto"/>
            </w:pPr>
            <w:r>
              <w:t>Yes</w:t>
            </w:r>
          </w:p>
          <w:p w14:paraId="2EB95C8E" w14:textId="77777777" w:rsidR="00A238B7" w:rsidRDefault="00A238B7" w:rsidP="002C74BD">
            <w:pPr>
              <w:spacing w:before="0" w:after="0" w:line="240" w:lineRule="auto"/>
            </w:pPr>
            <w:r>
              <w:t>Yes</w:t>
            </w:r>
          </w:p>
        </w:tc>
      </w:tr>
      <w:tr w:rsidR="00A238B7" w14:paraId="552E16EB" w14:textId="77777777" w:rsidTr="00A238B7">
        <w:tc>
          <w:tcPr>
            <w:tcW w:w="959" w:type="dxa"/>
          </w:tcPr>
          <w:p w14:paraId="2F7A72D6" w14:textId="77777777" w:rsidR="00A238B7" w:rsidRDefault="00A238B7" w:rsidP="002C74BD">
            <w:pPr>
              <w:spacing w:before="0" w:after="0" w:line="240" w:lineRule="auto"/>
            </w:pPr>
            <w:r>
              <w:t>5</w:t>
            </w:r>
          </w:p>
        </w:tc>
        <w:tc>
          <w:tcPr>
            <w:tcW w:w="11056" w:type="dxa"/>
          </w:tcPr>
          <w:p w14:paraId="07945536" w14:textId="77777777" w:rsidR="00A238B7" w:rsidRDefault="00A238B7" w:rsidP="002C74BD">
            <w:pPr>
              <w:spacing w:before="0" w:after="0" w:line="240" w:lineRule="auto"/>
            </w:pPr>
            <w:r>
              <w:t>Q1 (a): In the last 3 years have you been diagnosed or treated for hypertension (high blood pressure)?</w:t>
            </w:r>
          </w:p>
          <w:p w14:paraId="6095A772" w14:textId="77777777" w:rsidR="00A238B7" w:rsidRDefault="00A238B7" w:rsidP="002C74BD">
            <w:pPr>
              <w:spacing w:before="0" w:after="0" w:line="240" w:lineRule="auto"/>
            </w:pPr>
            <w:r>
              <w:t>Q1 (e): In the last 3 years have you been diagnosed or treated for angina?</w:t>
            </w:r>
          </w:p>
          <w:p w14:paraId="6845AE68" w14:textId="77777777" w:rsidR="00A238B7" w:rsidRDefault="00A238B7" w:rsidP="002C74BD">
            <w:pPr>
              <w:spacing w:before="0" w:after="0" w:line="240" w:lineRule="auto"/>
            </w:pPr>
            <w:r>
              <w:t xml:space="preserve">Q1 (f): In the last 3 years have you been diagnosed or treated for heart disease? </w:t>
            </w:r>
          </w:p>
          <w:p w14:paraId="5440BE7F" w14:textId="77777777" w:rsidR="00A238B7" w:rsidRDefault="00A238B7" w:rsidP="002C74BD">
            <w:pPr>
              <w:spacing w:before="0" w:after="0" w:line="240" w:lineRule="auto"/>
            </w:pPr>
            <w:r>
              <w:t>Q1 (g): In the last 3 years have you been diagnosed or treated for other heart problems?</w:t>
            </w:r>
          </w:p>
          <w:p w14:paraId="52D8EB7F" w14:textId="77777777" w:rsidR="00A238B7" w:rsidRDefault="00A238B7" w:rsidP="002C74BD">
            <w:pPr>
              <w:spacing w:before="0" w:after="0" w:line="240" w:lineRule="auto"/>
            </w:pPr>
            <w:r>
              <w:t xml:space="preserve">Q1 (k): In the last 3 years have you been diagnosed or treated for stroke?  </w:t>
            </w:r>
          </w:p>
        </w:tc>
        <w:tc>
          <w:tcPr>
            <w:tcW w:w="3686" w:type="dxa"/>
          </w:tcPr>
          <w:p w14:paraId="66CF4D69" w14:textId="77777777" w:rsidR="00A238B7" w:rsidRDefault="00A238B7" w:rsidP="002C74BD">
            <w:pPr>
              <w:spacing w:before="0" w:after="0" w:line="240" w:lineRule="auto"/>
            </w:pPr>
            <w:r>
              <w:t>Yes</w:t>
            </w:r>
          </w:p>
          <w:p w14:paraId="39D9B306" w14:textId="77777777" w:rsidR="00A238B7" w:rsidRDefault="00A238B7" w:rsidP="002C74BD">
            <w:pPr>
              <w:spacing w:before="0" w:after="0" w:line="240" w:lineRule="auto"/>
            </w:pPr>
            <w:r>
              <w:t>Yes</w:t>
            </w:r>
          </w:p>
          <w:p w14:paraId="6FB5CD03" w14:textId="77777777" w:rsidR="00A238B7" w:rsidRDefault="00A238B7" w:rsidP="002C74BD">
            <w:pPr>
              <w:spacing w:before="0" w:after="0" w:line="240" w:lineRule="auto"/>
            </w:pPr>
            <w:r>
              <w:t>Yes</w:t>
            </w:r>
          </w:p>
          <w:p w14:paraId="2C86D225" w14:textId="77777777" w:rsidR="00A238B7" w:rsidRDefault="00A238B7" w:rsidP="002C74BD">
            <w:pPr>
              <w:spacing w:before="0" w:after="0" w:line="240" w:lineRule="auto"/>
            </w:pPr>
            <w:r>
              <w:t>Yes</w:t>
            </w:r>
          </w:p>
          <w:p w14:paraId="4B38980D" w14:textId="77777777" w:rsidR="00A238B7" w:rsidRDefault="00A238B7" w:rsidP="002C74BD">
            <w:pPr>
              <w:spacing w:before="0" w:after="0" w:line="240" w:lineRule="auto"/>
            </w:pPr>
            <w:r>
              <w:t>Yes</w:t>
            </w:r>
          </w:p>
        </w:tc>
      </w:tr>
      <w:tr w:rsidR="00A238B7" w14:paraId="394BD3D1" w14:textId="77777777" w:rsidTr="00A238B7">
        <w:tc>
          <w:tcPr>
            <w:tcW w:w="959" w:type="dxa"/>
          </w:tcPr>
          <w:p w14:paraId="64321A4C" w14:textId="77777777" w:rsidR="00A238B7" w:rsidRDefault="00A238B7" w:rsidP="002C74BD">
            <w:pPr>
              <w:spacing w:before="0" w:after="0" w:line="240" w:lineRule="auto"/>
            </w:pPr>
            <w:r>
              <w:t>6</w:t>
            </w:r>
          </w:p>
        </w:tc>
        <w:tc>
          <w:tcPr>
            <w:tcW w:w="11056" w:type="dxa"/>
          </w:tcPr>
          <w:p w14:paraId="7127C925" w14:textId="77777777" w:rsidR="00A238B7" w:rsidRDefault="00A238B7" w:rsidP="002C74BD">
            <w:pPr>
              <w:spacing w:before="0" w:after="0" w:line="240" w:lineRule="auto"/>
            </w:pPr>
            <w:r>
              <w:t>Q1 (a): In the last 3 years have you been diagnosed or treated for hypertension (high blood pressure)?</w:t>
            </w:r>
          </w:p>
          <w:p w14:paraId="1E5C9418" w14:textId="77777777" w:rsidR="00A238B7" w:rsidRDefault="00A238B7" w:rsidP="002C74BD">
            <w:pPr>
              <w:spacing w:before="0" w:after="0" w:line="240" w:lineRule="auto"/>
            </w:pPr>
            <w:r>
              <w:t>Q1 (g): In the last 3 years have you been diagnosed or treated for angina?</w:t>
            </w:r>
          </w:p>
          <w:p w14:paraId="60AA15BD" w14:textId="77777777" w:rsidR="00A238B7" w:rsidRDefault="00A238B7" w:rsidP="002C74BD">
            <w:pPr>
              <w:spacing w:before="0" w:after="0" w:line="240" w:lineRule="auto"/>
            </w:pPr>
            <w:r>
              <w:t xml:space="preserve">Q1 (h): In the last 3 years have you been diagnosed or treated for heart disease? </w:t>
            </w:r>
          </w:p>
          <w:p w14:paraId="7810D643" w14:textId="77777777" w:rsidR="00A238B7" w:rsidRDefault="00A238B7" w:rsidP="002C74BD">
            <w:pPr>
              <w:spacing w:before="0" w:after="0" w:line="240" w:lineRule="auto"/>
            </w:pPr>
            <w:r>
              <w:t>Q1 (i): In the last 3 years have you been diagnosed or treated for other heart problems?</w:t>
            </w:r>
          </w:p>
          <w:p w14:paraId="38F8CA0B" w14:textId="77777777" w:rsidR="00A238B7" w:rsidRDefault="00A238B7" w:rsidP="002C74BD">
            <w:pPr>
              <w:spacing w:before="0" w:after="0" w:line="240" w:lineRule="auto"/>
            </w:pPr>
            <w:r>
              <w:t xml:space="preserve">Q1 (m): In the last 3 years have you been diagnosed or treated for stroke?  </w:t>
            </w:r>
          </w:p>
        </w:tc>
        <w:tc>
          <w:tcPr>
            <w:tcW w:w="3686" w:type="dxa"/>
          </w:tcPr>
          <w:p w14:paraId="3B6BCBA8" w14:textId="77777777" w:rsidR="00A238B7" w:rsidRDefault="00A238B7" w:rsidP="002C74BD">
            <w:pPr>
              <w:spacing w:before="0" w:after="0" w:line="240" w:lineRule="auto"/>
            </w:pPr>
            <w:r>
              <w:t>Yes</w:t>
            </w:r>
          </w:p>
          <w:p w14:paraId="3170C6B2" w14:textId="77777777" w:rsidR="00A238B7" w:rsidRDefault="00A238B7" w:rsidP="002C74BD">
            <w:pPr>
              <w:spacing w:before="0" w:after="0" w:line="240" w:lineRule="auto"/>
            </w:pPr>
            <w:r>
              <w:t>Yes</w:t>
            </w:r>
          </w:p>
          <w:p w14:paraId="4E836C43" w14:textId="77777777" w:rsidR="00A238B7" w:rsidRDefault="00A238B7" w:rsidP="002C74BD">
            <w:pPr>
              <w:spacing w:before="0" w:after="0" w:line="240" w:lineRule="auto"/>
            </w:pPr>
            <w:r>
              <w:t>Yes</w:t>
            </w:r>
          </w:p>
          <w:p w14:paraId="22DD18C3" w14:textId="77777777" w:rsidR="00A238B7" w:rsidRDefault="00A238B7" w:rsidP="002C74BD">
            <w:pPr>
              <w:spacing w:before="0" w:after="0" w:line="240" w:lineRule="auto"/>
            </w:pPr>
            <w:r>
              <w:t>Yes</w:t>
            </w:r>
          </w:p>
          <w:p w14:paraId="170BC330" w14:textId="77777777" w:rsidR="00A238B7" w:rsidRDefault="00A238B7" w:rsidP="002C74BD">
            <w:pPr>
              <w:spacing w:before="0" w:after="0" w:line="240" w:lineRule="auto"/>
            </w:pPr>
            <w:r>
              <w:t>Yes</w:t>
            </w:r>
          </w:p>
        </w:tc>
      </w:tr>
    </w:tbl>
    <w:p w14:paraId="708534D6" w14:textId="77777777" w:rsidR="002C74BD" w:rsidRDefault="002C74BD" w:rsidP="00A238B7">
      <w:pPr>
        <w:rPr>
          <w:b/>
          <w:sz w:val="28"/>
          <w:szCs w:val="28"/>
        </w:rPr>
      </w:pPr>
    </w:p>
    <w:p w14:paraId="2D09C86D" w14:textId="77777777" w:rsidR="00A238B7" w:rsidRPr="00CA18E5" w:rsidRDefault="00A238B7" w:rsidP="00A238B7">
      <w:pPr>
        <w:rPr>
          <w:b/>
          <w:sz w:val="28"/>
          <w:szCs w:val="28"/>
        </w:rPr>
      </w:pPr>
      <w:r w:rsidRPr="00CA18E5">
        <w:rPr>
          <w:b/>
          <w:sz w:val="28"/>
          <w:szCs w:val="28"/>
        </w:rPr>
        <w:lastRenderedPageBreak/>
        <w:t>ASTHMA</w:t>
      </w:r>
    </w:p>
    <w:p w14:paraId="6B5ACCB8" w14:textId="77777777" w:rsidR="00A238B7" w:rsidRPr="00CA18E5" w:rsidRDefault="00A238B7" w:rsidP="00A238B7">
      <w:pPr>
        <w:rPr>
          <w:b/>
          <w:u w:val="single"/>
        </w:rPr>
      </w:pPr>
      <w:r w:rsidRPr="00CA18E5">
        <w:rPr>
          <w:b/>
          <w:u w:val="single"/>
        </w:rPr>
        <w:t>1973-78 cohort</w:t>
      </w:r>
    </w:p>
    <w:tbl>
      <w:tblPr>
        <w:tblStyle w:val="TableGrid"/>
        <w:tblW w:w="15701" w:type="dxa"/>
        <w:tblLook w:val="04A0" w:firstRow="1" w:lastRow="0" w:firstColumn="1" w:lastColumn="0" w:noHBand="0" w:noVBand="1"/>
      </w:tblPr>
      <w:tblGrid>
        <w:gridCol w:w="1101"/>
        <w:gridCol w:w="10773"/>
        <w:gridCol w:w="3827"/>
      </w:tblGrid>
      <w:tr w:rsidR="00A238B7" w:rsidRPr="00B34E24" w14:paraId="329A5D43" w14:textId="77777777" w:rsidTr="00A238B7">
        <w:tc>
          <w:tcPr>
            <w:tcW w:w="1101" w:type="dxa"/>
            <w:shd w:val="clear" w:color="auto" w:fill="E5DFEC" w:themeFill="accent4" w:themeFillTint="33"/>
          </w:tcPr>
          <w:p w14:paraId="156CA7DB" w14:textId="77777777" w:rsidR="00A238B7" w:rsidRPr="00B34E24" w:rsidRDefault="00A238B7" w:rsidP="002C74BD">
            <w:pPr>
              <w:spacing w:before="0" w:after="0" w:line="240" w:lineRule="auto"/>
              <w:rPr>
                <w:b/>
              </w:rPr>
            </w:pPr>
            <w:r w:rsidRPr="00B34E24">
              <w:rPr>
                <w:b/>
              </w:rPr>
              <w:t>Survey</w:t>
            </w:r>
          </w:p>
        </w:tc>
        <w:tc>
          <w:tcPr>
            <w:tcW w:w="10773" w:type="dxa"/>
            <w:shd w:val="clear" w:color="auto" w:fill="E5DFEC" w:themeFill="accent4" w:themeFillTint="33"/>
          </w:tcPr>
          <w:p w14:paraId="04703D86" w14:textId="77777777" w:rsidR="00A238B7" w:rsidRPr="00B34E24" w:rsidRDefault="00A238B7" w:rsidP="002C74BD">
            <w:pPr>
              <w:spacing w:before="0" w:after="0" w:line="240" w:lineRule="auto"/>
              <w:rPr>
                <w:b/>
              </w:rPr>
            </w:pPr>
            <w:r w:rsidRPr="00B34E24">
              <w:rPr>
                <w:b/>
              </w:rPr>
              <w:t>Questions</w:t>
            </w:r>
          </w:p>
        </w:tc>
        <w:tc>
          <w:tcPr>
            <w:tcW w:w="3827" w:type="dxa"/>
            <w:shd w:val="clear" w:color="auto" w:fill="E5DFEC" w:themeFill="accent4" w:themeFillTint="33"/>
          </w:tcPr>
          <w:p w14:paraId="60F503A9" w14:textId="77777777" w:rsidR="00A238B7" w:rsidRPr="00B34E24" w:rsidRDefault="00A238B7" w:rsidP="002C74BD">
            <w:pPr>
              <w:spacing w:before="0" w:after="0" w:line="240" w:lineRule="auto"/>
              <w:rPr>
                <w:b/>
              </w:rPr>
            </w:pPr>
            <w:r w:rsidRPr="00B34E24">
              <w:rPr>
                <w:b/>
              </w:rPr>
              <w:t>Response options</w:t>
            </w:r>
          </w:p>
        </w:tc>
      </w:tr>
      <w:tr w:rsidR="00A238B7" w14:paraId="6D1324ED" w14:textId="77777777" w:rsidTr="00A238B7">
        <w:tc>
          <w:tcPr>
            <w:tcW w:w="1101" w:type="dxa"/>
          </w:tcPr>
          <w:p w14:paraId="66F89846" w14:textId="77777777" w:rsidR="00A238B7" w:rsidRDefault="00A238B7" w:rsidP="002C74BD">
            <w:pPr>
              <w:spacing w:before="0" w:after="0" w:line="240" w:lineRule="auto"/>
            </w:pPr>
            <w:r>
              <w:t>1</w:t>
            </w:r>
          </w:p>
        </w:tc>
        <w:tc>
          <w:tcPr>
            <w:tcW w:w="10773" w:type="dxa"/>
          </w:tcPr>
          <w:p w14:paraId="69F69376" w14:textId="77777777" w:rsidR="00A238B7" w:rsidRDefault="00A238B7" w:rsidP="002C74BD">
            <w:pPr>
              <w:spacing w:before="0" w:after="0" w:line="240" w:lineRule="auto"/>
            </w:pPr>
            <w:r>
              <w:t xml:space="preserve">Q15 (e): Have you ever been told by a doctor you have asthma?  </w:t>
            </w:r>
          </w:p>
        </w:tc>
        <w:tc>
          <w:tcPr>
            <w:tcW w:w="3827" w:type="dxa"/>
          </w:tcPr>
          <w:p w14:paraId="3384147F" w14:textId="77777777" w:rsidR="00A238B7" w:rsidRDefault="00A238B7" w:rsidP="002C74BD">
            <w:pPr>
              <w:spacing w:before="0" w:after="0" w:line="240" w:lineRule="auto"/>
            </w:pPr>
            <w:r>
              <w:t>Yes/No</w:t>
            </w:r>
          </w:p>
        </w:tc>
      </w:tr>
      <w:tr w:rsidR="00A238B7" w14:paraId="3C4E0CC3" w14:textId="77777777" w:rsidTr="00A238B7">
        <w:tc>
          <w:tcPr>
            <w:tcW w:w="1101" w:type="dxa"/>
          </w:tcPr>
          <w:p w14:paraId="127C7B4E" w14:textId="77777777" w:rsidR="00A238B7" w:rsidRDefault="00A238B7" w:rsidP="002C74BD">
            <w:pPr>
              <w:spacing w:before="0" w:after="0" w:line="240" w:lineRule="auto"/>
            </w:pPr>
            <w:r>
              <w:t>2</w:t>
            </w:r>
          </w:p>
        </w:tc>
        <w:tc>
          <w:tcPr>
            <w:tcW w:w="10773" w:type="dxa"/>
          </w:tcPr>
          <w:p w14:paraId="4C9325B1" w14:textId="77777777" w:rsidR="00A238B7" w:rsidRDefault="00A238B7" w:rsidP="002C74BD">
            <w:pPr>
              <w:spacing w:before="0" w:after="0" w:line="240" w:lineRule="auto"/>
            </w:pPr>
            <w:r>
              <w:t>Q12 (h): Have you ever been told by a doctor that you have asthma?</w:t>
            </w:r>
          </w:p>
        </w:tc>
        <w:tc>
          <w:tcPr>
            <w:tcW w:w="3827" w:type="dxa"/>
          </w:tcPr>
          <w:p w14:paraId="4419E6A5" w14:textId="77777777" w:rsidR="00A238B7" w:rsidRDefault="00A238B7" w:rsidP="002C74BD">
            <w:pPr>
              <w:spacing w:before="0" w:after="0" w:line="240" w:lineRule="auto"/>
            </w:pPr>
            <w:r>
              <w:t>Yes, in the last 4 years</w:t>
            </w:r>
          </w:p>
          <w:p w14:paraId="30B21EA2" w14:textId="77777777" w:rsidR="00A238B7" w:rsidRDefault="00A238B7" w:rsidP="002C74BD">
            <w:pPr>
              <w:spacing w:before="0" w:after="0" w:line="240" w:lineRule="auto"/>
            </w:pPr>
            <w:r>
              <w:t>Yes, more than 4 years ago</w:t>
            </w:r>
          </w:p>
        </w:tc>
      </w:tr>
      <w:tr w:rsidR="00A238B7" w14:paraId="203D2118" w14:textId="77777777" w:rsidTr="00A238B7">
        <w:tc>
          <w:tcPr>
            <w:tcW w:w="1101" w:type="dxa"/>
          </w:tcPr>
          <w:p w14:paraId="194C5B80" w14:textId="77777777" w:rsidR="00A238B7" w:rsidRDefault="00A238B7" w:rsidP="002C74BD">
            <w:pPr>
              <w:spacing w:before="0" w:after="0" w:line="240" w:lineRule="auto"/>
            </w:pPr>
            <w:r>
              <w:t>3</w:t>
            </w:r>
          </w:p>
        </w:tc>
        <w:tc>
          <w:tcPr>
            <w:tcW w:w="10773" w:type="dxa"/>
          </w:tcPr>
          <w:p w14:paraId="215EFBFE" w14:textId="77777777" w:rsidR="00A238B7" w:rsidRDefault="00A238B7" w:rsidP="002C74BD">
            <w:pPr>
              <w:spacing w:before="0" w:after="0" w:line="240" w:lineRule="auto"/>
            </w:pPr>
            <w:r>
              <w:t>Q12 (h): In the last 3 years, have you been diagnosed or treated for asthma?</w:t>
            </w:r>
          </w:p>
        </w:tc>
        <w:tc>
          <w:tcPr>
            <w:tcW w:w="3827" w:type="dxa"/>
          </w:tcPr>
          <w:p w14:paraId="53F6057B" w14:textId="77777777" w:rsidR="00A238B7" w:rsidRDefault="00A238B7" w:rsidP="002C74BD">
            <w:pPr>
              <w:spacing w:before="0" w:after="0" w:line="240" w:lineRule="auto"/>
            </w:pPr>
            <w:r>
              <w:t>Yes, in the last 3 years</w:t>
            </w:r>
          </w:p>
        </w:tc>
      </w:tr>
      <w:tr w:rsidR="00A238B7" w14:paraId="28B00771" w14:textId="77777777" w:rsidTr="00A238B7">
        <w:tc>
          <w:tcPr>
            <w:tcW w:w="1101" w:type="dxa"/>
          </w:tcPr>
          <w:p w14:paraId="642B4E4A" w14:textId="77777777" w:rsidR="00A238B7" w:rsidRDefault="00A238B7" w:rsidP="002C74BD">
            <w:pPr>
              <w:spacing w:before="0" w:after="0" w:line="240" w:lineRule="auto"/>
            </w:pPr>
            <w:r>
              <w:t>4</w:t>
            </w:r>
          </w:p>
        </w:tc>
        <w:tc>
          <w:tcPr>
            <w:tcW w:w="10773" w:type="dxa"/>
          </w:tcPr>
          <w:p w14:paraId="6C674C0A" w14:textId="77777777" w:rsidR="00A238B7" w:rsidRDefault="00A238B7" w:rsidP="002C74BD">
            <w:pPr>
              <w:spacing w:before="0" w:after="0" w:line="240" w:lineRule="auto"/>
            </w:pPr>
            <w:r>
              <w:t>Q12 (h): In the last 3 years, have you been diagnosed or treated for asthma?</w:t>
            </w:r>
          </w:p>
        </w:tc>
        <w:tc>
          <w:tcPr>
            <w:tcW w:w="3827" w:type="dxa"/>
          </w:tcPr>
          <w:p w14:paraId="51DD0FB2" w14:textId="77777777" w:rsidR="00A238B7" w:rsidRDefault="00A238B7" w:rsidP="002C74BD">
            <w:pPr>
              <w:spacing w:before="0" w:after="0" w:line="240" w:lineRule="auto"/>
            </w:pPr>
            <w:r>
              <w:t>Yes, in the last 3 years</w:t>
            </w:r>
          </w:p>
        </w:tc>
      </w:tr>
      <w:tr w:rsidR="00A238B7" w14:paraId="7EDE62A5" w14:textId="77777777" w:rsidTr="00A238B7">
        <w:tc>
          <w:tcPr>
            <w:tcW w:w="1101" w:type="dxa"/>
          </w:tcPr>
          <w:p w14:paraId="041A437C" w14:textId="77777777" w:rsidR="00A238B7" w:rsidRDefault="00A238B7" w:rsidP="002C74BD">
            <w:pPr>
              <w:spacing w:before="0" w:after="0" w:line="240" w:lineRule="auto"/>
            </w:pPr>
            <w:r>
              <w:t>5</w:t>
            </w:r>
          </w:p>
        </w:tc>
        <w:tc>
          <w:tcPr>
            <w:tcW w:w="10773" w:type="dxa"/>
          </w:tcPr>
          <w:p w14:paraId="7E9B9FD2" w14:textId="77777777" w:rsidR="00A238B7" w:rsidRDefault="00A238B7" w:rsidP="002C74BD">
            <w:pPr>
              <w:spacing w:before="0" w:after="0" w:line="240" w:lineRule="auto"/>
            </w:pPr>
            <w:r>
              <w:t>Q12 (f): In the last 3 years, have you been diagnosed or treated for asthma?</w:t>
            </w:r>
          </w:p>
        </w:tc>
        <w:tc>
          <w:tcPr>
            <w:tcW w:w="3827" w:type="dxa"/>
          </w:tcPr>
          <w:p w14:paraId="334F28D6" w14:textId="77777777" w:rsidR="00A238B7" w:rsidRDefault="00A238B7" w:rsidP="002C74BD">
            <w:pPr>
              <w:spacing w:before="0" w:after="0" w:line="240" w:lineRule="auto"/>
            </w:pPr>
            <w:r>
              <w:t>Yes, in the last 3 years</w:t>
            </w:r>
          </w:p>
        </w:tc>
      </w:tr>
      <w:tr w:rsidR="00A238B7" w14:paraId="0F937CF4" w14:textId="77777777" w:rsidTr="00A238B7">
        <w:tc>
          <w:tcPr>
            <w:tcW w:w="1101" w:type="dxa"/>
          </w:tcPr>
          <w:p w14:paraId="347B4A08" w14:textId="77777777" w:rsidR="00A238B7" w:rsidRDefault="00A238B7" w:rsidP="002C74BD">
            <w:pPr>
              <w:spacing w:before="0" w:after="0" w:line="240" w:lineRule="auto"/>
            </w:pPr>
            <w:r>
              <w:t>6</w:t>
            </w:r>
          </w:p>
        </w:tc>
        <w:tc>
          <w:tcPr>
            <w:tcW w:w="10773" w:type="dxa"/>
          </w:tcPr>
          <w:p w14:paraId="78D3D292" w14:textId="77777777" w:rsidR="00A238B7" w:rsidRDefault="00A238B7" w:rsidP="002C74BD">
            <w:pPr>
              <w:spacing w:before="0" w:after="0" w:line="240" w:lineRule="auto"/>
            </w:pPr>
            <w:r>
              <w:t>Q12 (f): In the last 3 years, have you been diagnosed or treated for asthma?</w:t>
            </w:r>
          </w:p>
        </w:tc>
        <w:tc>
          <w:tcPr>
            <w:tcW w:w="3827" w:type="dxa"/>
          </w:tcPr>
          <w:p w14:paraId="714217AF" w14:textId="77777777" w:rsidR="00A238B7" w:rsidRDefault="00A238B7" w:rsidP="002C74BD">
            <w:pPr>
              <w:spacing w:before="0" w:after="0" w:line="240" w:lineRule="auto"/>
            </w:pPr>
            <w:r>
              <w:t>Yes, in the last 3 years</w:t>
            </w:r>
          </w:p>
        </w:tc>
      </w:tr>
    </w:tbl>
    <w:p w14:paraId="6D8F9EC2" w14:textId="77777777" w:rsidR="00A238B7" w:rsidRPr="00CA18E5" w:rsidRDefault="00A238B7" w:rsidP="002C74BD">
      <w:pPr>
        <w:spacing w:before="160"/>
        <w:rPr>
          <w:b/>
          <w:u w:val="single"/>
        </w:rPr>
      </w:pPr>
      <w:r w:rsidRPr="00CA18E5">
        <w:rPr>
          <w:b/>
          <w:u w:val="single"/>
        </w:rPr>
        <w:t xml:space="preserve">1946-51 cohort </w:t>
      </w:r>
    </w:p>
    <w:tbl>
      <w:tblPr>
        <w:tblStyle w:val="TableGrid"/>
        <w:tblW w:w="15701" w:type="dxa"/>
        <w:tblLook w:val="04A0" w:firstRow="1" w:lastRow="0" w:firstColumn="1" w:lastColumn="0" w:noHBand="0" w:noVBand="1"/>
      </w:tblPr>
      <w:tblGrid>
        <w:gridCol w:w="1028"/>
        <w:gridCol w:w="10846"/>
        <w:gridCol w:w="3827"/>
      </w:tblGrid>
      <w:tr w:rsidR="00A238B7" w:rsidRPr="00B34E24" w14:paraId="4C673B5C" w14:textId="77777777" w:rsidTr="00A238B7">
        <w:tc>
          <w:tcPr>
            <w:tcW w:w="1028" w:type="dxa"/>
            <w:shd w:val="clear" w:color="auto" w:fill="E5DFEC" w:themeFill="accent4" w:themeFillTint="33"/>
          </w:tcPr>
          <w:p w14:paraId="39CA64E6" w14:textId="77777777" w:rsidR="00A238B7" w:rsidRPr="00B34E24" w:rsidRDefault="00A238B7" w:rsidP="002C74BD">
            <w:pPr>
              <w:spacing w:before="0" w:after="0" w:line="240" w:lineRule="auto"/>
              <w:rPr>
                <w:b/>
              </w:rPr>
            </w:pPr>
            <w:r w:rsidRPr="00B34E24">
              <w:rPr>
                <w:b/>
              </w:rPr>
              <w:t>Survey</w:t>
            </w:r>
          </w:p>
        </w:tc>
        <w:tc>
          <w:tcPr>
            <w:tcW w:w="10846" w:type="dxa"/>
            <w:shd w:val="clear" w:color="auto" w:fill="E5DFEC" w:themeFill="accent4" w:themeFillTint="33"/>
          </w:tcPr>
          <w:p w14:paraId="248D9F1A" w14:textId="77777777" w:rsidR="00A238B7" w:rsidRPr="00B34E24" w:rsidRDefault="00A238B7" w:rsidP="002C74BD">
            <w:pPr>
              <w:spacing w:before="0" w:after="0" w:line="240" w:lineRule="auto"/>
              <w:rPr>
                <w:b/>
              </w:rPr>
            </w:pPr>
            <w:r w:rsidRPr="00B34E24">
              <w:rPr>
                <w:b/>
              </w:rPr>
              <w:t>Questions</w:t>
            </w:r>
          </w:p>
        </w:tc>
        <w:tc>
          <w:tcPr>
            <w:tcW w:w="3827" w:type="dxa"/>
            <w:shd w:val="clear" w:color="auto" w:fill="E5DFEC" w:themeFill="accent4" w:themeFillTint="33"/>
          </w:tcPr>
          <w:p w14:paraId="681D7039" w14:textId="77777777" w:rsidR="00A238B7" w:rsidRPr="00B34E24" w:rsidRDefault="00A238B7" w:rsidP="002C74BD">
            <w:pPr>
              <w:spacing w:before="0" w:after="0" w:line="240" w:lineRule="auto"/>
              <w:rPr>
                <w:b/>
              </w:rPr>
            </w:pPr>
            <w:r w:rsidRPr="00B34E24">
              <w:rPr>
                <w:b/>
              </w:rPr>
              <w:t>Response options</w:t>
            </w:r>
          </w:p>
        </w:tc>
      </w:tr>
      <w:tr w:rsidR="00A238B7" w14:paraId="5AB43222" w14:textId="77777777" w:rsidTr="00A238B7">
        <w:tc>
          <w:tcPr>
            <w:tcW w:w="1028" w:type="dxa"/>
          </w:tcPr>
          <w:p w14:paraId="2F5D0D8B" w14:textId="77777777" w:rsidR="00A238B7" w:rsidRDefault="00A238B7" w:rsidP="002C74BD">
            <w:pPr>
              <w:spacing w:before="0" w:after="0" w:line="240" w:lineRule="auto"/>
            </w:pPr>
            <w:r>
              <w:t>1</w:t>
            </w:r>
          </w:p>
        </w:tc>
        <w:tc>
          <w:tcPr>
            <w:tcW w:w="10846" w:type="dxa"/>
          </w:tcPr>
          <w:p w14:paraId="1FDD4E29" w14:textId="77777777" w:rsidR="00A238B7" w:rsidRDefault="00A238B7" w:rsidP="002C74BD">
            <w:pPr>
              <w:spacing w:before="0" w:after="0" w:line="240" w:lineRule="auto"/>
            </w:pPr>
            <w:r>
              <w:t xml:space="preserve">Q15 (g): Have you ever been told by a doctor you have asthma?  </w:t>
            </w:r>
          </w:p>
        </w:tc>
        <w:tc>
          <w:tcPr>
            <w:tcW w:w="3827" w:type="dxa"/>
          </w:tcPr>
          <w:p w14:paraId="080C4B5F" w14:textId="77777777" w:rsidR="00A238B7" w:rsidRDefault="00A238B7" w:rsidP="002C74BD">
            <w:pPr>
              <w:spacing w:before="0" w:after="0" w:line="240" w:lineRule="auto"/>
            </w:pPr>
            <w:r>
              <w:t>Yes/No</w:t>
            </w:r>
          </w:p>
        </w:tc>
      </w:tr>
      <w:tr w:rsidR="00A238B7" w14:paraId="366A3B4D" w14:textId="77777777" w:rsidTr="00A238B7">
        <w:tc>
          <w:tcPr>
            <w:tcW w:w="1028" w:type="dxa"/>
          </w:tcPr>
          <w:p w14:paraId="4DF42C26" w14:textId="77777777" w:rsidR="00A238B7" w:rsidRDefault="00A238B7" w:rsidP="002C74BD">
            <w:pPr>
              <w:spacing w:before="0" w:after="0" w:line="240" w:lineRule="auto"/>
            </w:pPr>
            <w:r>
              <w:t>2</w:t>
            </w:r>
          </w:p>
        </w:tc>
        <w:tc>
          <w:tcPr>
            <w:tcW w:w="10846" w:type="dxa"/>
          </w:tcPr>
          <w:p w14:paraId="2B4E99EE" w14:textId="77777777" w:rsidR="00A238B7" w:rsidRDefault="00A238B7" w:rsidP="002C74BD">
            <w:pPr>
              <w:spacing w:before="0" w:after="0" w:line="240" w:lineRule="auto"/>
            </w:pPr>
            <w:r>
              <w:t xml:space="preserve">Q20: Have you ever been told by a doctor that you asthma? </w:t>
            </w:r>
          </w:p>
        </w:tc>
        <w:tc>
          <w:tcPr>
            <w:tcW w:w="3827" w:type="dxa"/>
          </w:tcPr>
          <w:p w14:paraId="0173F710" w14:textId="77777777" w:rsidR="00A238B7" w:rsidRDefault="00A238B7" w:rsidP="002C74BD">
            <w:pPr>
              <w:spacing w:before="0" w:after="0" w:line="240" w:lineRule="auto"/>
            </w:pPr>
            <w:r>
              <w:t>Yes, in the last 2 years</w:t>
            </w:r>
          </w:p>
          <w:p w14:paraId="58D9CBBF" w14:textId="77777777" w:rsidR="00A238B7" w:rsidRDefault="00A238B7" w:rsidP="002C74BD">
            <w:pPr>
              <w:spacing w:before="0" w:after="0" w:line="240" w:lineRule="auto"/>
            </w:pPr>
            <w:r>
              <w:t>Yes, more than 2 years ago</w:t>
            </w:r>
          </w:p>
        </w:tc>
      </w:tr>
      <w:tr w:rsidR="00A238B7" w14:paraId="6649F933" w14:textId="77777777" w:rsidTr="00A238B7">
        <w:tc>
          <w:tcPr>
            <w:tcW w:w="1028" w:type="dxa"/>
          </w:tcPr>
          <w:p w14:paraId="2471C0E8" w14:textId="77777777" w:rsidR="00A238B7" w:rsidRDefault="00A238B7" w:rsidP="002C74BD">
            <w:pPr>
              <w:spacing w:before="0" w:after="0" w:line="240" w:lineRule="auto"/>
            </w:pPr>
            <w:r>
              <w:t>3</w:t>
            </w:r>
          </w:p>
        </w:tc>
        <w:tc>
          <w:tcPr>
            <w:tcW w:w="10846" w:type="dxa"/>
          </w:tcPr>
          <w:p w14:paraId="3B024625" w14:textId="77777777" w:rsidR="00A238B7" w:rsidRDefault="00A238B7" w:rsidP="002C74BD">
            <w:pPr>
              <w:spacing w:before="0" w:after="0" w:line="240" w:lineRule="auto"/>
            </w:pPr>
            <w:r>
              <w:t>Q35 (j): In the past 3 years, have you been diagnosed or treated for asthma?</w:t>
            </w:r>
          </w:p>
        </w:tc>
        <w:tc>
          <w:tcPr>
            <w:tcW w:w="3827" w:type="dxa"/>
          </w:tcPr>
          <w:p w14:paraId="6149C651" w14:textId="77777777" w:rsidR="00A238B7" w:rsidRDefault="00A238B7" w:rsidP="002C74BD">
            <w:pPr>
              <w:spacing w:before="0" w:after="0" w:line="240" w:lineRule="auto"/>
            </w:pPr>
            <w:r>
              <w:t>Yes, in the past 3 years</w:t>
            </w:r>
          </w:p>
        </w:tc>
      </w:tr>
      <w:tr w:rsidR="00A238B7" w14:paraId="1BB237D9" w14:textId="77777777" w:rsidTr="00A238B7">
        <w:tc>
          <w:tcPr>
            <w:tcW w:w="1028" w:type="dxa"/>
          </w:tcPr>
          <w:p w14:paraId="3EEA0952" w14:textId="77777777" w:rsidR="00A238B7" w:rsidRDefault="00A238B7" w:rsidP="002C74BD">
            <w:pPr>
              <w:spacing w:before="0" w:after="0" w:line="240" w:lineRule="auto"/>
            </w:pPr>
            <w:r>
              <w:t>4</w:t>
            </w:r>
          </w:p>
        </w:tc>
        <w:tc>
          <w:tcPr>
            <w:tcW w:w="10846" w:type="dxa"/>
          </w:tcPr>
          <w:p w14:paraId="337468EE" w14:textId="77777777" w:rsidR="00A238B7" w:rsidRDefault="00A238B7" w:rsidP="002C74BD">
            <w:pPr>
              <w:spacing w:before="0" w:after="0" w:line="240" w:lineRule="auto"/>
            </w:pPr>
            <w:r>
              <w:t>Q32 (i): In the past 3 years, have you been diagnosed or treated for asthma?</w:t>
            </w:r>
          </w:p>
        </w:tc>
        <w:tc>
          <w:tcPr>
            <w:tcW w:w="3827" w:type="dxa"/>
          </w:tcPr>
          <w:p w14:paraId="13EA39A5" w14:textId="77777777" w:rsidR="00A238B7" w:rsidRDefault="00A238B7" w:rsidP="002C74BD">
            <w:pPr>
              <w:spacing w:before="0" w:after="0" w:line="240" w:lineRule="auto"/>
            </w:pPr>
            <w:r>
              <w:t>Yes, in the past 3 years</w:t>
            </w:r>
          </w:p>
        </w:tc>
      </w:tr>
      <w:tr w:rsidR="00A238B7" w14:paraId="5B2C1096" w14:textId="77777777" w:rsidTr="00A238B7">
        <w:tc>
          <w:tcPr>
            <w:tcW w:w="1028" w:type="dxa"/>
          </w:tcPr>
          <w:p w14:paraId="1F154F8F" w14:textId="77777777" w:rsidR="00A238B7" w:rsidRDefault="00A238B7" w:rsidP="002C74BD">
            <w:pPr>
              <w:spacing w:before="0" w:after="0" w:line="240" w:lineRule="auto"/>
            </w:pPr>
            <w:r>
              <w:t>5</w:t>
            </w:r>
          </w:p>
        </w:tc>
        <w:tc>
          <w:tcPr>
            <w:tcW w:w="10846" w:type="dxa"/>
          </w:tcPr>
          <w:p w14:paraId="0F99DE9E" w14:textId="77777777" w:rsidR="00A238B7" w:rsidRDefault="00A238B7" w:rsidP="002C74BD">
            <w:pPr>
              <w:spacing w:before="0" w:after="0" w:line="240" w:lineRule="auto"/>
            </w:pPr>
            <w:r>
              <w:t>Q38 (j): In the past 3 years, have you been diagnosed or treated for asthma?</w:t>
            </w:r>
          </w:p>
        </w:tc>
        <w:tc>
          <w:tcPr>
            <w:tcW w:w="3827" w:type="dxa"/>
          </w:tcPr>
          <w:p w14:paraId="1CFE19AF" w14:textId="77777777" w:rsidR="00A238B7" w:rsidRDefault="00A238B7" w:rsidP="002C74BD">
            <w:pPr>
              <w:spacing w:before="0" w:after="0" w:line="240" w:lineRule="auto"/>
            </w:pPr>
            <w:r>
              <w:t>Yes, in the past 3 years</w:t>
            </w:r>
          </w:p>
        </w:tc>
      </w:tr>
      <w:tr w:rsidR="00A238B7" w14:paraId="4A186BE5" w14:textId="77777777" w:rsidTr="00A238B7">
        <w:tc>
          <w:tcPr>
            <w:tcW w:w="1028" w:type="dxa"/>
          </w:tcPr>
          <w:p w14:paraId="4485254E" w14:textId="77777777" w:rsidR="00A238B7" w:rsidRDefault="00A238B7" w:rsidP="002C74BD">
            <w:pPr>
              <w:spacing w:before="0" w:after="0" w:line="240" w:lineRule="auto"/>
            </w:pPr>
            <w:r>
              <w:t>6</w:t>
            </w:r>
          </w:p>
        </w:tc>
        <w:tc>
          <w:tcPr>
            <w:tcW w:w="10846" w:type="dxa"/>
          </w:tcPr>
          <w:p w14:paraId="42F500DF" w14:textId="77777777" w:rsidR="00A238B7" w:rsidRDefault="00A238B7" w:rsidP="002C74BD">
            <w:pPr>
              <w:spacing w:before="0" w:after="0" w:line="240" w:lineRule="auto"/>
            </w:pPr>
            <w:r>
              <w:t>Q38 (k): In the past 3 years, have you been diagnosed or treated for asthma?</w:t>
            </w:r>
          </w:p>
        </w:tc>
        <w:tc>
          <w:tcPr>
            <w:tcW w:w="3827" w:type="dxa"/>
          </w:tcPr>
          <w:p w14:paraId="4C2F3531" w14:textId="77777777" w:rsidR="00A238B7" w:rsidRDefault="00A238B7" w:rsidP="002C74BD">
            <w:pPr>
              <w:spacing w:before="0" w:after="0" w:line="240" w:lineRule="auto"/>
            </w:pPr>
            <w:r>
              <w:t>Yes, in the past 3 years</w:t>
            </w:r>
          </w:p>
        </w:tc>
      </w:tr>
      <w:tr w:rsidR="00A238B7" w14:paraId="265E2B61" w14:textId="77777777" w:rsidTr="00A238B7">
        <w:tc>
          <w:tcPr>
            <w:tcW w:w="1028" w:type="dxa"/>
          </w:tcPr>
          <w:p w14:paraId="25F01AE4" w14:textId="77777777" w:rsidR="00A238B7" w:rsidRDefault="00A238B7" w:rsidP="002C74BD">
            <w:pPr>
              <w:spacing w:before="0" w:after="0" w:line="240" w:lineRule="auto"/>
            </w:pPr>
            <w:r>
              <w:t>7</w:t>
            </w:r>
          </w:p>
        </w:tc>
        <w:tc>
          <w:tcPr>
            <w:tcW w:w="10846" w:type="dxa"/>
          </w:tcPr>
          <w:p w14:paraId="0744697C" w14:textId="77777777" w:rsidR="00A238B7" w:rsidRDefault="00A238B7" w:rsidP="002C74BD">
            <w:pPr>
              <w:spacing w:before="0" w:after="0" w:line="240" w:lineRule="auto"/>
            </w:pPr>
            <w:r>
              <w:t>Q32 (s): In the past 3 years, have you been diagnosed or treated for asthma?</w:t>
            </w:r>
          </w:p>
        </w:tc>
        <w:tc>
          <w:tcPr>
            <w:tcW w:w="3827" w:type="dxa"/>
          </w:tcPr>
          <w:p w14:paraId="668F668D" w14:textId="77777777" w:rsidR="00A238B7" w:rsidRDefault="00A238B7" w:rsidP="002C74BD">
            <w:pPr>
              <w:spacing w:before="0" w:after="0" w:line="240" w:lineRule="auto"/>
            </w:pPr>
            <w:r>
              <w:t>Yes, in the past 3 years</w:t>
            </w:r>
          </w:p>
        </w:tc>
      </w:tr>
    </w:tbl>
    <w:p w14:paraId="3F43EC5C" w14:textId="77777777" w:rsidR="00A238B7" w:rsidRPr="00016BBA" w:rsidRDefault="00A238B7" w:rsidP="002C74BD">
      <w:pPr>
        <w:spacing w:before="160"/>
        <w:rPr>
          <w:b/>
          <w:u w:val="single"/>
        </w:rPr>
      </w:pPr>
      <w:r w:rsidRPr="00016BBA">
        <w:rPr>
          <w:b/>
          <w:u w:val="single"/>
        </w:rPr>
        <w:t>1921-26 cohort</w:t>
      </w:r>
    </w:p>
    <w:tbl>
      <w:tblPr>
        <w:tblStyle w:val="TableGrid"/>
        <w:tblW w:w="15701" w:type="dxa"/>
        <w:tblLook w:val="04A0" w:firstRow="1" w:lastRow="0" w:firstColumn="1" w:lastColumn="0" w:noHBand="0" w:noVBand="1"/>
      </w:tblPr>
      <w:tblGrid>
        <w:gridCol w:w="1101"/>
        <w:gridCol w:w="10773"/>
        <w:gridCol w:w="3827"/>
      </w:tblGrid>
      <w:tr w:rsidR="00A238B7" w:rsidRPr="00B34E24" w14:paraId="7ACEB18C" w14:textId="77777777" w:rsidTr="00A238B7">
        <w:tc>
          <w:tcPr>
            <w:tcW w:w="1101" w:type="dxa"/>
            <w:shd w:val="clear" w:color="auto" w:fill="E5DFEC" w:themeFill="accent4" w:themeFillTint="33"/>
          </w:tcPr>
          <w:p w14:paraId="2BCF65C8" w14:textId="77777777" w:rsidR="00A238B7" w:rsidRPr="00B34E24" w:rsidRDefault="00A238B7" w:rsidP="002C74BD">
            <w:pPr>
              <w:spacing w:before="0" w:after="0" w:line="240" w:lineRule="auto"/>
              <w:rPr>
                <w:b/>
              </w:rPr>
            </w:pPr>
            <w:r w:rsidRPr="00B34E24">
              <w:rPr>
                <w:b/>
              </w:rPr>
              <w:t>Survey</w:t>
            </w:r>
          </w:p>
        </w:tc>
        <w:tc>
          <w:tcPr>
            <w:tcW w:w="10773" w:type="dxa"/>
            <w:shd w:val="clear" w:color="auto" w:fill="E5DFEC" w:themeFill="accent4" w:themeFillTint="33"/>
          </w:tcPr>
          <w:p w14:paraId="4E8073C3" w14:textId="77777777" w:rsidR="00A238B7" w:rsidRPr="00B34E24" w:rsidRDefault="00A238B7" w:rsidP="002C74BD">
            <w:pPr>
              <w:spacing w:before="0" w:after="0" w:line="240" w:lineRule="auto"/>
              <w:rPr>
                <w:b/>
              </w:rPr>
            </w:pPr>
            <w:r w:rsidRPr="00B34E24">
              <w:rPr>
                <w:b/>
              </w:rPr>
              <w:t>Questions</w:t>
            </w:r>
          </w:p>
        </w:tc>
        <w:tc>
          <w:tcPr>
            <w:tcW w:w="3827" w:type="dxa"/>
            <w:shd w:val="clear" w:color="auto" w:fill="E5DFEC" w:themeFill="accent4" w:themeFillTint="33"/>
          </w:tcPr>
          <w:p w14:paraId="30E5CBF8" w14:textId="77777777" w:rsidR="00A238B7" w:rsidRPr="00B34E24" w:rsidRDefault="00A238B7" w:rsidP="002C74BD">
            <w:pPr>
              <w:spacing w:before="0" w:after="0" w:line="240" w:lineRule="auto"/>
              <w:rPr>
                <w:b/>
              </w:rPr>
            </w:pPr>
            <w:r w:rsidRPr="00B34E24">
              <w:rPr>
                <w:b/>
              </w:rPr>
              <w:t>Response options</w:t>
            </w:r>
          </w:p>
        </w:tc>
      </w:tr>
      <w:tr w:rsidR="00A238B7" w14:paraId="4F2C6F36" w14:textId="77777777" w:rsidTr="00A238B7">
        <w:tc>
          <w:tcPr>
            <w:tcW w:w="1101" w:type="dxa"/>
          </w:tcPr>
          <w:p w14:paraId="667E3A7F" w14:textId="77777777" w:rsidR="00A238B7" w:rsidRDefault="00A238B7" w:rsidP="002C74BD">
            <w:pPr>
              <w:spacing w:before="0" w:after="0" w:line="240" w:lineRule="auto"/>
            </w:pPr>
            <w:r>
              <w:t>1</w:t>
            </w:r>
          </w:p>
        </w:tc>
        <w:tc>
          <w:tcPr>
            <w:tcW w:w="10773" w:type="dxa"/>
          </w:tcPr>
          <w:p w14:paraId="139716E5" w14:textId="77777777" w:rsidR="00A238B7" w:rsidRDefault="00A238B7" w:rsidP="002C74BD">
            <w:pPr>
              <w:spacing w:before="0" w:after="0" w:line="240" w:lineRule="auto"/>
            </w:pPr>
            <w:r>
              <w:t xml:space="preserve">Q16 (g): Have you ever been told by a doctor you have asthma?  </w:t>
            </w:r>
          </w:p>
        </w:tc>
        <w:tc>
          <w:tcPr>
            <w:tcW w:w="3827" w:type="dxa"/>
          </w:tcPr>
          <w:p w14:paraId="2656133A" w14:textId="77777777" w:rsidR="00A238B7" w:rsidRDefault="00A238B7" w:rsidP="002C74BD">
            <w:pPr>
              <w:spacing w:before="0" w:after="0" w:line="240" w:lineRule="auto"/>
            </w:pPr>
            <w:r>
              <w:t>Yes/No</w:t>
            </w:r>
          </w:p>
        </w:tc>
      </w:tr>
      <w:tr w:rsidR="00A238B7" w14:paraId="4076A382" w14:textId="77777777" w:rsidTr="00A238B7">
        <w:tc>
          <w:tcPr>
            <w:tcW w:w="1101" w:type="dxa"/>
          </w:tcPr>
          <w:p w14:paraId="76B34DF8" w14:textId="77777777" w:rsidR="00A238B7" w:rsidRDefault="00A238B7" w:rsidP="002C74BD">
            <w:pPr>
              <w:spacing w:before="0" w:after="0" w:line="240" w:lineRule="auto"/>
            </w:pPr>
            <w:r>
              <w:t>2</w:t>
            </w:r>
          </w:p>
        </w:tc>
        <w:tc>
          <w:tcPr>
            <w:tcW w:w="10773" w:type="dxa"/>
          </w:tcPr>
          <w:p w14:paraId="57C31DC0" w14:textId="77777777" w:rsidR="00A238B7" w:rsidRDefault="00A238B7" w:rsidP="002C74BD">
            <w:pPr>
              <w:spacing w:before="0" w:after="0" w:line="240" w:lineRule="auto"/>
            </w:pPr>
            <w:r>
              <w:t xml:space="preserve">Q1 (h): In the last 3 years, have you been told by a doctor that you have asthma? </w:t>
            </w:r>
          </w:p>
        </w:tc>
        <w:tc>
          <w:tcPr>
            <w:tcW w:w="3827" w:type="dxa"/>
          </w:tcPr>
          <w:p w14:paraId="735935EC" w14:textId="77777777" w:rsidR="00A238B7" w:rsidRDefault="00A238B7" w:rsidP="002C74BD">
            <w:pPr>
              <w:spacing w:before="0" w:after="0" w:line="240" w:lineRule="auto"/>
            </w:pPr>
            <w:r>
              <w:t>Yes, in the last 3 years</w:t>
            </w:r>
          </w:p>
        </w:tc>
      </w:tr>
      <w:tr w:rsidR="00A238B7" w14:paraId="6571F224" w14:textId="77777777" w:rsidTr="00A238B7">
        <w:tc>
          <w:tcPr>
            <w:tcW w:w="1101" w:type="dxa"/>
          </w:tcPr>
          <w:p w14:paraId="226B86F9" w14:textId="77777777" w:rsidR="00A238B7" w:rsidRDefault="00A238B7" w:rsidP="002C74BD">
            <w:pPr>
              <w:spacing w:before="0" w:after="0" w:line="240" w:lineRule="auto"/>
            </w:pPr>
            <w:r>
              <w:t>3</w:t>
            </w:r>
          </w:p>
        </w:tc>
        <w:tc>
          <w:tcPr>
            <w:tcW w:w="10773" w:type="dxa"/>
          </w:tcPr>
          <w:p w14:paraId="1225C2A5" w14:textId="77777777" w:rsidR="00A238B7" w:rsidRDefault="00A238B7" w:rsidP="002C74BD">
            <w:pPr>
              <w:spacing w:before="0" w:after="0" w:line="240" w:lineRule="auto"/>
            </w:pPr>
            <w:r>
              <w:t>Q1 (h): In the last 3 years, have you been diagnosed or treated for asthma?</w:t>
            </w:r>
          </w:p>
        </w:tc>
        <w:tc>
          <w:tcPr>
            <w:tcW w:w="3827" w:type="dxa"/>
          </w:tcPr>
          <w:p w14:paraId="4DA8F2A8" w14:textId="77777777" w:rsidR="00A238B7" w:rsidRDefault="00A238B7" w:rsidP="002C74BD">
            <w:pPr>
              <w:spacing w:before="0" w:after="0" w:line="240" w:lineRule="auto"/>
            </w:pPr>
            <w:r>
              <w:t>Yes</w:t>
            </w:r>
          </w:p>
        </w:tc>
      </w:tr>
      <w:tr w:rsidR="00A238B7" w14:paraId="2E51FB1B" w14:textId="77777777" w:rsidTr="00A238B7">
        <w:tc>
          <w:tcPr>
            <w:tcW w:w="1101" w:type="dxa"/>
          </w:tcPr>
          <w:p w14:paraId="5F634A7C" w14:textId="77777777" w:rsidR="00A238B7" w:rsidRDefault="00A238B7" w:rsidP="002C74BD">
            <w:pPr>
              <w:spacing w:before="0" w:after="0" w:line="240" w:lineRule="auto"/>
            </w:pPr>
            <w:r>
              <w:t>4</w:t>
            </w:r>
          </w:p>
        </w:tc>
        <w:tc>
          <w:tcPr>
            <w:tcW w:w="10773" w:type="dxa"/>
          </w:tcPr>
          <w:p w14:paraId="7F2D571A" w14:textId="77777777" w:rsidR="00A238B7" w:rsidRDefault="00A238B7" w:rsidP="002C74BD">
            <w:pPr>
              <w:spacing w:before="0" w:after="0" w:line="240" w:lineRule="auto"/>
            </w:pPr>
            <w:r>
              <w:t>Q1 (j): In the last 3 years, have you been diagnosed or treated for asthma?</w:t>
            </w:r>
          </w:p>
        </w:tc>
        <w:tc>
          <w:tcPr>
            <w:tcW w:w="3827" w:type="dxa"/>
          </w:tcPr>
          <w:p w14:paraId="09737B68" w14:textId="77777777" w:rsidR="00A238B7" w:rsidRDefault="00A238B7" w:rsidP="002C74BD">
            <w:pPr>
              <w:spacing w:before="0" w:after="0" w:line="240" w:lineRule="auto"/>
            </w:pPr>
            <w:r>
              <w:t>Yes</w:t>
            </w:r>
          </w:p>
        </w:tc>
      </w:tr>
      <w:tr w:rsidR="00A238B7" w14:paraId="4142829A" w14:textId="77777777" w:rsidTr="00A238B7">
        <w:tc>
          <w:tcPr>
            <w:tcW w:w="1101" w:type="dxa"/>
          </w:tcPr>
          <w:p w14:paraId="1A1B08BD" w14:textId="77777777" w:rsidR="00A238B7" w:rsidRDefault="00A238B7" w:rsidP="002C74BD">
            <w:pPr>
              <w:spacing w:before="0" w:after="0" w:line="240" w:lineRule="auto"/>
            </w:pPr>
            <w:r>
              <w:t>5</w:t>
            </w:r>
          </w:p>
        </w:tc>
        <w:tc>
          <w:tcPr>
            <w:tcW w:w="10773" w:type="dxa"/>
          </w:tcPr>
          <w:p w14:paraId="1A2AEA8B" w14:textId="77777777" w:rsidR="00A238B7" w:rsidRDefault="00A238B7" w:rsidP="002C74BD">
            <w:pPr>
              <w:spacing w:before="0" w:after="0" w:line="240" w:lineRule="auto"/>
            </w:pPr>
            <w:r>
              <w:t>Q1 (i): In the last 3 years, have you been diagnosed or treated for asthma?</w:t>
            </w:r>
          </w:p>
        </w:tc>
        <w:tc>
          <w:tcPr>
            <w:tcW w:w="3827" w:type="dxa"/>
          </w:tcPr>
          <w:p w14:paraId="7B748C97" w14:textId="77777777" w:rsidR="00A238B7" w:rsidRDefault="00A238B7" w:rsidP="002C74BD">
            <w:pPr>
              <w:spacing w:before="0" w:after="0" w:line="240" w:lineRule="auto"/>
            </w:pPr>
            <w:r>
              <w:t>Yes</w:t>
            </w:r>
          </w:p>
        </w:tc>
      </w:tr>
      <w:tr w:rsidR="00A238B7" w14:paraId="27180274" w14:textId="77777777" w:rsidTr="00A238B7">
        <w:tc>
          <w:tcPr>
            <w:tcW w:w="1101" w:type="dxa"/>
          </w:tcPr>
          <w:p w14:paraId="2F9930A1" w14:textId="77777777" w:rsidR="00A238B7" w:rsidRDefault="00A238B7" w:rsidP="002C74BD">
            <w:pPr>
              <w:spacing w:before="0" w:after="0" w:line="240" w:lineRule="auto"/>
            </w:pPr>
            <w:r>
              <w:t>6</w:t>
            </w:r>
          </w:p>
        </w:tc>
        <w:tc>
          <w:tcPr>
            <w:tcW w:w="10773" w:type="dxa"/>
          </w:tcPr>
          <w:p w14:paraId="22EB4C6F" w14:textId="77777777" w:rsidR="00A238B7" w:rsidRDefault="00A238B7" w:rsidP="002C74BD">
            <w:pPr>
              <w:spacing w:before="0" w:after="0" w:line="240" w:lineRule="auto"/>
            </w:pPr>
            <w:r>
              <w:t>Q1 (k): In the last 3 years, have you been diagnosed or treated for asthma?</w:t>
            </w:r>
          </w:p>
        </w:tc>
        <w:tc>
          <w:tcPr>
            <w:tcW w:w="3827" w:type="dxa"/>
          </w:tcPr>
          <w:p w14:paraId="37DFFDCA" w14:textId="77777777" w:rsidR="00A238B7" w:rsidRDefault="00A238B7" w:rsidP="002C74BD">
            <w:pPr>
              <w:spacing w:before="0" w:after="0" w:line="240" w:lineRule="auto"/>
            </w:pPr>
            <w:r>
              <w:t>Yes</w:t>
            </w:r>
          </w:p>
        </w:tc>
      </w:tr>
    </w:tbl>
    <w:p w14:paraId="5A1E3D0C" w14:textId="77777777" w:rsidR="00A238B7" w:rsidRPr="004F762A" w:rsidRDefault="00A238B7" w:rsidP="00A238B7">
      <w:pPr>
        <w:rPr>
          <w:b/>
          <w:sz w:val="28"/>
          <w:szCs w:val="28"/>
        </w:rPr>
      </w:pPr>
      <w:r w:rsidRPr="004F762A">
        <w:rPr>
          <w:b/>
          <w:sz w:val="28"/>
          <w:szCs w:val="28"/>
        </w:rPr>
        <w:lastRenderedPageBreak/>
        <w:t>ARTHRITIS</w:t>
      </w:r>
    </w:p>
    <w:p w14:paraId="5518CD19" w14:textId="77777777" w:rsidR="00A238B7" w:rsidRDefault="00A238B7" w:rsidP="00A238B7">
      <w:r>
        <w:t xml:space="preserve">Questions on arthritis were not asked for any cohort at Survey 1.  The 1921-26 cohort have been asked about arthritis since Survey 2 (in 1999) and the 1946-51 cohort have been asked about it since Survey 3 (in 2001). </w:t>
      </w:r>
    </w:p>
    <w:p w14:paraId="33812CD2" w14:textId="77777777" w:rsidR="00A238B7" w:rsidRPr="004F762A" w:rsidRDefault="00A238B7" w:rsidP="00A238B7">
      <w:pPr>
        <w:rPr>
          <w:b/>
          <w:u w:val="single"/>
        </w:rPr>
      </w:pPr>
      <w:r w:rsidRPr="004F762A">
        <w:rPr>
          <w:b/>
          <w:u w:val="single"/>
        </w:rPr>
        <w:t>1946-51 cohort</w:t>
      </w:r>
    </w:p>
    <w:tbl>
      <w:tblPr>
        <w:tblStyle w:val="TableGrid"/>
        <w:tblW w:w="15614" w:type="dxa"/>
        <w:tblLook w:val="04A0" w:firstRow="1" w:lastRow="0" w:firstColumn="1" w:lastColumn="0" w:noHBand="0" w:noVBand="1"/>
      </w:tblPr>
      <w:tblGrid>
        <w:gridCol w:w="892"/>
        <w:gridCol w:w="9872"/>
        <w:gridCol w:w="4850"/>
      </w:tblGrid>
      <w:tr w:rsidR="00A238B7" w:rsidRPr="00B34E24" w14:paraId="39F7E9D7" w14:textId="77777777" w:rsidTr="00A238B7">
        <w:tc>
          <w:tcPr>
            <w:tcW w:w="818" w:type="dxa"/>
            <w:shd w:val="clear" w:color="auto" w:fill="E5DFEC" w:themeFill="accent4" w:themeFillTint="33"/>
          </w:tcPr>
          <w:p w14:paraId="7DA14DFA" w14:textId="77777777" w:rsidR="00A238B7" w:rsidRPr="00B34E24" w:rsidRDefault="00A238B7" w:rsidP="002C74BD">
            <w:pPr>
              <w:spacing w:before="0" w:after="0" w:line="240" w:lineRule="auto"/>
              <w:rPr>
                <w:b/>
              </w:rPr>
            </w:pPr>
            <w:r w:rsidRPr="00B34E24">
              <w:rPr>
                <w:b/>
              </w:rPr>
              <w:t xml:space="preserve">Survey </w:t>
            </w:r>
          </w:p>
        </w:tc>
        <w:tc>
          <w:tcPr>
            <w:tcW w:w="9922" w:type="dxa"/>
            <w:shd w:val="clear" w:color="auto" w:fill="E5DFEC" w:themeFill="accent4" w:themeFillTint="33"/>
          </w:tcPr>
          <w:p w14:paraId="303959EC" w14:textId="77777777" w:rsidR="00A238B7" w:rsidRPr="00B34E24" w:rsidRDefault="00A238B7" w:rsidP="002C74BD">
            <w:pPr>
              <w:spacing w:before="0" w:after="0" w:line="240" w:lineRule="auto"/>
              <w:rPr>
                <w:b/>
              </w:rPr>
            </w:pPr>
            <w:r w:rsidRPr="00B34E24">
              <w:rPr>
                <w:b/>
              </w:rPr>
              <w:t>Questions</w:t>
            </w:r>
          </w:p>
        </w:tc>
        <w:tc>
          <w:tcPr>
            <w:tcW w:w="4874" w:type="dxa"/>
            <w:shd w:val="clear" w:color="auto" w:fill="E5DFEC" w:themeFill="accent4" w:themeFillTint="33"/>
          </w:tcPr>
          <w:p w14:paraId="233B6E01" w14:textId="77777777" w:rsidR="00A238B7" w:rsidRPr="00B34E24" w:rsidRDefault="00A238B7" w:rsidP="002C74BD">
            <w:pPr>
              <w:spacing w:before="0" w:after="0" w:line="240" w:lineRule="auto"/>
              <w:rPr>
                <w:b/>
              </w:rPr>
            </w:pPr>
            <w:r w:rsidRPr="00B34E24">
              <w:rPr>
                <w:b/>
              </w:rPr>
              <w:t>Response options</w:t>
            </w:r>
          </w:p>
        </w:tc>
      </w:tr>
      <w:tr w:rsidR="00A238B7" w14:paraId="32A86B45" w14:textId="77777777" w:rsidTr="00A238B7">
        <w:tc>
          <w:tcPr>
            <w:tcW w:w="818" w:type="dxa"/>
          </w:tcPr>
          <w:p w14:paraId="76D2AFE6" w14:textId="77777777" w:rsidR="00A238B7" w:rsidRDefault="00A238B7" w:rsidP="002C74BD">
            <w:pPr>
              <w:spacing w:before="0" w:after="0" w:line="240" w:lineRule="auto"/>
            </w:pPr>
            <w:r>
              <w:t>3</w:t>
            </w:r>
          </w:p>
        </w:tc>
        <w:tc>
          <w:tcPr>
            <w:tcW w:w="9922" w:type="dxa"/>
          </w:tcPr>
          <w:p w14:paraId="0BB2FFBF" w14:textId="77777777" w:rsidR="00A238B7" w:rsidRDefault="00A238B7" w:rsidP="002C74BD">
            <w:pPr>
              <w:spacing w:before="0" w:after="0" w:line="240" w:lineRule="auto"/>
            </w:pPr>
            <w:r>
              <w:t>Q35 (a): In the past 3 years, have you been diagnosed or treated for arthritis/rheumatism?</w:t>
            </w:r>
          </w:p>
        </w:tc>
        <w:tc>
          <w:tcPr>
            <w:tcW w:w="4874" w:type="dxa"/>
          </w:tcPr>
          <w:p w14:paraId="6D09F928" w14:textId="77777777" w:rsidR="00A238B7" w:rsidRDefault="00A238B7" w:rsidP="002C74BD">
            <w:pPr>
              <w:spacing w:before="0" w:after="0" w:line="240" w:lineRule="auto"/>
            </w:pPr>
            <w:r>
              <w:t>Yes, in the past 3 years</w:t>
            </w:r>
          </w:p>
        </w:tc>
      </w:tr>
      <w:tr w:rsidR="00A238B7" w14:paraId="4AEC757D" w14:textId="77777777" w:rsidTr="00A238B7">
        <w:tc>
          <w:tcPr>
            <w:tcW w:w="818" w:type="dxa"/>
          </w:tcPr>
          <w:p w14:paraId="0227F396" w14:textId="77777777" w:rsidR="00A238B7" w:rsidRDefault="00A238B7" w:rsidP="002C74BD">
            <w:pPr>
              <w:spacing w:before="0" w:after="0" w:line="240" w:lineRule="auto"/>
            </w:pPr>
            <w:r>
              <w:t>4</w:t>
            </w:r>
          </w:p>
        </w:tc>
        <w:tc>
          <w:tcPr>
            <w:tcW w:w="9922" w:type="dxa"/>
          </w:tcPr>
          <w:p w14:paraId="51B879D6" w14:textId="77777777" w:rsidR="00A238B7" w:rsidRDefault="00A238B7" w:rsidP="002C74BD">
            <w:pPr>
              <w:spacing w:before="0" w:after="0" w:line="240" w:lineRule="auto"/>
            </w:pPr>
            <w:r>
              <w:t>Q32 (a): In the past 3 years, have you been diagnosed or treated for arthritis/rheumatism?</w:t>
            </w:r>
          </w:p>
        </w:tc>
        <w:tc>
          <w:tcPr>
            <w:tcW w:w="4874" w:type="dxa"/>
          </w:tcPr>
          <w:p w14:paraId="2D26F75D" w14:textId="77777777" w:rsidR="00A238B7" w:rsidRDefault="00A238B7" w:rsidP="002C74BD">
            <w:pPr>
              <w:spacing w:before="0" w:after="0" w:line="240" w:lineRule="auto"/>
            </w:pPr>
            <w:r>
              <w:t>Yes, in the past 3 years</w:t>
            </w:r>
          </w:p>
        </w:tc>
      </w:tr>
      <w:tr w:rsidR="00A238B7" w14:paraId="276A1CDF" w14:textId="77777777" w:rsidTr="00A238B7">
        <w:tc>
          <w:tcPr>
            <w:tcW w:w="818" w:type="dxa"/>
          </w:tcPr>
          <w:p w14:paraId="6C6419EB" w14:textId="77777777" w:rsidR="00A238B7" w:rsidRDefault="00A238B7" w:rsidP="002C74BD">
            <w:pPr>
              <w:spacing w:before="0" w:after="0" w:line="240" w:lineRule="auto"/>
            </w:pPr>
            <w:r>
              <w:t>5</w:t>
            </w:r>
          </w:p>
        </w:tc>
        <w:tc>
          <w:tcPr>
            <w:tcW w:w="9922" w:type="dxa"/>
          </w:tcPr>
          <w:p w14:paraId="57434095" w14:textId="77777777" w:rsidR="00A238B7" w:rsidRDefault="00A238B7" w:rsidP="002C74BD">
            <w:pPr>
              <w:spacing w:before="0" w:after="0" w:line="240" w:lineRule="auto"/>
            </w:pPr>
            <w:r>
              <w:t>Q38 (c): In the past 3 years, have you been diagnosed or treated for osteoarthritis?</w:t>
            </w:r>
          </w:p>
          <w:p w14:paraId="4A1189D7" w14:textId="77777777" w:rsidR="00A238B7" w:rsidRDefault="00A238B7" w:rsidP="002C74BD">
            <w:pPr>
              <w:spacing w:before="0" w:after="0" w:line="240" w:lineRule="auto"/>
            </w:pPr>
            <w:r>
              <w:t xml:space="preserve">Q38 (d): In the past 3 years, have you been diagnosed or treated for rheumatoid arthritis? </w:t>
            </w:r>
          </w:p>
          <w:p w14:paraId="1DE1E4A9" w14:textId="77777777" w:rsidR="00A238B7" w:rsidRDefault="00A238B7" w:rsidP="002C74BD">
            <w:pPr>
              <w:spacing w:before="0" w:after="0" w:line="240" w:lineRule="auto"/>
            </w:pPr>
            <w:r>
              <w:t>Q38 (e): In the past 3 years, have you been diagnosed or treated for other arthritis?</w:t>
            </w:r>
          </w:p>
        </w:tc>
        <w:tc>
          <w:tcPr>
            <w:tcW w:w="4874" w:type="dxa"/>
          </w:tcPr>
          <w:p w14:paraId="7E0DDBEA" w14:textId="77777777" w:rsidR="00A238B7" w:rsidRDefault="00A238B7" w:rsidP="002C74BD">
            <w:pPr>
              <w:spacing w:before="0" w:after="0" w:line="240" w:lineRule="auto"/>
            </w:pPr>
            <w:r>
              <w:t>Yes, in the past 3 years</w:t>
            </w:r>
          </w:p>
          <w:p w14:paraId="74BAACDF" w14:textId="77777777" w:rsidR="00A238B7" w:rsidRDefault="00A238B7" w:rsidP="002C74BD">
            <w:pPr>
              <w:spacing w:before="0" w:after="0" w:line="240" w:lineRule="auto"/>
            </w:pPr>
            <w:r>
              <w:t>Yes, in the past 3 years</w:t>
            </w:r>
          </w:p>
          <w:p w14:paraId="3886D36F" w14:textId="77777777" w:rsidR="00A238B7" w:rsidRDefault="00A238B7" w:rsidP="002C74BD">
            <w:pPr>
              <w:spacing w:before="0" w:after="0" w:line="240" w:lineRule="auto"/>
            </w:pPr>
            <w:r>
              <w:t>Yes, in the past 3 years</w:t>
            </w:r>
          </w:p>
        </w:tc>
      </w:tr>
      <w:tr w:rsidR="00A238B7" w14:paraId="1694EAD3" w14:textId="77777777" w:rsidTr="00A238B7">
        <w:tc>
          <w:tcPr>
            <w:tcW w:w="818" w:type="dxa"/>
          </w:tcPr>
          <w:p w14:paraId="2CE25ECB" w14:textId="77777777" w:rsidR="00A238B7" w:rsidRDefault="00A238B7" w:rsidP="002C74BD">
            <w:pPr>
              <w:spacing w:before="0" w:after="0" w:line="240" w:lineRule="auto"/>
            </w:pPr>
            <w:r>
              <w:t>6</w:t>
            </w:r>
          </w:p>
        </w:tc>
        <w:tc>
          <w:tcPr>
            <w:tcW w:w="9922" w:type="dxa"/>
          </w:tcPr>
          <w:p w14:paraId="035B6C0A" w14:textId="77777777" w:rsidR="00A238B7" w:rsidRDefault="00A238B7" w:rsidP="002C74BD">
            <w:pPr>
              <w:spacing w:before="0" w:after="0" w:line="240" w:lineRule="auto"/>
            </w:pPr>
            <w:r>
              <w:t>Q38 (c): In the past 3 years, have you been diagnosed or treated for osteoarthritis?</w:t>
            </w:r>
          </w:p>
          <w:p w14:paraId="654C6A63" w14:textId="77777777" w:rsidR="00A238B7" w:rsidRDefault="00A238B7" w:rsidP="002C74BD">
            <w:pPr>
              <w:spacing w:before="0" w:after="0" w:line="240" w:lineRule="auto"/>
            </w:pPr>
            <w:r>
              <w:t xml:space="preserve">Q38 (d): In the past 3 years, have you been diagnosed or treated for rheumatoid arthritis? </w:t>
            </w:r>
          </w:p>
          <w:p w14:paraId="3F9A3EFE" w14:textId="77777777" w:rsidR="00A238B7" w:rsidRDefault="00A238B7" w:rsidP="002C74BD">
            <w:pPr>
              <w:spacing w:before="0" w:after="0" w:line="240" w:lineRule="auto"/>
            </w:pPr>
            <w:r>
              <w:t>Q38 (e): In the past 3 years, have you been diagnosed or treated for other arthritis?</w:t>
            </w:r>
          </w:p>
        </w:tc>
        <w:tc>
          <w:tcPr>
            <w:tcW w:w="4874" w:type="dxa"/>
          </w:tcPr>
          <w:p w14:paraId="1B6F66C0" w14:textId="77777777" w:rsidR="00A238B7" w:rsidRDefault="00A238B7" w:rsidP="002C74BD">
            <w:pPr>
              <w:spacing w:before="0" w:after="0" w:line="240" w:lineRule="auto"/>
            </w:pPr>
            <w:r>
              <w:t>Yes, in the past 3 years</w:t>
            </w:r>
          </w:p>
          <w:p w14:paraId="1BC58A60" w14:textId="77777777" w:rsidR="00A238B7" w:rsidRDefault="00A238B7" w:rsidP="002C74BD">
            <w:pPr>
              <w:spacing w:before="0" w:after="0" w:line="240" w:lineRule="auto"/>
            </w:pPr>
            <w:r>
              <w:t>Yes, in the past 3 years</w:t>
            </w:r>
          </w:p>
          <w:p w14:paraId="045A4850" w14:textId="77777777" w:rsidR="00A238B7" w:rsidRDefault="00A238B7" w:rsidP="002C74BD">
            <w:pPr>
              <w:spacing w:before="0" w:after="0" w:line="240" w:lineRule="auto"/>
            </w:pPr>
            <w:r>
              <w:t>Yes, in the past 3 years</w:t>
            </w:r>
          </w:p>
        </w:tc>
      </w:tr>
      <w:tr w:rsidR="00A238B7" w14:paraId="6EE069E2" w14:textId="77777777" w:rsidTr="00A238B7">
        <w:tc>
          <w:tcPr>
            <w:tcW w:w="818" w:type="dxa"/>
          </w:tcPr>
          <w:p w14:paraId="6A01583F" w14:textId="77777777" w:rsidR="00A238B7" w:rsidRDefault="00A238B7" w:rsidP="002C74BD">
            <w:pPr>
              <w:spacing w:before="0" w:after="0" w:line="240" w:lineRule="auto"/>
            </w:pPr>
            <w:r>
              <w:t>7</w:t>
            </w:r>
          </w:p>
        </w:tc>
        <w:tc>
          <w:tcPr>
            <w:tcW w:w="9922" w:type="dxa"/>
          </w:tcPr>
          <w:p w14:paraId="50A3608C" w14:textId="77777777" w:rsidR="00A238B7" w:rsidRDefault="00A238B7" w:rsidP="002C74BD">
            <w:pPr>
              <w:spacing w:before="0" w:after="0" w:line="240" w:lineRule="auto"/>
            </w:pPr>
            <w:r>
              <w:t>Q32 (c): In the past 3 years, have you been diagnosed or treated for osteoarthritis?</w:t>
            </w:r>
          </w:p>
          <w:p w14:paraId="26BBB7C6" w14:textId="77777777" w:rsidR="00A238B7" w:rsidRDefault="00A238B7" w:rsidP="002C74BD">
            <w:pPr>
              <w:spacing w:before="0" w:after="0" w:line="240" w:lineRule="auto"/>
            </w:pPr>
            <w:r>
              <w:t xml:space="preserve">Q32 (d): In the past 3 years, have you been diagnosed or treated for rheumatoid arthritis? </w:t>
            </w:r>
          </w:p>
          <w:p w14:paraId="0A85E367" w14:textId="77777777" w:rsidR="00A238B7" w:rsidRDefault="00A238B7" w:rsidP="002C74BD">
            <w:pPr>
              <w:spacing w:before="0" w:after="0" w:line="240" w:lineRule="auto"/>
            </w:pPr>
            <w:r>
              <w:t>Q32 (e): In the past 3 years, have you been diagnosed or treated for other arthritis?</w:t>
            </w:r>
          </w:p>
        </w:tc>
        <w:tc>
          <w:tcPr>
            <w:tcW w:w="4874" w:type="dxa"/>
          </w:tcPr>
          <w:p w14:paraId="4D7189EF" w14:textId="77777777" w:rsidR="00A238B7" w:rsidRDefault="00A238B7" w:rsidP="002C74BD">
            <w:pPr>
              <w:spacing w:before="0" w:after="0" w:line="240" w:lineRule="auto"/>
            </w:pPr>
            <w:r>
              <w:t>Yes, in the past 3 years</w:t>
            </w:r>
          </w:p>
          <w:p w14:paraId="17C5736A" w14:textId="77777777" w:rsidR="00A238B7" w:rsidRDefault="00A238B7" w:rsidP="002C74BD">
            <w:pPr>
              <w:spacing w:before="0" w:after="0" w:line="240" w:lineRule="auto"/>
            </w:pPr>
            <w:r>
              <w:t>Yes, in the past 3 years</w:t>
            </w:r>
          </w:p>
          <w:p w14:paraId="0CE957F8" w14:textId="77777777" w:rsidR="00A238B7" w:rsidRDefault="00A238B7" w:rsidP="002C74BD">
            <w:pPr>
              <w:spacing w:before="0" w:after="0" w:line="240" w:lineRule="auto"/>
            </w:pPr>
            <w:r>
              <w:t>Yes, in the past 3 years</w:t>
            </w:r>
          </w:p>
        </w:tc>
      </w:tr>
    </w:tbl>
    <w:p w14:paraId="7E1BEEEF" w14:textId="77777777" w:rsidR="00A238B7" w:rsidRPr="004F762A" w:rsidRDefault="00A238B7" w:rsidP="002C74BD">
      <w:pPr>
        <w:spacing w:before="160"/>
        <w:rPr>
          <w:b/>
          <w:u w:val="single"/>
        </w:rPr>
      </w:pPr>
      <w:r w:rsidRPr="004F762A">
        <w:rPr>
          <w:b/>
          <w:u w:val="single"/>
        </w:rPr>
        <w:t>1921-26 cohort</w:t>
      </w:r>
    </w:p>
    <w:tbl>
      <w:tblPr>
        <w:tblStyle w:val="TableGrid"/>
        <w:tblW w:w="15614" w:type="dxa"/>
        <w:tblLook w:val="04A0" w:firstRow="1" w:lastRow="0" w:firstColumn="1" w:lastColumn="0" w:noHBand="0" w:noVBand="1"/>
      </w:tblPr>
      <w:tblGrid>
        <w:gridCol w:w="892"/>
        <w:gridCol w:w="11974"/>
        <w:gridCol w:w="2748"/>
      </w:tblGrid>
      <w:tr w:rsidR="00A238B7" w:rsidRPr="00B34E24" w14:paraId="21AC503B" w14:textId="77777777" w:rsidTr="002C74BD">
        <w:tc>
          <w:tcPr>
            <w:tcW w:w="892" w:type="dxa"/>
            <w:shd w:val="clear" w:color="auto" w:fill="E5DFEC" w:themeFill="accent4" w:themeFillTint="33"/>
          </w:tcPr>
          <w:p w14:paraId="10AA3EB6" w14:textId="77777777" w:rsidR="00A238B7" w:rsidRPr="00B34E24" w:rsidRDefault="00A238B7" w:rsidP="002C74BD">
            <w:pPr>
              <w:spacing w:before="0" w:after="0" w:line="240" w:lineRule="auto"/>
              <w:rPr>
                <w:b/>
              </w:rPr>
            </w:pPr>
            <w:r w:rsidRPr="00B34E24">
              <w:rPr>
                <w:b/>
              </w:rPr>
              <w:t xml:space="preserve">Survey </w:t>
            </w:r>
          </w:p>
        </w:tc>
        <w:tc>
          <w:tcPr>
            <w:tcW w:w="11974" w:type="dxa"/>
            <w:shd w:val="clear" w:color="auto" w:fill="E5DFEC" w:themeFill="accent4" w:themeFillTint="33"/>
          </w:tcPr>
          <w:p w14:paraId="6E349791" w14:textId="77777777" w:rsidR="00A238B7" w:rsidRPr="00B34E24" w:rsidRDefault="00A238B7" w:rsidP="002C74BD">
            <w:pPr>
              <w:spacing w:before="0" w:after="0" w:line="240" w:lineRule="auto"/>
              <w:rPr>
                <w:b/>
              </w:rPr>
            </w:pPr>
            <w:r w:rsidRPr="00B34E24">
              <w:rPr>
                <w:b/>
              </w:rPr>
              <w:t>Questions</w:t>
            </w:r>
          </w:p>
        </w:tc>
        <w:tc>
          <w:tcPr>
            <w:tcW w:w="2748" w:type="dxa"/>
            <w:shd w:val="clear" w:color="auto" w:fill="E5DFEC" w:themeFill="accent4" w:themeFillTint="33"/>
          </w:tcPr>
          <w:p w14:paraId="72A79281" w14:textId="77777777" w:rsidR="00A238B7" w:rsidRPr="00B34E24" w:rsidRDefault="00A238B7" w:rsidP="002C74BD">
            <w:pPr>
              <w:spacing w:before="0" w:after="0" w:line="240" w:lineRule="auto"/>
              <w:rPr>
                <w:b/>
              </w:rPr>
            </w:pPr>
            <w:r w:rsidRPr="00B34E24">
              <w:rPr>
                <w:b/>
              </w:rPr>
              <w:t>Response options</w:t>
            </w:r>
          </w:p>
        </w:tc>
      </w:tr>
      <w:tr w:rsidR="00A238B7" w14:paraId="5DD37FB8" w14:textId="77777777" w:rsidTr="002C74BD">
        <w:tc>
          <w:tcPr>
            <w:tcW w:w="892" w:type="dxa"/>
          </w:tcPr>
          <w:p w14:paraId="6A8EBA87" w14:textId="77777777" w:rsidR="00A238B7" w:rsidRDefault="00A238B7" w:rsidP="002C74BD">
            <w:pPr>
              <w:spacing w:before="0" w:after="0" w:line="240" w:lineRule="auto"/>
            </w:pPr>
            <w:r>
              <w:t>2</w:t>
            </w:r>
          </w:p>
        </w:tc>
        <w:tc>
          <w:tcPr>
            <w:tcW w:w="11974" w:type="dxa"/>
          </w:tcPr>
          <w:p w14:paraId="0096B7BF" w14:textId="77777777" w:rsidR="00A238B7" w:rsidRDefault="00A238B7" w:rsidP="002C74BD">
            <w:pPr>
              <w:spacing w:before="0" w:after="0" w:line="240" w:lineRule="auto"/>
            </w:pPr>
            <w:r>
              <w:t>Q1 (a): In the last 3 years, have you been told by a doctor that you have arthritis (including osteoarthritis, rheumatoid arthritis)?</w:t>
            </w:r>
          </w:p>
        </w:tc>
        <w:tc>
          <w:tcPr>
            <w:tcW w:w="2748" w:type="dxa"/>
          </w:tcPr>
          <w:p w14:paraId="3113C0AD" w14:textId="77777777" w:rsidR="00A238B7" w:rsidRDefault="00A238B7" w:rsidP="002C74BD">
            <w:pPr>
              <w:spacing w:before="0" w:after="0" w:line="240" w:lineRule="auto"/>
            </w:pPr>
            <w:r>
              <w:t>Yes, in the last 3 years</w:t>
            </w:r>
          </w:p>
        </w:tc>
      </w:tr>
      <w:tr w:rsidR="00A238B7" w14:paraId="0C2D2324" w14:textId="77777777" w:rsidTr="002C74BD">
        <w:tc>
          <w:tcPr>
            <w:tcW w:w="892" w:type="dxa"/>
          </w:tcPr>
          <w:p w14:paraId="15D79724" w14:textId="77777777" w:rsidR="00A238B7" w:rsidRDefault="00A238B7" w:rsidP="002C74BD">
            <w:pPr>
              <w:spacing w:before="0" w:after="0" w:line="240" w:lineRule="auto"/>
            </w:pPr>
            <w:r>
              <w:t>3</w:t>
            </w:r>
          </w:p>
        </w:tc>
        <w:tc>
          <w:tcPr>
            <w:tcW w:w="11974" w:type="dxa"/>
          </w:tcPr>
          <w:p w14:paraId="0ACE016B" w14:textId="77777777" w:rsidR="00A238B7" w:rsidRDefault="00A238B7" w:rsidP="002C74BD">
            <w:pPr>
              <w:spacing w:before="0" w:after="0" w:line="240" w:lineRule="auto"/>
            </w:pPr>
            <w:r>
              <w:t>Q1 (b): In the last 3 years, have you been diagnosed or treated for arthritis (including osteoarthritis, rheumatoid arthritis)?</w:t>
            </w:r>
          </w:p>
        </w:tc>
        <w:tc>
          <w:tcPr>
            <w:tcW w:w="2748" w:type="dxa"/>
          </w:tcPr>
          <w:p w14:paraId="1C192856" w14:textId="77777777" w:rsidR="00A238B7" w:rsidRDefault="00A238B7" w:rsidP="002C74BD">
            <w:pPr>
              <w:spacing w:before="0" w:after="0" w:line="240" w:lineRule="auto"/>
            </w:pPr>
            <w:r>
              <w:t>Yes</w:t>
            </w:r>
          </w:p>
        </w:tc>
      </w:tr>
      <w:tr w:rsidR="00A238B7" w14:paraId="3BB74C4A" w14:textId="77777777" w:rsidTr="002C74BD">
        <w:tc>
          <w:tcPr>
            <w:tcW w:w="892" w:type="dxa"/>
          </w:tcPr>
          <w:p w14:paraId="3AA9E2E3" w14:textId="77777777" w:rsidR="00A238B7" w:rsidRDefault="00A238B7" w:rsidP="002C74BD">
            <w:pPr>
              <w:spacing w:before="0" w:after="0" w:line="240" w:lineRule="auto"/>
            </w:pPr>
            <w:r>
              <w:t>4</w:t>
            </w:r>
          </w:p>
        </w:tc>
        <w:tc>
          <w:tcPr>
            <w:tcW w:w="11974" w:type="dxa"/>
          </w:tcPr>
          <w:p w14:paraId="2271EAE5" w14:textId="77777777" w:rsidR="00A238B7" w:rsidRDefault="00A238B7" w:rsidP="002C74BD">
            <w:pPr>
              <w:spacing w:before="0" w:after="0" w:line="240" w:lineRule="auto"/>
            </w:pPr>
            <w:r>
              <w:t xml:space="preserve">Q1 (b): In the last 3 years, have you been diagnosed or treated for osteoarthritis? </w:t>
            </w:r>
          </w:p>
          <w:p w14:paraId="074D1129" w14:textId="77777777" w:rsidR="00A238B7" w:rsidRDefault="00A238B7" w:rsidP="002C74BD">
            <w:pPr>
              <w:spacing w:before="0" w:after="0" w:line="240" w:lineRule="auto"/>
            </w:pPr>
            <w:r>
              <w:t>Q1 (c): In the last 3 years, have you been diagnosed or treated for rheumatoid arthritis?</w:t>
            </w:r>
          </w:p>
          <w:p w14:paraId="32980DB0" w14:textId="77777777" w:rsidR="00A238B7" w:rsidRDefault="00A238B7" w:rsidP="002C74BD">
            <w:pPr>
              <w:spacing w:before="0" w:after="0" w:line="240" w:lineRule="auto"/>
            </w:pPr>
            <w:r>
              <w:t>Q1 (d): In the last 3 years, have you been diagnosed or treated for other arthritis?</w:t>
            </w:r>
          </w:p>
        </w:tc>
        <w:tc>
          <w:tcPr>
            <w:tcW w:w="2748" w:type="dxa"/>
          </w:tcPr>
          <w:p w14:paraId="0E51F0D5" w14:textId="77777777" w:rsidR="00A238B7" w:rsidRDefault="00A238B7" w:rsidP="002C74BD">
            <w:pPr>
              <w:spacing w:before="0" w:after="0" w:line="240" w:lineRule="auto"/>
            </w:pPr>
            <w:r>
              <w:t>Yes</w:t>
            </w:r>
          </w:p>
          <w:p w14:paraId="7890D153" w14:textId="77777777" w:rsidR="00A238B7" w:rsidRDefault="00A238B7" w:rsidP="002C74BD">
            <w:pPr>
              <w:spacing w:before="0" w:after="0" w:line="240" w:lineRule="auto"/>
            </w:pPr>
            <w:r>
              <w:t>Yes</w:t>
            </w:r>
          </w:p>
          <w:p w14:paraId="66BB54F6" w14:textId="77777777" w:rsidR="00A238B7" w:rsidRDefault="00A238B7" w:rsidP="002C74BD">
            <w:pPr>
              <w:spacing w:before="0" w:after="0" w:line="240" w:lineRule="auto"/>
            </w:pPr>
            <w:r>
              <w:t>Yes</w:t>
            </w:r>
          </w:p>
        </w:tc>
      </w:tr>
      <w:tr w:rsidR="00A238B7" w14:paraId="7A1DDF06" w14:textId="77777777" w:rsidTr="002C74BD">
        <w:tc>
          <w:tcPr>
            <w:tcW w:w="892" w:type="dxa"/>
          </w:tcPr>
          <w:p w14:paraId="01F69472" w14:textId="77777777" w:rsidR="00A238B7" w:rsidRDefault="00A238B7" w:rsidP="002C74BD">
            <w:pPr>
              <w:spacing w:before="0" w:after="0" w:line="240" w:lineRule="auto"/>
            </w:pPr>
            <w:r>
              <w:t>5</w:t>
            </w:r>
          </w:p>
        </w:tc>
        <w:tc>
          <w:tcPr>
            <w:tcW w:w="11974" w:type="dxa"/>
          </w:tcPr>
          <w:p w14:paraId="6BA9798E" w14:textId="77777777" w:rsidR="00A238B7" w:rsidRDefault="00A238B7" w:rsidP="002C74BD">
            <w:pPr>
              <w:spacing w:before="0" w:after="0" w:line="240" w:lineRule="auto"/>
            </w:pPr>
            <w:r>
              <w:t>Q1 (b): In the last 3 years, have you been diagnosed or treated for osteoarthritis?</w:t>
            </w:r>
          </w:p>
        </w:tc>
        <w:tc>
          <w:tcPr>
            <w:tcW w:w="2748" w:type="dxa"/>
          </w:tcPr>
          <w:p w14:paraId="5FA939DE" w14:textId="77777777" w:rsidR="00A238B7" w:rsidRDefault="00A238B7" w:rsidP="002C74BD">
            <w:pPr>
              <w:spacing w:before="0" w:after="0" w:line="240" w:lineRule="auto"/>
            </w:pPr>
            <w:r>
              <w:t>Yes</w:t>
            </w:r>
          </w:p>
        </w:tc>
      </w:tr>
      <w:tr w:rsidR="00A238B7" w14:paraId="36957AE7" w14:textId="77777777" w:rsidTr="002C74BD">
        <w:tc>
          <w:tcPr>
            <w:tcW w:w="892" w:type="dxa"/>
          </w:tcPr>
          <w:p w14:paraId="6701E02A" w14:textId="77777777" w:rsidR="00A238B7" w:rsidRDefault="00A238B7" w:rsidP="002C74BD">
            <w:pPr>
              <w:spacing w:before="0" w:after="0" w:line="240" w:lineRule="auto"/>
            </w:pPr>
            <w:r>
              <w:t>6</w:t>
            </w:r>
          </w:p>
        </w:tc>
        <w:tc>
          <w:tcPr>
            <w:tcW w:w="11974" w:type="dxa"/>
          </w:tcPr>
          <w:p w14:paraId="4E01962E" w14:textId="77777777" w:rsidR="00A238B7" w:rsidRDefault="00A238B7" w:rsidP="002C74BD">
            <w:pPr>
              <w:spacing w:before="0" w:after="0" w:line="240" w:lineRule="auto"/>
            </w:pPr>
            <w:r>
              <w:t xml:space="preserve">Q1 (b): In the last 3 years, have you been diagnosed or treated for osteoarthritis? </w:t>
            </w:r>
          </w:p>
          <w:p w14:paraId="2DEB4445" w14:textId="77777777" w:rsidR="00A238B7" w:rsidRDefault="00A238B7" w:rsidP="002C74BD">
            <w:pPr>
              <w:spacing w:before="0" w:after="0" w:line="240" w:lineRule="auto"/>
            </w:pPr>
            <w:r>
              <w:t>Q1 (c): In the last 3 years, have you been diagnosed or treated for rheumatoid arthritis?</w:t>
            </w:r>
          </w:p>
          <w:p w14:paraId="35A6D193" w14:textId="77777777" w:rsidR="00A238B7" w:rsidRDefault="00A238B7" w:rsidP="002C74BD">
            <w:pPr>
              <w:spacing w:before="0" w:after="0" w:line="240" w:lineRule="auto"/>
            </w:pPr>
            <w:r>
              <w:t>Q1 (d): In the last 3 years, have you been diagnosed or treated for other arthritis?</w:t>
            </w:r>
          </w:p>
        </w:tc>
        <w:tc>
          <w:tcPr>
            <w:tcW w:w="2748" w:type="dxa"/>
          </w:tcPr>
          <w:p w14:paraId="5BC2CB51" w14:textId="77777777" w:rsidR="00A238B7" w:rsidRDefault="00A238B7" w:rsidP="002C74BD">
            <w:pPr>
              <w:spacing w:before="0" w:after="0" w:line="240" w:lineRule="auto"/>
            </w:pPr>
            <w:r>
              <w:t>Yes</w:t>
            </w:r>
          </w:p>
          <w:p w14:paraId="5AFED73D" w14:textId="77777777" w:rsidR="00A238B7" w:rsidRDefault="00A238B7" w:rsidP="002C74BD">
            <w:pPr>
              <w:spacing w:before="0" w:after="0" w:line="240" w:lineRule="auto"/>
            </w:pPr>
            <w:r>
              <w:t>Yes</w:t>
            </w:r>
          </w:p>
          <w:p w14:paraId="7D941FD0" w14:textId="77777777" w:rsidR="00A238B7" w:rsidRDefault="00A238B7" w:rsidP="002C74BD">
            <w:pPr>
              <w:spacing w:before="0" w:after="0" w:line="240" w:lineRule="auto"/>
            </w:pPr>
            <w:r>
              <w:t>Yes</w:t>
            </w:r>
          </w:p>
        </w:tc>
      </w:tr>
    </w:tbl>
    <w:p w14:paraId="25BEB02B" w14:textId="77777777" w:rsidR="00A238B7" w:rsidRPr="00B34E24" w:rsidRDefault="00A238B7" w:rsidP="00A238B7">
      <w:pPr>
        <w:rPr>
          <w:b/>
          <w:sz w:val="28"/>
          <w:szCs w:val="28"/>
        </w:rPr>
      </w:pPr>
      <w:r w:rsidRPr="00B34E24">
        <w:rPr>
          <w:b/>
          <w:sz w:val="28"/>
          <w:szCs w:val="28"/>
        </w:rPr>
        <w:lastRenderedPageBreak/>
        <w:t>BREAST CANCER</w:t>
      </w:r>
    </w:p>
    <w:p w14:paraId="1F7932B2" w14:textId="77777777" w:rsidR="00A238B7" w:rsidRPr="004E4CE2" w:rsidRDefault="00A238B7" w:rsidP="00A238B7">
      <w:r>
        <w:t>T</w:t>
      </w:r>
      <w:r w:rsidRPr="004E4CE2">
        <w:t xml:space="preserve">he 1973-78 cohort </w:t>
      </w:r>
      <w:r>
        <w:t xml:space="preserve">have not been asked questions about breast cancer. </w:t>
      </w:r>
      <w:r w:rsidRPr="004E4CE2">
        <w:t xml:space="preserve">  </w:t>
      </w:r>
      <w:r>
        <w:t>The 1921-26 cohort ceased to be asked questions about breast cancer after their second survey (in 1999).</w:t>
      </w:r>
    </w:p>
    <w:p w14:paraId="079A9EAD" w14:textId="77777777" w:rsidR="00A238B7" w:rsidRPr="004E4CE2" w:rsidRDefault="00A238B7" w:rsidP="00A238B7">
      <w:pPr>
        <w:rPr>
          <w:b/>
          <w:u w:val="single"/>
        </w:rPr>
      </w:pPr>
      <w:r w:rsidRPr="004E4CE2">
        <w:rPr>
          <w:b/>
          <w:u w:val="single"/>
        </w:rPr>
        <w:t xml:space="preserve">1946-51 cohort </w:t>
      </w:r>
    </w:p>
    <w:tbl>
      <w:tblPr>
        <w:tblStyle w:val="TableGrid"/>
        <w:tblW w:w="15614" w:type="dxa"/>
        <w:tblLook w:val="04A0" w:firstRow="1" w:lastRow="0" w:firstColumn="1" w:lastColumn="0" w:noHBand="0" w:noVBand="1"/>
      </w:tblPr>
      <w:tblGrid>
        <w:gridCol w:w="892"/>
        <w:gridCol w:w="9870"/>
        <w:gridCol w:w="4852"/>
      </w:tblGrid>
      <w:tr w:rsidR="00A238B7" w:rsidRPr="004E4CE2" w14:paraId="51BA1531" w14:textId="77777777" w:rsidTr="00A238B7">
        <w:tc>
          <w:tcPr>
            <w:tcW w:w="817" w:type="dxa"/>
            <w:shd w:val="clear" w:color="auto" w:fill="E5DFEC" w:themeFill="accent4" w:themeFillTint="33"/>
          </w:tcPr>
          <w:p w14:paraId="51C5F550" w14:textId="77777777" w:rsidR="00A238B7" w:rsidRPr="004E4CE2" w:rsidRDefault="00A238B7" w:rsidP="002C74BD">
            <w:pPr>
              <w:spacing w:before="0" w:after="0" w:line="240" w:lineRule="auto"/>
              <w:rPr>
                <w:b/>
              </w:rPr>
            </w:pPr>
            <w:r w:rsidRPr="004E4CE2">
              <w:rPr>
                <w:b/>
              </w:rPr>
              <w:t>Survey</w:t>
            </w:r>
          </w:p>
        </w:tc>
        <w:tc>
          <w:tcPr>
            <w:tcW w:w="9923" w:type="dxa"/>
            <w:shd w:val="clear" w:color="auto" w:fill="E5DFEC" w:themeFill="accent4" w:themeFillTint="33"/>
          </w:tcPr>
          <w:p w14:paraId="3260ED2F" w14:textId="77777777" w:rsidR="00A238B7" w:rsidRPr="004E4CE2" w:rsidRDefault="00A238B7" w:rsidP="002C74BD">
            <w:pPr>
              <w:spacing w:before="0" w:after="0" w:line="240" w:lineRule="auto"/>
              <w:rPr>
                <w:b/>
              </w:rPr>
            </w:pPr>
            <w:r w:rsidRPr="004E4CE2">
              <w:rPr>
                <w:b/>
              </w:rPr>
              <w:t>Questions</w:t>
            </w:r>
          </w:p>
        </w:tc>
        <w:tc>
          <w:tcPr>
            <w:tcW w:w="4874" w:type="dxa"/>
            <w:shd w:val="clear" w:color="auto" w:fill="E5DFEC" w:themeFill="accent4" w:themeFillTint="33"/>
          </w:tcPr>
          <w:p w14:paraId="4B77E5DC" w14:textId="77777777" w:rsidR="00A238B7" w:rsidRPr="004E4CE2" w:rsidRDefault="00A238B7" w:rsidP="002C74BD">
            <w:pPr>
              <w:spacing w:before="0" w:after="0" w:line="240" w:lineRule="auto"/>
              <w:rPr>
                <w:b/>
              </w:rPr>
            </w:pPr>
            <w:r w:rsidRPr="004E4CE2">
              <w:rPr>
                <w:b/>
              </w:rPr>
              <w:t>Response options</w:t>
            </w:r>
          </w:p>
        </w:tc>
      </w:tr>
      <w:tr w:rsidR="00A238B7" w14:paraId="10BED98B" w14:textId="77777777" w:rsidTr="00A238B7">
        <w:tc>
          <w:tcPr>
            <w:tcW w:w="817" w:type="dxa"/>
          </w:tcPr>
          <w:p w14:paraId="6ACBE4B2" w14:textId="77777777" w:rsidR="00A238B7" w:rsidRDefault="00A238B7" w:rsidP="002C74BD">
            <w:pPr>
              <w:spacing w:before="0" w:after="0" w:line="240" w:lineRule="auto"/>
            </w:pPr>
            <w:r>
              <w:t>1</w:t>
            </w:r>
          </w:p>
        </w:tc>
        <w:tc>
          <w:tcPr>
            <w:tcW w:w="9923" w:type="dxa"/>
          </w:tcPr>
          <w:p w14:paraId="2B117016" w14:textId="77777777" w:rsidR="00A238B7" w:rsidRDefault="00A238B7" w:rsidP="002C74BD">
            <w:pPr>
              <w:spacing w:before="0" w:after="0" w:line="240" w:lineRule="auto"/>
            </w:pPr>
            <w:r>
              <w:t xml:space="preserve">Q15 (j): Have you ever been told by a doctor that you have breast cancer? </w:t>
            </w:r>
          </w:p>
        </w:tc>
        <w:tc>
          <w:tcPr>
            <w:tcW w:w="4874" w:type="dxa"/>
          </w:tcPr>
          <w:p w14:paraId="5705B35D" w14:textId="77777777" w:rsidR="00A238B7" w:rsidRDefault="00A238B7" w:rsidP="002C74BD">
            <w:pPr>
              <w:spacing w:before="0" w:after="0" w:line="240" w:lineRule="auto"/>
            </w:pPr>
            <w:r>
              <w:t>Yes/No</w:t>
            </w:r>
          </w:p>
        </w:tc>
      </w:tr>
      <w:tr w:rsidR="00A238B7" w14:paraId="1381B300" w14:textId="77777777" w:rsidTr="00A238B7">
        <w:tc>
          <w:tcPr>
            <w:tcW w:w="817" w:type="dxa"/>
          </w:tcPr>
          <w:p w14:paraId="04AC6C69" w14:textId="77777777" w:rsidR="00A238B7" w:rsidRDefault="00A238B7" w:rsidP="002C74BD">
            <w:pPr>
              <w:spacing w:before="0" w:after="0" w:line="240" w:lineRule="auto"/>
            </w:pPr>
            <w:r>
              <w:t>2</w:t>
            </w:r>
          </w:p>
        </w:tc>
        <w:tc>
          <w:tcPr>
            <w:tcW w:w="9923" w:type="dxa"/>
          </w:tcPr>
          <w:p w14:paraId="65C7B37C" w14:textId="77777777" w:rsidR="00A238B7" w:rsidRDefault="00A238B7" w:rsidP="002C74BD">
            <w:pPr>
              <w:spacing w:before="0" w:after="0" w:line="240" w:lineRule="auto"/>
            </w:pPr>
            <w:r>
              <w:t>Q20: Have you ever been told by a doctor that you have breast cancer?</w:t>
            </w:r>
          </w:p>
        </w:tc>
        <w:tc>
          <w:tcPr>
            <w:tcW w:w="4874" w:type="dxa"/>
          </w:tcPr>
          <w:p w14:paraId="393D96DB" w14:textId="77777777" w:rsidR="00A238B7" w:rsidRDefault="00A238B7" w:rsidP="002C74BD">
            <w:pPr>
              <w:spacing w:before="0" w:after="0" w:line="240" w:lineRule="auto"/>
            </w:pPr>
            <w:r>
              <w:t>Yes, in the last 2 years</w:t>
            </w:r>
          </w:p>
          <w:p w14:paraId="0AD11E3D" w14:textId="77777777" w:rsidR="00A238B7" w:rsidRDefault="00A238B7" w:rsidP="002C74BD">
            <w:pPr>
              <w:spacing w:before="0" w:after="0" w:line="240" w:lineRule="auto"/>
            </w:pPr>
            <w:r>
              <w:t>Yes, more than 2 years ago</w:t>
            </w:r>
          </w:p>
        </w:tc>
      </w:tr>
      <w:tr w:rsidR="00A238B7" w14:paraId="61381F52" w14:textId="77777777" w:rsidTr="00A238B7">
        <w:tc>
          <w:tcPr>
            <w:tcW w:w="817" w:type="dxa"/>
          </w:tcPr>
          <w:p w14:paraId="71BCBA40" w14:textId="77777777" w:rsidR="00A238B7" w:rsidRDefault="00A238B7" w:rsidP="002C74BD">
            <w:pPr>
              <w:spacing w:before="0" w:after="0" w:line="240" w:lineRule="auto"/>
            </w:pPr>
            <w:r>
              <w:t>3</w:t>
            </w:r>
          </w:p>
        </w:tc>
        <w:tc>
          <w:tcPr>
            <w:tcW w:w="9923" w:type="dxa"/>
          </w:tcPr>
          <w:p w14:paraId="70420C61" w14:textId="77777777" w:rsidR="00A238B7" w:rsidRDefault="00A238B7" w:rsidP="002C74BD">
            <w:pPr>
              <w:spacing w:before="0" w:after="0" w:line="240" w:lineRule="auto"/>
            </w:pPr>
            <w:r>
              <w:t>Q35 (m): In the past 3 years, have you been diagnosed or treated for breast cancer?</w:t>
            </w:r>
          </w:p>
        </w:tc>
        <w:tc>
          <w:tcPr>
            <w:tcW w:w="4874" w:type="dxa"/>
          </w:tcPr>
          <w:p w14:paraId="30E1CB11" w14:textId="77777777" w:rsidR="00A238B7" w:rsidRDefault="00A238B7" w:rsidP="002C74BD">
            <w:pPr>
              <w:spacing w:before="0" w:after="0" w:line="240" w:lineRule="auto"/>
            </w:pPr>
            <w:r>
              <w:t>Yes, in the past 3 years</w:t>
            </w:r>
          </w:p>
        </w:tc>
      </w:tr>
      <w:tr w:rsidR="00A238B7" w14:paraId="20CF32EC" w14:textId="77777777" w:rsidTr="00A238B7">
        <w:tc>
          <w:tcPr>
            <w:tcW w:w="817" w:type="dxa"/>
          </w:tcPr>
          <w:p w14:paraId="411665F4" w14:textId="77777777" w:rsidR="00A238B7" w:rsidRDefault="00A238B7" w:rsidP="002C74BD">
            <w:pPr>
              <w:spacing w:before="0" w:after="0" w:line="240" w:lineRule="auto"/>
            </w:pPr>
            <w:r>
              <w:t>4</w:t>
            </w:r>
          </w:p>
        </w:tc>
        <w:tc>
          <w:tcPr>
            <w:tcW w:w="9923" w:type="dxa"/>
          </w:tcPr>
          <w:p w14:paraId="13522154" w14:textId="77777777" w:rsidR="00A238B7" w:rsidRDefault="00A238B7" w:rsidP="002C74BD">
            <w:pPr>
              <w:spacing w:before="0" w:after="0" w:line="240" w:lineRule="auto"/>
            </w:pPr>
            <w:r>
              <w:t>Q32 (l): In the past 3 years, have you been diagnosed or treated for breast cancer?</w:t>
            </w:r>
          </w:p>
        </w:tc>
        <w:tc>
          <w:tcPr>
            <w:tcW w:w="4874" w:type="dxa"/>
          </w:tcPr>
          <w:p w14:paraId="50D54544" w14:textId="77777777" w:rsidR="00A238B7" w:rsidRDefault="00A238B7" w:rsidP="002C74BD">
            <w:pPr>
              <w:spacing w:before="0" w:after="0" w:line="240" w:lineRule="auto"/>
            </w:pPr>
            <w:r>
              <w:t>Yes, in the past 3 years</w:t>
            </w:r>
          </w:p>
        </w:tc>
      </w:tr>
      <w:tr w:rsidR="00A238B7" w14:paraId="1065334F" w14:textId="77777777" w:rsidTr="00A238B7">
        <w:tc>
          <w:tcPr>
            <w:tcW w:w="817" w:type="dxa"/>
          </w:tcPr>
          <w:p w14:paraId="47E14CD1" w14:textId="77777777" w:rsidR="00A238B7" w:rsidRDefault="00A238B7" w:rsidP="002C74BD">
            <w:pPr>
              <w:spacing w:before="0" w:after="0" w:line="240" w:lineRule="auto"/>
            </w:pPr>
            <w:r>
              <w:t>5</w:t>
            </w:r>
          </w:p>
        </w:tc>
        <w:tc>
          <w:tcPr>
            <w:tcW w:w="9923" w:type="dxa"/>
          </w:tcPr>
          <w:p w14:paraId="294CD9E6" w14:textId="77777777" w:rsidR="00A238B7" w:rsidRDefault="00A238B7" w:rsidP="002C74BD">
            <w:pPr>
              <w:spacing w:before="0" w:after="0" w:line="240" w:lineRule="auto"/>
            </w:pPr>
            <w:r>
              <w:t>Q38 (m): In the past 3 years, have you been diagnosed or treated for breast cancer?</w:t>
            </w:r>
          </w:p>
        </w:tc>
        <w:tc>
          <w:tcPr>
            <w:tcW w:w="4874" w:type="dxa"/>
          </w:tcPr>
          <w:p w14:paraId="04501C95" w14:textId="77777777" w:rsidR="00A238B7" w:rsidRDefault="00A238B7" w:rsidP="002C74BD">
            <w:pPr>
              <w:spacing w:before="0" w:after="0" w:line="240" w:lineRule="auto"/>
            </w:pPr>
            <w:r>
              <w:t>Yes, in the past 3 years</w:t>
            </w:r>
          </w:p>
        </w:tc>
      </w:tr>
      <w:tr w:rsidR="00A238B7" w14:paraId="69136FC3" w14:textId="77777777" w:rsidTr="00A238B7">
        <w:tc>
          <w:tcPr>
            <w:tcW w:w="817" w:type="dxa"/>
          </w:tcPr>
          <w:p w14:paraId="156E1380" w14:textId="77777777" w:rsidR="00A238B7" w:rsidRDefault="00A238B7" w:rsidP="002C74BD">
            <w:pPr>
              <w:spacing w:before="0" w:after="0" w:line="240" w:lineRule="auto"/>
            </w:pPr>
            <w:r>
              <w:t>6</w:t>
            </w:r>
          </w:p>
        </w:tc>
        <w:tc>
          <w:tcPr>
            <w:tcW w:w="9923" w:type="dxa"/>
          </w:tcPr>
          <w:p w14:paraId="3AEED903" w14:textId="77777777" w:rsidR="00A238B7" w:rsidRDefault="00A238B7" w:rsidP="002C74BD">
            <w:pPr>
              <w:spacing w:before="0" w:after="0" w:line="240" w:lineRule="auto"/>
            </w:pPr>
            <w:r>
              <w:t>Q38 (n): In the past 3 years, have you been diagnosed or treated for breast cancer?</w:t>
            </w:r>
          </w:p>
        </w:tc>
        <w:tc>
          <w:tcPr>
            <w:tcW w:w="4874" w:type="dxa"/>
          </w:tcPr>
          <w:p w14:paraId="780814D0" w14:textId="77777777" w:rsidR="00A238B7" w:rsidRDefault="00A238B7" w:rsidP="002C74BD">
            <w:pPr>
              <w:spacing w:before="0" w:after="0" w:line="240" w:lineRule="auto"/>
            </w:pPr>
            <w:r>
              <w:t>Yes, in the past 3 years</w:t>
            </w:r>
          </w:p>
        </w:tc>
      </w:tr>
      <w:tr w:rsidR="00A238B7" w14:paraId="78F6B9EA" w14:textId="77777777" w:rsidTr="00A238B7">
        <w:tc>
          <w:tcPr>
            <w:tcW w:w="817" w:type="dxa"/>
          </w:tcPr>
          <w:p w14:paraId="29B383F4" w14:textId="77777777" w:rsidR="00A238B7" w:rsidRDefault="00A238B7" w:rsidP="002C74BD">
            <w:pPr>
              <w:spacing w:before="0" w:after="0" w:line="240" w:lineRule="auto"/>
            </w:pPr>
            <w:r>
              <w:t>7</w:t>
            </w:r>
          </w:p>
        </w:tc>
        <w:tc>
          <w:tcPr>
            <w:tcW w:w="9923" w:type="dxa"/>
          </w:tcPr>
          <w:p w14:paraId="66D9E1A2" w14:textId="77777777" w:rsidR="00A238B7" w:rsidRDefault="00A238B7" w:rsidP="002C74BD">
            <w:pPr>
              <w:spacing w:before="0" w:after="0" w:line="240" w:lineRule="auto"/>
            </w:pPr>
            <w:r>
              <w:t>Q32 (v): In the past 3 years, have you been diagnosed or treated for breast cancer?</w:t>
            </w:r>
          </w:p>
        </w:tc>
        <w:tc>
          <w:tcPr>
            <w:tcW w:w="4874" w:type="dxa"/>
          </w:tcPr>
          <w:p w14:paraId="4FB1F451" w14:textId="77777777" w:rsidR="00A238B7" w:rsidRDefault="00A238B7" w:rsidP="002C74BD">
            <w:pPr>
              <w:spacing w:before="0" w:after="0" w:line="240" w:lineRule="auto"/>
            </w:pPr>
            <w:r>
              <w:t>Yes, in the past 3 years</w:t>
            </w:r>
          </w:p>
        </w:tc>
      </w:tr>
    </w:tbl>
    <w:p w14:paraId="2C4734D4" w14:textId="77777777" w:rsidR="00A238B7" w:rsidRDefault="00A238B7" w:rsidP="00A238B7"/>
    <w:p w14:paraId="42C2755E" w14:textId="77777777" w:rsidR="00A238B7" w:rsidRPr="004E4CE2" w:rsidRDefault="00A238B7" w:rsidP="00A238B7">
      <w:pPr>
        <w:rPr>
          <w:b/>
          <w:u w:val="single"/>
        </w:rPr>
      </w:pPr>
      <w:r w:rsidRPr="004E4CE2">
        <w:rPr>
          <w:b/>
          <w:u w:val="single"/>
        </w:rPr>
        <w:t>1921-26 cohort</w:t>
      </w:r>
    </w:p>
    <w:tbl>
      <w:tblPr>
        <w:tblStyle w:val="TableGrid"/>
        <w:tblW w:w="15614" w:type="dxa"/>
        <w:tblLook w:val="04A0" w:firstRow="1" w:lastRow="0" w:firstColumn="1" w:lastColumn="0" w:noHBand="0" w:noVBand="1"/>
      </w:tblPr>
      <w:tblGrid>
        <w:gridCol w:w="892"/>
        <w:gridCol w:w="9870"/>
        <w:gridCol w:w="4852"/>
      </w:tblGrid>
      <w:tr w:rsidR="00A238B7" w:rsidRPr="009241D3" w14:paraId="0B8FD213" w14:textId="77777777" w:rsidTr="00A238B7">
        <w:tc>
          <w:tcPr>
            <w:tcW w:w="836" w:type="dxa"/>
            <w:shd w:val="clear" w:color="auto" w:fill="E5DFEC" w:themeFill="accent4" w:themeFillTint="33"/>
          </w:tcPr>
          <w:p w14:paraId="391D7483" w14:textId="77777777" w:rsidR="00A238B7" w:rsidRPr="009241D3" w:rsidRDefault="00A238B7" w:rsidP="002C74BD">
            <w:pPr>
              <w:spacing w:before="0" w:after="0" w:line="240" w:lineRule="auto"/>
              <w:rPr>
                <w:b/>
              </w:rPr>
            </w:pPr>
            <w:r w:rsidRPr="009241D3">
              <w:rPr>
                <w:b/>
              </w:rPr>
              <w:t xml:space="preserve">Survey </w:t>
            </w:r>
          </w:p>
        </w:tc>
        <w:tc>
          <w:tcPr>
            <w:tcW w:w="9909" w:type="dxa"/>
            <w:shd w:val="clear" w:color="auto" w:fill="E5DFEC" w:themeFill="accent4" w:themeFillTint="33"/>
          </w:tcPr>
          <w:p w14:paraId="3A0B8581" w14:textId="77777777" w:rsidR="00A238B7" w:rsidRPr="009241D3" w:rsidRDefault="00A238B7" w:rsidP="002C74BD">
            <w:pPr>
              <w:spacing w:before="0" w:after="0" w:line="240" w:lineRule="auto"/>
              <w:rPr>
                <w:b/>
              </w:rPr>
            </w:pPr>
            <w:r w:rsidRPr="009241D3">
              <w:rPr>
                <w:b/>
              </w:rPr>
              <w:t>Questions</w:t>
            </w:r>
          </w:p>
        </w:tc>
        <w:tc>
          <w:tcPr>
            <w:tcW w:w="4869" w:type="dxa"/>
            <w:shd w:val="clear" w:color="auto" w:fill="E5DFEC" w:themeFill="accent4" w:themeFillTint="33"/>
          </w:tcPr>
          <w:p w14:paraId="670D7D61" w14:textId="77777777" w:rsidR="00A238B7" w:rsidRPr="009241D3" w:rsidRDefault="00A238B7" w:rsidP="002C74BD">
            <w:pPr>
              <w:spacing w:before="0" w:after="0" w:line="240" w:lineRule="auto"/>
              <w:rPr>
                <w:b/>
              </w:rPr>
            </w:pPr>
            <w:r w:rsidRPr="009241D3">
              <w:rPr>
                <w:b/>
              </w:rPr>
              <w:t>Response options</w:t>
            </w:r>
          </w:p>
        </w:tc>
      </w:tr>
      <w:tr w:rsidR="00A238B7" w14:paraId="6A99448B" w14:textId="77777777" w:rsidTr="00A238B7">
        <w:tc>
          <w:tcPr>
            <w:tcW w:w="836" w:type="dxa"/>
          </w:tcPr>
          <w:p w14:paraId="277AE298" w14:textId="77777777" w:rsidR="00A238B7" w:rsidRDefault="00A238B7" w:rsidP="002C74BD">
            <w:pPr>
              <w:spacing w:before="0" w:after="0" w:line="240" w:lineRule="auto"/>
            </w:pPr>
            <w:r>
              <w:t>1</w:t>
            </w:r>
          </w:p>
        </w:tc>
        <w:tc>
          <w:tcPr>
            <w:tcW w:w="9909" w:type="dxa"/>
          </w:tcPr>
          <w:p w14:paraId="3053A3D5" w14:textId="77777777" w:rsidR="00A238B7" w:rsidRDefault="00A238B7" w:rsidP="002C74BD">
            <w:pPr>
              <w:spacing w:before="0" w:after="0" w:line="240" w:lineRule="auto"/>
            </w:pPr>
            <w:r>
              <w:t xml:space="preserve">Q16 (k): Have you ever been told by a doctor you have breast cancer?  </w:t>
            </w:r>
          </w:p>
        </w:tc>
        <w:tc>
          <w:tcPr>
            <w:tcW w:w="4869" w:type="dxa"/>
          </w:tcPr>
          <w:p w14:paraId="13C0E837" w14:textId="77777777" w:rsidR="00A238B7" w:rsidRDefault="00A238B7" w:rsidP="002C74BD">
            <w:pPr>
              <w:spacing w:before="0" w:after="0" w:line="240" w:lineRule="auto"/>
            </w:pPr>
            <w:r>
              <w:t>Yes/No</w:t>
            </w:r>
          </w:p>
        </w:tc>
      </w:tr>
      <w:tr w:rsidR="00A238B7" w14:paraId="03A6CCD5" w14:textId="77777777" w:rsidTr="00A238B7">
        <w:tc>
          <w:tcPr>
            <w:tcW w:w="836" w:type="dxa"/>
          </w:tcPr>
          <w:p w14:paraId="14E77C0A" w14:textId="77777777" w:rsidR="00A238B7" w:rsidRDefault="00A238B7" w:rsidP="002C74BD">
            <w:pPr>
              <w:spacing w:before="0" w:after="0" w:line="240" w:lineRule="auto"/>
            </w:pPr>
            <w:r>
              <w:t>2</w:t>
            </w:r>
          </w:p>
        </w:tc>
        <w:tc>
          <w:tcPr>
            <w:tcW w:w="9909" w:type="dxa"/>
          </w:tcPr>
          <w:p w14:paraId="0F8E428F" w14:textId="77777777" w:rsidR="00A238B7" w:rsidRDefault="00A238B7" w:rsidP="002C74BD">
            <w:pPr>
              <w:spacing w:before="0" w:after="0" w:line="240" w:lineRule="auto"/>
            </w:pPr>
            <w:r>
              <w:t>Q1 (k): In the last 3 years, have you been told by a doctor that you have breast cancer?</w:t>
            </w:r>
          </w:p>
        </w:tc>
        <w:tc>
          <w:tcPr>
            <w:tcW w:w="4869" w:type="dxa"/>
          </w:tcPr>
          <w:p w14:paraId="5F9C20E5" w14:textId="77777777" w:rsidR="00A238B7" w:rsidRDefault="00A238B7" w:rsidP="002C74BD">
            <w:pPr>
              <w:spacing w:before="0" w:after="0" w:line="240" w:lineRule="auto"/>
            </w:pPr>
            <w:r>
              <w:t>Yes, in the last 3 years</w:t>
            </w:r>
          </w:p>
        </w:tc>
      </w:tr>
    </w:tbl>
    <w:p w14:paraId="310CC07A" w14:textId="77777777" w:rsidR="00A238B7" w:rsidRDefault="00A238B7" w:rsidP="00A238B7"/>
    <w:p w14:paraId="5140CB88" w14:textId="77777777" w:rsidR="00A238B7" w:rsidRDefault="00A238B7" w:rsidP="00A238B7"/>
    <w:p w14:paraId="3DCCF7A0" w14:textId="77777777" w:rsidR="00A238B7" w:rsidRDefault="00A238B7" w:rsidP="00A238B7"/>
    <w:p w14:paraId="7B447915" w14:textId="77777777" w:rsidR="00A238B7" w:rsidRDefault="00A238B7" w:rsidP="00A238B7"/>
    <w:p w14:paraId="0CE6112B" w14:textId="77777777" w:rsidR="00A238B7" w:rsidRDefault="00A238B7" w:rsidP="00A238B7"/>
    <w:p w14:paraId="68F7945B" w14:textId="77777777" w:rsidR="00A238B7" w:rsidRDefault="00A238B7" w:rsidP="00DE6743">
      <w:pPr>
        <w:sectPr w:rsidR="00A238B7" w:rsidSect="00A238B7">
          <w:pgSz w:w="16840" w:h="11900" w:orient="landscape"/>
          <w:pgMar w:top="720" w:right="720" w:bottom="720" w:left="720" w:header="708" w:footer="708" w:gutter="0"/>
          <w:cols w:space="708"/>
          <w:docGrid w:linePitch="360"/>
        </w:sectPr>
      </w:pPr>
    </w:p>
    <w:bookmarkStart w:id="552" w:name="IDX2"/>
    <w:bookmarkStart w:id="553" w:name="IDX4"/>
    <w:bookmarkEnd w:id="552"/>
    <w:bookmarkEnd w:id="553"/>
    <w:p w14:paraId="43369642" w14:textId="77777777" w:rsidR="002139DB" w:rsidRPr="002139DB" w:rsidRDefault="006D410D" w:rsidP="006A6923">
      <w:pPr>
        <w:pStyle w:val="Heading1"/>
        <w:rPr>
          <w:noProof/>
        </w:rPr>
      </w:pPr>
      <w:r>
        <w:lastRenderedPageBreak/>
        <w:fldChar w:fldCharType="begin"/>
      </w:r>
      <w:r>
        <w:instrText xml:space="preserve"> ADDIN EN.REFLIST </w:instrText>
      </w:r>
      <w:r>
        <w:fldChar w:fldCharType="separate"/>
      </w:r>
      <w:bookmarkStart w:id="554" w:name="_Toc426447413"/>
      <w:bookmarkStart w:id="555" w:name="_Toc426447826"/>
      <w:r w:rsidR="002139DB" w:rsidRPr="002139DB">
        <w:rPr>
          <w:noProof/>
        </w:rPr>
        <w:t>References</w:t>
      </w:r>
      <w:bookmarkEnd w:id="554"/>
      <w:bookmarkEnd w:id="555"/>
    </w:p>
    <w:p w14:paraId="4D5EC662" w14:textId="77777777" w:rsidR="002139DB" w:rsidRPr="002139DB" w:rsidRDefault="002139DB" w:rsidP="002139DB">
      <w:pPr>
        <w:spacing w:after="0"/>
        <w:jc w:val="center"/>
        <w:rPr>
          <w:rFonts w:ascii="Calibri" w:hAnsi="Calibri"/>
          <w:noProof/>
          <w:sz w:val="26"/>
        </w:rPr>
      </w:pPr>
    </w:p>
    <w:p w14:paraId="7E7BBFA8" w14:textId="77777777" w:rsidR="002139DB" w:rsidRDefault="002139DB" w:rsidP="002139DB">
      <w:pPr>
        <w:spacing w:after="0" w:line="240" w:lineRule="auto"/>
        <w:ind w:left="720" w:hanging="720"/>
        <w:rPr>
          <w:rFonts w:ascii="Calibri" w:hAnsi="Calibri"/>
          <w:noProof/>
          <w:sz w:val="26"/>
        </w:rPr>
      </w:pPr>
      <w:bookmarkStart w:id="556" w:name="_ENREF_1"/>
      <w:r>
        <w:rPr>
          <w:rFonts w:ascii="Calibri" w:hAnsi="Calibri"/>
          <w:noProof/>
          <w:sz w:val="26"/>
        </w:rPr>
        <w:t>AIHW 2011. Asthma in Australia 2011: with a focus chapter on chronic obstructive pulmonary disease. Asthma series no. 4. Cat. no. ACM 22. Canberra: AIHW.</w:t>
      </w:r>
      <w:bookmarkEnd w:id="556"/>
    </w:p>
    <w:p w14:paraId="4137D819" w14:textId="77777777" w:rsidR="002139DB" w:rsidRDefault="002139DB" w:rsidP="002139DB">
      <w:pPr>
        <w:spacing w:after="0" w:line="240" w:lineRule="auto"/>
        <w:ind w:left="720" w:hanging="720"/>
        <w:rPr>
          <w:rFonts w:ascii="Calibri" w:hAnsi="Calibri"/>
          <w:noProof/>
          <w:sz w:val="26"/>
        </w:rPr>
      </w:pPr>
      <w:bookmarkStart w:id="557" w:name="_ENREF_2"/>
      <w:r>
        <w:rPr>
          <w:rFonts w:ascii="Calibri" w:hAnsi="Calibri"/>
          <w:noProof/>
          <w:sz w:val="26"/>
        </w:rPr>
        <w:t>AIHW 2012a. Breast cancer in Australia: an overview. Cancer series no. 71. Cat. no. CAN 67. Canberra: AIHW.</w:t>
      </w:r>
      <w:bookmarkEnd w:id="557"/>
    </w:p>
    <w:p w14:paraId="7FA1CDAF" w14:textId="77777777" w:rsidR="002139DB" w:rsidRDefault="002139DB" w:rsidP="002139DB">
      <w:pPr>
        <w:spacing w:after="0" w:line="240" w:lineRule="auto"/>
        <w:ind w:left="720" w:hanging="720"/>
        <w:rPr>
          <w:rFonts w:ascii="Calibri" w:hAnsi="Calibri"/>
          <w:noProof/>
          <w:sz w:val="26"/>
        </w:rPr>
      </w:pPr>
      <w:bookmarkStart w:id="558" w:name="_ENREF_3"/>
      <w:r>
        <w:rPr>
          <w:rFonts w:ascii="Calibri" w:hAnsi="Calibri"/>
          <w:noProof/>
          <w:sz w:val="26"/>
        </w:rPr>
        <w:t>AIHW 2012b. Risk factors contributing to chronic disease. Canberra: AIHW.</w:t>
      </w:r>
      <w:bookmarkEnd w:id="558"/>
    </w:p>
    <w:p w14:paraId="594E54FF" w14:textId="77777777" w:rsidR="002139DB" w:rsidRDefault="002139DB" w:rsidP="002139DB">
      <w:pPr>
        <w:spacing w:after="0" w:line="240" w:lineRule="auto"/>
        <w:ind w:left="720" w:hanging="720"/>
        <w:rPr>
          <w:rFonts w:ascii="Calibri" w:hAnsi="Calibri"/>
          <w:noProof/>
          <w:sz w:val="26"/>
        </w:rPr>
      </w:pPr>
      <w:bookmarkStart w:id="559" w:name="_ENREF_4"/>
      <w:r>
        <w:rPr>
          <w:rFonts w:ascii="Calibri" w:hAnsi="Calibri"/>
          <w:noProof/>
          <w:sz w:val="26"/>
        </w:rPr>
        <w:t>AIHW 2014a. Cardiovascular disease, diabetes and chronic kidney disease: Australian facts mortality. Cardiovascular, diabetes and chronic kidney disease series no. 1. Cat. no. CDK 1. Canberra: AIHW.</w:t>
      </w:r>
      <w:bookmarkEnd w:id="559"/>
    </w:p>
    <w:p w14:paraId="30EBAE58" w14:textId="77777777" w:rsidR="002139DB" w:rsidRDefault="002139DB" w:rsidP="002139DB">
      <w:pPr>
        <w:spacing w:after="0" w:line="240" w:lineRule="auto"/>
        <w:ind w:left="720" w:hanging="720"/>
        <w:rPr>
          <w:rFonts w:ascii="Calibri" w:hAnsi="Calibri"/>
          <w:noProof/>
          <w:sz w:val="26"/>
        </w:rPr>
      </w:pPr>
      <w:bookmarkStart w:id="560" w:name="_ENREF_5"/>
      <w:r>
        <w:rPr>
          <w:rFonts w:ascii="Calibri" w:hAnsi="Calibri"/>
          <w:noProof/>
          <w:sz w:val="26"/>
        </w:rPr>
        <w:t>AIHW 2014b. Cardiovascular disease, diabetes and chronic kidney disease: Australian facts: prevalence and incidence. Cardiovascular, diabetes and chronic kidney disease series no. 2. Cat. no. CDK 2. Canberra: AIHW.</w:t>
      </w:r>
      <w:bookmarkEnd w:id="560"/>
    </w:p>
    <w:p w14:paraId="0A1F67F4" w14:textId="77777777" w:rsidR="002139DB" w:rsidRDefault="002139DB" w:rsidP="002139DB">
      <w:pPr>
        <w:spacing w:after="0" w:line="240" w:lineRule="auto"/>
        <w:ind w:left="720" w:hanging="720"/>
        <w:rPr>
          <w:rFonts w:ascii="Calibri" w:hAnsi="Calibri"/>
          <w:noProof/>
          <w:sz w:val="26"/>
        </w:rPr>
      </w:pPr>
      <w:bookmarkStart w:id="561" w:name="_ENREF_6"/>
      <w:r>
        <w:rPr>
          <w:rFonts w:ascii="Calibri" w:hAnsi="Calibri"/>
          <w:noProof/>
          <w:sz w:val="26"/>
        </w:rPr>
        <w:t xml:space="preserve">ALHAZMI, A., STOJANOVSKI, E., MCEVOY, M., BROWN, W. &amp; GARG, M. L. 2014a. Diet quality score is a predictor of type 2 diabetes risk in women: the Australian Longitudinal Study on Women's Health. </w:t>
      </w:r>
      <w:r w:rsidRPr="002139DB">
        <w:rPr>
          <w:rFonts w:ascii="Calibri" w:hAnsi="Calibri"/>
          <w:i/>
          <w:noProof/>
          <w:sz w:val="26"/>
        </w:rPr>
        <w:t>British Journal of Nutrition,</w:t>
      </w:r>
      <w:r>
        <w:rPr>
          <w:rFonts w:ascii="Calibri" w:hAnsi="Calibri"/>
          <w:noProof/>
          <w:sz w:val="26"/>
        </w:rPr>
        <w:t xml:space="preserve"> 112</w:t>
      </w:r>
      <w:r w:rsidRPr="002139DB">
        <w:rPr>
          <w:rFonts w:ascii="Calibri" w:hAnsi="Calibri"/>
          <w:b/>
          <w:noProof/>
          <w:sz w:val="26"/>
        </w:rPr>
        <w:t>,</w:t>
      </w:r>
      <w:r>
        <w:rPr>
          <w:rFonts w:ascii="Calibri" w:hAnsi="Calibri"/>
          <w:noProof/>
          <w:sz w:val="26"/>
        </w:rPr>
        <w:t xml:space="preserve"> 945-51.</w:t>
      </w:r>
      <w:bookmarkEnd w:id="561"/>
    </w:p>
    <w:p w14:paraId="0DC1BD1D" w14:textId="77777777" w:rsidR="002139DB" w:rsidRDefault="002139DB" w:rsidP="002139DB">
      <w:pPr>
        <w:spacing w:after="0" w:line="240" w:lineRule="auto"/>
        <w:ind w:left="720" w:hanging="720"/>
        <w:rPr>
          <w:rFonts w:ascii="Calibri" w:hAnsi="Calibri"/>
          <w:noProof/>
          <w:sz w:val="26"/>
        </w:rPr>
      </w:pPr>
      <w:bookmarkStart w:id="562" w:name="_ENREF_7"/>
      <w:r>
        <w:rPr>
          <w:rFonts w:ascii="Calibri" w:hAnsi="Calibri"/>
          <w:noProof/>
          <w:sz w:val="26"/>
        </w:rPr>
        <w:t xml:space="preserve">ALHAZMI, A., STOJANOVSKI, E., MCEVOY, M. &amp; GARG, M. L. 2014b. Macronutrient intake and type 2 diabetes risk in middle-aged Australian women. Results from the Australian Longitudinal Study on Women's Health. </w:t>
      </w:r>
      <w:r w:rsidRPr="002139DB">
        <w:rPr>
          <w:rFonts w:ascii="Calibri" w:hAnsi="Calibri"/>
          <w:i/>
          <w:noProof/>
          <w:sz w:val="26"/>
        </w:rPr>
        <w:t>Public Health Nutrition,</w:t>
      </w:r>
      <w:r>
        <w:rPr>
          <w:rFonts w:ascii="Calibri" w:hAnsi="Calibri"/>
          <w:noProof/>
          <w:sz w:val="26"/>
        </w:rPr>
        <w:t xml:space="preserve"> 17</w:t>
      </w:r>
      <w:r w:rsidRPr="002139DB">
        <w:rPr>
          <w:rFonts w:ascii="Calibri" w:hAnsi="Calibri"/>
          <w:b/>
          <w:noProof/>
          <w:sz w:val="26"/>
        </w:rPr>
        <w:t>,</w:t>
      </w:r>
      <w:r>
        <w:rPr>
          <w:rFonts w:ascii="Calibri" w:hAnsi="Calibri"/>
          <w:noProof/>
          <w:sz w:val="26"/>
        </w:rPr>
        <w:t xml:space="preserve"> 1587-94.</w:t>
      </w:r>
      <w:bookmarkEnd w:id="562"/>
    </w:p>
    <w:p w14:paraId="3E3C109F" w14:textId="551A197C" w:rsidR="002139DB" w:rsidRDefault="002139DB" w:rsidP="002139DB">
      <w:pPr>
        <w:spacing w:after="0" w:line="240" w:lineRule="auto"/>
        <w:ind w:left="720" w:hanging="720"/>
        <w:rPr>
          <w:rFonts w:ascii="Calibri" w:hAnsi="Calibri"/>
          <w:noProof/>
          <w:sz w:val="26"/>
        </w:rPr>
      </w:pPr>
      <w:bookmarkStart w:id="563" w:name="_ENREF_8"/>
      <w:r>
        <w:rPr>
          <w:rFonts w:ascii="Calibri" w:hAnsi="Calibri"/>
          <w:noProof/>
          <w:sz w:val="26"/>
        </w:rPr>
        <w:t xml:space="preserve">AUSTRALIAN HEALTH SURVEY. 2012a. </w:t>
      </w:r>
      <w:r w:rsidRPr="002139DB">
        <w:rPr>
          <w:rFonts w:ascii="Calibri" w:hAnsi="Calibri"/>
          <w:i/>
          <w:noProof/>
          <w:sz w:val="26"/>
        </w:rPr>
        <w:t xml:space="preserve">First Results, 2011-12 , Asthma </w:t>
      </w:r>
      <w:r>
        <w:rPr>
          <w:rFonts w:ascii="Calibri" w:hAnsi="Calibri"/>
          <w:noProof/>
          <w:sz w:val="26"/>
        </w:rPr>
        <w:t xml:space="preserve">[Online]. Canberra: ABS. Available: </w:t>
      </w:r>
      <w:hyperlink r:id="rId104" w:history="1">
        <w:r w:rsidRPr="002139DB">
          <w:rPr>
            <w:rStyle w:val="Hyperlink"/>
            <w:rFonts w:ascii="Calibri" w:hAnsi="Calibri" w:cs="Cambria"/>
            <w:noProof/>
            <w:sz w:val="26"/>
          </w:rPr>
          <w:t>http://www.abs.gov.au/ausstats/abs@.nsf/Lookup/by%20Subject/4338.0~2011-13~Main%20Features~Asthma~15</w:t>
        </w:r>
      </w:hyperlink>
      <w:r>
        <w:rPr>
          <w:rFonts w:ascii="Calibri" w:hAnsi="Calibri"/>
          <w:noProof/>
          <w:sz w:val="26"/>
        </w:rPr>
        <w:t xml:space="preserve"> [Accessed 25 March 2015].</w:t>
      </w:r>
      <w:bookmarkEnd w:id="563"/>
    </w:p>
    <w:p w14:paraId="0C19A2B0" w14:textId="1AAC0FAF" w:rsidR="002139DB" w:rsidRDefault="002139DB" w:rsidP="002139DB">
      <w:pPr>
        <w:spacing w:after="0" w:line="240" w:lineRule="auto"/>
        <w:ind w:left="720" w:hanging="720"/>
        <w:rPr>
          <w:rFonts w:ascii="Calibri" w:hAnsi="Calibri"/>
          <w:noProof/>
          <w:sz w:val="26"/>
        </w:rPr>
      </w:pPr>
      <w:bookmarkStart w:id="564" w:name="_ENREF_9"/>
      <w:r>
        <w:rPr>
          <w:rFonts w:ascii="Calibri" w:hAnsi="Calibri"/>
          <w:noProof/>
          <w:sz w:val="26"/>
        </w:rPr>
        <w:t xml:space="preserve">AUSTRALIAN HEALTH SURVEY. 2012b. </w:t>
      </w:r>
      <w:r w:rsidRPr="002139DB">
        <w:rPr>
          <w:rFonts w:ascii="Calibri" w:hAnsi="Calibri"/>
          <w:i/>
          <w:noProof/>
          <w:sz w:val="26"/>
        </w:rPr>
        <w:t xml:space="preserve">First Results, 2011-12, Arthritis and osteoporosis </w:t>
      </w:r>
      <w:r>
        <w:rPr>
          <w:rFonts w:ascii="Calibri" w:hAnsi="Calibri"/>
          <w:noProof/>
          <w:sz w:val="26"/>
        </w:rPr>
        <w:t xml:space="preserve">[Online]. Canberra: ABS. Available: </w:t>
      </w:r>
      <w:hyperlink r:id="rId105" w:history="1">
        <w:r w:rsidRPr="002139DB">
          <w:rPr>
            <w:rStyle w:val="Hyperlink"/>
            <w:rFonts w:ascii="Calibri" w:hAnsi="Calibri" w:cs="Cambria"/>
            <w:noProof/>
            <w:sz w:val="26"/>
          </w:rPr>
          <w:t>http://www.abs.gov.au/ausstats/abs@.nsf/Lookup/by%20Subject/4338.0~2011-13~Main%20Features~Arthritis%20and%20osteoporosis~27</w:t>
        </w:r>
      </w:hyperlink>
      <w:r>
        <w:rPr>
          <w:rFonts w:ascii="Calibri" w:hAnsi="Calibri"/>
          <w:noProof/>
          <w:sz w:val="26"/>
        </w:rPr>
        <w:t xml:space="preserve"> [Accessed 25 March 2015].</w:t>
      </w:r>
      <w:bookmarkEnd w:id="564"/>
    </w:p>
    <w:p w14:paraId="0B824F95" w14:textId="77777777" w:rsidR="002139DB" w:rsidRDefault="002139DB" w:rsidP="002139DB">
      <w:pPr>
        <w:spacing w:after="0" w:line="240" w:lineRule="auto"/>
        <w:ind w:left="720" w:hanging="720"/>
        <w:rPr>
          <w:rFonts w:ascii="Calibri" w:hAnsi="Calibri"/>
          <w:noProof/>
          <w:sz w:val="26"/>
        </w:rPr>
      </w:pPr>
      <w:bookmarkStart w:id="565" w:name="_ENREF_10"/>
      <w:r>
        <w:rPr>
          <w:rFonts w:ascii="Calibri" w:hAnsi="Calibri"/>
          <w:noProof/>
          <w:sz w:val="26"/>
        </w:rPr>
        <w:t>BARR, E., MAGLIANO, D., ZIMMET, P., POLKINGHORNE, K., ATKINS, R., DUNSTAN, D., MURRAY, S. &amp; SHAW, J. 2006. AusDiab 2005. The Australian Diabetes, Obesity and Lifestyle Study. Tracking the accelerating epidemic: its causes and outcomes. Melbourne: International Diabetes Institute.</w:t>
      </w:r>
      <w:bookmarkEnd w:id="565"/>
    </w:p>
    <w:p w14:paraId="46E17D7E" w14:textId="77777777" w:rsidR="002139DB" w:rsidRDefault="002139DB" w:rsidP="002139DB">
      <w:pPr>
        <w:spacing w:after="0" w:line="240" w:lineRule="auto"/>
        <w:ind w:left="720" w:hanging="720"/>
        <w:rPr>
          <w:rFonts w:ascii="Calibri" w:hAnsi="Calibri"/>
          <w:noProof/>
          <w:sz w:val="26"/>
        </w:rPr>
      </w:pPr>
      <w:bookmarkStart w:id="566" w:name="_ENREF_11"/>
      <w:r>
        <w:rPr>
          <w:rFonts w:ascii="Calibri" w:hAnsi="Calibri"/>
          <w:noProof/>
          <w:sz w:val="26"/>
        </w:rPr>
        <w:t xml:space="preserve">BARR, R. G., WENTOWSKI, C. C., GRODSTEIN, F., SOMERS, S. C., STAMPFER, M. J., SCHWARTZ, J., SPEIZER, F. E. &amp; CAMARGO, C. A., JR. 2004. Prospective study of postmenopausal hormone use and newly diagnosed asthma and chronic obstructive pulmonary disease. </w:t>
      </w:r>
      <w:r w:rsidRPr="002139DB">
        <w:rPr>
          <w:rFonts w:ascii="Calibri" w:hAnsi="Calibri"/>
          <w:i/>
          <w:noProof/>
          <w:sz w:val="26"/>
        </w:rPr>
        <w:t>Archives of Internal Medicine,</w:t>
      </w:r>
      <w:r>
        <w:rPr>
          <w:rFonts w:ascii="Calibri" w:hAnsi="Calibri"/>
          <w:noProof/>
          <w:sz w:val="26"/>
        </w:rPr>
        <w:t xml:space="preserve"> 164</w:t>
      </w:r>
      <w:r w:rsidRPr="002139DB">
        <w:rPr>
          <w:rFonts w:ascii="Calibri" w:hAnsi="Calibri"/>
          <w:b/>
          <w:noProof/>
          <w:sz w:val="26"/>
        </w:rPr>
        <w:t>,</w:t>
      </w:r>
      <w:r>
        <w:rPr>
          <w:rFonts w:ascii="Calibri" w:hAnsi="Calibri"/>
          <w:noProof/>
          <w:sz w:val="26"/>
        </w:rPr>
        <w:t xml:space="preserve"> 379-86.</w:t>
      </w:r>
      <w:bookmarkEnd w:id="566"/>
    </w:p>
    <w:p w14:paraId="1139D042" w14:textId="77777777" w:rsidR="002139DB" w:rsidRDefault="002139DB" w:rsidP="002139DB">
      <w:pPr>
        <w:spacing w:after="0" w:line="240" w:lineRule="auto"/>
        <w:ind w:left="720" w:hanging="720"/>
        <w:rPr>
          <w:rFonts w:ascii="Calibri" w:hAnsi="Calibri"/>
          <w:noProof/>
          <w:sz w:val="26"/>
        </w:rPr>
      </w:pPr>
      <w:bookmarkStart w:id="567" w:name="_ENREF_12"/>
      <w:r>
        <w:rPr>
          <w:rFonts w:ascii="Calibri" w:hAnsi="Calibri"/>
          <w:noProof/>
          <w:sz w:val="26"/>
        </w:rPr>
        <w:lastRenderedPageBreak/>
        <w:t xml:space="preserve">BEATTY, L., LEE, C. &amp; WADE, T. D. 2009. A prospective examination of perceived stress as a mediator of the relationship between life-events and QOL following breast cancer. </w:t>
      </w:r>
      <w:r w:rsidRPr="002139DB">
        <w:rPr>
          <w:rFonts w:ascii="Calibri" w:hAnsi="Calibri"/>
          <w:i/>
          <w:noProof/>
          <w:sz w:val="26"/>
        </w:rPr>
        <w:t>British Journal of Health Psychology,</w:t>
      </w:r>
      <w:r>
        <w:rPr>
          <w:rFonts w:ascii="Calibri" w:hAnsi="Calibri"/>
          <w:noProof/>
          <w:sz w:val="26"/>
        </w:rPr>
        <w:t xml:space="preserve"> 14</w:t>
      </w:r>
      <w:r w:rsidRPr="002139DB">
        <w:rPr>
          <w:rFonts w:ascii="Calibri" w:hAnsi="Calibri"/>
          <w:b/>
          <w:noProof/>
          <w:sz w:val="26"/>
        </w:rPr>
        <w:t>,</w:t>
      </w:r>
      <w:r>
        <w:rPr>
          <w:rFonts w:ascii="Calibri" w:hAnsi="Calibri"/>
          <w:noProof/>
          <w:sz w:val="26"/>
        </w:rPr>
        <w:t xml:space="preserve"> 789-804.</w:t>
      </w:r>
      <w:bookmarkEnd w:id="567"/>
    </w:p>
    <w:p w14:paraId="629E730D" w14:textId="77777777" w:rsidR="002139DB" w:rsidRDefault="002139DB" w:rsidP="002139DB">
      <w:pPr>
        <w:spacing w:after="0" w:line="240" w:lineRule="auto"/>
        <w:ind w:left="720" w:hanging="720"/>
        <w:rPr>
          <w:rFonts w:ascii="Calibri" w:hAnsi="Calibri"/>
          <w:noProof/>
          <w:sz w:val="26"/>
        </w:rPr>
      </w:pPr>
      <w:bookmarkStart w:id="568" w:name="_ENREF_13"/>
      <w:r>
        <w:rPr>
          <w:rFonts w:ascii="Calibri" w:hAnsi="Calibri"/>
          <w:noProof/>
          <w:sz w:val="26"/>
        </w:rPr>
        <w:t xml:space="preserve">BERECKI-GISOLF, J., MCKENZIE, S. J., DOBSON, A. J., MCFARLANE, A. &amp; MCLAUGHLIN, D. 2013. A history of comorbid depression and anxiety predicts new onset of heart disease. </w:t>
      </w:r>
      <w:r w:rsidRPr="002139DB">
        <w:rPr>
          <w:rFonts w:ascii="Calibri" w:hAnsi="Calibri"/>
          <w:i/>
          <w:noProof/>
          <w:sz w:val="26"/>
        </w:rPr>
        <w:t>Journal of Behavioral Medicine,</w:t>
      </w:r>
      <w:r>
        <w:rPr>
          <w:rFonts w:ascii="Calibri" w:hAnsi="Calibri"/>
          <w:noProof/>
          <w:sz w:val="26"/>
        </w:rPr>
        <w:t xml:space="preserve"> 36</w:t>
      </w:r>
      <w:r w:rsidRPr="002139DB">
        <w:rPr>
          <w:rFonts w:ascii="Calibri" w:hAnsi="Calibri"/>
          <w:b/>
          <w:noProof/>
          <w:sz w:val="26"/>
        </w:rPr>
        <w:t>,</w:t>
      </w:r>
      <w:r>
        <w:rPr>
          <w:rFonts w:ascii="Calibri" w:hAnsi="Calibri"/>
          <w:noProof/>
          <w:sz w:val="26"/>
        </w:rPr>
        <w:t xml:space="preserve"> 347-53.</w:t>
      </w:r>
      <w:bookmarkEnd w:id="568"/>
    </w:p>
    <w:p w14:paraId="1DB03C72" w14:textId="77777777" w:rsidR="002139DB" w:rsidRDefault="002139DB" w:rsidP="002139DB">
      <w:pPr>
        <w:spacing w:after="0" w:line="240" w:lineRule="auto"/>
        <w:ind w:left="720" w:hanging="720"/>
        <w:rPr>
          <w:rFonts w:ascii="Calibri" w:hAnsi="Calibri"/>
          <w:noProof/>
          <w:sz w:val="26"/>
        </w:rPr>
      </w:pPr>
      <w:bookmarkStart w:id="569" w:name="_ENREF_14"/>
      <w:r>
        <w:rPr>
          <w:rFonts w:ascii="Calibri" w:hAnsi="Calibri"/>
          <w:noProof/>
          <w:sz w:val="26"/>
        </w:rPr>
        <w:t xml:space="preserve">BRILLEMAN, S. L., PACHANA, N. A. &amp; DOBSON, A. J. 2010. The impact of attrition on the representativeness of cohort studies of older people. </w:t>
      </w:r>
      <w:r w:rsidRPr="002139DB">
        <w:rPr>
          <w:rFonts w:ascii="Calibri" w:hAnsi="Calibri"/>
          <w:i/>
          <w:noProof/>
          <w:sz w:val="26"/>
        </w:rPr>
        <w:t>BMC Medical Research Methodology,</w:t>
      </w:r>
      <w:r>
        <w:rPr>
          <w:rFonts w:ascii="Calibri" w:hAnsi="Calibri"/>
          <w:noProof/>
          <w:sz w:val="26"/>
        </w:rPr>
        <w:t xml:space="preserve"> 10</w:t>
      </w:r>
      <w:r w:rsidRPr="002139DB">
        <w:rPr>
          <w:rFonts w:ascii="Calibri" w:hAnsi="Calibri"/>
          <w:b/>
          <w:noProof/>
          <w:sz w:val="26"/>
        </w:rPr>
        <w:t>,</w:t>
      </w:r>
      <w:r>
        <w:rPr>
          <w:rFonts w:ascii="Calibri" w:hAnsi="Calibri"/>
          <w:noProof/>
          <w:sz w:val="26"/>
        </w:rPr>
        <w:t xml:space="preserve"> 71.</w:t>
      </w:r>
      <w:bookmarkEnd w:id="569"/>
    </w:p>
    <w:p w14:paraId="3C7023C9" w14:textId="77777777" w:rsidR="002139DB" w:rsidRDefault="002139DB" w:rsidP="002139DB">
      <w:pPr>
        <w:spacing w:after="0" w:line="240" w:lineRule="auto"/>
        <w:ind w:left="720" w:hanging="720"/>
        <w:rPr>
          <w:rFonts w:ascii="Calibri" w:hAnsi="Calibri"/>
          <w:noProof/>
          <w:sz w:val="26"/>
        </w:rPr>
      </w:pPr>
      <w:bookmarkStart w:id="570" w:name="_ENREF_15"/>
      <w:r>
        <w:rPr>
          <w:rFonts w:ascii="Calibri" w:hAnsi="Calibri"/>
          <w:noProof/>
          <w:sz w:val="26"/>
        </w:rPr>
        <w:t xml:space="preserve">BROWN, W., FORD, J. H., BURTON, N. W., MARSHALL, A. L. &amp; DOBSON, A. J. 2005. Prospective study of physical activity and depressive symptoms in middle-aged women. </w:t>
      </w:r>
      <w:r w:rsidRPr="002139DB">
        <w:rPr>
          <w:rFonts w:ascii="Calibri" w:hAnsi="Calibri"/>
          <w:i/>
          <w:noProof/>
          <w:sz w:val="26"/>
        </w:rPr>
        <w:t>American Journal of Preventive Medicine,</w:t>
      </w:r>
      <w:r>
        <w:rPr>
          <w:rFonts w:ascii="Calibri" w:hAnsi="Calibri"/>
          <w:noProof/>
          <w:sz w:val="26"/>
        </w:rPr>
        <w:t xml:space="preserve"> 29</w:t>
      </w:r>
      <w:r w:rsidRPr="002139DB">
        <w:rPr>
          <w:rFonts w:ascii="Calibri" w:hAnsi="Calibri"/>
          <w:b/>
          <w:noProof/>
          <w:sz w:val="26"/>
        </w:rPr>
        <w:t>,</w:t>
      </w:r>
      <w:r>
        <w:rPr>
          <w:rFonts w:ascii="Calibri" w:hAnsi="Calibri"/>
          <w:noProof/>
          <w:sz w:val="26"/>
        </w:rPr>
        <w:t xml:space="preserve"> 265-272.</w:t>
      </w:r>
      <w:bookmarkEnd w:id="570"/>
    </w:p>
    <w:p w14:paraId="04EBF304" w14:textId="77777777" w:rsidR="002139DB" w:rsidRDefault="002139DB" w:rsidP="002139DB">
      <w:pPr>
        <w:spacing w:after="0" w:line="240" w:lineRule="auto"/>
        <w:ind w:left="720" w:hanging="720"/>
        <w:rPr>
          <w:rFonts w:ascii="Calibri" w:hAnsi="Calibri"/>
          <w:noProof/>
          <w:sz w:val="26"/>
        </w:rPr>
      </w:pPr>
      <w:bookmarkStart w:id="571" w:name="_ENREF_16"/>
      <w:r>
        <w:rPr>
          <w:rFonts w:ascii="Calibri" w:hAnsi="Calibri"/>
          <w:noProof/>
          <w:sz w:val="26"/>
        </w:rPr>
        <w:t xml:space="preserve">BROWN, W. J., HOCKEY, R. &amp; DOBSON, A. 2007. Rose revisited: A "middle road" prevention strategy to reduce noncommunicable chronic disease risk. </w:t>
      </w:r>
      <w:r w:rsidRPr="002139DB">
        <w:rPr>
          <w:rFonts w:ascii="Calibri" w:hAnsi="Calibri"/>
          <w:i/>
          <w:noProof/>
          <w:sz w:val="26"/>
        </w:rPr>
        <w:t>Bulletin of the World Health Organization,</w:t>
      </w:r>
      <w:r>
        <w:rPr>
          <w:rFonts w:ascii="Calibri" w:hAnsi="Calibri"/>
          <w:noProof/>
          <w:sz w:val="26"/>
        </w:rPr>
        <w:t xml:space="preserve"> 85</w:t>
      </w:r>
      <w:r w:rsidRPr="002139DB">
        <w:rPr>
          <w:rFonts w:ascii="Calibri" w:hAnsi="Calibri"/>
          <w:b/>
          <w:noProof/>
          <w:sz w:val="26"/>
        </w:rPr>
        <w:t>,</w:t>
      </w:r>
      <w:r>
        <w:rPr>
          <w:rFonts w:ascii="Calibri" w:hAnsi="Calibri"/>
          <w:noProof/>
          <w:sz w:val="26"/>
        </w:rPr>
        <w:t xml:space="preserve"> 886-7.</w:t>
      </w:r>
      <w:bookmarkEnd w:id="571"/>
    </w:p>
    <w:p w14:paraId="47BBE330" w14:textId="77777777" w:rsidR="002139DB" w:rsidRDefault="002139DB" w:rsidP="002139DB">
      <w:pPr>
        <w:spacing w:after="0" w:line="240" w:lineRule="auto"/>
        <w:ind w:left="720" w:hanging="720"/>
        <w:rPr>
          <w:rFonts w:ascii="Calibri" w:hAnsi="Calibri"/>
          <w:noProof/>
          <w:sz w:val="26"/>
        </w:rPr>
      </w:pPr>
      <w:bookmarkStart w:id="572" w:name="_ENREF_17"/>
      <w:r>
        <w:rPr>
          <w:rFonts w:ascii="Calibri" w:hAnsi="Calibri"/>
          <w:noProof/>
          <w:sz w:val="26"/>
        </w:rPr>
        <w:t xml:space="preserve">BROWN, W. J., HOCKEY, R. &amp; DOBSON, A. J. 2010. Effects of having a baby on weight gain. </w:t>
      </w:r>
      <w:r w:rsidRPr="002139DB">
        <w:rPr>
          <w:rFonts w:ascii="Calibri" w:hAnsi="Calibri"/>
          <w:i/>
          <w:noProof/>
          <w:sz w:val="26"/>
        </w:rPr>
        <w:t>American Journal of Preventive Medicine,</w:t>
      </w:r>
      <w:r>
        <w:rPr>
          <w:rFonts w:ascii="Calibri" w:hAnsi="Calibri"/>
          <w:noProof/>
          <w:sz w:val="26"/>
        </w:rPr>
        <w:t xml:space="preserve"> 38</w:t>
      </w:r>
      <w:r w:rsidRPr="002139DB">
        <w:rPr>
          <w:rFonts w:ascii="Calibri" w:hAnsi="Calibri"/>
          <w:b/>
          <w:noProof/>
          <w:sz w:val="26"/>
        </w:rPr>
        <w:t>,</w:t>
      </w:r>
      <w:r>
        <w:rPr>
          <w:rFonts w:ascii="Calibri" w:hAnsi="Calibri"/>
          <w:noProof/>
          <w:sz w:val="26"/>
        </w:rPr>
        <w:t xml:space="preserve"> 163-70.</w:t>
      </w:r>
      <w:bookmarkEnd w:id="572"/>
    </w:p>
    <w:p w14:paraId="473E0C09" w14:textId="77777777" w:rsidR="002139DB" w:rsidRDefault="002139DB" w:rsidP="002139DB">
      <w:pPr>
        <w:spacing w:after="0" w:line="240" w:lineRule="auto"/>
        <w:ind w:left="720" w:hanging="720"/>
        <w:rPr>
          <w:rFonts w:ascii="Calibri" w:hAnsi="Calibri"/>
          <w:noProof/>
          <w:sz w:val="26"/>
        </w:rPr>
      </w:pPr>
      <w:bookmarkStart w:id="573" w:name="_ENREF_18"/>
      <w:r>
        <w:rPr>
          <w:rFonts w:ascii="Calibri" w:hAnsi="Calibri"/>
          <w:noProof/>
          <w:sz w:val="26"/>
        </w:rPr>
        <w:t xml:space="preserve">BROWN, W. J., PAVEY, T. &amp; BAUMAN, A. E. 2014. Comparing population attributable risks for heart disease across the adult lifespan in women. </w:t>
      </w:r>
      <w:r w:rsidRPr="002139DB">
        <w:rPr>
          <w:rFonts w:ascii="Calibri" w:hAnsi="Calibri"/>
          <w:i/>
          <w:noProof/>
          <w:sz w:val="26"/>
        </w:rPr>
        <w:t>British Journal of Sports Medicine</w:t>
      </w:r>
      <w:r>
        <w:rPr>
          <w:rFonts w:ascii="Calibri" w:hAnsi="Calibri"/>
          <w:noProof/>
          <w:sz w:val="26"/>
        </w:rPr>
        <w:t>.</w:t>
      </w:r>
      <w:bookmarkEnd w:id="573"/>
    </w:p>
    <w:p w14:paraId="1EB6DCD8" w14:textId="77777777" w:rsidR="002139DB" w:rsidRDefault="002139DB" w:rsidP="002139DB">
      <w:pPr>
        <w:spacing w:after="0" w:line="240" w:lineRule="auto"/>
        <w:ind w:left="720" w:hanging="720"/>
        <w:rPr>
          <w:rFonts w:ascii="Calibri" w:hAnsi="Calibri"/>
          <w:noProof/>
          <w:sz w:val="26"/>
        </w:rPr>
      </w:pPr>
      <w:bookmarkStart w:id="574" w:name="_ENREF_19"/>
      <w:r>
        <w:rPr>
          <w:rFonts w:ascii="Calibri" w:hAnsi="Calibri"/>
          <w:noProof/>
          <w:sz w:val="26"/>
        </w:rPr>
        <w:t xml:space="preserve">BYLES, J. E., FRANCIS, J. L., CHOJENTA, C. L. &amp; HUBBARD, I. J. 2015. Long-term survival of older Australian women with a history of stroke. </w:t>
      </w:r>
      <w:r w:rsidRPr="002139DB">
        <w:rPr>
          <w:rFonts w:ascii="Calibri" w:hAnsi="Calibri"/>
          <w:i/>
          <w:noProof/>
          <w:sz w:val="26"/>
        </w:rPr>
        <w:t>Journal of Stroke and Cerebrovascular Diseases : The Official Journal of National Stroke Association,</w:t>
      </w:r>
      <w:r>
        <w:rPr>
          <w:rFonts w:ascii="Calibri" w:hAnsi="Calibri"/>
          <w:noProof/>
          <w:sz w:val="26"/>
        </w:rPr>
        <w:t xml:space="preserve"> 24</w:t>
      </w:r>
      <w:r w:rsidRPr="002139DB">
        <w:rPr>
          <w:rFonts w:ascii="Calibri" w:hAnsi="Calibri"/>
          <w:b/>
          <w:noProof/>
          <w:sz w:val="26"/>
        </w:rPr>
        <w:t>,</w:t>
      </w:r>
      <w:r>
        <w:rPr>
          <w:rFonts w:ascii="Calibri" w:hAnsi="Calibri"/>
          <w:noProof/>
          <w:sz w:val="26"/>
        </w:rPr>
        <w:t xml:space="preserve"> 53-60.</w:t>
      </w:r>
      <w:bookmarkEnd w:id="574"/>
    </w:p>
    <w:p w14:paraId="3F48A7C5" w14:textId="77777777" w:rsidR="002139DB" w:rsidRDefault="002139DB" w:rsidP="002139DB">
      <w:pPr>
        <w:spacing w:after="0" w:line="240" w:lineRule="auto"/>
        <w:ind w:left="720" w:hanging="720"/>
        <w:rPr>
          <w:rFonts w:ascii="Calibri" w:hAnsi="Calibri"/>
          <w:noProof/>
          <w:sz w:val="26"/>
        </w:rPr>
      </w:pPr>
      <w:bookmarkStart w:id="575" w:name="_ENREF_20"/>
      <w:r>
        <w:rPr>
          <w:rFonts w:ascii="Calibri" w:hAnsi="Calibri"/>
          <w:noProof/>
          <w:sz w:val="26"/>
        </w:rPr>
        <w:t>BYLES, J. E., YOUNG, A. F. &amp; LOWE, J. M. 2010. Women‘s knowledge and self-management of diabetes. In Diabetes in Women (Ed. Eliza I. Swahn). New York: Nova Science Publishers.</w:t>
      </w:r>
      <w:bookmarkEnd w:id="575"/>
    </w:p>
    <w:p w14:paraId="4D42BABE" w14:textId="77777777" w:rsidR="002139DB" w:rsidRDefault="002139DB" w:rsidP="002139DB">
      <w:pPr>
        <w:spacing w:after="0" w:line="240" w:lineRule="auto"/>
        <w:ind w:left="720" w:hanging="720"/>
        <w:rPr>
          <w:rFonts w:ascii="Calibri" w:hAnsi="Calibri"/>
          <w:noProof/>
          <w:sz w:val="26"/>
        </w:rPr>
      </w:pPr>
      <w:bookmarkStart w:id="576" w:name="_ENREF_21"/>
      <w:r>
        <w:rPr>
          <w:rFonts w:ascii="Calibri" w:hAnsi="Calibri"/>
          <w:noProof/>
          <w:sz w:val="26"/>
        </w:rPr>
        <w:t xml:space="preserve">CRAIG, B. M., KRAUS, C. K., CHEWNING, B. A. &amp; DAVIS, J. E. 2008. Quality of care for older adults with chronic obstructive pulmonary disease and asthma based on comparisons to practice guidelines and smoking status. </w:t>
      </w:r>
      <w:r w:rsidRPr="002139DB">
        <w:rPr>
          <w:rFonts w:ascii="Calibri" w:hAnsi="Calibri"/>
          <w:i/>
          <w:noProof/>
          <w:sz w:val="26"/>
        </w:rPr>
        <w:t>BMC Health Services Research,</w:t>
      </w:r>
      <w:r>
        <w:rPr>
          <w:rFonts w:ascii="Calibri" w:hAnsi="Calibri"/>
          <w:noProof/>
          <w:sz w:val="26"/>
        </w:rPr>
        <w:t xml:space="preserve"> 8</w:t>
      </w:r>
      <w:r w:rsidRPr="002139DB">
        <w:rPr>
          <w:rFonts w:ascii="Calibri" w:hAnsi="Calibri"/>
          <w:b/>
          <w:noProof/>
          <w:sz w:val="26"/>
        </w:rPr>
        <w:t>,</w:t>
      </w:r>
      <w:r>
        <w:rPr>
          <w:rFonts w:ascii="Calibri" w:hAnsi="Calibri"/>
          <w:noProof/>
          <w:sz w:val="26"/>
        </w:rPr>
        <w:t xml:space="preserve"> 144.</w:t>
      </w:r>
      <w:bookmarkEnd w:id="576"/>
    </w:p>
    <w:p w14:paraId="1730FD74" w14:textId="77777777" w:rsidR="002139DB" w:rsidRDefault="002139DB" w:rsidP="002139DB">
      <w:pPr>
        <w:spacing w:after="0" w:line="240" w:lineRule="auto"/>
        <w:ind w:left="720" w:hanging="720"/>
        <w:rPr>
          <w:rFonts w:ascii="Calibri" w:hAnsi="Calibri"/>
          <w:noProof/>
          <w:sz w:val="26"/>
        </w:rPr>
      </w:pPr>
      <w:bookmarkStart w:id="577" w:name="_ENREF_22"/>
      <w:r>
        <w:rPr>
          <w:rFonts w:ascii="Calibri" w:hAnsi="Calibri"/>
          <w:noProof/>
          <w:sz w:val="26"/>
        </w:rPr>
        <w:t xml:space="preserve">DE MARCO, R., PESCE, G., MARCON, A., ACCORDINI, S., ANTONICELLI, L., BUGIANI, M., CASALI, L., FERRARI, M., NICOLINI, G., PANICO, M. G., PIRINA, P., ZANOLIN, M. E., CERVERI, I. &amp; VERLATO, G. 2013. The coexistence of asthma and chronic obstructive pulmonary disease (COPD): prevalence and risk factors in young, middle-aged and elderly people from the general population. </w:t>
      </w:r>
      <w:r w:rsidRPr="002139DB">
        <w:rPr>
          <w:rFonts w:ascii="Calibri" w:hAnsi="Calibri"/>
          <w:i/>
          <w:noProof/>
          <w:sz w:val="26"/>
        </w:rPr>
        <w:t>PloS One,</w:t>
      </w:r>
      <w:r>
        <w:rPr>
          <w:rFonts w:ascii="Calibri" w:hAnsi="Calibri"/>
          <w:noProof/>
          <w:sz w:val="26"/>
        </w:rPr>
        <w:t xml:space="preserve"> 8</w:t>
      </w:r>
      <w:r w:rsidRPr="002139DB">
        <w:rPr>
          <w:rFonts w:ascii="Calibri" w:hAnsi="Calibri"/>
          <w:b/>
          <w:noProof/>
          <w:sz w:val="26"/>
        </w:rPr>
        <w:t>,</w:t>
      </w:r>
      <w:r>
        <w:rPr>
          <w:rFonts w:ascii="Calibri" w:hAnsi="Calibri"/>
          <w:noProof/>
          <w:sz w:val="26"/>
        </w:rPr>
        <w:t xml:space="preserve"> e62985.</w:t>
      </w:r>
      <w:bookmarkEnd w:id="577"/>
    </w:p>
    <w:p w14:paraId="1ECD5E1D" w14:textId="77777777" w:rsidR="002139DB" w:rsidRDefault="002139DB" w:rsidP="002139DB">
      <w:pPr>
        <w:spacing w:after="0" w:line="240" w:lineRule="auto"/>
        <w:ind w:left="720" w:hanging="720"/>
        <w:rPr>
          <w:rFonts w:ascii="Calibri" w:hAnsi="Calibri"/>
          <w:noProof/>
          <w:sz w:val="26"/>
        </w:rPr>
      </w:pPr>
      <w:bookmarkStart w:id="578" w:name="_ENREF_23"/>
      <w:r>
        <w:rPr>
          <w:rFonts w:ascii="Calibri" w:hAnsi="Calibri"/>
          <w:noProof/>
          <w:sz w:val="26"/>
        </w:rPr>
        <w:t xml:space="preserve">DIXON, A. E., HOLGUIN, F., SOOD, A., SALOME, C. M., PRATLEY, R. E., BEUTHER, D. A., CELEDON, J. C. &amp; SHORE, S. A. 2010. An official American Thoracic Society </w:t>
      </w:r>
      <w:r>
        <w:rPr>
          <w:rFonts w:ascii="Calibri" w:hAnsi="Calibri"/>
          <w:noProof/>
          <w:sz w:val="26"/>
        </w:rPr>
        <w:lastRenderedPageBreak/>
        <w:t xml:space="preserve">Workshop report: obesity and asthma. </w:t>
      </w:r>
      <w:r w:rsidRPr="002139DB">
        <w:rPr>
          <w:rFonts w:ascii="Calibri" w:hAnsi="Calibri"/>
          <w:i/>
          <w:noProof/>
          <w:sz w:val="26"/>
        </w:rPr>
        <w:t>Proceedings of the American Thoracic Society,</w:t>
      </w:r>
      <w:r>
        <w:rPr>
          <w:rFonts w:ascii="Calibri" w:hAnsi="Calibri"/>
          <w:noProof/>
          <w:sz w:val="26"/>
        </w:rPr>
        <w:t xml:space="preserve"> 7</w:t>
      </w:r>
      <w:r w:rsidRPr="002139DB">
        <w:rPr>
          <w:rFonts w:ascii="Calibri" w:hAnsi="Calibri"/>
          <w:b/>
          <w:noProof/>
          <w:sz w:val="26"/>
        </w:rPr>
        <w:t>,</w:t>
      </w:r>
      <w:r>
        <w:rPr>
          <w:rFonts w:ascii="Calibri" w:hAnsi="Calibri"/>
          <w:noProof/>
          <w:sz w:val="26"/>
        </w:rPr>
        <w:t xml:space="preserve"> 325-35.</w:t>
      </w:r>
      <w:bookmarkEnd w:id="578"/>
    </w:p>
    <w:p w14:paraId="2044C124" w14:textId="77777777" w:rsidR="002139DB" w:rsidRDefault="002139DB" w:rsidP="002139DB">
      <w:pPr>
        <w:spacing w:after="0" w:line="240" w:lineRule="auto"/>
        <w:ind w:left="720" w:hanging="720"/>
        <w:rPr>
          <w:rFonts w:ascii="Calibri" w:hAnsi="Calibri"/>
          <w:noProof/>
          <w:sz w:val="26"/>
        </w:rPr>
      </w:pPr>
      <w:bookmarkStart w:id="579" w:name="_ENREF_24"/>
      <w:r>
        <w:rPr>
          <w:rFonts w:ascii="Calibri" w:hAnsi="Calibri"/>
          <w:noProof/>
          <w:sz w:val="26"/>
        </w:rPr>
        <w:t xml:space="preserve">DOBSON, A., MCLAUGHLIN, D., ALMEIDA, O., BROWN, W., BYLES, J., FLICKER, L., LEUNG, J., LOPEZ, D., MCCAUL, K. &amp; HANKEY, G. J. 2012. Impact of behavioural risk factors on death within 10 years for women and men in their 70s: absolute risk charts. </w:t>
      </w:r>
      <w:r w:rsidRPr="002139DB">
        <w:rPr>
          <w:rFonts w:ascii="Calibri" w:hAnsi="Calibri"/>
          <w:i/>
          <w:noProof/>
          <w:sz w:val="26"/>
        </w:rPr>
        <w:t>BMC Public Health,</w:t>
      </w:r>
      <w:r>
        <w:rPr>
          <w:rFonts w:ascii="Calibri" w:hAnsi="Calibri"/>
          <w:noProof/>
          <w:sz w:val="26"/>
        </w:rPr>
        <w:t xml:space="preserve"> 12</w:t>
      </w:r>
      <w:r w:rsidRPr="002139DB">
        <w:rPr>
          <w:rFonts w:ascii="Calibri" w:hAnsi="Calibri"/>
          <w:b/>
          <w:noProof/>
          <w:sz w:val="26"/>
        </w:rPr>
        <w:t>,</w:t>
      </w:r>
      <w:r>
        <w:rPr>
          <w:rFonts w:ascii="Calibri" w:hAnsi="Calibri"/>
          <w:noProof/>
          <w:sz w:val="26"/>
        </w:rPr>
        <w:t xml:space="preserve"> 669.</w:t>
      </w:r>
      <w:bookmarkEnd w:id="579"/>
    </w:p>
    <w:p w14:paraId="0DC9CEC7" w14:textId="77777777" w:rsidR="002139DB" w:rsidRDefault="002139DB" w:rsidP="002139DB">
      <w:pPr>
        <w:spacing w:after="0" w:line="240" w:lineRule="auto"/>
        <w:ind w:left="720" w:hanging="720"/>
        <w:rPr>
          <w:rFonts w:ascii="Calibri" w:hAnsi="Calibri"/>
          <w:noProof/>
          <w:sz w:val="26"/>
        </w:rPr>
      </w:pPr>
      <w:bookmarkStart w:id="580" w:name="_ENREF_25"/>
      <w:r>
        <w:rPr>
          <w:rFonts w:ascii="Calibri" w:hAnsi="Calibri"/>
          <w:noProof/>
          <w:sz w:val="26"/>
        </w:rPr>
        <w:t xml:space="preserve">DOBSON, A., MCLAUGHLIN, D., VAGENAS, D. &amp; WONG, K. Y. 2010. Why are death rates higher in rural areas? Evidence from the Australian Longitudinal Study on Women's Health. </w:t>
      </w:r>
      <w:r w:rsidRPr="002139DB">
        <w:rPr>
          <w:rFonts w:ascii="Calibri" w:hAnsi="Calibri"/>
          <w:i/>
          <w:noProof/>
          <w:sz w:val="26"/>
        </w:rPr>
        <w:t>Australian and New Zealand Journal of Public Health,</w:t>
      </w:r>
      <w:r>
        <w:rPr>
          <w:rFonts w:ascii="Calibri" w:hAnsi="Calibri"/>
          <w:noProof/>
          <w:sz w:val="26"/>
        </w:rPr>
        <w:t xml:space="preserve"> 34</w:t>
      </w:r>
      <w:r w:rsidRPr="002139DB">
        <w:rPr>
          <w:rFonts w:ascii="Calibri" w:hAnsi="Calibri"/>
          <w:b/>
          <w:noProof/>
          <w:sz w:val="26"/>
        </w:rPr>
        <w:t>,</w:t>
      </w:r>
      <w:r>
        <w:rPr>
          <w:rFonts w:ascii="Calibri" w:hAnsi="Calibri"/>
          <w:noProof/>
          <w:sz w:val="26"/>
        </w:rPr>
        <w:t xml:space="preserve"> 624-8.</w:t>
      </w:r>
      <w:bookmarkEnd w:id="580"/>
    </w:p>
    <w:p w14:paraId="1EF6CB8A" w14:textId="77777777" w:rsidR="002139DB" w:rsidRDefault="002139DB" w:rsidP="002139DB">
      <w:pPr>
        <w:spacing w:after="0" w:line="240" w:lineRule="auto"/>
        <w:ind w:left="720" w:hanging="720"/>
        <w:rPr>
          <w:rFonts w:ascii="Calibri" w:hAnsi="Calibri"/>
          <w:noProof/>
          <w:sz w:val="26"/>
        </w:rPr>
      </w:pPr>
      <w:bookmarkStart w:id="581" w:name="_ENREF_26"/>
      <w:r>
        <w:rPr>
          <w:rFonts w:ascii="Calibri" w:hAnsi="Calibri"/>
          <w:noProof/>
          <w:sz w:val="26"/>
        </w:rPr>
        <w:t xml:space="preserve">DUNLOP, D. D., SEMANIK, P., SONG, J., MANHEIM, L. M., SHIH, V. &amp; CHANG, R. W. 2005. Risk factors for functional decline in older adults with arthritis. </w:t>
      </w:r>
      <w:r w:rsidRPr="002139DB">
        <w:rPr>
          <w:rFonts w:ascii="Calibri" w:hAnsi="Calibri"/>
          <w:i/>
          <w:noProof/>
          <w:sz w:val="26"/>
        </w:rPr>
        <w:t>Arthritis and Rheumatism,</w:t>
      </w:r>
      <w:r>
        <w:rPr>
          <w:rFonts w:ascii="Calibri" w:hAnsi="Calibri"/>
          <w:noProof/>
          <w:sz w:val="26"/>
        </w:rPr>
        <w:t xml:space="preserve"> 52</w:t>
      </w:r>
      <w:r w:rsidRPr="002139DB">
        <w:rPr>
          <w:rFonts w:ascii="Calibri" w:hAnsi="Calibri"/>
          <w:b/>
          <w:noProof/>
          <w:sz w:val="26"/>
        </w:rPr>
        <w:t>,</w:t>
      </w:r>
      <w:r>
        <w:rPr>
          <w:rFonts w:ascii="Calibri" w:hAnsi="Calibri"/>
          <w:noProof/>
          <w:sz w:val="26"/>
        </w:rPr>
        <w:t xml:space="preserve"> 1274-82.</w:t>
      </w:r>
      <w:bookmarkEnd w:id="581"/>
    </w:p>
    <w:p w14:paraId="64A7C2D3" w14:textId="77777777" w:rsidR="002139DB" w:rsidRDefault="002139DB" w:rsidP="002139DB">
      <w:pPr>
        <w:spacing w:after="0" w:line="240" w:lineRule="auto"/>
        <w:ind w:left="720" w:hanging="720"/>
        <w:rPr>
          <w:rFonts w:ascii="Calibri" w:hAnsi="Calibri"/>
          <w:noProof/>
          <w:sz w:val="26"/>
        </w:rPr>
      </w:pPr>
      <w:bookmarkStart w:id="582" w:name="_ENREF_27"/>
      <w:r>
        <w:rPr>
          <w:rFonts w:ascii="Calibri" w:hAnsi="Calibri"/>
          <w:noProof/>
          <w:sz w:val="26"/>
        </w:rPr>
        <w:t xml:space="preserve">EBERHARDT, K., LARSSON, B. M. &amp; NIVED, K. 1993. Early rheumatoid arthritis--some social, economical, and psychological aspects. </w:t>
      </w:r>
      <w:r w:rsidRPr="002139DB">
        <w:rPr>
          <w:rFonts w:ascii="Calibri" w:hAnsi="Calibri"/>
          <w:i/>
          <w:noProof/>
          <w:sz w:val="26"/>
        </w:rPr>
        <w:t>Scandinavian Journal of Rheumatology,</w:t>
      </w:r>
      <w:r>
        <w:rPr>
          <w:rFonts w:ascii="Calibri" w:hAnsi="Calibri"/>
          <w:noProof/>
          <w:sz w:val="26"/>
        </w:rPr>
        <w:t xml:space="preserve"> 22</w:t>
      </w:r>
      <w:r w:rsidRPr="002139DB">
        <w:rPr>
          <w:rFonts w:ascii="Calibri" w:hAnsi="Calibri"/>
          <w:b/>
          <w:noProof/>
          <w:sz w:val="26"/>
        </w:rPr>
        <w:t>,</w:t>
      </w:r>
      <w:r>
        <w:rPr>
          <w:rFonts w:ascii="Calibri" w:hAnsi="Calibri"/>
          <w:noProof/>
          <w:sz w:val="26"/>
        </w:rPr>
        <w:t xml:space="preserve"> 119-23.</w:t>
      </w:r>
      <w:bookmarkEnd w:id="582"/>
    </w:p>
    <w:p w14:paraId="534DA656" w14:textId="77777777" w:rsidR="002139DB" w:rsidRDefault="002139DB" w:rsidP="002139DB">
      <w:pPr>
        <w:spacing w:after="0" w:line="240" w:lineRule="auto"/>
        <w:ind w:left="720" w:hanging="720"/>
        <w:rPr>
          <w:rFonts w:ascii="Calibri" w:hAnsi="Calibri"/>
          <w:noProof/>
          <w:sz w:val="26"/>
        </w:rPr>
      </w:pPr>
      <w:bookmarkStart w:id="583" w:name="_ENREF_28"/>
      <w:r>
        <w:rPr>
          <w:rFonts w:ascii="Calibri" w:hAnsi="Calibri"/>
          <w:noProof/>
          <w:sz w:val="26"/>
        </w:rPr>
        <w:t xml:space="preserve">EFTEKHARI, P., FORDER, P., MAJEED, T. &amp; BYLES, J. Under review. Impact of asthma on mortality in older women: an Australian cohort study of 10413 women. </w:t>
      </w:r>
      <w:r w:rsidRPr="002139DB">
        <w:rPr>
          <w:rFonts w:ascii="Calibri" w:hAnsi="Calibri"/>
          <w:i/>
          <w:noProof/>
          <w:sz w:val="26"/>
        </w:rPr>
        <w:t>under review</w:t>
      </w:r>
      <w:r>
        <w:rPr>
          <w:rFonts w:ascii="Calibri" w:hAnsi="Calibri"/>
          <w:noProof/>
          <w:sz w:val="26"/>
        </w:rPr>
        <w:t>.</w:t>
      </w:r>
      <w:bookmarkEnd w:id="583"/>
    </w:p>
    <w:p w14:paraId="21A30CFA" w14:textId="77777777" w:rsidR="002139DB" w:rsidRDefault="002139DB" w:rsidP="002139DB">
      <w:pPr>
        <w:spacing w:after="0" w:line="240" w:lineRule="auto"/>
        <w:ind w:left="720" w:hanging="720"/>
        <w:rPr>
          <w:rFonts w:ascii="Calibri" w:hAnsi="Calibri"/>
          <w:noProof/>
          <w:sz w:val="26"/>
        </w:rPr>
      </w:pPr>
      <w:bookmarkStart w:id="584" w:name="_ENREF_29"/>
      <w:r>
        <w:rPr>
          <w:rFonts w:ascii="Calibri" w:hAnsi="Calibri"/>
          <w:noProof/>
          <w:sz w:val="26"/>
        </w:rPr>
        <w:t xml:space="preserve">GIBSON, P. G., MCDONALD, V. M. &amp; MARKS, G. B. 2010. Asthma in older adults. </w:t>
      </w:r>
      <w:r w:rsidRPr="002139DB">
        <w:rPr>
          <w:rFonts w:ascii="Calibri" w:hAnsi="Calibri"/>
          <w:i/>
          <w:noProof/>
          <w:sz w:val="26"/>
        </w:rPr>
        <w:t>Lancet,</w:t>
      </w:r>
      <w:r>
        <w:rPr>
          <w:rFonts w:ascii="Calibri" w:hAnsi="Calibri"/>
          <w:noProof/>
          <w:sz w:val="26"/>
        </w:rPr>
        <w:t xml:space="preserve"> 376</w:t>
      </w:r>
      <w:r w:rsidRPr="002139DB">
        <w:rPr>
          <w:rFonts w:ascii="Calibri" w:hAnsi="Calibri"/>
          <w:b/>
          <w:noProof/>
          <w:sz w:val="26"/>
        </w:rPr>
        <w:t>,</w:t>
      </w:r>
      <w:r>
        <w:rPr>
          <w:rFonts w:ascii="Calibri" w:hAnsi="Calibri"/>
          <w:noProof/>
          <w:sz w:val="26"/>
        </w:rPr>
        <w:t xml:space="preserve"> 803-13.</w:t>
      </w:r>
      <w:bookmarkEnd w:id="584"/>
    </w:p>
    <w:p w14:paraId="09B97790" w14:textId="77777777" w:rsidR="002139DB" w:rsidRDefault="002139DB" w:rsidP="002139DB">
      <w:pPr>
        <w:spacing w:after="0" w:line="240" w:lineRule="auto"/>
        <w:ind w:left="720" w:hanging="720"/>
        <w:rPr>
          <w:rFonts w:ascii="Calibri" w:hAnsi="Calibri"/>
          <w:noProof/>
          <w:sz w:val="26"/>
        </w:rPr>
      </w:pPr>
      <w:bookmarkStart w:id="585" w:name="_ENREF_30"/>
      <w:r>
        <w:rPr>
          <w:rFonts w:ascii="Calibri" w:hAnsi="Calibri"/>
          <w:noProof/>
          <w:sz w:val="26"/>
        </w:rPr>
        <w:t xml:space="preserve">GLOZIER, N., TOFLER, G. H., COLQUHOUN, D. M., BUNKER, S. J., CLARKE, D. M., HARE, D. L., HICKIE, I. B., TATOULIS, J., THOMPSON, D. R., WILSON, A. &amp; BRANAGAN, M. G. 2013. Psychosocial risk factors for coronary heart disease. </w:t>
      </w:r>
      <w:r w:rsidRPr="002139DB">
        <w:rPr>
          <w:rFonts w:ascii="Calibri" w:hAnsi="Calibri"/>
          <w:i/>
          <w:noProof/>
          <w:sz w:val="26"/>
        </w:rPr>
        <w:t>The Medical Journal of Australia,</w:t>
      </w:r>
      <w:r>
        <w:rPr>
          <w:rFonts w:ascii="Calibri" w:hAnsi="Calibri"/>
          <w:noProof/>
          <w:sz w:val="26"/>
        </w:rPr>
        <w:t xml:space="preserve"> 199</w:t>
      </w:r>
      <w:r w:rsidRPr="002139DB">
        <w:rPr>
          <w:rFonts w:ascii="Calibri" w:hAnsi="Calibri"/>
          <w:b/>
          <w:noProof/>
          <w:sz w:val="26"/>
        </w:rPr>
        <w:t>,</w:t>
      </w:r>
      <w:r>
        <w:rPr>
          <w:rFonts w:ascii="Calibri" w:hAnsi="Calibri"/>
          <w:noProof/>
          <w:sz w:val="26"/>
        </w:rPr>
        <w:t xml:space="preserve"> 179-80.</w:t>
      </w:r>
      <w:bookmarkEnd w:id="585"/>
    </w:p>
    <w:p w14:paraId="649CBCD2" w14:textId="77777777" w:rsidR="002139DB" w:rsidRDefault="002139DB" w:rsidP="002139DB">
      <w:pPr>
        <w:spacing w:after="0" w:line="240" w:lineRule="auto"/>
        <w:ind w:left="720" w:hanging="720"/>
        <w:rPr>
          <w:rFonts w:ascii="Calibri" w:hAnsi="Calibri"/>
          <w:noProof/>
          <w:sz w:val="26"/>
        </w:rPr>
      </w:pPr>
      <w:bookmarkStart w:id="586" w:name="_ENREF_31"/>
      <w:r>
        <w:rPr>
          <w:rFonts w:ascii="Calibri" w:hAnsi="Calibri"/>
          <w:noProof/>
          <w:sz w:val="26"/>
        </w:rPr>
        <w:t xml:space="preserve">GUILLEMIN, M. 2004. Heart disease and mid-age women: focusing on gender and age. </w:t>
      </w:r>
      <w:r w:rsidRPr="002139DB">
        <w:rPr>
          <w:rFonts w:ascii="Calibri" w:hAnsi="Calibri"/>
          <w:i/>
          <w:noProof/>
          <w:sz w:val="26"/>
        </w:rPr>
        <w:t>Health Sociology Review,</w:t>
      </w:r>
      <w:r>
        <w:rPr>
          <w:rFonts w:ascii="Calibri" w:hAnsi="Calibri"/>
          <w:noProof/>
          <w:sz w:val="26"/>
        </w:rPr>
        <w:t xml:space="preserve"> 13</w:t>
      </w:r>
      <w:r w:rsidRPr="002139DB">
        <w:rPr>
          <w:rFonts w:ascii="Calibri" w:hAnsi="Calibri"/>
          <w:b/>
          <w:noProof/>
          <w:sz w:val="26"/>
        </w:rPr>
        <w:t>,</w:t>
      </w:r>
      <w:r>
        <w:rPr>
          <w:rFonts w:ascii="Calibri" w:hAnsi="Calibri"/>
          <w:noProof/>
          <w:sz w:val="26"/>
        </w:rPr>
        <w:t xml:space="preserve"> 7-14.</w:t>
      </w:r>
      <w:bookmarkEnd w:id="586"/>
    </w:p>
    <w:p w14:paraId="0C971719" w14:textId="77777777" w:rsidR="002139DB" w:rsidRDefault="002139DB" w:rsidP="002139DB">
      <w:pPr>
        <w:spacing w:after="0" w:line="240" w:lineRule="auto"/>
        <w:ind w:left="720" w:hanging="720"/>
        <w:rPr>
          <w:rFonts w:ascii="Calibri" w:hAnsi="Calibri"/>
          <w:noProof/>
          <w:sz w:val="26"/>
        </w:rPr>
      </w:pPr>
      <w:bookmarkStart w:id="587" w:name="_ENREF_32"/>
      <w:r>
        <w:rPr>
          <w:rFonts w:ascii="Calibri" w:hAnsi="Calibri"/>
          <w:noProof/>
          <w:sz w:val="26"/>
        </w:rPr>
        <w:t xml:space="preserve">HANKEY, G. J. &amp; BLACKER, D. J. 2015. Is it a stroke? </w:t>
      </w:r>
      <w:r w:rsidRPr="002139DB">
        <w:rPr>
          <w:rFonts w:ascii="Calibri" w:hAnsi="Calibri"/>
          <w:i/>
          <w:noProof/>
          <w:sz w:val="26"/>
        </w:rPr>
        <w:t>BMJ,</w:t>
      </w:r>
      <w:r>
        <w:rPr>
          <w:rFonts w:ascii="Calibri" w:hAnsi="Calibri"/>
          <w:noProof/>
          <w:sz w:val="26"/>
        </w:rPr>
        <w:t xml:space="preserve"> 350</w:t>
      </w:r>
      <w:r w:rsidRPr="002139DB">
        <w:rPr>
          <w:rFonts w:ascii="Calibri" w:hAnsi="Calibri"/>
          <w:b/>
          <w:noProof/>
          <w:sz w:val="26"/>
        </w:rPr>
        <w:t>,</w:t>
      </w:r>
      <w:r>
        <w:rPr>
          <w:rFonts w:ascii="Calibri" w:hAnsi="Calibri"/>
          <w:noProof/>
          <w:sz w:val="26"/>
        </w:rPr>
        <w:t xml:space="preserve"> h56.</w:t>
      </w:r>
      <w:bookmarkEnd w:id="587"/>
    </w:p>
    <w:p w14:paraId="264809CF" w14:textId="77777777" w:rsidR="002139DB" w:rsidRDefault="002139DB" w:rsidP="002139DB">
      <w:pPr>
        <w:spacing w:after="0" w:line="240" w:lineRule="auto"/>
        <w:ind w:left="720" w:hanging="720"/>
        <w:rPr>
          <w:rFonts w:ascii="Calibri" w:hAnsi="Calibri"/>
          <w:noProof/>
          <w:sz w:val="26"/>
        </w:rPr>
      </w:pPr>
      <w:bookmarkStart w:id="588" w:name="_ENREF_33"/>
      <w:r>
        <w:rPr>
          <w:rFonts w:ascii="Calibri" w:hAnsi="Calibri"/>
          <w:noProof/>
          <w:sz w:val="26"/>
        </w:rPr>
        <w:t xml:space="preserve">HARRIS, M. L., LOXTON, D., SIBBRITT, D. W. &amp; BYLES, J. E. 2012. The relative importance of psychosocial factors in arthritis: findings from 10,509 Australian women. </w:t>
      </w:r>
      <w:r w:rsidRPr="002139DB">
        <w:rPr>
          <w:rFonts w:ascii="Calibri" w:hAnsi="Calibri"/>
          <w:i/>
          <w:noProof/>
          <w:sz w:val="26"/>
        </w:rPr>
        <w:t>Journal of Psychosomatic Research,</w:t>
      </w:r>
      <w:r>
        <w:rPr>
          <w:rFonts w:ascii="Calibri" w:hAnsi="Calibri"/>
          <w:noProof/>
          <w:sz w:val="26"/>
        </w:rPr>
        <w:t xml:space="preserve"> 73</w:t>
      </w:r>
      <w:r w:rsidRPr="002139DB">
        <w:rPr>
          <w:rFonts w:ascii="Calibri" w:hAnsi="Calibri"/>
          <w:b/>
          <w:noProof/>
          <w:sz w:val="26"/>
        </w:rPr>
        <w:t>,</w:t>
      </w:r>
      <w:r>
        <w:rPr>
          <w:rFonts w:ascii="Calibri" w:hAnsi="Calibri"/>
          <w:noProof/>
          <w:sz w:val="26"/>
        </w:rPr>
        <w:t xml:space="preserve"> 251-6.</w:t>
      </w:r>
      <w:bookmarkEnd w:id="588"/>
    </w:p>
    <w:p w14:paraId="583B1ED8" w14:textId="77777777" w:rsidR="002139DB" w:rsidRDefault="002139DB" w:rsidP="002139DB">
      <w:pPr>
        <w:spacing w:after="0" w:line="240" w:lineRule="auto"/>
        <w:ind w:left="720" w:hanging="720"/>
        <w:rPr>
          <w:rFonts w:ascii="Calibri" w:hAnsi="Calibri"/>
          <w:noProof/>
          <w:sz w:val="26"/>
        </w:rPr>
      </w:pPr>
      <w:bookmarkStart w:id="589" w:name="_ENREF_34"/>
      <w:r>
        <w:rPr>
          <w:rFonts w:ascii="Calibri" w:hAnsi="Calibri"/>
          <w:noProof/>
          <w:sz w:val="26"/>
        </w:rPr>
        <w:t xml:space="preserve">HARRIS, M. L., LOXTON, D., SIBBRITT, D. W. &amp; BYLES, J. E. 2013. The influence of perceived stress on the onset of arthritis in women: findings from the Australian Longitudinal Study on women's health. </w:t>
      </w:r>
      <w:r w:rsidRPr="002139DB">
        <w:rPr>
          <w:rFonts w:ascii="Calibri" w:hAnsi="Calibri"/>
          <w:i/>
          <w:noProof/>
          <w:sz w:val="26"/>
        </w:rPr>
        <w:t>Annals of Behavioral Medicine : A Publication of the Society of Behavioral Medicine,</w:t>
      </w:r>
      <w:r>
        <w:rPr>
          <w:rFonts w:ascii="Calibri" w:hAnsi="Calibri"/>
          <w:noProof/>
          <w:sz w:val="26"/>
        </w:rPr>
        <w:t xml:space="preserve"> 46</w:t>
      </w:r>
      <w:r w:rsidRPr="002139DB">
        <w:rPr>
          <w:rFonts w:ascii="Calibri" w:hAnsi="Calibri"/>
          <w:b/>
          <w:noProof/>
          <w:sz w:val="26"/>
        </w:rPr>
        <w:t>,</w:t>
      </w:r>
      <w:r>
        <w:rPr>
          <w:rFonts w:ascii="Calibri" w:hAnsi="Calibri"/>
          <w:noProof/>
          <w:sz w:val="26"/>
        </w:rPr>
        <w:t xml:space="preserve"> 9-18.</w:t>
      </w:r>
      <w:bookmarkEnd w:id="589"/>
    </w:p>
    <w:p w14:paraId="35AFFD5E" w14:textId="77777777" w:rsidR="002139DB" w:rsidRDefault="002139DB" w:rsidP="002139DB">
      <w:pPr>
        <w:spacing w:after="0" w:line="240" w:lineRule="auto"/>
        <w:ind w:left="720" w:hanging="720"/>
        <w:rPr>
          <w:rFonts w:ascii="Calibri" w:hAnsi="Calibri"/>
          <w:noProof/>
          <w:sz w:val="26"/>
        </w:rPr>
      </w:pPr>
      <w:bookmarkStart w:id="590" w:name="_ENREF_35"/>
      <w:r>
        <w:rPr>
          <w:rFonts w:ascii="Calibri" w:hAnsi="Calibri"/>
          <w:noProof/>
          <w:sz w:val="26"/>
        </w:rPr>
        <w:t xml:space="preserve">HEESCH, K. C., BYLES, J. E. &amp; BROWN, W. J. 2008. Prospective association between physical activity and falls in community-dwelling older women. </w:t>
      </w:r>
      <w:r w:rsidRPr="002139DB">
        <w:rPr>
          <w:rFonts w:ascii="Calibri" w:hAnsi="Calibri"/>
          <w:i/>
          <w:noProof/>
          <w:sz w:val="26"/>
        </w:rPr>
        <w:t>Journal of Epidemiology and Community Health,</w:t>
      </w:r>
      <w:r>
        <w:rPr>
          <w:rFonts w:ascii="Calibri" w:hAnsi="Calibri"/>
          <w:noProof/>
          <w:sz w:val="26"/>
        </w:rPr>
        <w:t xml:space="preserve"> 62</w:t>
      </w:r>
      <w:r w:rsidRPr="002139DB">
        <w:rPr>
          <w:rFonts w:ascii="Calibri" w:hAnsi="Calibri"/>
          <w:b/>
          <w:noProof/>
          <w:sz w:val="26"/>
        </w:rPr>
        <w:t>,</w:t>
      </w:r>
      <w:r>
        <w:rPr>
          <w:rFonts w:ascii="Calibri" w:hAnsi="Calibri"/>
          <w:noProof/>
          <w:sz w:val="26"/>
        </w:rPr>
        <w:t xml:space="preserve"> 421-6.</w:t>
      </w:r>
      <w:bookmarkEnd w:id="590"/>
    </w:p>
    <w:p w14:paraId="16B860B6" w14:textId="77777777" w:rsidR="002139DB" w:rsidRDefault="002139DB" w:rsidP="002139DB">
      <w:pPr>
        <w:spacing w:after="0" w:line="240" w:lineRule="auto"/>
        <w:ind w:left="720" w:hanging="720"/>
        <w:rPr>
          <w:rFonts w:ascii="Calibri" w:hAnsi="Calibri"/>
          <w:noProof/>
          <w:sz w:val="26"/>
        </w:rPr>
      </w:pPr>
      <w:bookmarkStart w:id="591" w:name="_ENREF_36"/>
      <w:r>
        <w:rPr>
          <w:rFonts w:ascii="Calibri" w:hAnsi="Calibri"/>
          <w:noProof/>
          <w:sz w:val="26"/>
        </w:rPr>
        <w:lastRenderedPageBreak/>
        <w:t xml:space="preserve">HEESCH, K. C., MILLER, Y. D. &amp; BROWN, W. J. 2007. Relationship between physical activity and stiff or painful joints in mid-aged women and older women: a 3-year prospective study. </w:t>
      </w:r>
      <w:r w:rsidRPr="002139DB">
        <w:rPr>
          <w:rFonts w:ascii="Calibri" w:hAnsi="Calibri"/>
          <w:i/>
          <w:noProof/>
          <w:sz w:val="26"/>
        </w:rPr>
        <w:t>Arthritis Research &amp; Therapy,</w:t>
      </w:r>
      <w:r>
        <w:rPr>
          <w:rFonts w:ascii="Calibri" w:hAnsi="Calibri"/>
          <w:noProof/>
          <w:sz w:val="26"/>
        </w:rPr>
        <w:t xml:space="preserve"> 9</w:t>
      </w:r>
      <w:r w:rsidRPr="002139DB">
        <w:rPr>
          <w:rFonts w:ascii="Calibri" w:hAnsi="Calibri"/>
          <w:b/>
          <w:noProof/>
          <w:sz w:val="26"/>
        </w:rPr>
        <w:t>,</w:t>
      </w:r>
      <w:r>
        <w:rPr>
          <w:rFonts w:ascii="Calibri" w:hAnsi="Calibri"/>
          <w:noProof/>
          <w:sz w:val="26"/>
        </w:rPr>
        <w:t xml:space="preserve"> R34.</w:t>
      </w:r>
      <w:bookmarkEnd w:id="591"/>
    </w:p>
    <w:p w14:paraId="5063DD1F" w14:textId="77777777" w:rsidR="002139DB" w:rsidRDefault="002139DB" w:rsidP="002139DB">
      <w:pPr>
        <w:spacing w:after="0" w:line="240" w:lineRule="auto"/>
        <w:ind w:left="720" w:hanging="720"/>
        <w:rPr>
          <w:rFonts w:ascii="Calibri" w:hAnsi="Calibri"/>
          <w:noProof/>
          <w:sz w:val="26"/>
        </w:rPr>
      </w:pPr>
      <w:bookmarkStart w:id="592" w:name="_ENREF_37"/>
      <w:r>
        <w:rPr>
          <w:rFonts w:ascii="Calibri" w:hAnsi="Calibri"/>
          <w:noProof/>
          <w:sz w:val="26"/>
        </w:rPr>
        <w:t xml:space="preserve">HERBER-GAST, G. C., JACKSON, C. A., MISHRA, G. D. &amp; BROWN, W. J. 2013. Self-reported sitting time is not associated with incidence of cardiovascular disease in a population-based cohort of mid-aged women. </w:t>
      </w:r>
      <w:r w:rsidRPr="002139DB">
        <w:rPr>
          <w:rFonts w:ascii="Calibri" w:hAnsi="Calibri"/>
          <w:i/>
          <w:noProof/>
          <w:sz w:val="26"/>
        </w:rPr>
        <w:t>The International Journal of Behavioral Nutrition and Physical Activity,</w:t>
      </w:r>
      <w:r>
        <w:rPr>
          <w:rFonts w:ascii="Calibri" w:hAnsi="Calibri"/>
          <w:noProof/>
          <w:sz w:val="26"/>
        </w:rPr>
        <w:t xml:space="preserve"> 10</w:t>
      </w:r>
      <w:r w:rsidRPr="002139DB">
        <w:rPr>
          <w:rFonts w:ascii="Calibri" w:hAnsi="Calibri"/>
          <w:b/>
          <w:noProof/>
          <w:sz w:val="26"/>
        </w:rPr>
        <w:t>,</w:t>
      </w:r>
      <w:r>
        <w:rPr>
          <w:rFonts w:ascii="Calibri" w:hAnsi="Calibri"/>
          <w:noProof/>
          <w:sz w:val="26"/>
        </w:rPr>
        <w:t xml:space="preserve"> 55.</w:t>
      </w:r>
      <w:bookmarkEnd w:id="592"/>
    </w:p>
    <w:p w14:paraId="637D71EA" w14:textId="77777777" w:rsidR="002139DB" w:rsidRDefault="002139DB" w:rsidP="002139DB">
      <w:pPr>
        <w:spacing w:after="0" w:line="240" w:lineRule="auto"/>
        <w:ind w:left="720" w:hanging="720"/>
        <w:rPr>
          <w:rFonts w:ascii="Calibri" w:hAnsi="Calibri"/>
          <w:noProof/>
          <w:sz w:val="26"/>
        </w:rPr>
      </w:pPr>
      <w:bookmarkStart w:id="593" w:name="_ENREF_38"/>
      <w:r>
        <w:rPr>
          <w:rFonts w:ascii="Calibri" w:hAnsi="Calibri"/>
          <w:noProof/>
          <w:sz w:val="26"/>
        </w:rPr>
        <w:t xml:space="preserve">HERBER-GAST, G. C. &amp; MISHRA, G. D. 2014. Early severe vasomotor menopausal symptoms are associated with diabetes. </w:t>
      </w:r>
      <w:r w:rsidRPr="002139DB">
        <w:rPr>
          <w:rFonts w:ascii="Calibri" w:hAnsi="Calibri"/>
          <w:i/>
          <w:noProof/>
          <w:sz w:val="26"/>
        </w:rPr>
        <w:t>Menopause,</w:t>
      </w:r>
      <w:r>
        <w:rPr>
          <w:rFonts w:ascii="Calibri" w:hAnsi="Calibri"/>
          <w:noProof/>
          <w:sz w:val="26"/>
        </w:rPr>
        <w:t xml:space="preserve"> 21</w:t>
      </w:r>
      <w:r w:rsidRPr="002139DB">
        <w:rPr>
          <w:rFonts w:ascii="Calibri" w:hAnsi="Calibri"/>
          <w:b/>
          <w:noProof/>
          <w:sz w:val="26"/>
        </w:rPr>
        <w:t>,</w:t>
      </w:r>
      <w:r>
        <w:rPr>
          <w:rFonts w:ascii="Calibri" w:hAnsi="Calibri"/>
          <w:noProof/>
          <w:sz w:val="26"/>
        </w:rPr>
        <w:t xml:space="preserve"> 855-60.</w:t>
      </w:r>
      <w:bookmarkEnd w:id="593"/>
    </w:p>
    <w:p w14:paraId="357C2CA4" w14:textId="77777777" w:rsidR="002139DB" w:rsidRDefault="002139DB" w:rsidP="002139DB">
      <w:pPr>
        <w:spacing w:after="0" w:line="240" w:lineRule="auto"/>
        <w:ind w:left="720" w:hanging="720"/>
        <w:rPr>
          <w:rFonts w:ascii="Calibri" w:hAnsi="Calibri"/>
          <w:noProof/>
          <w:sz w:val="26"/>
        </w:rPr>
      </w:pPr>
      <w:bookmarkStart w:id="594" w:name="_ENREF_39"/>
      <w:r>
        <w:rPr>
          <w:rFonts w:ascii="Calibri" w:hAnsi="Calibri"/>
          <w:noProof/>
          <w:sz w:val="26"/>
        </w:rPr>
        <w:t xml:space="preserve">HOLM, M., OMENAAS, E., GISLASON, T., SVANES, C., JOGI, R., NORRMAN, E., JANSON, C. &amp; TOREN, K. 2007. Remission of asthma: a prospective longitudinal study from northern Europe (RHINE study). </w:t>
      </w:r>
      <w:r w:rsidRPr="002139DB">
        <w:rPr>
          <w:rFonts w:ascii="Calibri" w:hAnsi="Calibri"/>
          <w:i/>
          <w:noProof/>
          <w:sz w:val="26"/>
        </w:rPr>
        <w:t>The European Respiratory Journal,</w:t>
      </w:r>
      <w:r>
        <w:rPr>
          <w:rFonts w:ascii="Calibri" w:hAnsi="Calibri"/>
          <w:noProof/>
          <w:sz w:val="26"/>
        </w:rPr>
        <w:t xml:space="preserve"> 30</w:t>
      </w:r>
      <w:r w:rsidRPr="002139DB">
        <w:rPr>
          <w:rFonts w:ascii="Calibri" w:hAnsi="Calibri"/>
          <w:b/>
          <w:noProof/>
          <w:sz w:val="26"/>
        </w:rPr>
        <w:t>,</w:t>
      </w:r>
      <w:r>
        <w:rPr>
          <w:rFonts w:ascii="Calibri" w:hAnsi="Calibri"/>
          <w:noProof/>
          <w:sz w:val="26"/>
        </w:rPr>
        <w:t xml:space="preserve"> 62-5.</w:t>
      </w:r>
      <w:bookmarkEnd w:id="594"/>
    </w:p>
    <w:p w14:paraId="0199852E" w14:textId="77777777" w:rsidR="002139DB" w:rsidRDefault="002139DB" w:rsidP="002139DB">
      <w:pPr>
        <w:spacing w:after="0" w:line="240" w:lineRule="auto"/>
        <w:ind w:left="720" w:hanging="720"/>
        <w:rPr>
          <w:rFonts w:ascii="Calibri" w:hAnsi="Calibri"/>
          <w:noProof/>
          <w:sz w:val="26"/>
        </w:rPr>
      </w:pPr>
      <w:bookmarkStart w:id="595" w:name="_ENREF_40"/>
      <w:r>
        <w:rPr>
          <w:rFonts w:ascii="Calibri" w:hAnsi="Calibri"/>
          <w:noProof/>
          <w:sz w:val="26"/>
        </w:rPr>
        <w:t xml:space="preserve">HU, G. 2003. Gender difference in all-cause and cardiovascular mortality related to hyperglycaemia and newly-diagnosed diabetes. </w:t>
      </w:r>
      <w:r w:rsidRPr="002139DB">
        <w:rPr>
          <w:rFonts w:ascii="Calibri" w:hAnsi="Calibri"/>
          <w:i/>
          <w:noProof/>
          <w:sz w:val="26"/>
        </w:rPr>
        <w:t>Diabetologia,</w:t>
      </w:r>
      <w:r>
        <w:rPr>
          <w:rFonts w:ascii="Calibri" w:hAnsi="Calibri"/>
          <w:noProof/>
          <w:sz w:val="26"/>
        </w:rPr>
        <w:t xml:space="preserve"> 46</w:t>
      </w:r>
      <w:r w:rsidRPr="002139DB">
        <w:rPr>
          <w:rFonts w:ascii="Calibri" w:hAnsi="Calibri"/>
          <w:b/>
          <w:noProof/>
          <w:sz w:val="26"/>
        </w:rPr>
        <w:t>,</w:t>
      </w:r>
      <w:r>
        <w:rPr>
          <w:rFonts w:ascii="Calibri" w:hAnsi="Calibri"/>
          <w:noProof/>
          <w:sz w:val="26"/>
        </w:rPr>
        <w:t xml:space="preserve"> 608-17.</w:t>
      </w:r>
      <w:bookmarkEnd w:id="595"/>
    </w:p>
    <w:p w14:paraId="457F111B" w14:textId="77777777" w:rsidR="002139DB" w:rsidRDefault="002139DB" w:rsidP="002139DB">
      <w:pPr>
        <w:spacing w:after="0" w:line="240" w:lineRule="auto"/>
        <w:ind w:left="720" w:hanging="720"/>
        <w:rPr>
          <w:rFonts w:ascii="Calibri" w:hAnsi="Calibri"/>
          <w:noProof/>
          <w:sz w:val="26"/>
        </w:rPr>
      </w:pPr>
      <w:bookmarkStart w:id="596" w:name="_ENREF_41"/>
      <w:r>
        <w:rPr>
          <w:rFonts w:ascii="Calibri" w:hAnsi="Calibri"/>
          <w:noProof/>
          <w:sz w:val="26"/>
        </w:rPr>
        <w:t xml:space="preserve">HUI, M., DOHERTY, M. &amp; ZHANG, W. 2011. Does smoking protect against osteoarthritis? Meta-analysis of observational studies. </w:t>
      </w:r>
      <w:r w:rsidRPr="002139DB">
        <w:rPr>
          <w:rFonts w:ascii="Calibri" w:hAnsi="Calibri"/>
          <w:i/>
          <w:noProof/>
          <w:sz w:val="26"/>
        </w:rPr>
        <w:t>Annals of the Rheumatic Diseases,</w:t>
      </w:r>
      <w:r>
        <w:rPr>
          <w:rFonts w:ascii="Calibri" w:hAnsi="Calibri"/>
          <w:noProof/>
          <w:sz w:val="26"/>
        </w:rPr>
        <w:t xml:space="preserve"> 70</w:t>
      </w:r>
      <w:r w:rsidRPr="002139DB">
        <w:rPr>
          <w:rFonts w:ascii="Calibri" w:hAnsi="Calibri"/>
          <w:b/>
          <w:noProof/>
          <w:sz w:val="26"/>
        </w:rPr>
        <w:t>,</w:t>
      </w:r>
      <w:r>
        <w:rPr>
          <w:rFonts w:ascii="Calibri" w:hAnsi="Calibri"/>
          <w:noProof/>
          <w:sz w:val="26"/>
        </w:rPr>
        <w:t xml:space="preserve"> 1231-7.</w:t>
      </w:r>
      <w:bookmarkEnd w:id="596"/>
    </w:p>
    <w:p w14:paraId="1EFAC9B2" w14:textId="77777777" w:rsidR="002139DB" w:rsidRDefault="002139DB" w:rsidP="002139DB">
      <w:pPr>
        <w:spacing w:after="0" w:line="240" w:lineRule="auto"/>
        <w:ind w:left="720" w:hanging="720"/>
        <w:rPr>
          <w:rFonts w:ascii="Calibri" w:hAnsi="Calibri"/>
          <w:noProof/>
          <w:sz w:val="26"/>
        </w:rPr>
      </w:pPr>
      <w:bookmarkStart w:id="597" w:name="_ENREF_42"/>
      <w:r>
        <w:rPr>
          <w:rFonts w:ascii="Calibri" w:hAnsi="Calibri"/>
          <w:noProof/>
          <w:sz w:val="26"/>
        </w:rPr>
        <w:t xml:space="preserve">HUXLEY, R. R., PETERS, S. A., MISHRA, G. D. &amp; WOODWARD, M. 2015. Risk of all-cause mortality and vascular events in women versus men with type 1 diabetes: a systematic review and meta-analysis. </w:t>
      </w:r>
      <w:r w:rsidRPr="002139DB">
        <w:rPr>
          <w:rFonts w:ascii="Calibri" w:hAnsi="Calibri"/>
          <w:i/>
          <w:noProof/>
          <w:sz w:val="26"/>
        </w:rPr>
        <w:t>The Lancet. Diabetes &amp; Endocrinology,</w:t>
      </w:r>
      <w:r>
        <w:rPr>
          <w:rFonts w:ascii="Calibri" w:hAnsi="Calibri"/>
          <w:noProof/>
          <w:sz w:val="26"/>
        </w:rPr>
        <w:t xml:space="preserve"> 3</w:t>
      </w:r>
      <w:r w:rsidRPr="002139DB">
        <w:rPr>
          <w:rFonts w:ascii="Calibri" w:hAnsi="Calibri"/>
          <w:b/>
          <w:noProof/>
          <w:sz w:val="26"/>
        </w:rPr>
        <w:t>,</w:t>
      </w:r>
      <w:r>
        <w:rPr>
          <w:rFonts w:ascii="Calibri" w:hAnsi="Calibri"/>
          <w:noProof/>
          <w:sz w:val="26"/>
        </w:rPr>
        <w:t xml:space="preserve"> 198-206.</w:t>
      </w:r>
      <w:bookmarkEnd w:id="597"/>
    </w:p>
    <w:p w14:paraId="42A1DF98" w14:textId="77777777" w:rsidR="002139DB" w:rsidRDefault="002139DB" w:rsidP="002139DB">
      <w:pPr>
        <w:spacing w:after="0" w:line="240" w:lineRule="auto"/>
        <w:ind w:left="720" w:hanging="720"/>
        <w:rPr>
          <w:rFonts w:ascii="Calibri" w:hAnsi="Calibri"/>
          <w:noProof/>
          <w:sz w:val="26"/>
        </w:rPr>
      </w:pPr>
      <w:bookmarkStart w:id="598" w:name="_ENREF_43"/>
      <w:r>
        <w:rPr>
          <w:rFonts w:ascii="Calibri" w:hAnsi="Calibri"/>
          <w:noProof/>
          <w:sz w:val="26"/>
        </w:rPr>
        <w:t xml:space="preserve">JACKSON, C., HERBER-GAST, G. C. &amp; BROWN, W. 2014a. Joint effects of physical activity and BMI on risk of hypertension in women: a longitudinal study. </w:t>
      </w:r>
      <w:r w:rsidRPr="002139DB">
        <w:rPr>
          <w:rFonts w:ascii="Calibri" w:hAnsi="Calibri"/>
          <w:i/>
          <w:noProof/>
          <w:sz w:val="26"/>
        </w:rPr>
        <w:t>Journal of Obesity,</w:t>
      </w:r>
      <w:r>
        <w:rPr>
          <w:rFonts w:ascii="Calibri" w:hAnsi="Calibri"/>
          <w:noProof/>
          <w:sz w:val="26"/>
        </w:rPr>
        <w:t xml:space="preserve"> 2014</w:t>
      </w:r>
      <w:r w:rsidRPr="002139DB">
        <w:rPr>
          <w:rFonts w:ascii="Calibri" w:hAnsi="Calibri"/>
          <w:b/>
          <w:noProof/>
          <w:sz w:val="26"/>
        </w:rPr>
        <w:t>,</w:t>
      </w:r>
      <w:r>
        <w:rPr>
          <w:rFonts w:ascii="Calibri" w:hAnsi="Calibri"/>
          <w:noProof/>
          <w:sz w:val="26"/>
        </w:rPr>
        <w:t xml:space="preserve"> 271532.</w:t>
      </w:r>
      <w:bookmarkEnd w:id="598"/>
    </w:p>
    <w:p w14:paraId="3B33C43D" w14:textId="77777777" w:rsidR="002139DB" w:rsidRDefault="002139DB" w:rsidP="002139DB">
      <w:pPr>
        <w:spacing w:after="0" w:line="240" w:lineRule="auto"/>
        <w:ind w:left="720" w:hanging="720"/>
        <w:rPr>
          <w:rFonts w:ascii="Calibri" w:hAnsi="Calibri"/>
          <w:noProof/>
          <w:sz w:val="26"/>
        </w:rPr>
      </w:pPr>
      <w:bookmarkStart w:id="599" w:name="_ENREF_44"/>
      <w:r>
        <w:rPr>
          <w:rFonts w:ascii="Calibri" w:hAnsi="Calibri"/>
          <w:noProof/>
          <w:sz w:val="26"/>
        </w:rPr>
        <w:t xml:space="preserve">JACKSON, C. A., JONES, M. &amp; MISHRA, G. D. 2014b. Educational and homeownership inequalities in stroke incidence: a population-based longitudinal study of mid-aged women. </w:t>
      </w:r>
      <w:r w:rsidRPr="002139DB">
        <w:rPr>
          <w:rFonts w:ascii="Calibri" w:hAnsi="Calibri"/>
          <w:i/>
          <w:noProof/>
          <w:sz w:val="26"/>
        </w:rPr>
        <w:t>European Journal of Public Health,</w:t>
      </w:r>
      <w:r>
        <w:rPr>
          <w:rFonts w:ascii="Calibri" w:hAnsi="Calibri"/>
          <w:noProof/>
          <w:sz w:val="26"/>
        </w:rPr>
        <w:t xml:space="preserve"> 24</w:t>
      </w:r>
      <w:r w:rsidRPr="002139DB">
        <w:rPr>
          <w:rFonts w:ascii="Calibri" w:hAnsi="Calibri"/>
          <w:b/>
          <w:noProof/>
          <w:sz w:val="26"/>
        </w:rPr>
        <w:t>,</w:t>
      </w:r>
      <w:r>
        <w:rPr>
          <w:rFonts w:ascii="Calibri" w:hAnsi="Calibri"/>
          <w:noProof/>
          <w:sz w:val="26"/>
        </w:rPr>
        <w:t xml:space="preserve"> 231-6.</w:t>
      </w:r>
      <w:bookmarkEnd w:id="599"/>
    </w:p>
    <w:p w14:paraId="56FD4EF4" w14:textId="77777777" w:rsidR="002139DB" w:rsidRDefault="002139DB" w:rsidP="002139DB">
      <w:pPr>
        <w:spacing w:after="0" w:line="240" w:lineRule="auto"/>
        <w:ind w:left="720" w:hanging="720"/>
        <w:rPr>
          <w:rFonts w:ascii="Calibri" w:hAnsi="Calibri"/>
          <w:noProof/>
          <w:sz w:val="26"/>
        </w:rPr>
      </w:pPr>
      <w:bookmarkStart w:id="600" w:name="_ENREF_45"/>
      <w:r>
        <w:rPr>
          <w:rFonts w:ascii="Calibri" w:hAnsi="Calibri"/>
          <w:noProof/>
          <w:sz w:val="26"/>
        </w:rPr>
        <w:t xml:space="preserve">JACKSON, C. A. &amp; MISHRA, G. D. 2013. Depression and risk of stroke in midaged women: a prospective longitudinal study. </w:t>
      </w:r>
      <w:r w:rsidRPr="002139DB">
        <w:rPr>
          <w:rFonts w:ascii="Calibri" w:hAnsi="Calibri"/>
          <w:i/>
          <w:noProof/>
          <w:sz w:val="26"/>
        </w:rPr>
        <w:t>Stroke; A Journal of Cerebral Circulation,</w:t>
      </w:r>
      <w:r>
        <w:rPr>
          <w:rFonts w:ascii="Calibri" w:hAnsi="Calibri"/>
          <w:noProof/>
          <w:sz w:val="26"/>
        </w:rPr>
        <w:t xml:space="preserve"> 44</w:t>
      </w:r>
      <w:r w:rsidRPr="002139DB">
        <w:rPr>
          <w:rFonts w:ascii="Calibri" w:hAnsi="Calibri"/>
          <w:b/>
          <w:noProof/>
          <w:sz w:val="26"/>
        </w:rPr>
        <w:t>,</w:t>
      </w:r>
      <w:r>
        <w:rPr>
          <w:rFonts w:ascii="Calibri" w:hAnsi="Calibri"/>
          <w:noProof/>
          <w:sz w:val="26"/>
        </w:rPr>
        <w:t xml:space="preserve"> 1555-60.</w:t>
      </w:r>
      <w:bookmarkEnd w:id="600"/>
    </w:p>
    <w:p w14:paraId="12BBFFE2" w14:textId="77777777" w:rsidR="002139DB" w:rsidRDefault="002139DB" w:rsidP="002139DB">
      <w:pPr>
        <w:spacing w:after="0" w:line="240" w:lineRule="auto"/>
        <w:ind w:left="720" w:hanging="720"/>
        <w:rPr>
          <w:rFonts w:ascii="Calibri" w:hAnsi="Calibri"/>
          <w:noProof/>
          <w:sz w:val="26"/>
        </w:rPr>
      </w:pPr>
      <w:bookmarkStart w:id="601" w:name="_ENREF_46"/>
      <w:r>
        <w:rPr>
          <w:rFonts w:ascii="Calibri" w:hAnsi="Calibri"/>
          <w:noProof/>
          <w:sz w:val="26"/>
        </w:rPr>
        <w:t xml:space="preserve">JACKSON, C. A., MISHRA, G. D., TOOTH, L., BYLES, J. &amp; DOBSON, A. 2015. Moderate agreement between self-reported stroke and hospital-recorded stroke in two cohorts of Australian women: a validation study. </w:t>
      </w:r>
      <w:r w:rsidRPr="002139DB">
        <w:rPr>
          <w:rFonts w:ascii="Calibri" w:hAnsi="Calibri"/>
          <w:i/>
          <w:noProof/>
          <w:sz w:val="26"/>
        </w:rPr>
        <w:t>BMC Medical Research Methodology,</w:t>
      </w:r>
      <w:r>
        <w:rPr>
          <w:rFonts w:ascii="Calibri" w:hAnsi="Calibri"/>
          <w:noProof/>
          <w:sz w:val="26"/>
        </w:rPr>
        <w:t xml:space="preserve"> 15</w:t>
      </w:r>
      <w:r w:rsidRPr="002139DB">
        <w:rPr>
          <w:rFonts w:ascii="Calibri" w:hAnsi="Calibri"/>
          <w:b/>
          <w:noProof/>
          <w:sz w:val="26"/>
        </w:rPr>
        <w:t>,</w:t>
      </w:r>
      <w:r>
        <w:rPr>
          <w:rFonts w:ascii="Calibri" w:hAnsi="Calibri"/>
          <w:noProof/>
          <w:sz w:val="26"/>
        </w:rPr>
        <w:t xml:space="preserve"> 7.</w:t>
      </w:r>
      <w:bookmarkEnd w:id="601"/>
    </w:p>
    <w:p w14:paraId="7C15FD23" w14:textId="77777777" w:rsidR="002139DB" w:rsidRDefault="002139DB" w:rsidP="002139DB">
      <w:pPr>
        <w:spacing w:after="0" w:line="240" w:lineRule="auto"/>
        <w:ind w:left="720" w:hanging="720"/>
        <w:rPr>
          <w:rFonts w:ascii="Calibri" w:hAnsi="Calibri"/>
          <w:noProof/>
          <w:sz w:val="26"/>
        </w:rPr>
      </w:pPr>
      <w:bookmarkStart w:id="602" w:name="_ENREF_47"/>
      <w:r>
        <w:rPr>
          <w:rFonts w:ascii="Calibri" w:hAnsi="Calibri"/>
          <w:noProof/>
          <w:sz w:val="26"/>
        </w:rPr>
        <w:t xml:space="preserve">JAMROZIK, K., MCLAUGHLIN, D., MCCAUL, K., ALMEIDA, O. P., WONG, K. Y., VAGENAS, D. &amp; DOBSON, A. 2011. Women who smoke like men die like men who smoke: findings from two Australian cohort studies. </w:t>
      </w:r>
      <w:r w:rsidRPr="002139DB">
        <w:rPr>
          <w:rFonts w:ascii="Calibri" w:hAnsi="Calibri"/>
          <w:i/>
          <w:noProof/>
          <w:sz w:val="26"/>
        </w:rPr>
        <w:t>Tobacco Control,</w:t>
      </w:r>
      <w:r>
        <w:rPr>
          <w:rFonts w:ascii="Calibri" w:hAnsi="Calibri"/>
          <w:noProof/>
          <w:sz w:val="26"/>
        </w:rPr>
        <w:t xml:space="preserve"> 20</w:t>
      </w:r>
      <w:r w:rsidRPr="002139DB">
        <w:rPr>
          <w:rFonts w:ascii="Calibri" w:hAnsi="Calibri"/>
          <w:b/>
          <w:noProof/>
          <w:sz w:val="26"/>
        </w:rPr>
        <w:t>,</w:t>
      </w:r>
      <w:r>
        <w:rPr>
          <w:rFonts w:ascii="Calibri" w:hAnsi="Calibri"/>
          <w:noProof/>
          <w:sz w:val="26"/>
        </w:rPr>
        <w:t xml:space="preserve"> 258-65.</w:t>
      </w:r>
      <w:bookmarkEnd w:id="602"/>
    </w:p>
    <w:p w14:paraId="7DE6BAB9" w14:textId="77777777" w:rsidR="002139DB" w:rsidRDefault="002139DB" w:rsidP="002139DB">
      <w:pPr>
        <w:spacing w:after="0" w:line="240" w:lineRule="auto"/>
        <w:ind w:left="720" w:hanging="720"/>
        <w:rPr>
          <w:rFonts w:ascii="Calibri" w:hAnsi="Calibri"/>
          <w:noProof/>
          <w:sz w:val="26"/>
        </w:rPr>
      </w:pPr>
      <w:bookmarkStart w:id="603" w:name="_ENREF_48"/>
      <w:r>
        <w:rPr>
          <w:rFonts w:ascii="Calibri" w:hAnsi="Calibri"/>
          <w:noProof/>
          <w:sz w:val="26"/>
        </w:rPr>
        <w:lastRenderedPageBreak/>
        <w:t>JI, J., LIU, X., SUNDQUIST, K. &amp; SUNDQUIST, J. 2011. Survival of cancer in patients with rheumatoid arthritis: a follow-up study in Sweden of patients hospitalized with rheumatoid arthritis 1 year before diagnosis of cancer</w:t>
      </w:r>
    </w:p>
    <w:p w14:paraId="7C8CE4AA" w14:textId="77777777" w:rsidR="002139DB" w:rsidRDefault="002139DB" w:rsidP="002139DB">
      <w:pPr>
        <w:spacing w:after="0" w:line="240" w:lineRule="auto"/>
        <w:ind w:left="720" w:hanging="720"/>
        <w:rPr>
          <w:rFonts w:ascii="Calibri" w:hAnsi="Calibri"/>
          <w:noProof/>
          <w:sz w:val="26"/>
        </w:rPr>
      </w:pPr>
      <w:r w:rsidRPr="002139DB">
        <w:rPr>
          <w:rFonts w:ascii="Calibri" w:hAnsi="Calibri"/>
          <w:i/>
          <w:noProof/>
          <w:sz w:val="26"/>
        </w:rPr>
        <w:t>Rheumatology,</w:t>
      </w:r>
      <w:r>
        <w:rPr>
          <w:rFonts w:ascii="Calibri" w:hAnsi="Calibri"/>
          <w:noProof/>
          <w:sz w:val="26"/>
        </w:rPr>
        <w:t xml:space="preserve"> 50</w:t>
      </w:r>
      <w:r w:rsidRPr="002139DB">
        <w:rPr>
          <w:rFonts w:ascii="Calibri" w:hAnsi="Calibri"/>
          <w:b/>
          <w:noProof/>
          <w:sz w:val="26"/>
        </w:rPr>
        <w:t>,</w:t>
      </w:r>
      <w:r>
        <w:rPr>
          <w:rFonts w:ascii="Calibri" w:hAnsi="Calibri"/>
          <w:noProof/>
          <w:sz w:val="26"/>
        </w:rPr>
        <w:t xml:space="preserve"> 1513-1518.</w:t>
      </w:r>
      <w:bookmarkEnd w:id="603"/>
    </w:p>
    <w:p w14:paraId="1A59796E" w14:textId="77777777" w:rsidR="002139DB" w:rsidRDefault="002139DB" w:rsidP="002139DB">
      <w:pPr>
        <w:spacing w:after="0" w:line="240" w:lineRule="auto"/>
        <w:ind w:left="720" w:hanging="720"/>
        <w:rPr>
          <w:rFonts w:ascii="Calibri" w:hAnsi="Calibri"/>
          <w:noProof/>
          <w:sz w:val="26"/>
        </w:rPr>
      </w:pPr>
      <w:bookmarkStart w:id="604" w:name="_ENREF_49"/>
      <w:r>
        <w:rPr>
          <w:rFonts w:ascii="Calibri" w:hAnsi="Calibri"/>
          <w:noProof/>
          <w:sz w:val="26"/>
        </w:rPr>
        <w:t xml:space="preserve">JORDAN, S., WILSON, A. &amp; DOBSON, A. 2011. Management of heart conditions in older rural and urban Australian women. </w:t>
      </w:r>
      <w:r w:rsidRPr="002139DB">
        <w:rPr>
          <w:rFonts w:ascii="Calibri" w:hAnsi="Calibri"/>
          <w:i/>
          <w:noProof/>
          <w:sz w:val="26"/>
        </w:rPr>
        <w:t>Internal Medicine Journal,</w:t>
      </w:r>
      <w:r>
        <w:rPr>
          <w:rFonts w:ascii="Calibri" w:hAnsi="Calibri"/>
          <w:noProof/>
          <w:sz w:val="26"/>
        </w:rPr>
        <w:t xml:space="preserve"> 41</w:t>
      </w:r>
      <w:r w:rsidRPr="002139DB">
        <w:rPr>
          <w:rFonts w:ascii="Calibri" w:hAnsi="Calibri"/>
          <w:b/>
          <w:noProof/>
          <w:sz w:val="26"/>
        </w:rPr>
        <w:t>,</w:t>
      </w:r>
      <w:r>
        <w:rPr>
          <w:rFonts w:ascii="Calibri" w:hAnsi="Calibri"/>
          <w:noProof/>
          <w:sz w:val="26"/>
        </w:rPr>
        <w:t xml:space="preserve"> 722-9.</w:t>
      </w:r>
      <w:bookmarkEnd w:id="604"/>
    </w:p>
    <w:p w14:paraId="28E8320C" w14:textId="77777777" w:rsidR="002139DB" w:rsidRDefault="002139DB" w:rsidP="002139DB">
      <w:pPr>
        <w:spacing w:after="0" w:line="240" w:lineRule="auto"/>
        <w:ind w:left="720" w:hanging="720"/>
        <w:rPr>
          <w:rFonts w:ascii="Calibri" w:hAnsi="Calibri"/>
          <w:noProof/>
          <w:sz w:val="26"/>
        </w:rPr>
      </w:pPr>
      <w:bookmarkStart w:id="605" w:name="_ENREF_50"/>
      <w:r>
        <w:rPr>
          <w:rFonts w:ascii="Calibri" w:hAnsi="Calibri"/>
          <w:noProof/>
          <w:sz w:val="26"/>
        </w:rPr>
        <w:t xml:space="preserve">LAWLOR, D. A., TOOTH, L., LEE, C. &amp; DOBSON, A. 2005. A comparison of the association between socioeconomic position and cardiovascular disease risk factors in three age cohorts of Australian women: findings from the Australian Longitudinal Study on Women's Health. </w:t>
      </w:r>
      <w:r w:rsidRPr="002139DB">
        <w:rPr>
          <w:rFonts w:ascii="Calibri" w:hAnsi="Calibri"/>
          <w:i/>
          <w:noProof/>
          <w:sz w:val="26"/>
        </w:rPr>
        <w:t>Journal of Public Health,</w:t>
      </w:r>
      <w:r>
        <w:rPr>
          <w:rFonts w:ascii="Calibri" w:hAnsi="Calibri"/>
          <w:noProof/>
          <w:sz w:val="26"/>
        </w:rPr>
        <w:t xml:space="preserve"> 27</w:t>
      </w:r>
      <w:r w:rsidRPr="002139DB">
        <w:rPr>
          <w:rFonts w:ascii="Calibri" w:hAnsi="Calibri"/>
          <w:b/>
          <w:noProof/>
          <w:sz w:val="26"/>
        </w:rPr>
        <w:t>,</w:t>
      </w:r>
      <w:r>
        <w:rPr>
          <w:rFonts w:ascii="Calibri" w:hAnsi="Calibri"/>
          <w:noProof/>
          <w:sz w:val="26"/>
        </w:rPr>
        <w:t xml:space="preserve"> 378-87.</w:t>
      </w:r>
      <w:bookmarkEnd w:id="605"/>
    </w:p>
    <w:p w14:paraId="3478A2A9" w14:textId="77777777" w:rsidR="002139DB" w:rsidRDefault="002139DB" w:rsidP="002139DB">
      <w:pPr>
        <w:spacing w:after="0" w:line="240" w:lineRule="auto"/>
        <w:ind w:left="720" w:hanging="720"/>
        <w:rPr>
          <w:rFonts w:ascii="Calibri" w:hAnsi="Calibri"/>
          <w:noProof/>
          <w:sz w:val="26"/>
        </w:rPr>
      </w:pPr>
      <w:bookmarkStart w:id="606" w:name="_ENREF_51"/>
      <w:r>
        <w:rPr>
          <w:rFonts w:ascii="Calibri" w:hAnsi="Calibri"/>
          <w:noProof/>
          <w:sz w:val="26"/>
        </w:rPr>
        <w:t xml:space="preserve">LEUNG, J., GARTNER, C., DOBSON, A., LUCKE, J. &amp; HALL, W. 2011. Psychological distress is associated with tobacco smoking and quitting behaviour in the Australian population: Evidence from national cross-sectional surveys </w:t>
      </w:r>
      <w:r w:rsidRPr="002139DB">
        <w:rPr>
          <w:rFonts w:ascii="Calibri" w:hAnsi="Calibri"/>
          <w:i/>
          <w:noProof/>
          <w:sz w:val="26"/>
        </w:rPr>
        <w:t>Australian and New Zealand Journal of Psychiatry,</w:t>
      </w:r>
      <w:r>
        <w:rPr>
          <w:rFonts w:ascii="Calibri" w:hAnsi="Calibri"/>
          <w:noProof/>
          <w:sz w:val="26"/>
        </w:rPr>
        <w:t xml:space="preserve"> 45</w:t>
      </w:r>
      <w:r w:rsidRPr="002139DB">
        <w:rPr>
          <w:rFonts w:ascii="Calibri" w:hAnsi="Calibri"/>
          <w:b/>
          <w:noProof/>
          <w:sz w:val="26"/>
        </w:rPr>
        <w:t>,</w:t>
      </w:r>
      <w:r>
        <w:rPr>
          <w:rFonts w:ascii="Calibri" w:hAnsi="Calibri"/>
          <w:noProof/>
          <w:sz w:val="26"/>
        </w:rPr>
        <w:t xml:space="preserve"> 170-178.</w:t>
      </w:r>
      <w:bookmarkEnd w:id="606"/>
    </w:p>
    <w:p w14:paraId="52203592" w14:textId="77777777" w:rsidR="002139DB" w:rsidRDefault="002139DB" w:rsidP="002139DB">
      <w:pPr>
        <w:spacing w:after="0" w:line="240" w:lineRule="auto"/>
        <w:ind w:left="720" w:hanging="720"/>
        <w:rPr>
          <w:rFonts w:ascii="Calibri" w:hAnsi="Calibri"/>
          <w:noProof/>
          <w:sz w:val="26"/>
        </w:rPr>
      </w:pPr>
      <w:bookmarkStart w:id="607" w:name="_ENREF_52"/>
      <w:r>
        <w:rPr>
          <w:rFonts w:ascii="Calibri" w:hAnsi="Calibri"/>
          <w:noProof/>
          <w:sz w:val="26"/>
        </w:rPr>
        <w:t xml:space="preserve">LEUNG, J., GARTNER, C., HALL, W., LUCKE, J. &amp; DOBSON, A. 2012. A longitudinal study of the bi-directional relationship between tobacco smoking and psychological distress in a community sample of young Australian women. </w:t>
      </w:r>
      <w:r w:rsidRPr="002139DB">
        <w:rPr>
          <w:rFonts w:ascii="Calibri" w:hAnsi="Calibri"/>
          <w:i/>
          <w:noProof/>
          <w:sz w:val="26"/>
        </w:rPr>
        <w:t>Psychological Medicine,</w:t>
      </w:r>
      <w:r>
        <w:rPr>
          <w:rFonts w:ascii="Calibri" w:hAnsi="Calibri"/>
          <w:noProof/>
          <w:sz w:val="26"/>
        </w:rPr>
        <w:t xml:space="preserve"> 42</w:t>
      </w:r>
      <w:r w:rsidRPr="002139DB">
        <w:rPr>
          <w:rFonts w:ascii="Calibri" w:hAnsi="Calibri"/>
          <w:b/>
          <w:noProof/>
          <w:sz w:val="26"/>
        </w:rPr>
        <w:t>,</w:t>
      </w:r>
      <w:r>
        <w:rPr>
          <w:rFonts w:ascii="Calibri" w:hAnsi="Calibri"/>
          <w:noProof/>
          <w:sz w:val="26"/>
        </w:rPr>
        <w:t xml:space="preserve"> 1273-82.</w:t>
      </w:r>
      <w:bookmarkEnd w:id="607"/>
    </w:p>
    <w:p w14:paraId="3D334975" w14:textId="77777777" w:rsidR="002139DB" w:rsidRDefault="002139DB" w:rsidP="002139DB">
      <w:pPr>
        <w:spacing w:after="0" w:line="240" w:lineRule="auto"/>
        <w:ind w:left="720" w:hanging="720"/>
        <w:rPr>
          <w:rFonts w:ascii="Calibri" w:hAnsi="Calibri"/>
          <w:noProof/>
          <w:sz w:val="26"/>
        </w:rPr>
      </w:pPr>
      <w:bookmarkStart w:id="608" w:name="_ENREF_53"/>
      <w:r>
        <w:rPr>
          <w:rFonts w:ascii="Calibri" w:hAnsi="Calibri"/>
          <w:noProof/>
          <w:sz w:val="26"/>
        </w:rPr>
        <w:t xml:space="preserve">LEUNG, J., MCKENZIE, S., MARTIN, J., DOBSON, A. &amp; MCLAUGHLIN, D. 2014. Longitudinal patterns of breast cancer screening: mammography, clinical, and breast self-examinations in a rural and urban setting. </w:t>
      </w:r>
      <w:r w:rsidRPr="002139DB">
        <w:rPr>
          <w:rFonts w:ascii="Calibri" w:hAnsi="Calibri"/>
          <w:i/>
          <w:noProof/>
          <w:sz w:val="26"/>
        </w:rPr>
        <w:t>Women's Health Issues : Official Publication of the Jacobs Institute of Women's Health,</w:t>
      </w:r>
      <w:r>
        <w:rPr>
          <w:rFonts w:ascii="Calibri" w:hAnsi="Calibri"/>
          <w:noProof/>
          <w:sz w:val="26"/>
        </w:rPr>
        <w:t xml:space="preserve"> 24</w:t>
      </w:r>
      <w:r w:rsidRPr="002139DB">
        <w:rPr>
          <w:rFonts w:ascii="Calibri" w:hAnsi="Calibri"/>
          <w:b/>
          <w:noProof/>
          <w:sz w:val="26"/>
        </w:rPr>
        <w:t>,</w:t>
      </w:r>
      <w:r>
        <w:rPr>
          <w:rFonts w:ascii="Calibri" w:hAnsi="Calibri"/>
          <w:noProof/>
          <w:sz w:val="26"/>
        </w:rPr>
        <w:t xml:space="preserve"> e139-46.</w:t>
      </w:r>
      <w:bookmarkEnd w:id="608"/>
    </w:p>
    <w:p w14:paraId="3C7A5787" w14:textId="77777777" w:rsidR="002139DB" w:rsidRDefault="002139DB" w:rsidP="002139DB">
      <w:pPr>
        <w:spacing w:after="0" w:line="240" w:lineRule="auto"/>
        <w:ind w:left="720" w:hanging="720"/>
        <w:rPr>
          <w:rFonts w:ascii="Calibri" w:hAnsi="Calibri"/>
          <w:noProof/>
          <w:sz w:val="26"/>
        </w:rPr>
      </w:pPr>
      <w:bookmarkStart w:id="609" w:name="_ENREF_54"/>
      <w:r>
        <w:rPr>
          <w:rFonts w:ascii="Calibri" w:hAnsi="Calibri"/>
          <w:noProof/>
          <w:sz w:val="26"/>
        </w:rPr>
        <w:t xml:space="preserve">LO, T., PARKINSON, L., CUNICH, M. &amp; BYLES, J. 2015. Factors associated with higher healthcare costs in individuals living with arthritis: evidence from the quantile regression approach. </w:t>
      </w:r>
      <w:r w:rsidRPr="002139DB">
        <w:rPr>
          <w:rFonts w:ascii="Calibri" w:hAnsi="Calibri"/>
          <w:i/>
          <w:noProof/>
          <w:sz w:val="26"/>
        </w:rPr>
        <w:t>Expert Review of Pharmacoeconomics and Outcomes Research,</w:t>
      </w:r>
      <w:r>
        <w:rPr>
          <w:rFonts w:ascii="Calibri" w:hAnsi="Calibri"/>
          <w:noProof/>
          <w:sz w:val="26"/>
        </w:rPr>
        <w:t xml:space="preserve"> 20</w:t>
      </w:r>
      <w:r w:rsidRPr="002139DB">
        <w:rPr>
          <w:rFonts w:ascii="Calibri" w:hAnsi="Calibri"/>
          <w:b/>
          <w:noProof/>
          <w:sz w:val="26"/>
        </w:rPr>
        <w:t>,</w:t>
      </w:r>
      <w:r>
        <w:rPr>
          <w:rFonts w:ascii="Calibri" w:hAnsi="Calibri"/>
          <w:noProof/>
          <w:sz w:val="26"/>
        </w:rPr>
        <w:t xml:space="preserve"> 1-9.</w:t>
      </w:r>
      <w:bookmarkEnd w:id="609"/>
    </w:p>
    <w:p w14:paraId="12E01317" w14:textId="77777777" w:rsidR="002139DB" w:rsidRDefault="002139DB" w:rsidP="002139DB">
      <w:pPr>
        <w:spacing w:after="0" w:line="240" w:lineRule="auto"/>
        <w:ind w:left="720" w:hanging="720"/>
        <w:rPr>
          <w:rFonts w:ascii="Calibri" w:hAnsi="Calibri"/>
          <w:noProof/>
          <w:sz w:val="26"/>
        </w:rPr>
      </w:pPr>
      <w:bookmarkStart w:id="610" w:name="_ENREF_55"/>
      <w:r>
        <w:rPr>
          <w:rFonts w:ascii="Calibri" w:hAnsi="Calibri"/>
          <w:noProof/>
          <w:sz w:val="26"/>
        </w:rPr>
        <w:t>LO , T., PARKINSON, L., CUNICH, M. &amp; BYLES, J. Under review-a. Good agreement between self-reported arthritis and musculoskeletal symptoms in older women.</w:t>
      </w:r>
      <w:bookmarkEnd w:id="610"/>
    </w:p>
    <w:p w14:paraId="43F3C83D" w14:textId="77777777" w:rsidR="002139DB" w:rsidRDefault="002139DB" w:rsidP="002139DB">
      <w:pPr>
        <w:spacing w:after="0" w:line="240" w:lineRule="auto"/>
        <w:ind w:left="720" w:hanging="720"/>
        <w:rPr>
          <w:rFonts w:ascii="Calibri" w:hAnsi="Calibri"/>
          <w:noProof/>
          <w:sz w:val="26"/>
        </w:rPr>
      </w:pPr>
      <w:bookmarkStart w:id="611" w:name="_ENREF_56"/>
      <w:r>
        <w:rPr>
          <w:rFonts w:ascii="Calibri" w:hAnsi="Calibri"/>
          <w:noProof/>
          <w:sz w:val="26"/>
        </w:rPr>
        <w:t>LO , T., PARKINSON, L., CUNICH, M. &amp; BYLES, J. Under review-b. What are the most commonly used case-definitions of arthritis? A systematic review of international epidemiological studies of arthritis from 2005-2011.</w:t>
      </w:r>
      <w:bookmarkEnd w:id="611"/>
    </w:p>
    <w:p w14:paraId="23EED990" w14:textId="77777777" w:rsidR="002139DB" w:rsidRDefault="002139DB" w:rsidP="002139DB">
      <w:pPr>
        <w:spacing w:after="0" w:line="240" w:lineRule="auto"/>
        <w:ind w:left="720" w:hanging="720"/>
        <w:rPr>
          <w:rFonts w:ascii="Calibri" w:hAnsi="Calibri"/>
          <w:noProof/>
          <w:sz w:val="26"/>
        </w:rPr>
      </w:pPr>
      <w:bookmarkStart w:id="612" w:name="_ENREF_57"/>
      <w:r>
        <w:rPr>
          <w:rFonts w:ascii="Calibri" w:hAnsi="Calibri"/>
          <w:noProof/>
          <w:sz w:val="26"/>
        </w:rPr>
        <w:t xml:space="preserve">LOWE, J., BYLES, J., DOLJA-GORE, X. &amp; YOUNG, A. 2010. Does systematically organized care improve outcomes for women with diabetes? </w:t>
      </w:r>
      <w:r w:rsidRPr="002139DB">
        <w:rPr>
          <w:rFonts w:ascii="Calibri" w:hAnsi="Calibri"/>
          <w:i/>
          <w:noProof/>
          <w:sz w:val="26"/>
        </w:rPr>
        <w:t>Journal of Evaluation in Clinical Practice,</w:t>
      </w:r>
      <w:r>
        <w:rPr>
          <w:rFonts w:ascii="Calibri" w:hAnsi="Calibri"/>
          <w:noProof/>
          <w:sz w:val="26"/>
        </w:rPr>
        <w:t xml:space="preserve"> 16</w:t>
      </w:r>
      <w:r w:rsidRPr="002139DB">
        <w:rPr>
          <w:rFonts w:ascii="Calibri" w:hAnsi="Calibri"/>
          <w:b/>
          <w:noProof/>
          <w:sz w:val="26"/>
        </w:rPr>
        <w:t>,</w:t>
      </w:r>
      <w:r>
        <w:rPr>
          <w:rFonts w:ascii="Calibri" w:hAnsi="Calibri"/>
          <w:noProof/>
          <w:sz w:val="26"/>
        </w:rPr>
        <w:t xml:space="preserve"> 887-94.</w:t>
      </w:r>
      <w:bookmarkEnd w:id="612"/>
    </w:p>
    <w:p w14:paraId="3D59C5E2" w14:textId="77777777" w:rsidR="002139DB" w:rsidRDefault="002139DB" w:rsidP="002139DB">
      <w:pPr>
        <w:spacing w:after="0" w:line="240" w:lineRule="auto"/>
        <w:ind w:left="720" w:hanging="720"/>
        <w:rPr>
          <w:rFonts w:ascii="Calibri" w:hAnsi="Calibri"/>
          <w:noProof/>
          <w:sz w:val="26"/>
        </w:rPr>
      </w:pPr>
      <w:bookmarkStart w:id="613" w:name="_ENREF_58"/>
      <w:r>
        <w:rPr>
          <w:rFonts w:ascii="Calibri" w:hAnsi="Calibri"/>
          <w:noProof/>
          <w:sz w:val="26"/>
        </w:rPr>
        <w:t xml:space="preserve">LUCKE, J., WATERS, B., HOCKEY, R., SPALLEK, M., GIBSON, R., BYLES, J. &amp; DOBSON, A. 2007. Trends in women's risk factors and chronic conditions: findings from the Australian Longitudinal Study on Women's Health. </w:t>
      </w:r>
      <w:r w:rsidRPr="002139DB">
        <w:rPr>
          <w:rFonts w:ascii="Calibri" w:hAnsi="Calibri"/>
          <w:i/>
          <w:noProof/>
          <w:sz w:val="26"/>
        </w:rPr>
        <w:t>Women's Health,</w:t>
      </w:r>
      <w:r>
        <w:rPr>
          <w:rFonts w:ascii="Calibri" w:hAnsi="Calibri"/>
          <w:noProof/>
          <w:sz w:val="26"/>
        </w:rPr>
        <w:t xml:space="preserve"> 3</w:t>
      </w:r>
      <w:r w:rsidRPr="002139DB">
        <w:rPr>
          <w:rFonts w:ascii="Calibri" w:hAnsi="Calibri"/>
          <w:b/>
          <w:noProof/>
          <w:sz w:val="26"/>
        </w:rPr>
        <w:t>,</w:t>
      </w:r>
      <w:r>
        <w:rPr>
          <w:rFonts w:ascii="Calibri" w:hAnsi="Calibri"/>
          <w:noProof/>
          <w:sz w:val="26"/>
        </w:rPr>
        <w:t xml:space="preserve"> 423-32.</w:t>
      </w:r>
      <w:bookmarkEnd w:id="613"/>
    </w:p>
    <w:p w14:paraId="7C52EFFF" w14:textId="77777777" w:rsidR="002139DB" w:rsidRDefault="002139DB" w:rsidP="002139DB">
      <w:pPr>
        <w:spacing w:after="0" w:line="240" w:lineRule="auto"/>
        <w:ind w:left="720" w:hanging="720"/>
        <w:rPr>
          <w:rFonts w:ascii="Calibri" w:hAnsi="Calibri"/>
          <w:noProof/>
          <w:sz w:val="26"/>
        </w:rPr>
      </w:pPr>
      <w:bookmarkStart w:id="614" w:name="_ENREF_59"/>
      <w:r>
        <w:rPr>
          <w:rFonts w:ascii="Calibri" w:hAnsi="Calibri"/>
          <w:noProof/>
          <w:sz w:val="26"/>
        </w:rPr>
        <w:lastRenderedPageBreak/>
        <w:t xml:space="preserve">LUSTMAN, P. J. &amp; CLOUSE, R. E. 2005. Depression in diabetic patients: the relationship between mood and glycemic control. </w:t>
      </w:r>
      <w:r w:rsidRPr="002139DB">
        <w:rPr>
          <w:rFonts w:ascii="Calibri" w:hAnsi="Calibri"/>
          <w:i/>
          <w:noProof/>
          <w:sz w:val="26"/>
        </w:rPr>
        <w:t>Journal of Diabetes and its Complications,</w:t>
      </w:r>
      <w:r>
        <w:rPr>
          <w:rFonts w:ascii="Calibri" w:hAnsi="Calibri"/>
          <w:noProof/>
          <w:sz w:val="26"/>
        </w:rPr>
        <w:t xml:space="preserve"> 19</w:t>
      </w:r>
      <w:r w:rsidRPr="002139DB">
        <w:rPr>
          <w:rFonts w:ascii="Calibri" w:hAnsi="Calibri"/>
          <w:b/>
          <w:noProof/>
          <w:sz w:val="26"/>
        </w:rPr>
        <w:t>,</w:t>
      </w:r>
      <w:r>
        <w:rPr>
          <w:rFonts w:ascii="Calibri" w:hAnsi="Calibri"/>
          <w:noProof/>
          <w:sz w:val="26"/>
        </w:rPr>
        <w:t xml:space="preserve"> 113-22.</w:t>
      </w:r>
      <w:bookmarkEnd w:id="614"/>
    </w:p>
    <w:p w14:paraId="7530A128" w14:textId="77777777" w:rsidR="002139DB" w:rsidRDefault="002139DB" w:rsidP="002139DB">
      <w:pPr>
        <w:spacing w:after="0" w:line="240" w:lineRule="auto"/>
        <w:ind w:left="720" w:hanging="720"/>
        <w:rPr>
          <w:rFonts w:ascii="Calibri" w:hAnsi="Calibri"/>
          <w:noProof/>
          <w:sz w:val="26"/>
        </w:rPr>
      </w:pPr>
      <w:bookmarkStart w:id="615" w:name="_ENREF_60"/>
      <w:r>
        <w:rPr>
          <w:rFonts w:ascii="Calibri" w:hAnsi="Calibri"/>
          <w:noProof/>
          <w:sz w:val="26"/>
        </w:rPr>
        <w:t xml:space="preserve">MACSALI, F., REAL, F. G., OMENAAS, E. R., BJORGE, L., JANSON, C., FRANKLIN, K. &amp; SVANES, C. 2009. Oral contraception, body mass index, and asthma: a cross-sectional Nordic-Baltic population survey. </w:t>
      </w:r>
      <w:r w:rsidRPr="002139DB">
        <w:rPr>
          <w:rFonts w:ascii="Calibri" w:hAnsi="Calibri"/>
          <w:i/>
          <w:noProof/>
          <w:sz w:val="26"/>
        </w:rPr>
        <w:t>The Journal of Allergy and Clinical Immunology,</w:t>
      </w:r>
      <w:r>
        <w:rPr>
          <w:rFonts w:ascii="Calibri" w:hAnsi="Calibri"/>
          <w:noProof/>
          <w:sz w:val="26"/>
        </w:rPr>
        <w:t xml:space="preserve"> 123</w:t>
      </w:r>
      <w:r w:rsidRPr="002139DB">
        <w:rPr>
          <w:rFonts w:ascii="Calibri" w:hAnsi="Calibri"/>
          <w:b/>
          <w:noProof/>
          <w:sz w:val="26"/>
        </w:rPr>
        <w:t>,</w:t>
      </w:r>
      <w:r>
        <w:rPr>
          <w:rFonts w:ascii="Calibri" w:hAnsi="Calibri"/>
          <w:noProof/>
          <w:sz w:val="26"/>
        </w:rPr>
        <w:t xml:space="preserve"> 391-7.</w:t>
      </w:r>
      <w:bookmarkEnd w:id="615"/>
    </w:p>
    <w:p w14:paraId="5166EFB8" w14:textId="77777777" w:rsidR="002139DB" w:rsidRDefault="002139DB" w:rsidP="002139DB">
      <w:pPr>
        <w:spacing w:after="0" w:line="240" w:lineRule="auto"/>
        <w:ind w:left="720" w:hanging="720"/>
        <w:rPr>
          <w:rFonts w:ascii="Calibri" w:hAnsi="Calibri"/>
          <w:noProof/>
          <w:sz w:val="26"/>
        </w:rPr>
      </w:pPr>
      <w:bookmarkStart w:id="616" w:name="_ENREF_61"/>
      <w:r>
        <w:rPr>
          <w:rFonts w:ascii="Calibri" w:hAnsi="Calibri"/>
          <w:noProof/>
          <w:sz w:val="26"/>
        </w:rPr>
        <w:t xml:space="preserve">MACSALI, F., REAL, F. G., PLANA, E., SUNYER, J., ANTO, J., DRATVA, J., JANSON, C., JARVIS, D., OMENAAS, E. R., ZEMP, E., WJST, M., LEYNAERT, B. &amp; SVANES, C. 2011. Early age at menarche, lung function, and adult asthma. </w:t>
      </w:r>
      <w:r w:rsidRPr="002139DB">
        <w:rPr>
          <w:rFonts w:ascii="Calibri" w:hAnsi="Calibri"/>
          <w:i/>
          <w:noProof/>
          <w:sz w:val="26"/>
        </w:rPr>
        <w:t>American Journal of Respiratory and Critical Care Medicine,</w:t>
      </w:r>
      <w:r>
        <w:rPr>
          <w:rFonts w:ascii="Calibri" w:hAnsi="Calibri"/>
          <w:noProof/>
          <w:sz w:val="26"/>
        </w:rPr>
        <w:t xml:space="preserve"> 183</w:t>
      </w:r>
      <w:r w:rsidRPr="002139DB">
        <w:rPr>
          <w:rFonts w:ascii="Calibri" w:hAnsi="Calibri"/>
          <w:b/>
          <w:noProof/>
          <w:sz w:val="26"/>
        </w:rPr>
        <w:t>,</w:t>
      </w:r>
      <w:r>
        <w:rPr>
          <w:rFonts w:ascii="Calibri" w:hAnsi="Calibri"/>
          <w:noProof/>
          <w:sz w:val="26"/>
        </w:rPr>
        <w:t xml:space="preserve"> 8-14.</w:t>
      </w:r>
      <w:bookmarkEnd w:id="616"/>
    </w:p>
    <w:p w14:paraId="2ABF0D1E" w14:textId="77777777" w:rsidR="002139DB" w:rsidRDefault="002139DB" w:rsidP="002139DB">
      <w:pPr>
        <w:spacing w:after="0" w:line="240" w:lineRule="auto"/>
        <w:ind w:left="720" w:hanging="720"/>
        <w:rPr>
          <w:rFonts w:ascii="Calibri" w:hAnsi="Calibri"/>
          <w:noProof/>
          <w:sz w:val="26"/>
        </w:rPr>
      </w:pPr>
      <w:bookmarkStart w:id="617" w:name="_ENREF_62"/>
      <w:r>
        <w:rPr>
          <w:rFonts w:ascii="Calibri" w:hAnsi="Calibri"/>
          <w:noProof/>
          <w:sz w:val="26"/>
        </w:rPr>
        <w:t xml:space="preserve">MAJEED, T., FORDER, P., MISHRA, G. &amp; BYLES, J. 2015. Women, work and Illness: Latent Class Analysis of Longitudinal data for 11,551 Middle Age Women. </w:t>
      </w:r>
      <w:r w:rsidRPr="002139DB">
        <w:rPr>
          <w:rFonts w:ascii="Calibri" w:hAnsi="Calibri"/>
          <w:i/>
          <w:noProof/>
          <w:sz w:val="26"/>
        </w:rPr>
        <w:t>Journal of Women's Health,</w:t>
      </w:r>
      <w:r>
        <w:rPr>
          <w:rFonts w:ascii="Calibri" w:hAnsi="Calibri"/>
          <w:noProof/>
          <w:sz w:val="26"/>
        </w:rPr>
        <w:t xml:space="preserve"> in press.</w:t>
      </w:r>
      <w:bookmarkEnd w:id="617"/>
    </w:p>
    <w:p w14:paraId="4E7D26BE" w14:textId="77777777" w:rsidR="002139DB" w:rsidRDefault="002139DB" w:rsidP="002139DB">
      <w:pPr>
        <w:spacing w:after="0" w:line="240" w:lineRule="auto"/>
        <w:ind w:left="720" w:hanging="720"/>
        <w:rPr>
          <w:rFonts w:ascii="Calibri" w:hAnsi="Calibri"/>
          <w:noProof/>
          <w:sz w:val="26"/>
        </w:rPr>
      </w:pPr>
      <w:bookmarkStart w:id="618" w:name="_ENREF_63"/>
      <w:r>
        <w:rPr>
          <w:rFonts w:ascii="Calibri" w:hAnsi="Calibri"/>
          <w:noProof/>
          <w:sz w:val="26"/>
        </w:rPr>
        <w:t xml:space="preserve">MCDERMOTT, L., DOBSON, A. &amp; OWEN, N. 2009. Determinants of continuity and change over 10 years in young women's smoking. </w:t>
      </w:r>
      <w:r w:rsidRPr="002139DB">
        <w:rPr>
          <w:rFonts w:ascii="Calibri" w:hAnsi="Calibri"/>
          <w:i/>
          <w:noProof/>
          <w:sz w:val="26"/>
        </w:rPr>
        <w:t>Addiction,</w:t>
      </w:r>
      <w:r>
        <w:rPr>
          <w:rFonts w:ascii="Calibri" w:hAnsi="Calibri"/>
          <w:noProof/>
          <w:sz w:val="26"/>
        </w:rPr>
        <w:t xml:space="preserve"> 104</w:t>
      </w:r>
      <w:r w:rsidRPr="002139DB">
        <w:rPr>
          <w:rFonts w:ascii="Calibri" w:hAnsi="Calibri"/>
          <w:b/>
          <w:noProof/>
          <w:sz w:val="26"/>
        </w:rPr>
        <w:t>,</w:t>
      </w:r>
      <w:r>
        <w:rPr>
          <w:rFonts w:ascii="Calibri" w:hAnsi="Calibri"/>
          <w:noProof/>
          <w:sz w:val="26"/>
        </w:rPr>
        <w:t xml:space="preserve"> 478-87.</w:t>
      </w:r>
      <w:bookmarkEnd w:id="618"/>
    </w:p>
    <w:p w14:paraId="5587CB7E" w14:textId="77777777" w:rsidR="002139DB" w:rsidRDefault="002139DB" w:rsidP="002139DB">
      <w:pPr>
        <w:spacing w:after="0" w:line="240" w:lineRule="auto"/>
        <w:ind w:left="720" w:hanging="720"/>
        <w:rPr>
          <w:rFonts w:ascii="Calibri" w:hAnsi="Calibri"/>
          <w:noProof/>
          <w:sz w:val="26"/>
        </w:rPr>
      </w:pPr>
      <w:bookmarkStart w:id="619" w:name="_ENREF_64"/>
      <w:r>
        <w:rPr>
          <w:rFonts w:ascii="Calibri" w:hAnsi="Calibri"/>
          <w:noProof/>
          <w:sz w:val="26"/>
        </w:rPr>
        <w:t xml:space="preserve">MCINNES, I. B. &amp; SCHETT, G. 2011. The pathogenesis of rheumatoid arthritis. </w:t>
      </w:r>
      <w:r w:rsidRPr="002139DB">
        <w:rPr>
          <w:rFonts w:ascii="Calibri" w:hAnsi="Calibri"/>
          <w:i/>
          <w:noProof/>
          <w:sz w:val="26"/>
        </w:rPr>
        <w:t>The New England Journal of Medicine,</w:t>
      </w:r>
      <w:r>
        <w:rPr>
          <w:rFonts w:ascii="Calibri" w:hAnsi="Calibri"/>
          <w:noProof/>
          <w:sz w:val="26"/>
        </w:rPr>
        <w:t xml:space="preserve"> 365</w:t>
      </w:r>
      <w:r w:rsidRPr="002139DB">
        <w:rPr>
          <w:rFonts w:ascii="Calibri" w:hAnsi="Calibri"/>
          <w:b/>
          <w:noProof/>
          <w:sz w:val="26"/>
        </w:rPr>
        <w:t>,</w:t>
      </w:r>
      <w:r>
        <w:rPr>
          <w:rFonts w:ascii="Calibri" w:hAnsi="Calibri"/>
          <w:noProof/>
          <w:sz w:val="26"/>
        </w:rPr>
        <w:t xml:space="preserve"> 2205-19.</w:t>
      </w:r>
      <w:bookmarkEnd w:id="619"/>
    </w:p>
    <w:p w14:paraId="48C0A877" w14:textId="77777777" w:rsidR="002139DB" w:rsidRDefault="002139DB" w:rsidP="002139DB">
      <w:pPr>
        <w:spacing w:after="0" w:line="240" w:lineRule="auto"/>
        <w:ind w:left="720" w:hanging="720"/>
        <w:rPr>
          <w:rFonts w:ascii="Calibri" w:hAnsi="Calibri"/>
          <w:noProof/>
          <w:sz w:val="26"/>
        </w:rPr>
      </w:pPr>
      <w:bookmarkStart w:id="620" w:name="_ENREF_65"/>
      <w:r>
        <w:rPr>
          <w:rFonts w:ascii="Calibri" w:hAnsi="Calibri"/>
          <w:noProof/>
          <w:sz w:val="26"/>
        </w:rPr>
        <w:t xml:space="preserve">MCLAUGHLIN, D., HOCKEY, R. &amp; MISHRA, G. 2013. Heart disease in women in remote Australia: urban-rural differences after adjusting for lifestyle behaviours and socio-demographic factors. </w:t>
      </w:r>
      <w:r w:rsidRPr="002139DB">
        <w:rPr>
          <w:rFonts w:ascii="Calibri" w:hAnsi="Calibri"/>
          <w:i/>
          <w:noProof/>
          <w:sz w:val="26"/>
        </w:rPr>
        <w:t>Australian and New Zealand Journal of Public Health,</w:t>
      </w:r>
      <w:r>
        <w:rPr>
          <w:rFonts w:ascii="Calibri" w:hAnsi="Calibri"/>
          <w:noProof/>
          <w:sz w:val="26"/>
        </w:rPr>
        <w:t xml:space="preserve"> 37</w:t>
      </w:r>
      <w:r w:rsidRPr="002139DB">
        <w:rPr>
          <w:rFonts w:ascii="Calibri" w:hAnsi="Calibri"/>
          <w:b/>
          <w:noProof/>
          <w:sz w:val="26"/>
        </w:rPr>
        <w:t>,</w:t>
      </w:r>
      <w:r>
        <w:rPr>
          <w:rFonts w:ascii="Calibri" w:hAnsi="Calibri"/>
          <w:noProof/>
          <w:sz w:val="26"/>
        </w:rPr>
        <w:t xml:space="preserve"> 90.</w:t>
      </w:r>
      <w:bookmarkEnd w:id="620"/>
    </w:p>
    <w:p w14:paraId="6A7CB743" w14:textId="77777777" w:rsidR="002139DB" w:rsidRDefault="002139DB" w:rsidP="002139DB">
      <w:pPr>
        <w:spacing w:after="0" w:line="240" w:lineRule="auto"/>
        <w:ind w:left="720" w:hanging="720"/>
        <w:rPr>
          <w:rFonts w:ascii="Calibri" w:hAnsi="Calibri"/>
          <w:noProof/>
          <w:sz w:val="26"/>
        </w:rPr>
      </w:pPr>
      <w:bookmarkStart w:id="621" w:name="_ENREF_66"/>
      <w:r>
        <w:rPr>
          <w:rFonts w:ascii="Calibri" w:hAnsi="Calibri"/>
          <w:noProof/>
          <w:sz w:val="26"/>
        </w:rPr>
        <w:t>MISHRA, G., LOXTON, D., ANDERSON, A., HOCKEY, R., POWERS, J., BROWN, W., DOBSON, A., DUFFY, L., GRAVES, A., HARRIS, M., HARRIS, S., LUCKE, J., MCLAUGHLIN, D., MOONEY, R., PACHANA, N., PEASE, S., TAVENER, M., THOMSON, C., TOOTH, L., TOWNSEND, N., TUCKERMAN, R. &amp; BYLES, J. 2014. Health and wellbeing of women aged 18 to 23 in 2013 and 1996: Findings from the Australian Longitudinal Study on Women’s Health.: Report prepared for the Australian Government Department of Health.</w:t>
      </w:r>
      <w:bookmarkEnd w:id="621"/>
    </w:p>
    <w:p w14:paraId="15425FD6" w14:textId="77777777" w:rsidR="002139DB" w:rsidRDefault="002139DB" w:rsidP="002139DB">
      <w:pPr>
        <w:spacing w:after="0" w:line="240" w:lineRule="auto"/>
        <w:ind w:left="720" w:hanging="720"/>
        <w:rPr>
          <w:rFonts w:ascii="Calibri" w:hAnsi="Calibri"/>
          <w:noProof/>
          <w:sz w:val="26"/>
        </w:rPr>
      </w:pPr>
      <w:bookmarkStart w:id="622" w:name="_ENREF_67"/>
      <w:r>
        <w:rPr>
          <w:rFonts w:ascii="Calibri" w:hAnsi="Calibri"/>
          <w:noProof/>
          <w:sz w:val="26"/>
        </w:rPr>
        <w:t xml:space="preserve">MISHRA, G. D., CARRIGAN, G., BROWN, W. J., BARNETT, A. G. &amp; DOBSON, A. J. 2007. Short-term weight change and the incidence of diabetes in midlife: results from the Australian Longitudinal Study on Women's Health. </w:t>
      </w:r>
      <w:r w:rsidRPr="002139DB">
        <w:rPr>
          <w:rFonts w:ascii="Calibri" w:hAnsi="Calibri"/>
          <w:i/>
          <w:noProof/>
          <w:sz w:val="26"/>
        </w:rPr>
        <w:t>Diabetes Care,</w:t>
      </w:r>
      <w:r>
        <w:rPr>
          <w:rFonts w:ascii="Calibri" w:hAnsi="Calibri"/>
          <w:noProof/>
          <w:sz w:val="26"/>
        </w:rPr>
        <w:t xml:space="preserve"> 30</w:t>
      </w:r>
      <w:r w:rsidRPr="002139DB">
        <w:rPr>
          <w:rFonts w:ascii="Calibri" w:hAnsi="Calibri"/>
          <w:b/>
          <w:noProof/>
          <w:sz w:val="26"/>
        </w:rPr>
        <w:t>,</w:t>
      </w:r>
      <w:r>
        <w:rPr>
          <w:rFonts w:ascii="Calibri" w:hAnsi="Calibri"/>
          <w:noProof/>
          <w:sz w:val="26"/>
        </w:rPr>
        <w:t xml:space="preserve"> 1418-24.</w:t>
      </w:r>
      <w:bookmarkEnd w:id="622"/>
    </w:p>
    <w:p w14:paraId="4A20B88C" w14:textId="77777777" w:rsidR="002139DB" w:rsidRDefault="002139DB" w:rsidP="002139DB">
      <w:pPr>
        <w:spacing w:after="0" w:line="240" w:lineRule="auto"/>
        <w:ind w:left="720" w:hanging="720"/>
        <w:rPr>
          <w:rFonts w:ascii="Calibri" w:hAnsi="Calibri"/>
          <w:noProof/>
          <w:sz w:val="26"/>
        </w:rPr>
      </w:pPr>
      <w:bookmarkStart w:id="623" w:name="_ENREF_68"/>
      <w:r>
        <w:rPr>
          <w:rFonts w:ascii="Calibri" w:hAnsi="Calibri"/>
          <w:noProof/>
          <w:sz w:val="26"/>
        </w:rPr>
        <w:t xml:space="preserve">MOZAFFARIAN, D., BENJAMIN, E., GO, A., ARNETT, D., BLAHA, M., CUSHMAN, M., DE FERRANTI, S., DESPRÉS, J., FULLERTON, H., HOWARD, V., HUFFMAN, M., JUDD, S., KISSELA, B., LACKLAND, D., LICHTMAN, J., LISABETH, L., LIU, S., MACKEY, R., MATCHAR, D., MCGUIRE, D., MOHLER, E., MOY, C., MUNTNER, P., MUSSOLINO, M., NASIR, K., NEUMAR, R., NICHOL, G., PALANIAPPAN, L., PANDEY, D., REEVES, M., RODRIGUEZ, C., SORLIE, P., STEIN, J., TOWFIGHI, A., TURAN, T., VIRANI, S., WILLEY, J., WOO, D., YEH, R. &amp; TURNER, M. 2015. </w:t>
      </w:r>
      <w:r>
        <w:rPr>
          <w:rFonts w:ascii="Calibri" w:hAnsi="Calibri"/>
          <w:noProof/>
          <w:sz w:val="26"/>
        </w:rPr>
        <w:lastRenderedPageBreak/>
        <w:t xml:space="preserve">Executive summary: heart disease and stroke statistics-2015 update: a report from the american heart association. </w:t>
      </w:r>
      <w:r w:rsidRPr="002139DB">
        <w:rPr>
          <w:rFonts w:ascii="Calibri" w:hAnsi="Calibri"/>
          <w:i/>
          <w:noProof/>
          <w:sz w:val="26"/>
        </w:rPr>
        <w:t>Circulation,</w:t>
      </w:r>
      <w:r>
        <w:rPr>
          <w:rFonts w:ascii="Calibri" w:hAnsi="Calibri"/>
          <w:noProof/>
          <w:sz w:val="26"/>
        </w:rPr>
        <w:t xml:space="preserve"> 131</w:t>
      </w:r>
      <w:r w:rsidRPr="002139DB">
        <w:rPr>
          <w:rFonts w:ascii="Calibri" w:hAnsi="Calibri"/>
          <w:b/>
          <w:noProof/>
          <w:sz w:val="26"/>
        </w:rPr>
        <w:t>,</w:t>
      </w:r>
      <w:r>
        <w:rPr>
          <w:rFonts w:ascii="Calibri" w:hAnsi="Calibri"/>
          <w:noProof/>
          <w:sz w:val="26"/>
        </w:rPr>
        <w:t xml:space="preserve"> 434-41.</w:t>
      </w:r>
      <w:bookmarkEnd w:id="623"/>
    </w:p>
    <w:p w14:paraId="3D7BDDE6" w14:textId="77777777" w:rsidR="002139DB" w:rsidRDefault="002139DB" w:rsidP="002139DB">
      <w:pPr>
        <w:spacing w:after="0" w:line="240" w:lineRule="auto"/>
        <w:ind w:left="720" w:hanging="720"/>
        <w:rPr>
          <w:rFonts w:ascii="Calibri" w:hAnsi="Calibri"/>
          <w:noProof/>
          <w:sz w:val="26"/>
        </w:rPr>
      </w:pPr>
      <w:bookmarkStart w:id="624" w:name="_ENREF_69"/>
      <w:r>
        <w:rPr>
          <w:rFonts w:ascii="Calibri" w:hAnsi="Calibri"/>
          <w:noProof/>
          <w:sz w:val="26"/>
        </w:rPr>
        <w:t xml:space="preserve">NAVIN, C. T. J., STEWART, W. J. A., PARKINSON, L., SIBBRITT, D. W. &amp; BYLES, J. E. 2015. Identification of diabetes, heart disease, hypertension and stroke in mid- and older-aged women: Comparing self-report and administrative hospital data records. </w:t>
      </w:r>
      <w:r w:rsidRPr="002139DB">
        <w:rPr>
          <w:rFonts w:ascii="Calibri" w:hAnsi="Calibri"/>
          <w:i/>
          <w:noProof/>
          <w:sz w:val="26"/>
        </w:rPr>
        <w:t>Geriatrics &amp; Gerontology International</w:t>
      </w:r>
      <w:r>
        <w:rPr>
          <w:rFonts w:ascii="Calibri" w:hAnsi="Calibri"/>
          <w:noProof/>
          <w:sz w:val="26"/>
        </w:rPr>
        <w:t>.</w:t>
      </w:r>
      <w:bookmarkEnd w:id="624"/>
    </w:p>
    <w:p w14:paraId="114BD98C" w14:textId="77777777" w:rsidR="002139DB" w:rsidRDefault="002139DB" w:rsidP="002139DB">
      <w:pPr>
        <w:spacing w:after="0" w:line="240" w:lineRule="auto"/>
        <w:ind w:left="720" w:hanging="720"/>
        <w:rPr>
          <w:rFonts w:ascii="Calibri" w:hAnsi="Calibri"/>
          <w:noProof/>
          <w:sz w:val="26"/>
        </w:rPr>
      </w:pPr>
      <w:bookmarkStart w:id="625" w:name="_ENREF_70"/>
      <w:r>
        <w:rPr>
          <w:rFonts w:ascii="Calibri" w:hAnsi="Calibri"/>
          <w:noProof/>
          <w:sz w:val="26"/>
        </w:rPr>
        <w:t xml:space="preserve">PARKINSON, L., CURRYER, C., GIBBERD, A., CUNICH, M. &amp; BYLES, J. E. 2013. Good agreement between self-report and centralized hospitalizations data for arthritis-related surgeries. </w:t>
      </w:r>
      <w:r w:rsidRPr="002139DB">
        <w:rPr>
          <w:rFonts w:ascii="Calibri" w:hAnsi="Calibri"/>
          <w:i/>
          <w:noProof/>
          <w:sz w:val="26"/>
        </w:rPr>
        <w:t>Journal of Clinical Epidemiology,</w:t>
      </w:r>
      <w:r>
        <w:rPr>
          <w:rFonts w:ascii="Calibri" w:hAnsi="Calibri"/>
          <w:noProof/>
          <w:sz w:val="26"/>
        </w:rPr>
        <w:t xml:space="preserve"> 66</w:t>
      </w:r>
      <w:r w:rsidRPr="002139DB">
        <w:rPr>
          <w:rFonts w:ascii="Calibri" w:hAnsi="Calibri"/>
          <w:b/>
          <w:noProof/>
          <w:sz w:val="26"/>
        </w:rPr>
        <w:t>,</w:t>
      </w:r>
      <w:r>
        <w:rPr>
          <w:rFonts w:ascii="Calibri" w:hAnsi="Calibri"/>
          <w:noProof/>
          <w:sz w:val="26"/>
        </w:rPr>
        <w:t xml:space="preserve"> 1128-34.</w:t>
      </w:r>
      <w:bookmarkEnd w:id="625"/>
    </w:p>
    <w:p w14:paraId="3223283A" w14:textId="77777777" w:rsidR="002139DB" w:rsidRDefault="002139DB" w:rsidP="002139DB">
      <w:pPr>
        <w:spacing w:after="0" w:line="240" w:lineRule="auto"/>
        <w:ind w:left="720" w:hanging="720"/>
        <w:rPr>
          <w:rFonts w:ascii="Calibri" w:hAnsi="Calibri"/>
          <w:noProof/>
          <w:sz w:val="26"/>
        </w:rPr>
      </w:pPr>
      <w:bookmarkStart w:id="626" w:name="_ENREF_71"/>
      <w:r>
        <w:rPr>
          <w:rFonts w:ascii="Calibri" w:hAnsi="Calibri"/>
          <w:noProof/>
          <w:sz w:val="26"/>
        </w:rPr>
        <w:t xml:space="preserve">PARKINSON, L., DOLJAGORE, X., GIBSON, R., DORAN, E., NOTLEY, L., STEWART, W. J., KOWAL, P. &amp; BYLES, J. E. 2011. An observational study of the discrediting of COX-2 NSAIDs in Australia: Vioxx or class effect? </w:t>
      </w:r>
      <w:r w:rsidRPr="002139DB">
        <w:rPr>
          <w:rFonts w:ascii="Calibri" w:hAnsi="Calibri"/>
          <w:i/>
          <w:noProof/>
          <w:sz w:val="26"/>
        </w:rPr>
        <w:t>BMC Public Health,</w:t>
      </w:r>
      <w:r>
        <w:rPr>
          <w:rFonts w:ascii="Calibri" w:hAnsi="Calibri"/>
          <w:noProof/>
          <w:sz w:val="26"/>
        </w:rPr>
        <w:t xml:space="preserve"> 11</w:t>
      </w:r>
      <w:r w:rsidRPr="002139DB">
        <w:rPr>
          <w:rFonts w:ascii="Calibri" w:hAnsi="Calibri"/>
          <w:b/>
          <w:noProof/>
          <w:sz w:val="26"/>
        </w:rPr>
        <w:t>,</w:t>
      </w:r>
      <w:r>
        <w:rPr>
          <w:rFonts w:ascii="Calibri" w:hAnsi="Calibri"/>
          <w:noProof/>
          <w:sz w:val="26"/>
        </w:rPr>
        <w:t xml:space="preserve"> 892.</w:t>
      </w:r>
      <w:bookmarkEnd w:id="626"/>
    </w:p>
    <w:p w14:paraId="4D5347E8" w14:textId="77777777" w:rsidR="002139DB" w:rsidRDefault="002139DB" w:rsidP="002139DB">
      <w:pPr>
        <w:spacing w:after="0" w:line="240" w:lineRule="auto"/>
        <w:ind w:left="720" w:hanging="720"/>
        <w:rPr>
          <w:rFonts w:ascii="Calibri" w:hAnsi="Calibri"/>
          <w:noProof/>
          <w:sz w:val="26"/>
        </w:rPr>
      </w:pPr>
      <w:bookmarkStart w:id="627" w:name="_ENREF_72"/>
      <w:r>
        <w:rPr>
          <w:rFonts w:ascii="Calibri" w:hAnsi="Calibri"/>
          <w:noProof/>
          <w:sz w:val="26"/>
        </w:rPr>
        <w:t xml:space="preserve">PARKINSON, L., GIBSON, R., ROBINSON, I. &amp; BYLES, J. 2010. Older women and arthritis: tracking impact over time. </w:t>
      </w:r>
      <w:r w:rsidRPr="002139DB">
        <w:rPr>
          <w:rFonts w:ascii="Calibri" w:hAnsi="Calibri"/>
          <w:i/>
          <w:noProof/>
          <w:sz w:val="26"/>
        </w:rPr>
        <w:t xml:space="preserve">Australasian Journal on Ageing </w:t>
      </w:r>
      <w:r>
        <w:rPr>
          <w:rFonts w:ascii="Calibri" w:hAnsi="Calibri"/>
          <w:noProof/>
          <w:sz w:val="26"/>
        </w:rPr>
        <w:t>29</w:t>
      </w:r>
      <w:r w:rsidRPr="002139DB">
        <w:rPr>
          <w:rFonts w:ascii="Calibri" w:hAnsi="Calibri"/>
          <w:b/>
          <w:noProof/>
          <w:sz w:val="26"/>
        </w:rPr>
        <w:t>,</w:t>
      </w:r>
      <w:r>
        <w:rPr>
          <w:rFonts w:ascii="Calibri" w:hAnsi="Calibri"/>
          <w:noProof/>
          <w:sz w:val="26"/>
        </w:rPr>
        <w:t xml:space="preserve"> 155-60.</w:t>
      </w:r>
      <w:bookmarkEnd w:id="627"/>
    </w:p>
    <w:p w14:paraId="3B12143B" w14:textId="77777777" w:rsidR="002139DB" w:rsidRDefault="002139DB" w:rsidP="002139DB">
      <w:pPr>
        <w:spacing w:after="0" w:line="240" w:lineRule="auto"/>
        <w:ind w:left="720" w:hanging="720"/>
        <w:rPr>
          <w:rFonts w:ascii="Calibri" w:hAnsi="Calibri"/>
          <w:noProof/>
          <w:sz w:val="26"/>
        </w:rPr>
      </w:pPr>
      <w:bookmarkStart w:id="628" w:name="_ENREF_73"/>
      <w:r>
        <w:rPr>
          <w:rFonts w:ascii="Calibri" w:hAnsi="Calibri"/>
          <w:noProof/>
          <w:sz w:val="26"/>
        </w:rPr>
        <w:t xml:space="preserve">PEETERS, G., HOCKEY, R. &amp; BROWN, W. 2014. Should physical activity intervention efforts take a whole population, high-risk or middle road strategy? </w:t>
      </w:r>
      <w:r w:rsidRPr="002139DB">
        <w:rPr>
          <w:rFonts w:ascii="Calibri" w:hAnsi="Calibri"/>
          <w:i/>
          <w:noProof/>
          <w:sz w:val="26"/>
        </w:rPr>
        <w:t>Journal of Physical Activity &amp; Health,</w:t>
      </w:r>
      <w:r>
        <w:rPr>
          <w:rFonts w:ascii="Calibri" w:hAnsi="Calibri"/>
          <w:noProof/>
          <w:sz w:val="26"/>
        </w:rPr>
        <w:t xml:space="preserve"> 11</w:t>
      </w:r>
      <w:r w:rsidRPr="002139DB">
        <w:rPr>
          <w:rFonts w:ascii="Calibri" w:hAnsi="Calibri"/>
          <w:b/>
          <w:noProof/>
          <w:sz w:val="26"/>
        </w:rPr>
        <w:t>,</w:t>
      </w:r>
      <w:r>
        <w:rPr>
          <w:rFonts w:ascii="Calibri" w:hAnsi="Calibri"/>
          <w:noProof/>
          <w:sz w:val="26"/>
        </w:rPr>
        <w:t xml:space="preserve"> 966-70.</w:t>
      </w:r>
      <w:bookmarkEnd w:id="628"/>
    </w:p>
    <w:p w14:paraId="2951E04A" w14:textId="77777777" w:rsidR="002139DB" w:rsidRDefault="002139DB" w:rsidP="002139DB">
      <w:pPr>
        <w:spacing w:after="0" w:line="240" w:lineRule="auto"/>
        <w:ind w:left="720" w:hanging="720"/>
        <w:rPr>
          <w:rFonts w:ascii="Calibri" w:hAnsi="Calibri"/>
          <w:noProof/>
          <w:sz w:val="26"/>
        </w:rPr>
      </w:pPr>
      <w:bookmarkStart w:id="629" w:name="_ENREF_74"/>
      <w:r>
        <w:rPr>
          <w:rFonts w:ascii="Calibri" w:hAnsi="Calibri"/>
          <w:noProof/>
          <w:sz w:val="26"/>
        </w:rPr>
        <w:t xml:space="preserve">PEETERS, G., PARKINSON, L., BADLEY, E., JONES, M., BROWN, W. J., DOBSON, A. J. &amp; MISHRA, G. D. 2013. Contemporaneous severity of symptoms and functioning reflected by variations in reporting doctor-diagnosed osteoarthritis. </w:t>
      </w:r>
      <w:r w:rsidRPr="002139DB">
        <w:rPr>
          <w:rFonts w:ascii="Calibri" w:hAnsi="Calibri"/>
          <w:i/>
          <w:noProof/>
          <w:sz w:val="26"/>
        </w:rPr>
        <w:t>Arthritis Care &amp; Research,</w:t>
      </w:r>
      <w:r>
        <w:rPr>
          <w:rFonts w:ascii="Calibri" w:hAnsi="Calibri"/>
          <w:noProof/>
          <w:sz w:val="26"/>
        </w:rPr>
        <w:t xml:space="preserve"> 65</w:t>
      </w:r>
      <w:r w:rsidRPr="002139DB">
        <w:rPr>
          <w:rFonts w:ascii="Calibri" w:hAnsi="Calibri"/>
          <w:b/>
          <w:noProof/>
          <w:sz w:val="26"/>
        </w:rPr>
        <w:t>,</w:t>
      </w:r>
      <w:r>
        <w:rPr>
          <w:rFonts w:ascii="Calibri" w:hAnsi="Calibri"/>
          <w:noProof/>
          <w:sz w:val="26"/>
        </w:rPr>
        <w:t xml:space="preserve"> 945-53.</w:t>
      </w:r>
      <w:bookmarkEnd w:id="629"/>
    </w:p>
    <w:p w14:paraId="6537BD57" w14:textId="77777777" w:rsidR="002139DB" w:rsidRDefault="002139DB" w:rsidP="002139DB">
      <w:pPr>
        <w:spacing w:after="0" w:line="240" w:lineRule="auto"/>
        <w:ind w:left="720" w:hanging="720"/>
        <w:rPr>
          <w:rFonts w:ascii="Calibri" w:hAnsi="Calibri"/>
          <w:noProof/>
          <w:sz w:val="26"/>
        </w:rPr>
      </w:pPr>
      <w:bookmarkStart w:id="630" w:name="_ENREF_75"/>
      <w:r>
        <w:rPr>
          <w:rFonts w:ascii="Calibri" w:hAnsi="Calibri"/>
          <w:noProof/>
          <w:sz w:val="26"/>
        </w:rPr>
        <w:t xml:space="preserve">PEETERS, G., TETT, S. E., CONAGHAN, P. G., MISHRA, G. D. &amp; DOBSON, A. J. 2015a. Is statin use associated with new joint-related symptoms, physical function, and quality of life? Results from two population-based cohorts of women. </w:t>
      </w:r>
      <w:r w:rsidRPr="002139DB">
        <w:rPr>
          <w:rFonts w:ascii="Calibri" w:hAnsi="Calibri"/>
          <w:i/>
          <w:noProof/>
          <w:sz w:val="26"/>
        </w:rPr>
        <w:t>Arthritis Care &amp; Research,</w:t>
      </w:r>
      <w:r>
        <w:rPr>
          <w:rFonts w:ascii="Calibri" w:hAnsi="Calibri"/>
          <w:noProof/>
          <w:sz w:val="26"/>
        </w:rPr>
        <w:t xml:space="preserve"> 67</w:t>
      </w:r>
      <w:r w:rsidRPr="002139DB">
        <w:rPr>
          <w:rFonts w:ascii="Calibri" w:hAnsi="Calibri"/>
          <w:b/>
          <w:noProof/>
          <w:sz w:val="26"/>
        </w:rPr>
        <w:t>,</w:t>
      </w:r>
      <w:r>
        <w:rPr>
          <w:rFonts w:ascii="Calibri" w:hAnsi="Calibri"/>
          <w:noProof/>
          <w:sz w:val="26"/>
        </w:rPr>
        <w:t xml:space="preserve"> 13-20.</w:t>
      </w:r>
      <w:bookmarkEnd w:id="630"/>
    </w:p>
    <w:p w14:paraId="4C8F0ABC" w14:textId="77777777" w:rsidR="002139DB" w:rsidRDefault="002139DB" w:rsidP="002139DB">
      <w:pPr>
        <w:spacing w:after="0" w:line="240" w:lineRule="auto"/>
        <w:ind w:left="720" w:hanging="720"/>
        <w:rPr>
          <w:rFonts w:ascii="Calibri" w:hAnsi="Calibri"/>
          <w:noProof/>
          <w:sz w:val="26"/>
        </w:rPr>
      </w:pPr>
      <w:bookmarkStart w:id="631" w:name="_ENREF_76"/>
      <w:r>
        <w:rPr>
          <w:rFonts w:ascii="Calibri" w:hAnsi="Calibri"/>
          <w:noProof/>
          <w:sz w:val="26"/>
        </w:rPr>
        <w:t xml:space="preserve">PEETERS, G. M., ALSHURAFA, M., SCHAAP, L. &amp; DE, V. H. C. 2015b. Diagnostic accuracy of self-reported arthritis in the general adult population is acceptable. </w:t>
      </w:r>
      <w:r w:rsidRPr="002139DB">
        <w:rPr>
          <w:rFonts w:ascii="Calibri" w:hAnsi="Calibri"/>
          <w:i/>
          <w:noProof/>
          <w:sz w:val="26"/>
        </w:rPr>
        <w:t>Journal of Clinical Epidemiology,</w:t>
      </w:r>
      <w:r>
        <w:rPr>
          <w:rFonts w:ascii="Calibri" w:hAnsi="Calibri"/>
          <w:noProof/>
          <w:sz w:val="26"/>
        </w:rPr>
        <w:t xml:space="preserve"> 68</w:t>
      </w:r>
      <w:r w:rsidRPr="002139DB">
        <w:rPr>
          <w:rFonts w:ascii="Calibri" w:hAnsi="Calibri"/>
          <w:b/>
          <w:noProof/>
          <w:sz w:val="26"/>
        </w:rPr>
        <w:t>,</w:t>
      </w:r>
      <w:r>
        <w:rPr>
          <w:rFonts w:ascii="Calibri" w:hAnsi="Calibri"/>
          <w:noProof/>
          <w:sz w:val="26"/>
        </w:rPr>
        <w:t xml:space="preserve"> 452-459.</w:t>
      </w:r>
      <w:bookmarkEnd w:id="631"/>
    </w:p>
    <w:p w14:paraId="2E7C9F3A" w14:textId="77777777" w:rsidR="002139DB" w:rsidRDefault="002139DB" w:rsidP="002139DB">
      <w:pPr>
        <w:spacing w:after="0" w:line="240" w:lineRule="auto"/>
        <w:ind w:left="720" w:hanging="720"/>
        <w:rPr>
          <w:rFonts w:ascii="Calibri" w:hAnsi="Calibri"/>
          <w:noProof/>
          <w:sz w:val="26"/>
        </w:rPr>
      </w:pPr>
      <w:bookmarkStart w:id="632" w:name="_ENREF_77"/>
      <w:r>
        <w:rPr>
          <w:rFonts w:ascii="Calibri" w:hAnsi="Calibri"/>
          <w:noProof/>
          <w:sz w:val="26"/>
        </w:rPr>
        <w:t xml:space="preserve">PEKKANEN, J., SUNYER, J., ANTO, J. M. &amp; BURNEY, P. 2005. Operational definitions of asthma in studies on its aetiology. </w:t>
      </w:r>
      <w:r w:rsidRPr="002139DB">
        <w:rPr>
          <w:rFonts w:ascii="Calibri" w:hAnsi="Calibri"/>
          <w:i/>
          <w:noProof/>
          <w:sz w:val="26"/>
        </w:rPr>
        <w:t>The European Respiratory Journal,</w:t>
      </w:r>
      <w:r>
        <w:rPr>
          <w:rFonts w:ascii="Calibri" w:hAnsi="Calibri"/>
          <w:noProof/>
          <w:sz w:val="26"/>
        </w:rPr>
        <w:t xml:space="preserve"> 26</w:t>
      </w:r>
      <w:r w:rsidRPr="002139DB">
        <w:rPr>
          <w:rFonts w:ascii="Calibri" w:hAnsi="Calibri"/>
          <w:b/>
          <w:noProof/>
          <w:sz w:val="26"/>
        </w:rPr>
        <w:t>,</w:t>
      </w:r>
      <w:r>
        <w:rPr>
          <w:rFonts w:ascii="Calibri" w:hAnsi="Calibri"/>
          <w:noProof/>
          <w:sz w:val="26"/>
        </w:rPr>
        <w:t xml:space="preserve"> 28-35.</w:t>
      </w:r>
      <w:bookmarkEnd w:id="632"/>
    </w:p>
    <w:p w14:paraId="46B215B4" w14:textId="77777777" w:rsidR="002139DB" w:rsidRDefault="002139DB" w:rsidP="002139DB">
      <w:pPr>
        <w:spacing w:after="0" w:line="240" w:lineRule="auto"/>
        <w:ind w:left="720" w:hanging="720"/>
        <w:rPr>
          <w:rFonts w:ascii="Calibri" w:hAnsi="Calibri"/>
          <w:noProof/>
          <w:sz w:val="26"/>
        </w:rPr>
      </w:pPr>
      <w:bookmarkStart w:id="633" w:name="_ENREF_78"/>
      <w:r>
        <w:rPr>
          <w:rFonts w:ascii="Calibri" w:hAnsi="Calibri"/>
          <w:noProof/>
          <w:sz w:val="26"/>
        </w:rPr>
        <w:t xml:space="preserve">POSTMA, D. S. 2007. Gender differences in asthma development and progression. </w:t>
      </w:r>
      <w:r w:rsidRPr="002139DB">
        <w:rPr>
          <w:rFonts w:ascii="Calibri" w:hAnsi="Calibri"/>
          <w:i/>
          <w:noProof/>
          <w:sz w:val="26"/>
        </w:rPr>
        <w:t>Gender Medicine,</w:t>
      </w:r>
      <w:r>
        <w:rPr>
          <w:rFonts w:ascii="Calibri" w:hAnsi="Calibri"/>
          <w:noProof/>
          <w:sz w:val="26"/>
        </w:rPr>
        <w:t xml:space="preserve"> 4 Suppl B</w:t>
      </w:r>
      <w:r w:rsidRPr="002139DB">
        <w:rPr>
          <w:rFonts w:ascii="Calibri" w:hAnsi="Calibri"/>
          <w:b/>
          <w:noProof/>
          <w:sz w:val="26"/>
        </w:rPr>
        <w:t>,</w:t>
      </w:r>
      <w:r>
        <w:rPr>
          <w:rFonts w:ascii="Calibri" w:hAnsi="Calibri"/>
          <w:noProof/>
          <w:sz w:val="26"/>
        </w:rPr>
        <w:t xml:space="preserve"> S133-46.</w:t>
      </w:r>
      <w:bookmarkEnd w:id="633"/>
    </w:p>
    <w:p w14:paraId="0BF58CB5" w14:textId="77777777" w:rsidR="002139DB" w:rsidRDefault="002139DB" w:rsidP="002139DB">
      <w:pPr>
        <w:spacing w:after="0" w:line="240" w:lineRule="auto"/>
        <w:ind w:left="720" w:hanging="720"/>
        <w:rPr>
          <w:rFonts w:ascii="Calibri" w:hAnsi="Calibri"/>
          <w:noProof/>
          <w:sz w:val="26"/>
        </w:rPr>
      </w:pPr>
      <w:bookmarkStart w:id="634" w:name="_ENREF_79"/>
      <w:r>
        <w:rPr>
          <w:rFonts w:ascii="Calibri" w:hAnsi="Calibri"/>
          <w:noProof/>
          <w:sz w:val="26"/>
        </w:rPr>
        <w:t xml:space="preserve">POWERS, J. &amp; LOXTON, D. 2010. The impact of attrition in an 11-year prospective longitudinal study of younger women. </w:t>
      </w:r>
      <w:r w:rsidRPr="002139DB">
        <w:rPr>
          <w:rFonts w:ascii="Calibri" w:hAnsi="Calibri"/>
          <w:i/>
          <w:noProof/>
          <w:sz w:val="26"/>
        </w:rPr>
        <w:t>Annals of Epidemiology,</w:t>
      </w:r>
      <w:r>
        <w:rPr>
          <w:rFonts w:ascii="Calibri" w:hAnsi="Calibri"/>
          <w:noProof/>
          <w:sz w:val="26"/>
        </w:rPr>
        <w:t xml:space="preserve"> 20</w:t>
      </w:r>
      <w:r w:rsidRPr="002139DB">
        <w:rPr>
          <w:rFonts w:ascii="Calibri" w:hAnsi="Calibri"/>
          <w:b/>
          <w:noProof/>
          <w:sz w:val="26"/>
        </w:rPr>
        <w:t>,</w:t>
      </w:r>
      <w:r>
        <w:rPr>
          <w:rFonts w:ascii="Calibri" w:hAnsi="Calibri"/>
          <w:noProof/>
          <w:sz w:val="26"/>
        </w:rPr>
        <w:t xml:space="preserve"> 318-21.</w:t>
      </w:r>
      <w:bookmarkEnd w:id="634"/>
    </w:p>
    <w:p w14:paraId="0ED1B4A9" w14:textId="77777777" w:rsidR="002139DB" w:rsidRDefault="002139DB" w:rsidP="002139DB">
      <w:pPr>
        <w:spacing w:after="0" w:line="240" w:lineRule="auto"/>
        <w:ind w:left="720" w:hanging="720"/>
        <w:rPr>
          <w:rFonts w:ascii="Calibri" w:hAnsi="Calibri"/>
          <w:noProof/>
          <w:sz w:val="26"/>
        </w:rPr>
      </w:pPr>
      <w:bookmarkStart w:id="635" w:name="_ENREF_80"/>
      <w:r>
        <w:rPr>
          <w:rFonts w:ascii="Calibri" w:hAnsi="Calibri"/>
          <w:noProof/>
          <w:sz w:val="26"/>
        </w:rPr>
        <w:t xml:space="preserve">POWERS, J. R., MCDERMOTT, L. J., LOXTON, D. J. &amp; CHOJENTA, C. L. 2013. A prospective study of prevalence and predictors of concurrent alcohol and tobacco use during pregnancy. </w:t>
      </w:r>
      <w:r w:rsidRPr="002139DB">
        <w:rPr>
          <w:rFonts w:ascii="Calibri" w:hAnsi="Calibri"/>
          <w:i/>
          <w:noProof/>
          <w:sz w:val="26"/>
        </w:rPr>
        <w:t>Maternal and Child Health Journal,</w:t>
      </w:r>
      <w:r>
        <w:rPr>
          <w:rFonts w:ascii="Calibri" w:hAnsi="Calibri"/>
          <w:noProof/>
          <w:sz w:val="26"/>
        </w:rPr>
        <w:t xml:space="preserve"> 17</w:t>
      </w:r>
      <w:r w:rsidRPr="002139DB">
        <w:rPr>
          <w:rFonts w:ascii="Calibri" w:hAnsi="Calibri"/>
          <w:b/>
          <w:noProof/>
          <w:sz w:val="26"/>
        </w:rPr>
        <w:t>,</w:t>
      </w:r>
      <w:r>
        <w:rPr>
          <w:rFonts w:ascii="Calibri" w:hAnsi="Calibri"/>
          <w:noProof/>
          <w:sz w:val="26"/>
        </w:rPr>
        <w:t xml:space="preserve"> 76-84.</w:t>
      </w:r>
      <w:bookmarkEnd w:id="635"/>
    </w:p>
    <w:p w14:paraId="5D66FEF1" w14:textId="77777777" w:rsidR="002139DB" w:rsidRDefault="002139DB" w:rsidP="002139DB">
      <w:pPr>
        <w:spacing w:after="0" w:line="240" w:lineRule="auto"/>
        <w:ind w:left="720" w:hanging="720"/>
        <w:rPr>
          <w:rFonts w:ascii="Calibri" w:hAnsi="Calibri"/>
          <w:noProof/>
          <w:sz w:val="26"/>
        </w:rPr>
      </w:pPr>
      <w:bookmarkStart w:id="636" w:name="_ENREF_81"/>
      <w:r>
        <w:rPr>
          <w:rFonts w:ascii="Calibri" w:hAnsi="Calibri"/>
          <w:noProof/>
          <w:sz w:val="26"/>
        </w:rPr>
        <w:t xml:space="preserve">ROSE, G. 1992. </w:t>
      </w:r>
      <w:r w:rsidRPr="002139DB">
        <w:rPr>
          <w:rFonts w:ascii="Calibri" w:hAnsi="Calibri"/>
          <w:i/>
          <w:noProof/>
          <w:sz w:val="26"/>
        </w:rPr>
        <w:t xml:space="preserve">The Strategy of Preventive Medicine, </w:t>
      </w:r>
      <w:r>
        <w:rPr>
          <w:rFonts w:ascii="Calibri" w:hAnsi="Calibri"/>
          <w:noProof/>
          <w:sz w:val="26"/>
        </w:rPr>
        <w:t>Oxford, Oxford University Press.</w:t>
      </w:r>
      <w:bookmarkEnd w:id="636"/>
    </w:p>
    <w:p w14:paraId="4D959905" w14:textId="77777777" w:rsidR="002139DB" w:rsidRDefault="002139DB" w:rsidP="002139DB">
      <w:pPr>
        <w:spacing w:after="0" w:line="240" w:lineRule="auto"/>
        <w:ind w:left="720" w:hanging="720"/>
        <w:rPr>
          <w:rFonts w:ascii="Calibri" w:hAnsi="Calibri"/>
          <w:noProof/>
          <w:sz w:val="26"/>
        </w:rPr>
      </w:pPr>
      <w:bookmarkStart w:id="637" w:name="_ENREF_82"/>
      <w:r>
        <w:rPr>
          <w:rFonts w:ascii="Calibri" w:hAnsi="Calibri"/>
          <w:noProof/>
          <w:sz w:val="26"/>
        </w:rPr>
        <w:lastRenderedPageBreak/>
        <w:t xml:space="preserve">SA-SOUSA, A., JACINTO, T., AZEVEDO, L. F., MORAIS-ALMEIDA, M., ROBALO-CORDEIRO, C., BUGALHO-ALMEIDA, A., BOUSQUET, J. &amp; FONSECA, J. A. 2014. Operational definitions of asthma in recent epidemiological studies are inconsistent. </w:t>
      </w:r>
      <w:r w:rsidRPr="002139DB">
        <w:rPr>
          <w:rFonts w:ascii="Calibri" w:hAnsi="Calibri"/>
          <w:i/>
          <w:noProof/>
          <w:sz w:val="26"/>
        </w:rPr>
        <w:t>Clinical and Translational Allergy,</w:t>
      </w:r>
      <w:r>
        <w:rPr>
          <w:rFonts w:ascii="Calibri" w:hAnsi="Calibri"/>
          <w:noProof/>
          <w:sz w:val="26"/>
        </w:rPr>
        <w:t xml:space="preserve"> 4</w:t>
      </w:r>
      <w:r w:rsidRPr="002139DB">
        <w:rPr>
          <w:rFonts w:ascii="Calibri" w:hAnsi="Calibri"/>
          <w:b/>
          <w:noProof/>
          <w:sz w:val="26"/>
        </w:rPr>
        <w:t>,</w:t>
      </w:r>
      <w:r>
        <w:rPr>
          <w:rFonts w:ascii="Calibri" w:hAnsi="Calibri"/>
          <w:noProof/>
          <w:sz w:val="26"/>
        </w:rPr>
        <w:t xml:space="preserve"> 24.</w:t>
      </w:r>
      <w:bookmarkEnd w:id="637"/>
    </w:p>
    <w:p w14:paraId="365068EE" w14:textId="77777777" w:rsidR="002139DB" w:rsidRDefault="002139DB" w:rsidP="002139DB">
      <w:pPr>
        <w:spacing w:after="0" w:line="240" w:lineRule="auto"/>
        <w:ind w:left="720" w:hanging="720"/>
        <w:rPr>
          <w:rFonts w:ascii="Calibri" w:hAnsi="Calibri"/>
          <w:noProof/>
          <w:sz w:val="26"/>
        </w:rPr>
      </w:pPr>
      <w:bookmarkStart w:id="638" w:name="_ENREF_83"/>
      <w:r>
        <w:rPr>
          <w:rFonts w:ascii="Calibri" w:hAnsi="Calibri"/>
          <w:noProof/>
          <w:sz w:val="26"/>
        </w:rPr>
        <w:t xml:space="preserve">SCHOENAKER, D. A., DOBSON, A. J., SOEDAMAH-MUTHU, S. S. &amp; MISHRA, G. D. 2013. Factor analysis is more appropriate to identify overall dietary patterns associated with diabetes when compared with Treelet transform analysis. </w:t>
      </w:r>
      <w:r w:rsidRPr="002139DB">
        <w:rPr>
          <w:rFonts w:ascii="Calibri" w:hAnsi="Calibri"/>
          <w:i/>
          <w:noProof/>
          <w:sz w:val="26"/>
        </w:rPr>
        <w:t>The Journal of Nutrition,</w:t>
      </w:r>
      <w:r>
        <w:rPr>
          <w:rFonts w:ascii="Calibri" w:hAnsi="Calibri"/>
          <w:noProof/>
          <w:sz w:val="26"/>
        </w:rPr>
        <w:t xml:space="preserve"> 143</w:t>
      </w:r>
      <w:r w:rsidRPr="002139DB">
        <w:rPr>
          <w:rFonts w:ascii="Calibri" w:hAnsi="Calibri"/>
          <w:b/>
          <w:noProof/>
          <w:sz w:val="26"/>
        </w:rPr>
        <w:t>,</w:t>
      </w:r>
      <w:r>
        <w:rPr>
          <w:rFonts w:ascii="Calibri" w:hAnsi="Calibri"/>
          <w:noProof/>
          <w:sz w:val="26"/>
        </w:rPr>
        <w:t xml:space="preserve"> 392-8.</w:t>
      </w:r>
      <w:bookmarkEnd w:id="638"/>
    </w:p>
    <w:p w14:paraId="79C0D561" w14:textId="77777777" w:rsidR="002139DB" w:rsidRDefault="002139DB" w:rsidP="002139DB">
      <w:pPr>
        <w:spacing w:after="0" w:line="240" w:lineRule="auto"/>
        <w:ind w:left="720" w:hanging="720"/>
        <w:rPr>
          <w:rFonts w:ascii="Calibri" w:hAnsi="Calibri"/>
          <w:noProof/>
          <w:sz w:val="26"/>
        </w:rPr>
      </w:pPr>
      <w:bookmarkStart w:id="639" w:name="_ENREF_84"/>
      <w:r>
        <w:rPr>
          <w:rFonts w:ascii="Calibri" w:hAnsi="Calibri"/>
          <w:noProof/>
          <w:sz w:val="26"/>
        </w:rPr>
        <w:t xml:space="preserve">SHALEV, V., CHODICK, G., HEYMANN, A. D. &amp; KOKIA, E. 2005. Gender differences in healthcare utilization and medical indicators among patients with diabetes. </w:t>
      </w:r>
      <w:r w:rsidRPr="002139DB">
        <w:rPr>
          <w:rFonts w:ascii="Calibri" w:hAnsi="Calibri"/>
          <w:i/>
          <w:noProof/>
          <w:sz w:val="26"/>
        </w:rPr>
        <w:t>Public Health,</w:t>
      </w:r>
      <w:r>
        <w:rPr>
          <w:rFonts w:ascii="Calibri" w:hAnsi="Calibri"/>
          <w:noProof/>
          <w:sz w:val="26"/>
        </w:rPr>
        <w:t xml:space="preserve"> 119</w:t>
      </w:r>
      <w:r w:rsidRPr="002139DB">
        <w:rPr>
          <w:rFonts w:ascii="Calibri" w:hAnsi="Calibri"/>
          <w:b/>
          <w:noProof/>
          <w:sz w:val="26"/>
        </w:rPr>
        <w:t>,</w:t>
      </w:r>
      <w:r>
        <w:rPr>
          <w:rFonts w:ascii="Calibri" w:hAnsi="Calibri"/>
          <w:noProof/>
          <w:sz w:val="26"/>
        </w:rPr>
        <w:t xml:space="preserve"> 45-9.</w:t>
      </w:r>
      <w:bookmarkEnd w:id="639"/>
    </w:p>
    <w:p w14:paraId="6AACA7C4" w14:textId="77777777" w:rsidR="002139DB" w:rsidRDefault="002139DB" w:rsidP="002139DB">
      <w:pPr>
        <w:spacing w:after="0" w:line="240" w:lineRule="auto"/>
        <w:ind w:left="720" w:hanging="720"/>
        <w:rPr>
          <w:rFonts w:ascii="Calibri" w:hAnsi="Calibri"/>
          <w:noProof/>
          <w:sz w:val="26"/>
        </w:rPr>
      </w:pPr>
      <w:bookmarkStart w:id="640" w:name="_ENREF_85"/>
      <w:r>
        <w:rPr>
          <w:rFonts w:ascii="Calibri" w:hAnsi="Calibri"/>
          <w:noProof/>
          <w:sz w:val="26"/>
        </w:rPr>
        <w:t xml:space="preserve">SHEA, L. &amp; OWENS-GARY, M. 2009. Dabetes and depression in older women –double the risk, double the burden. </w:t>
      </w:r>
      <w:r w:rsidRPr="002139DB">
        <w:rPr>
          <w:rFonts w:ascii="Calibri" w:hAnsi="Calibri"/>
          <w:i/>
          <w:noProof/>
          <w:sz w:val="26"/>
        </w:rPr>
        <w:t>Diabetes Voice,</w:t>
      </w:r>
      <w:r>
        <w:rPr>
          <w:rFonts w:ascii="Calibri" w:hAnsi="Calibri"/>
          <w:noProof/>
          <w:sz w:val="26"/>
        </w:rPr>
        <w:t xml:space="preserve"> 54</w:t>
      </w:r>
      <w:r w:rsidRPr="002139DB">
        <w:rPr>
          <w:rFonts w:ascii="Calibri" w:hAnsi="Calibri"/>
          <w:b/>
          <w:noProof/>
          <w:sz w:val="26"/>
        </w:rPr>
        <w:t>,</w:t>
      </w:r>
      <w:r>
        <w:rPr>
          <w:rFonts w:ascii="Calibri" w:hAnsi="Calibri"/>
          <w:noProof/>
          <w:sz w:val="26"/>
        </w:rPr>
        <w:t xml:space="preserve"> 8-11.</w:t>
      </w:r>
      <w:bookmarkEnd w:id="640"/>
    </w:p>
    <w:p w14:paraId="00341A79" w14:textId="77777777" w:rsidR="002139DB" w:rsidRDefault="002139DB" w:rsidP="002139DB">
      <w:pPr>
        <w:spacing w:after="0" w:line="240" w:lineRule="auto"/>
        <w:ind w:left="720" w:hanging="720"/>
        <w:rPr>
          <w:rFonts w:ascii="Calibri" w:hAnsi="Calibri"/>
          <w:noProof/>
          <w:sz w:val="26"/>
        </w:rPr>
      </w:pPr>
      <w:bookmarkStart w:id="641" w:name="_ENREF_86"/>
      <w:r>
        <w:rPr>
          <w:rFonts w:ascii="Calibri" w:hAnsi="Calibri"/>
          <w:noProof/>
          <w:sz w:val="26"/>
        </w:rPr>
        <w:t xml:space="preserve">SIBBRITT, D., ADAMS, J. &amp; LUI, C. W. 2011. A longitudinal analysis of complementary and alternative medicine use by a representative cohort of young Australian women with asthma, 1996-2006. </w:t>
      </w:r>
      <w:r w:rsidRPr="002139DB">
        <w:rPr>
          <w:rFonts w:ascii="Calibri" w:hAnsi="Calibri"/>
          <w:i/>
          <w:noProof/>
          <w:sz w:val="26"/>
        </w:rPr>
        <w:t>The Journal of Asthma : Official Journal of the Association for the Care of Asthma,</w:t>
      </w:r>
      <w:r>
        <w:rPr>
          <w:rFonts w:ascii="Calibri" w:hAnsi="Calibri"/>
          <w:noProof/>
          <w:sz w:val="26"/>
        </w:rPr>
        <w:t xml:space="preserve"> 48</w:t>
      </w:r>
      <w:r w:rsidRPr="002139DB">
        <w:rPr>
          <w:rFonts w:ascii="Calibri" w:hAnsi="Calibri"/>
          <w:b/>
          <w:noProof/>
          <w:sz w:val="26"/>
        </w:rPr>
        <w:t>,</w:t>
      </w:r>
      <w:r>
        <w:rPr>
          <w:rFonts w:ascii="Calibri" w:hAnsi="Calibri"/>
          <w:noProof/>
          <w:sz w:val="26"/>
        </w:rPr>
        <w:t xml:space="preserve"> 380-6.</w:t>
      </w:r>
      <w:bookmarkEnd w:id="641"/>
    </w:p>
    <w:p w14:paraId="101D3296" w14:textId="77777777" w:rsidR="002139DB" w:rsidRDefault="002139DB" w:rsidP="002139DB">
      <w:pPr>
        <w:spacing w:after="0" w:line="240" w:lineRule="auto"/>
        <w:ind w:left="720" w:hanging="720"/>
        <w:rPr>
          <w:rFonts w:ascii="Calibri" w:hAnsi="Calibri"/>
          <w:noProof/>
          <w:sz w:val="26"/>
        </w:rPr>
      </w:pPr>
      <w:bookmarkStart w:id="642" w:name="_ENREF_87"/>
      <w:r>
        <w:rPr>
          <w:rFonts w:ascii="Calibri" w:hAnsi="Calibri"/>
          <w:noProof/>
          <w:sz w:val="26"/>
        </w:rPr>
        <w:t xml:space="preserve">SINUSAS, K. 2012. Osteoarthritis: diagnosis and treatment. </w:t>
      </w:r>
      <w:r w:rsidRPr="002139DB">
        <w:rPr>
          <w:rFonts w:ascii="Calibri" w:hAnsi="Calibri"/>
          <w:i/>
          <w:noProof/>
          <w:sz w:val="26"/>
        </w:rPr>
        <w:t>American Family Physician,</w:t>
      </w:r>
      <w:r>
        <w:rPr>
          <w:rFonts w:ascii="Calibri" w:hAnsi="Calibri"/>
          <w:noProof/>
          <w:sz w:val="26"/>
        </w:rPr>
        <w:t xml:space="preserve"> 85</w:t>
      </w:r>
      <w:r w:rsidRPr="002139DB">
        <w:rPr>
          <w:rFonts w:ascii="Calibri" w:hAnsi="Calibri"/>
          <w:b/>
          <w:noProof/>
          <w:sz w:val="26"/>
        </w:rPr>
        <w:t>,</w:t>
      </w:r>
      <w:r>
        <w:rPr>
          <w:rFonts w:ascii="Calibri" w:hAnsi="Calibri"/>
          <w:noProof/>
          <w:sz w:val="26"/>
        </w:rPr>
        <w:t xml:space="preserve"> 49-56.</w:t>
      </w:r>
      <w:bookmarkEnd w:id="642"/>
    </w:p>
    <w:p w14:paraId="4A3477C0" w14:textId="77777777" w:rsidR="002139DB" w:rsidRDefault="002139DB" w:rsidP="002139DB">
      <w:pPr>
        <w:spacing w:after="0" w:line="240" w:lineRule="auto"/>
        <w:ind w:left="720" w:hanging="720"/>
        <w:rPr>
          <w:rFonts w:ascii="Calibri" w:hAnsi="Calibri"/>
          <w:noProof/>
          <w:sz w:val="26"/>
        </w:rPr>
      </w:pPr>
      <w:bookmarkStart w:id="643" w:name="_ENREF_88"/>
      <w:r>
        <w:rPr>
          <w:rFonts w:ascii="Calibri" w:hAnsi="Calibri"/>
          <w:noProof/>
          <w:sz w:val="26"/>
        </w:rPr>
        <w:t xml:space="preserve">SMITH, M. D., RUSSELL, A. &amp; HODGES, P. W. 2006. Disorders of breathing and continence have a stronger association with back pain than obesity and physical activity. </w:t>
      </w:r>
      <w:r w:rsidRPr="002139DB">
        <w:rPr>
          <w:rFonts w:ascii="Calibri" w:hAnsi="Calibri"/>
          <w:i/>
          <w:noProof/>
          <w:sz w:val="26"/>
        </w:rPr>
        <w:t>The Australian Journal of Physiotherapy,</w:t>
      </w:r>
      <w:r>
        <w:rPr>
          <w:rFonts w:ascii="Calibri" w:hAnsi="Calibri"/>
          <w:noProof/>
          <w:sz w:val="26"/>
        </w:rPr>
        <w:t xml:space="preserve"> 52</w:t>
      </w:r>
      <w:r w:rsidRPr="002139DB">
        <w:rPr>
          <w:rFonts w:ascii="Calibri" w:hAnsi="Calibri"/>
          <w:b/>
          <w:noProof/>
          <w:sz w:val="26"/>
        </w:rPr>
        <w:t>,</w:t>
      </w:r>
      <w:r>
        <w:rPr>
          <w:rFonts w:ascii="Calibri" w:hAnsi="Calibri"/>
          <w:noProof/>
          <w:sz w:val="26"/>
        </w:rPr>
        <w:t xml:space="preserve"> 11-6.</w:t>
      </w:r>
      <w:bookmarkEnd w:id="643"/>
    </w:p>
    <w:p w14:paraId="291C512B" w14:textId="77777777" w:rsidR="002139DB" w:rsidRDefault="002139DB" w:rsidP="002139DB">
      <w:pPr>
        <w:spacing w:after="0" w:line="240" w:lineRule="auto"/>
        <w:ind w:left="720" w:hanging="720"/>
        <w:rPr>
          <w:rFonts w:ascii="Calibri" w:hAnsi="Calibri"/>
          <w:noProof/>
          <w:sz w:val="26"/>
        </w:rPr>
      </w:pPr>
      <w:bookmarkStart w:id="644" w:name="_ENREF_89"/>
      <w:r>
        <w:rPr>
          <w:rFonts w:ascii="Calibri" w:hAnsi="Calibri"/>
          <w:noProof/>
          <w:sz w:val="26"/>
        </w:rPr>
        <w:t xml:space="preserve">SMITH, M. D., RUSSELL, A. &amp; HODGES, P. W. 2009. Do incontinence, breathing difficulties, and gastrointestinal symptoms increase the risk of future back pain? </w:t>
      </w:r>
      <w:r w:rsidRPr="002139DB">
        <w:rPr>
          <w:rFonts w:ascii="Calibri" w:hAnsi="Calibri"/>
          <w:i/>
          <w:noProof/>
          <w:sz w:val="26"/>
        </w:rPr>
        <w:t>The Journal of Pain : Official Journal of the American Pain Society,</w:t>
      </w:r>
      <w:r>
        <w:rPr>
          <w:rFonts w:ascii="Calibri" w:hAnsi="Calibri"/>
          <w:noProof/>
          <w:sz w:val="26"/>
        </w:rPr>
        <w:t xml:space="preserve"> 10</w:t>
      </w:r>
      <w:r w:rsidRPr="002139DB">
        <w:rPr>
          <w:rFonts w:ascii="Calibri" w:hAnsi="Calibri"/>
          <w:b/>
          <w:noProof/>
          <w:sz w:val="26"/>
        </w:rPr>
        <w:t>,</w:t>
      </w:r>
      <w:r>
        <w:rPr>
          <w:rFonts w:ascii="Calibri" w:hAnsi="Calibri"/>
          <w:noProof/>
          <w:sz w:val="26"/>
        </w:rPr>
        <w:t xml:space="preserve"> 876-86.</w:t>
      </w:r>
      <w:bookmarkEnd w:id="644"/>
    </w:p>
    <w:p w14:paraId="048CAE24" w14:textId="77777777" w:rsidR="002139DB" w:rsidRDefault="002139DB" w:rsidP="002139DB">
      <w:pPr>
        <w:spacing w:after="0" w:line="240" w:lineRule="auto"/>
        <w:ind w:left="720" w:hanging="720"/>
        <w:rPr>
          <w:rFonts w:ascii="Calibri" w:hAnsi="Calibri"/>
          <w:noProof/>
          <w:sz w:val="26"/>
        </w:rPr>
      </w:pPr>
      <w:bookmarkStart w:id="645" w:name="_ENREF_90"/>
      <w:r>
        <w:rPr>
          <w:rFonts w:ascii="Calibri" w:hAnsi="Calibri"/>
          <w:noProof/>
          <w:sz w:val="26"/>
        </w:rPr>
        <w:t xml:space="preserve">STAVROU, E., VAJDIC, C. M., LOXTON, D. &amp; PEARSON, S. A. 2011. The validity of self-reported cancer diagnoses and factors associated with accurate reporting in a cohort of older Australian women. </w:t>
      </w:r>
      <w:r w:rsidRPr="002139DB">
        <w:rPr>
          <w:rFonts w:ascii="Calibri" w:hAnsi="Calibri"/>
          <w:i/>
          <w:noProof/>
          <w:sz w:val="26"/>
        </w:rPr>
        <w:t>Cancer Epidemiology,</w:t>
      </w:r>
      <w:r>
        <w:rPr>
          <w:rFonts w:ascii="Calibri" w:hAnsi="Calibri"/>
          <w:noProof/>
          <w:sz w:val="26"/>
        </w:rPr>
        <w:t xml:space="preserve"> 35</w:t>
      </w:r>
      <w:r w:rsidRPr="002139DB">
        <w:rPr>
          <w:rFonts w:ascii="Calibri" w:hAnsi="Calibri"/>
          <w:b/>
          <w:noProof/>
          <w:sz w:val="26"/>
        </w:rPr>
        <w:t>,</w:t>
      </w:r>
      <w:r>
        <w:rPr>
          <w:rFonts w:ascii="Calibri" w:hAnsi="Calibri"/>
          <w:noProof/>
          <w:sz w:val="26"/>
        </w:rPr>
        <w:t xml:space="preserve"> e75-80.</w:t>
      </w:r>
      <w:bookmarkEnd w:id="645"/>
    </w:p>
    <w:p w14:paraId="60F8D1B7" w14:textId="77777777" w:rsidR="002139DB" w:rsidRDefault="002139DB" w:rsidP="002139DB">
      <w:pPr>
        <w:spacing w:after="0" w:line="240" w:lineRule="auto"/>
        <w:ind w:left="720" w:hanging="720"/>
        <w:rPr>
          <w:rFonts w:ascii="Calibri" w:hAnsi="Calibri"/>
          <w:noProof/>
          <w:sz w:val="26"/>
        </w:rPr>
      </w:pPr>
      <w:bookmarkStart w:id="646" w:name="_ENREF_91"/>
      <w:r>
        <w:rPr>
          <w:rFonts w:ascii="Calibri" w:hAnsi="Calibri"/>
          <w:noProof/>
          <w:sz w:val="26"/>
        </w:rPr>
        <w:t xml:space="preserve">STEWART, W. J. A., WALLICK, C. J., BYLES, J. E. &amp; DORAN, C. M. 2013. Assessing patterns of use of cardio-protective polypill component medicines in Australian women. </w:t>
      </w:r>
      <w:r w:rsidRPr="002139DB">
        <w:rPr>
          <w:rFonts w:ascii="Calibri" w:hAnsi="Calibri"/>
          <w:i/>
          <w:noProof/>
          <w:sz w:val="26"/>
        </w:rPr>
        <w:t>Drugs &amp; Aging,</w:t>
      </w:r>
      <w:r>
        <w:rPr>
          <w:rFonts w:ascii="Calibri" w:hAnsi="Calibri"/>
          <w:noProof/>
          <w:sz w:val="26"/>
        </w:rPr>
        <w:t xml:space="preserve"> 30</w:t>
      </w:r>
      <w:r w:rsidRPr="002139DB">
        <w:rPr>
          <w:rFonts w:ascii="Calibri" w:hAnsi="Calibri"/>
          <w:b/>
          <w:noProof/>
          <w:sz w:val="26"/>
        </w:rPr>
        <w:t>,</w:t>
      </w:r>
      <w:r>
        <w:rPr>
          <w:rFonts w:ascii="Calibri" w:hAnsi="Calibri"/>
          <w:noProof/>
          <w:sz w:val="26"/>
        </w:rPr>
        <w:t xml:space="preserve"> 193-203.</w:t>
      </w:r>
      <w:bookmarkEnd w:id="646"/>
    </w:p>
    <w:p w14:paraId="46DEA6D4" w14:textId="77BA9AA6" w:rsidR="00A14202" w:rsidRPr="00A14202" w:rsidRDefault="00A14202" w:rsidP="002139DB">
      <w:pPr>
        <w:spacing w:after="0" w:line="240" w:lineRule="auto"/>
        <w:ind w:left="720" w:hanging="720"/>
        <w:rPr>
          <w:rFonts w:ascii="Calibri" w:hAnsi="Calibri"/>
          <w:noProof/>
          <w:sz w:val="26"/>
          <w:szCs w:val="26"/>
        </w:rPr>
      </w:pPr>
      <w:bookmarkStart w:id="647" w:name="IDX5"/>
      <w:r>
        <w:rPr>
          <w:rFonts w:ascii="Calibri" w:hAnsi="Calibri"/>
          <w:noProof/>
          <w:sz w:val="26"/>
        </w:rPr>
        <w:t xml:space="preserve">STEWART WILLIAMS, J. A., BYLES, J. E., &amp; INDER, K. J. 2010. </w:t>
      </w:r>
      <w:r w:rsidRPr="00A14202">
        <w:rPr>
          <w:sz w:val="26"/>
          <w:szCs w:val="26"/>
        </w:rPr>
        <w:t xml:space="preserve">Equity of access to cardiac rehabilitation: the role of system factors. </w:t>
      </w:r>
      <w:r w:rsidRPr="00A14202">
        <w:rPr>
          <w:i/>
          <w:sz w:val="26"/>
          <w:szCs w:val="26"/>
        </w:rPr>
        <w:t>International Journal for Equity in Health,</w:t>
      </w:r>
      <w:r w:rsidRPr="00A14202">
        <w:rPr>
          <w:sz w:val="26"/>
          <w:szCs w:val="26"/>
        </w:rPr>
        <w:t xml:space="preserve"> 9, 2</w:t>
      </w:r>
      <w:r>
        <w:rPr>
          <w:sz w:val="26"/>
          <w:szCs w:val="26"/>
        </w:rPr>
        <w:t>.</w:t>
      </w:r>
    </w:p>
    <w:p w14:paraId="76D0969D" w14:textId="77777777" w:rsidR="002139DB" w:rsidRDefault="002139DB" w:rsidP="002139DB">
      <w:pPr>
        <w:spacing w:after="0" w:line="240" w:lineRule="auto"/>
        <w:ind w:left="720" w:hanging="720"/>
        <w:rPr>
          <w:rFonts w:ascii="Calibri" w:hAnsi="Calibri"/>
          <w:noProof/>
          <w:sz w:val="26"/>
        </w:rPr>
      </w:pPr>
      <w:bookmarkStart w:id="648" w:name="_ENREF_92"/>
      <w:bookmarkEnd w:id="647"/>
      <w:r>
        <w:rPr>
          <w:rFonts w:ascii="Calibri" w:hAnsi="Calibri"/>
          <w:noProof/>
          <w:sz w:val="26"/>
        </w:rPr>
        <w:t xml:space="preserve">STRODL, E., KENARDY, J. &amp; ARONEY, C. 2003. Perceived stress as a predictor of the self-reported new diagnosis of symptomatic CHD in older women. </w:t>
      </w:r>
      <w:r w:rsidRPr="002139DB">
        <w:rPr>
          <w:rFonts w:ascii="Calibri" w:hAnsi="Calibri"/>
          <w:i/>
          <w:noProof/>
          <w:sz w:val="26"/>
        </w:rPr>
        <w:t>International Journal of Behavioral Medicine,</w:t>
      </w:r>
      <w:r>
        <w:rPr>
          <w:rFonts w:ascii="Calibri" w:hAnsi="Calibri"/>
          <w:noProof/>
          <w:sz w:val="26"/>
        </w:rPr>
        <w:t xml:space="preserve"> 10</w:t>
      </w:r>
      <w:r w:rsidRPr="002139DB">
        <w:rPr>
          <w:rFonts w:ascii="Calibri" w:hAnsi="Calibri"/>
          <w:b/>
          <w:noProof/>
          <w:sz w:val="26"/>
        </w:rPr>
        <w:t>,</w:t>
      </w:r>
      <w:r>
        <w:rPr>
          <w:rFonts w:ascii="Calibri" w:hAnsi="Calibri"/>
          <w:noProof/>
          <w:sz w:val="26"/>
        </w:rPr>
        <w:t xml:space="preserve"> 205-20.</w:t>
      </w:r>
      <w:bookmarkEnd w:id="648"/>
    </w:p>
    <w:p w14:paraId="28227B63" w14:textId="77777777" w:rsidR="002139DB" w:rsidRDefault="002139DB" w:rsidP="002139DB">
      <w:pPr>
        <w:spacing w:after="0" w:line="240" w:lineRule="auto"/>
        <w:ind w:left="720" w:hanging="720"/>
        <w:rPr>
          <w:rFonts w:ascii="Calibri" w:hAnsi="Calibri"/>
          <w:noProof/>
          <w:sz w:val="26"/>
        </w:rPr>
      </w:pPr>
      <w:bookmarkStart w:id="649" w:name="_ENREF_93"/>
      <w:r>
        <w:rPr>
          <w:rFonts w:ascii="Calibri" w:hAnsi="Calibri"/>
          <w:noProof/>
          <w:sz w:val="26"/>
        </w:rPr>
        <w:lastRenderedPageBreak/>
        <w:t xml:space="preserve">TOOTH, L., HOCKEY, R., BYLES, J. &amp; DOBSON, A. 2008. Weighted multimorbidity indexes predicted mortality, health service use, and health-related quality of life in older women. </w:t>
      </w:r>
      <w:r w:rsidRPr="002139DB">
        <w:rPr>
          <w:rFonts w:ascii="Calibri" w:hAnsi="Calibri"/>
          <w:i/>
          <w:noProof/>
          <w:sz w:val="26"/>
        </w:rPr>
        <w:t>Journal of Clinical Epidemiology,</w:t>
      </w:r>
      <w:r>
        <w:rPr>
          <w:rFonts w:ascii="Calibri" w:hAnsi="Calibri"/>
          <w:noProof/>
          <w:sz w:val="26"/>
        </w:rPr>
        <w:t xml:space="preserve"> 61</w:t>
      </w:r>
      <w:r w:rsidRPr="002139DB">
        <w:rPr>
          <w:rFonts w:ascii="Calibri" w:hAnsi="Calibri"/>
          <w:b/>
          <w:noProof/>
          <w:sz w:val="26"/>
        </w:rPr>
        <w:t>,</w:t>
      </w:r>
      <w:r>
        <w:rPr>
          <w:rFonts w:ascii="Calibri" w:hAnsi="Calibri"/>
          <w:noProof/>
          <w:sz w:val="26"/>
        </w:rPr>
        <w:t xml:space="preserve"> 151-9.</w:t>
      </w:r>
      <w:bookmarkEnd w:id="649"/>
    </w:p>
    <w:p w14:paraId="22DE8955" w14:textId="77777777" w:rsidR="002139DB" w:rsidRDefault="002139DB" w:rsidP="002139DB">
      <w:pPr>
        <w:spacing w:after="0" w:line="240" w:lineRule="auto"/>
        <w:ind w:left="720" w:hanging="720"/>
        <w:rPr>
          <w:rFonts w:ascii="Calibri" w:hAnsi="Calibri"/>
          <w:noProof/>
          <w:sz w:val="26"/>
        </w:rPr>
      </w:pPr>
      <w:bookmarkStart w:id="650" w:name="_ENREF_94"/>
      <w:r>
        <w:rPr>
          <w:rFonts w:ascii="Calibri" w:hAnsi="Calibri"/>
          <w:noProof/>
          <w:sz w:val="26"/>
        </w:rPr>
        <w:t xml:space="preserve">TSAI, C. L., DELCLOS, G. L., HUANG, J. S., HANANIA, N. A. &amp; CAMARGO, C. A., JR. 2013. Age-related differences in asthma outcomes in the United States, 1988-2006. </w:t>
      </w:r>
      <w:r w:rsidRPr="002139DB">
        <w:rPr>
          <w:rFonts w:ascii="Calibri" w:hAnsi="Calibri"/>
          <w:i/>
          <w:noProof/>
          <w:sz w:val="26"/>
        </w:rPr>
        <w:t>Annals of Allergy, Asthma &amp; Immunology : Official Publication of the American College of Allergy, Asthma, &amp; Immunology,</w:t>
      </w:r>
      <w:r>
        <w:rPr>
          <w:rFonts w:ascii="Calibri" w:hAnsi="Calibri"/>
          <w:noProof/>
          <w:sz w:val="26"/>
        </w:rPr>
        <w:t xml:space="preserve"> 110</w:t>
      </w:r>
      <w:r w:rsidRPr="002139DB">
        <w:rPr>
          <w:rFonts w:ascii="Calibri" w:hAnsi="Calibri"/>
          <w:b/>
          <w:noProof/>
          <w:sz w:val="26"/>
        </w:rPr>
        <w:t>,</w:t>
      </w:r>
      <w:r>
        <w:rPr>
          <w:rFonts w:ascii="Calibri" w:hAnsi="Calibri"/>
          <w:noProof/>
          <w:sz w:val="26"/>
        </w:rPr>
        <w:t xml:space="preserve"> 240-6, 246 e1.</w:t>
      </w:r>
      <w:bookmarkEnd w:id="650"/>
    </w:p>
    <w:p w14:paraId="364564E3" w14:textId="77777777" w:rsidR="002139DB" w:rsidRDefault="002139DB" w:rsidP="002139DB">
      <w:pPr>
        <w:spacing w:after="0" w:line="240" w:lineRule="auto"/>
        <w:ind w:left="720" w:hanging="720"/>
        <w:rPr>
          <w:rFonts w:ascii="Calibri" w:hAnsi="Calibri"/>
          <w:noProof/>
          <w:sz w:val="26"/>
        </w:rPr>
      </w:pPr>
      <w:bookmarkStart w:id="651" w:name="_ENREF_95"/>
      <w:r>
        <w:rPr>
          <w:rFonts w:ascii="Calibri" w:hAnsi="Calibri"/>
          <w:noProof/>
          <w:sz w:val="26"/>
        </w:rPr>
        <w:t xml:space="preserve">VAN DEN BERG, J. M., MISHRA, G. D., VAN, D. S. Y. T. &amp; HERBER-GAST, G. C. 2014. Vasomotor menopausal symptoms are not associated with incidence of breast cancer in a population-based cohort of mid-aged women. </w:t>
      </w:r>
      <w:r w:rsidRPr="002139DB">
        <w:rPr>
          <w:rFonts w:ascii="Calibri" w:hAnsi="Calibri"/>
          <w:i/>
          <w:noProof/>
          <w:sz w:val="26"/>
        </w:rPr>
        <w:t>European Journal of Cancer,</w:t>
      </w:r>
      <w:r>
        <w:rPr>
          <w:rFonts w:ascii="Calibri" w:hAnsi="Calibri"/>
          <w:noProof/>
          <w:sz w:val="26"/>
        </w:rPr>
        <w:t xml:space="preserve"> 50</w:t>
      </w:r>
      <w:r w:rsidRPr="002139DB">
        <w:rPr>
          <w:rFonts w:ascii="Calibri" w:hAnsi="Calibri"/>
          <w:b/>
          <w:noProof/>
          <w:sz w:val="26"/>
        </w:rPr>
        <w:t>,</w:t>
      </w:r>
      <w:r>
        <w:rPr>
          <w:rFonts w:ascii="Calibri" w:hAnsi="Calibri"/>
          <w:noProof/>
          <w:sz w:val="26"/>
        </w:rPr>
        <w:t xml:space="preserve"> 824-30.</w:t>
      </w:r>
      <w:bookmarkEnd w:id="651"/>
    </w:p>
    <w:p w14:paraId="2EB63BCB" w14:textId="77777777" w:rsidR="002139DB" w:rsidRDefault="002139DB" w:rsidP="002139DB">
      <w:pPr>
        <w:spacing w:after="0" w:line="240" w:lineRule="auto"/>
        <w:ind w:left="720" w:hanging="720"/>
        <w:rPr>
          <w:rFonts w:ascii="Calibri" w:hAnsi="Calibri"/>
          <w:noProof/>
          <w:sz w:val="26"/>
        </w:rPr>
      </w:pPr>
      <w:bookmarkStart w:id="652" w:name="_ENREF_96"/>
      <w:r>
        <w:rPr>
          <w:rFonts w:ascii="Calibri" w:hAnsi="Calibri"/>
          <w:noProof/>
          <w:sz w:val="26"/>
        </w:rPr>
        <w:t xml:space="preserve">VAN DER PLOEG, H. P., VAN POPPEL, M. N., CHEY, T., BAUMAN, A. E. &amp; BROWN, W. J. 2011. The role of pre-pregnancy physical activity and sedentary behaviour in the development of gestational diabetes mellitus. </w:t>
      </w:r>
      <w:r w:rsidRPr="002139DB">
        <w:rPr>
          <w:rFonts w:ascii="Calibri" w:hAnsi="Calibri"/>
          <w:i/>
          <w:noProof/>
          <w:sz w:val="26"/>
        </w:rPr>
        <w:t>Journal of Science and Medicine in Sport / Sports Medicine Australia,</w:t>
      </w:r>
      <w:r>
        <w:rPr>
          <w:rFonts w:ascii="Calibri" w:hAnsi="Calibri"/>
          <w:noProof/>
          <w:sz w:val="26"/>
        </w:rPr>
        <w:t xml:space="preserve"> 14</w:t>
      </w:r>
      <w:r w:rsidRPr="002139DB">
        <w:rPr>
          <w:rFonts w:ascii="Calibri" w:hAnsi="Calibri"/>
          <w:b/>
          <w:noProof/>
          <w:sz w:val="26"/>
        </w:rPr>
        <w:t>,</w:t>
      </w:r>
      <w:r>
        <w:rPr>
          <w:rFonts w:ascii="Calibri" w:hAnsi="Calibri"/>
          <w:noProof/>
          <w:sz w:val="26"/>
        </w:rPr>
        <w:t xml:space="preserve"> 149-52.</w:t>
      </w:r>
      <w:bookmarkEnd w:id="652"/>
    </w:p>
    <w:p w14:paraId="5722224A" w14:textId="77777777" w:rsidR="002139DB" w:rsidRDefault="002139DB" w:rsidP="002139DB">
      <w:pPr>
        <w:spacing w:after="0" w:line="240" w:lineRule="auto"/>
        <w:ind w:left="720" w:hanging="720"/>
        <w:rPr>
          <w:rFonts w:ascii="Calibri" w:hAnsi="Calibri"/>
          <w:noProof/>
          <w:sz w:val="26"/>
        </w:rPr>
      </w:pPr>
      <w:bookmarkStart w:id="653" w:name="_ENREF_97"/>
      <w:r>
        <w:rPr>
          <w:rFonts w:ascii="Calibri" w:hAnsi="Calibri"/>
          <w:noProof/>
          <w:sz w:val="26"/>
        </w:rPr>
        <w:t xml:space="preserve">VAN UFFELEN, J. G., BERECKI-GISOLF, J., BROWN, W. J. &amp; DOBSON, A. J. 2010. What is a healthy body mass index for women in their seventies? Results from the Australian longitudinal study on women's health. </w:t>
      </w:r>
      <w:r w:rsidRPr="002139DB">
        <w:rPr>
          <w:rFonts w:ascii="Calibri" w:hAnsi="Calibri"/>
          <w:i/>
          <w:noProof/>
          <w:sz w:val="26"/>
        </w:rPr>
        <w:t>The Journals of Gerontology. Series A, Biological Sciences and Medical Sciences,</w:t>
      </w:r>
      <w:r>
        <w:rPr>
          <w:rFonts w:ascii="Calibri" w:hAnsi="Calibri"/>
          <w:noProof/>
          <w:sz w:val="26"/>
        </w:rPr>
        <w:t xml:space="preserve"> 65</w:t>
      </w:r>
      <w:r w:rsidRPr="002139DB">
        <w:rPr>
          <w:rFonts w:ascii="Calibri" w:hAnsi="Calibri"/>
          <w:b/>
          <w:noProof/>
          <w:sz w:val="26"/>
        </w:rPr>
        <w:t>,</w:t>
      </w:r>
      <w:r>
        <w:rPr>
          <w:rFonts w:ascii="Calibri" w:hAnsi="Calibri"/>
          <w:noProof/>
          <w:sz w:val="26"/>
        </w:rPr>
        <w:t xml:space="preserve"> 847-53.</w:t>
      </w:r>
      <w:bookmarkEnd w:id="653"/>
    </w:p>
    <w:p w14:paraId="49C93256" w14:textId="77777777" w:rsidR="002139DB" w:rsidRDefault="002139DB" w:rsidP="002139DB">
      <w:pPr>
        <w:spacing w:after="0" w:line="240" w:lineRule="auto"/>
        <w:ind w:left="720" w:hanging="720"/>
        <w:rPr>
          <w:rFonts w:ascii="Calibri" w:hAnsi="Calibri"/>
          <w:noProof/>
          <w:sz w:val="26"/>
        </w:rPr>
      </w:pPr>
      <w:bookmarkStart w:id="654" w:name="_ENREF_98"/>
      <w:r>
        <w:rPr>
          <w:rFonts w:ascii="Calibri" w:hAnsi="Calibri"/>
          <w:noProof/>
          <w:sz w:val="26"/>
        </w:rPr>
        <w:t xml:space="preserve">VASHUM, K. P., MCEVOY, M., SHI, Z., MILTON, A. H., ISLAM, M. R., SIBBRITT, D., PATTERSON, A., BYLES, J., LOXTON, D. &amp; ATTIA, J. 2013. Is dietary zinc protective for type 2 diabetes? Results from the Australian longitudinal study on women's health. </w:t>
      </w:r>
      <w:r w:rsidRPr="002139DB">
        <w:rPr>
          <w:rFonts w:ascii="Calibri" w:hAnsi="Calibri"/>
          <w:i/>
          <w:noProof/>
          <w:sz w:val="26"/>
        </w:rPr>
        <w:t>BMC Endocrine Disorders,</w:t>
      </w:r>
      <w:r>
        <w:rPr>
          <w:rFonts w:ascii="Calibri" w:hAnsi="Calibri"/>
          <w:noProof/>
          <w:sz w:val="26"/>
        </w:rPr>
        <w:t xml:space="preserve"> 13</w:t>
      </w:r>
      <w:r w:rsidRPr="002139DB">
        <w:rPr>
          <w:rFonts w:ascii="Calibri" w:hAnsi="Calibri"/>
          <w:b/>
          <w:noProof/>
          <w:sz w:val="26"/>
        </w:rPr>
        <w:t>,</w:t>
      </w:r>
      <w:r>
        <w:rPr>
          <w:rFonts w:ascii="Calibri" w:hAnsi="Calibri"/>
          <w:noProof/>
          <w:sz w:val="26"/>
        </w:rPr>
        <w:t xml:space="preserve"> 40.</w:t>
      </w:r>
      <w:bookmarkEnd w:id="654"/>
    </w:p>
    <w:p w14:paraId="1CBD9255" w14:textId="77777777" w:rsidR="002139DB" w:rsidRDefault="002139DB" w:rsidP="002139DB">
      <w:pPr>
        <w:spacing w:after="0" w:line="240" w:lineRule="auto"/>
        <w:ind w:left="720" w:hanging="720"/>
        <w:rPr>
          <w:rFonts w:ascii="Calibri" w:hAnsi="Calibri"/>
          <w:noProof/>
          <w:sz w:val="26"/>
        </w:rPr>
      </w:pPr>
      <w:bookmarkStart w:id="655" w:name="_ENREF_99"/>
      <w:r>
        <w:rPr>
          <w:rFonts w:ascii="Calibri" w:hAnsi="Calibri"/>
          <w:noProof/>
          <w:sz w:val="26"/>
        </w:rPr>
        <w:t xml:space="preserve">VON BEHREN, J., LIPSETT, M., HORN-ROSS, P. L., DELFINO, R. J., GILLILAND, F., MCCONNELL, R., BERNSTEIN, L., CLARKE, C. A. &amp; REYNOLDS, P. 2009. Obesity, waist size and prevalence of current asthma in the California Teachers Study cohort. </w:t>
      </w:r>
      <w:r w:rsidRPr="002139DB">
        <w:rPr>
          <w:rFonts w:ascii="Calibri" w:hAnsi="Calibri"/>
          <w:i/>
          <w:noProof/>
          <w:sz w:val="26"/>
        </w:rPr>
        <w:t>Thorax,</w:t>
      </w:r>
      <w:r>
        <w:rPr>
          <w:rFonts w:ascii="Calibri" w:hAnsi="Calibri"/>
          <w:noProof/>
          <w:sz w:val="26"/>
        </w:rPr>
        <w:t xml:space="preserve"> 64</w:t>
      </w:r>
      <w:r w:rsidRPr="002139DB">
        <w:rPr>
          <w:rFonts w:ascii="Calibri" w:hAnsi="Calibri"/>
          <w:b/>
          <w:noProof/>
          <w:sz w:val="26"/>
        </w:rPr>
        <w:t>,</w:t>
      </w:r>
      <w:r>
        <w:rPr>
          <w:rFonts w:ascii="Calibri" w:hAnsi="Calibri"/>
          <w:noProof/>
          <w:sz w:val="26"/>
        </w:rPr>
        <w:t xml:space="preserve"> 889-93.</w:t>
      </w:r>
      <w:bookmarkEnd w:id="655"/>
    </w:p>
    <w:p w14:paraId="2D016D96" w14:textId="77777777" w:rsidR="002139DB" w:rsidRDefault="002139DB" w:rsidP="002139DB">
      <w:pPr>
        <w:spacing w:after="0" w:line="240" w:lineRule="auto"/>
        <w:ind w:left="720" w:hanging="720"/>
        <w:rPr>
          <w:rFonts w:ascii="Calibri" w:hAnsi="Calibri"/>
          <w:noProof/>
          <w:sz w:val="26"/>
        </w:rPr>
      </w:pPr>
      <w:bookmarkStart w:id="656" w:name="_ENREF_100"/>
      <w:r>
        <w:rPr>
          <w:rFonts w:ascii="Calibri" w:hAnsi="Calibri"/>
          <w:noProof/>
          <w:sz w:val="26"/>
        </w:rPr>
        <w:t xml:space="preserve">YATES, M. W. 2005. How is the diagnosis of asthma in older people established in clinical practice? </w:t>
      </w:r>
      <w:r w:rsidRPr="002139DB">
        <w:rPr>
          <w:rFonts w:ascii="Calibri" w:hAnsi="Calibri"/>
          <w:i/>
          <w:noProof/>
          <w:sz w:val="26"/>
        </w:rPr>
        <w:t>The Medical Journal of Australia,</w:t>
      </w:r>
      <w:r>
        <w:rPr>
          <w:rFonts w:ascii="Calibri" w:hAnsi="Calibri"/>
          <w:noProof/>
          <w:sz w:val="26"/>
        </w:rPr>
        <w:t xml:space="preserve"> 183</w:t>
      </w:r>
      <w:r w:rsidRPr="002139DB">
        <w:rPr>
          <w:rFonts w:ascii="Calibri" w:hAnsi="Calibri"/>
          <w:b/>
          <w:noProof/>
          <w:sz w:val="26"/>
        </w:rPr>
        <w:t>,</w:t>
      </w:r>
      <w:r>
        <w:rPr>
          <w:rFonts w:ascii="Calibri" w:hAnsi="Calibri"/>
          <w:noProof/>
          <w:sz w:val="26"/>
        </w:rPr>
        <w:t xml:space="preserve"> S44-6.</w:t>
      </w:r>
      <w:bookmarkEnd w:id="656"/>
    </w:p>
    <w:p w14:paraId="6C99396E" w14:textId="77777777" w:rsidR="002139DB" w:rsidRDefault="002139DB" w:rsidP="002139DB">
      <w:pPr>
        <w:spacing w:after="0" w:line="240" w:lineRule="auto"/>
        <w:ind w:left="720" w:hanging="720"/>
        <w:rPr>
          <w:rFonts w:ascii="Calibri" w:hAnsi="Calibri"/>
          <w:noProof/>
          <w:sz w:val="26"/>
        </w:rPr>
      </w:pPr>
      <w:bookmarkStart w:id="657" w:name="_ENREF_101"/>
      <w:r>
        <w:rPr>
          <w:rFonts w:ascii="Calibri" w:hAnsi="Calibri"/>
          <w:noProof/>
          <w:sz w:val="26"/>
        </w:rPr>
        <w:t>YEATS, B. &amp; TIPPER, R. 2010. Women and  Diabetes: Gender Impact Assessment 13. Melbourne: Women's Health Victoria.</w:t>
      </w:r>
      <w:bookmarkEnd w:id="657"/>
    </w:p>
    <w:p w14:paraId="402F2305" w14:textId="77777777" w:rsidR="002139DB" w:rsidRDefault="002139DB" w:rsidP="002139DB">
      <w:pPr>
        <w:spacing w:after="0" w:line="240" w:lineRule="auto"/>
        <w:ind w:left="720" w:hanging="720"/>
        <w:rPr>
          <w:rFonts w:ascii="Calibri" w:hAnsi="Calibri"/>
          <w:noProof/>
          <w:sz w:val="26"/>
        </w:rPr>
      </w:pPr>
      <w:bookmarkStart w:id="658" w:name="_ENREF_102"/>
      <w:r>
        <w:rPr>
          <w:rFonts w:ascii="Calibri" w:hAnsi="Calibri"/>
          <w:noProof/>
          <w:sz w:val="26"/>
        </w:rPr>
        <w:t xml:space="preserve">YOUNG, A. F., LOWE, J. M., BYLES, J. E. &amp; PATTERSON, A. J. 2005. Trends in health service use for women in Australia with diabetes. </w:t>
      </w:r>
      <w:r w:rsidRPr="002139DB">
        <w:rPr>
          <w:rFonts w:ascii="Calibri" w:hAnsi="Calibri"/>
          <w:i/>
          <w:noProof/>
          <w:sz w:val="26"/>
        </w:rPr>
        <w:t>Australian and New Zealand Journal of Public Health,</w:t>
      </w:r>
      <w:r>
        <w:rPr>
          <w:rFonts w:ascii="Calibri" w:hAnsi="Calibri"/>
          <w:noProof/>
          <w:sz w:val="26"/>
        </w:rPr>
        <w:t xml:space="preserve"> 29</w:t>
      </w:r>
      <w:r w:rsidRPr="002139DB">
        <w:rPr>
          <w:rFonts w:ascii="Calibri" w:hAnsi="Calibri"/>
          <w:b/>
          <w:noProof/>
          <w:sz w:val="26"/>
        </w:rPr>
        <w:t>,</w:t>
      </w:r>
      <w:r>
        <w:rPr>
          <w:rFonts w:ascii="Calibri" w:hAnsi="Calibri"/>
          <w:noProof/>
          <w:sz w:val="26"/>
        </w:rPr>
        <w:t xml:space="preserve"> 422-8.</w:t>
      </w:r>
      <w:bookmarkEnd w:id="658"/>
    </w:p>
    <w:p w14:paraId="618B1630" w14:textId="77777777" w:rsidR="002139DB" w:rsidRDefault="002139DB" w:rsidP="002139DB">
      <w:pPr>
        <w:spacing w:after="0" w:line="240" w:lineRule="auto"/>
        <w:ind w:left="720" w:hanging="720"/>
        <w:rPr>
          <w:rFonts w:ascii="Calibri" w:hAnsi="Calibri"/>
          <w:noProof/>
          <w:sz w:val="26"/>
        </w:rPr>
      </w:pPr>
      <w:bookmarkStart w:id="659" w:name="_ENREF_103"/>
      <w:r>
        <w:rPr>
          <w:rFonts w:ascii="Calibri" w:hAnsi="Calibri"/>
          <w:noProof/>
          <w:sz w:val="26"/>
        </w:rPr>
        <w:t xml:space="preserve">ZHANG, Y. &amp; JORDAN, J. M. 2010. Epidemiology of osteoarthritis. </w:t>
      </w:r>
      <w:r w:rsidRPr="002139DB">
        <w:rPr>
          <w:rFonts w:ascii="Calibri" w:hAnsi="Calibri"/>
          <w:i/>
          <w:noProof/>
          <w:sz w:val="26"/>
        </w:rPr>
        <w:t>Clinics in Geriatric Medicine,</w:t>
      </w:r>
      <w:r>
        <w:rPr>
          <w:rFonts w:ascii="Calibri" w:hAnsi="Calibri"/>
          <w:noProof/>
          <w:sz w:val="26"/>
        </w:rPr>
        <w:t xml:space="preserve"> 26</w:t>
      </w:r>
      <w:r w:rsidRPr="002139DB">
        <w:rPr>
          <w:rFonts w:ascii="Calibri" w:hAnsi="Calibri"/>
          <w:b/>
          <w:noProof/>
          <w:sz w:val="26"/>
        </w:rPr>
        <w:t>,</w:t>
      </w:r>
      <w:r>
        <w:rPr>
          <w:rFonts w:ascii="Calibri" w:hAnsi="Calibri"/>
          <w:noProof/>
          <w:sz w:val="26"/>
        </w:rPr>
        <w:t xml:space="preserve"> 355-69.</w:t>
      </w:r>
      <w:bookmarkEnd w:id="659"/>
    </w:p>
    <w:p w14:paraId="66B7E23E" w14:textId="44C55643" w:rsidR="002139DB" w:rsidRDefault="002139DB" w:rsidP="002139DB">
      <w:pPr>
        <w:spacing w:after="0" w:line="240" w:lineRule="auto"/>
        <w:rPr>
          <w:rFonts w:ascii="Calibri" w:hAnsi="Calibri"/>
          <w:noProof/>
          <w:sz w:val="26"/>
        </w:rPr>
      </w:pPr>
    </w:p>
    <w:p w14:paraId="3E39696A" w14:textId="19F87624" w:rsidR="007A09E0" w:rsidRDefault="006D410D" w:rsidP="00067947">
      <w:r>
        <w:fldChar w:fldCharType="end"/>
      </w:r>
    </w:p>
    <w:sectPr w:rsidR="007A09E0" w:rsidSect="00A238B7">
      <w:pgSz w:w="11900" w:h="16840"/>
      <w:pgMar w:top="1440"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90AF2" w14:textId="77777777" w:rsidR="003274F4" w:rsidRDefault="003274F4">
      <w:pPr>
        <w:rPr>
          <w:rFonts w:ascii="Times New Roman" w:hAnsi="Times New Roman" w:cs="Times New Roman"/>
        </w:rPr>
      </w:pPr>
      <w:r>
        <w:rPr>
          <w:rFonts w:ascii="Times New Roman" w:hAnsi="Times New Roman" w:cs="Times New Roman"/>
        </w:rPr>
        <w:separator/>
      </w:r>
    </w:p>
  </w:endnote>
  <w:endnote w:type="continuationSeparator" w:id="0">
    <w:p w14:paraId="3334F24E" w14:textId="77777777" w:rsidR="003274F4" w:rsidRDefault="003274F4">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20000A87"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2F944" w14:textId="77777777" w:rsidR="003D4E15" w:rsidRDefault="003D4E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ED386" w14:textId="77777777" w:rsidR="007C3F0E" w:rsidRDefault="007C3F0E">
    <w:pPr>
      <w:pStyle w:val="Footer"/>
      <w:jc w:val="center"/>
      <w:rPr>
        <w:rFonts w:ascii="Calibri" w:hAnsi="Calibri" w:cs="Calibri"/>
      </w:rPr>
    </w:pPr>
    <w:r>
      <w:rPr>
        <w:rFonts w:ascii="Calibri" w:hAnsi="Calibri" w:cs="Calibri"/>
      </w:rPr>
      <w:fldChar w:fldCharType="begin"/>
    </w:r>
    <w:r>
      <w:rPr>
        <w:rFonts w:ascii="Calibri" w:hAnsi="Calibri" w:cs="Calibri"/>
      </w:rPr>
      <w:instrText xml:space="preserve"> PAGE   \* MERGEFORMAT </w:instrText>
    </w:r>
    <w:r>
      <w:rPr>
        <w:rFonts w:ascii="Calibri" w:hAnsi="Calibri" w:cs="Calibri"/>
      </w:rPr>
      <w:fldChar w:fldCharType="separate"/>
    </w:r>
    <w:r w:rsidR="007F5338">
      <w:rPr>
        <w:rFonts w:ascii="Calibri" w:hAnsi="Calibri" w:cs="Calibri"/>
        <w:noProof/>
      </w:rPr>
      <w:t>iii</w:t>
    </w:r>
    <w:r>
      <w:rPr>
        <w:rFonts w:ascii="Calibri" w:hAnsi="Calibri" w:cs="Calibri"/>
      </w:rPr>
      <w:fldChar w:fldCharType="end"/>
    </w:r>
  </w:p>
  <w:p w14:paraId="1935A542" w14:textId="77777777" w:rsidR="007C3F0E" w:rsidRDefault="007C3F0E">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C3E11" w14:textId="6264A5AB" w:rsidR="007C3F0E" w:rsidRDefault="007C3F0E">
    <w:pPr>
      <w:pStyle w:val="Footer"/>
    </w:pPr>
  </w:p>
  <w:p w14:paraId="4879A668" w14:textId="77777777" w:rsidR="007C3F0E" w:rsidRDefault="007C3F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1792756"/>
      <w:docPartObj>
        <w:docPartGallery w:val="Page Numbers (Bottom of Page)"/>
        <w:docPartUnique/>
      </w:docPartObj>
    </w:sdtPr>
    <w:sdtEndPr>
      <w:rPr>
        <w:noProof/>
      </w:rPr>
    </w:sdtEndPr>
    <w:sdtContent>
      <w:p w14:paraId="6BF6DB6A" w14:textId="25ADBC25" w:rsidR="007C3F0E" w:rsidRDefault="007C3F0E">
        <w:pPr>
          <w:pStyle w:val="Footer"/>
          <w:jc w:val="center"/>
        </w:pPr>
        <w:r>
          <w:fldChar w:fldCharType="begin"/>
        </w:r>
        <w:r>
          <w:instrText xml:space="preserve"> PAGE   \* MERGEFORMAT </w:instrText>
        </w:r>
        <w:r>
          <w:fldChar w:fldCharType="separate"/>
        </w:r>
        <w:r w:rsidR="007F5338">
          <w:rPr>
            <w:noProof/>
          </w:rPr>
          <w:t>37</w:t>
        </w:r>
        <w:r>
          <w:rPr>
            <w:noProof/>
          </w:rPr>
          <w:fldChar w:fldCharType="end"/>
        </w:r>
      </w:p>
    </w:sdtContent>
  </w:sdt>
  <w:p w14:paraId="088F0E5F" w14:textId="77777777" w:rsidR="007C3F0E" w:rsidRDefault="007C3F0E">
    <w:pPr>
      <w:adjustRightInd w:val="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9B8EE" w14:textId="77777777" w:rsidR="007C3F0E" w:rsidRDefault="007C3F0E">
    <w:pPr>
      <w:adjustRightInd w:val="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8FEFC" w14:textId="77777777" w:rsidR="003274F4" w:rsidRDefault="003274F4">
      <w:pPr>
        <w:rPr>
          <w:rFonts w:ascii="Times New Roman" w:hAnsi="Times New Roman" w:cs="Times New Roman"/>
        </w:rPr>
      </w:pPr>
      <w:r>
        <w:rPr>
          <w:rFonts w:ascii="Times New Roman" w:hAnsi="Times New Roman" w:cs="Times New Roman"/>
        </w:rPr>
        <w:separator/>
      </w:r>
    </w:p>
  </w:footnote>
  <w:footnote w:type="continuationSeparator" w:id="0">
    <w:p w14:paraId="3481C35E" w14:textId="77777777" w:rsidR="003274F4" w:rsidRDefault="003274F4">
      <w:pPr>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16441" w14:textId="77777777" w:rsidR="003D4E15" w:rsidRDefault="003D4E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2F660" w14:textId="77777777" w:rsidR="003D4E15" w:rsidRDefault="003D4E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1AD10" w14:textId="77777777" w:rsidR="003D4E15" w:rsidRDefault="003D4E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80917" w14:textId="77777777" w:rsidR="007C3F0E" w:rsidRDefault="007C3F0E">
    <w:pPr>
      <w:adjustRightInd w:val="0"/>
      <w:rPr>
        <w:rFonts w:ascii="Arial" w:hAnsi="Arial" w:cs="Arial"/>
        <w:b/>
        <w:bCs/>
        <w:i/>
        <w:iCs/>
        <w:color w:val="000000"/>
        <w:sz w:val="19"/>
        <w:szCs w:val="19"/>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04FD3" w14:textId="77777777" w:rsidR="007C3F0E" w:rsidRDefault="007C3F0E">
    <w:pPr>
      <w:adjustRightInd w:val="0"/>
      <w:rPr>
        <w:rFonts w:ascii="Arial" w:hAnsi="Arial" w:cs="Arial"/>
        <w:b/>
        <w:bCs/>
        <w:i/>
        <w:iCs/>
        <w:color w:val="000000"/>
        <w:sz w:val="19"/>
        <w:szCs w:val="19"/>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C91121"/>
    <w:multiLevelType w:val="hybridMultilevel"/>
    <w:tmpl w:val="973660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329767A"/>
    <w:multiLevelType w:val="hybridMultilevel"/>
    <w:tmpl w:val="CB3C78F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D03AB7"/>
    <w:multiLevelType w:val="hybridMultilevel"/>
    <w:tmpl w:val="A1421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5B14DC"/>
    <w:multiLevelType w:val="hybridMultilevel"/>
    <w:tmpl w:val="FD9A80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372C1D"/>
    <w:multiLevelType w:val="multilevel"/>
    <w:tmpl w:val="35C67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1F0603"/>
    <w:multiLevelType w:val="hybridMultilevel"/>
    <w:tmpl w:val="91B40A8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C68011E"/>
    <w:multiLevelType w:val="hybridMultilevel"/>
    <w:tmpl w:val="05B404D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800EAB"/>
    <w:multiLevelType w:val="hybridMultilevel"/>
    <w:tmpl w:val="C2F251C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F1436F"/>
    <w:multiLevelType w:val="hybridMultilevel"/>
    <w:tmpl w:val="7DAA6AF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1E83FFB"/>
    <w:multiLevelType w:val="hybridMultilevel"/>
    <w:tmpl w:val="73F8929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3A38A1"/>
    <w:multiLevelType w:val="multilevel"/>
    <w:tmpl w:val="4EEE9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DC7034"/>
    <w:multiLevelType w:val="hybridMultilevel"/>
    <w:tmpl w:val="8CBA6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B30DD1"/>
    <w:multiLevelType w:val="hybridMultilevel"/>
    <w:tmpl w:val="97BE0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884753"/>
    <w:multiLevelType w:val="hybridMultilevel"/>
    <w:tmpl w:val="FF40F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14C3562"/>
    <w:multiLevelType w:val="hybridMultilevel"/>
    <w:tmpl w:val="0B062D5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43530521"/>
    <w:multiLevelType w:val="hybridMultilevel"/>
    <w:tmpl w:val="E56E6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807071"/>
    <w:multiLevelType w:val="hybridMultilevel"/>
    <w:tmpl w:val="E66E870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F3F706F"/>
    <w:multiLevelType w:val="singleLevel"/>
    <w:tmpl w:val="9ED4C39C"/>
    <w:lvl w:ilvl="0">
      <w:start w:val="1"/>
      <w:numFmt w:val="decimal"/>
      <w:pStyle w:val="ListBullet"/>
      <w:lvlText w:val="%1."/>
      <w:lvlJc w:val="left"/>
      <w:pPr>
        <w:tabs>
          <w:tab w:val="num" w:pos="360"/>
        </w:tabs>
        <w:ind w:left="360" w:hanging="360"/>
      </w:pPr>
      <w:rPr>
        <w:rFonts w:ascii="Times New Roman" w:hAnsi="Times New Roman" w:cs="Times New Roman"/>
        <w:b w:val="0"/>
        <w:bCs w:val="0"/>
      </w:rPr>
    </w:lvl>
  </w:abstractNum>
  <w:abstractNum w:abstractNumId="19" w15:restartNumberingAfterBreak="0">
    <w:nsid w:val="52764CE4"/>
    <w:multiLevelType w:val="hybridMultilevel"/>
    <w:tmpl w:val="12D6108A"/>
    <w:lvl w:ilvl="0" w:tplc="F06E4BAE">
      <w:start w:val="1"/>
      <w:numFmt w:val="bullet"/>
      <w:lvlText w:val=""/>
      <w:lvlJc w:val="left"/>
      <w:pPr>
        <w:tabs>
          <w:tab w:val="num" w:pos="720"/>
        </w:tabs>
        <w:ind w:left="720" w:hanging="363"/>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20" w15:restartNumberingAfterBreak="0">
    <w:nsid w:val="532F6C35"/>
    <w:multiLevelType w:val="multilevel"/>
    <w:tmpl w:val="DA9C3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84D5929"/>
    <w:multiLevelType w:val="hybridMultilevel"/>
    <w:tmpl w:val="9FB8F68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1B6EB3"/>
    <w:multiLevelType w:val="hybridMultilevel"/>
    <w:tmpl w:val="AB0097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60CF38FF"/>
    <w:multiLevelType w:val="hybridMultilevel"/>
    <w:tmpl w:val="C4A21E7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24" w15:restartNumberingAfterBreak="0">
    <w:nsid w:val="61BC28D8"/>
    <w:multiLevelType w:val="hybridMultilevel"/>
    <w:tmpl w:val="5C0C8C1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5" w15:restartNumberingAfterBreak="0">
    <w:nsid w:val="68957163"/>
    <w:multiLevelType w:val="hybridMultilevel"/>
    <w:tmpl w:val="4C5A88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C1651A5"/>
    <w:multiLevelType w:val="hybridMultilevel"/>
    <w:tmpl w:val="243804D0"/>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27" w15:restartNumberingAfterBreak="0">
    <w:nsid w:val="6C2800C4"/>
    <w:multiLevelType w:val="hybridMultilevel"/>
    <w:tmpl w:val="2F1CC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ED79F3"/>
    <w:multiLevelType w:val="multilevel"/>
    <w:tmpl w:val="7BC4A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18656B"/>
    <w:multiLevelType w:val="hybridMultilevel"/>
    <w:tmpl w:val="F1D4F73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8080FFA"/>
    <w:multiLevelType w:val="hybridMultilevel"/>
    <w:tmpl w:val="56BCE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D023EC"/>
    <w:multiLevelType w:val="multilevel"/>
    <w:tmpl w:val="C2AE0164"/>
    <w:lvl w:ilvl="0">
      <w:start w:val="1"/>
      <w:numFmt w:val="decimal"/>
      <w:pStyle w:val="Heading1"/>
      <w:lvlText w:val="%1."/>
      <w:lvlJc w:val="left"/>
      <w:pPr>
        <w:tabs>
          <w:tab w:val="num" w:pos="930"/>
        </w:tabs>
        <w:ind w:left="930" w:hanging="93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1134" w:hanging="1134"/>
      </w:pPr>
      <w:rPr>
        <w:rFonts w:ascii="Calibri" w:hAnsi="Calibri" w:cs="Calibri" w:hint="default"/>
        <w:b/>
        <w:bCs/>
        <w:i w:val="0"/>
        <w:iCs w:val="0"/>
        <w:caps w:val="0"/>
        <w:smallCaps w:val="0"/>
        <w:strike w:val="0"/>
        <w:dstrike w:val="0"/>
        <w:vanish w:val="0"/>
        <w:color w:val="000000"/>
        <w:spacing w:val="0"/>
        <w:kern w:val="0"/>
        <w:position w:val="0"/>
        <w:sz w:val="26"/>
        <w:szCs w:val="26"/>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right"/>
      <w:pPr>
        <w:ind w:left="0" w:firstLine="567"/>
      </w:pPr>
      <w:rPr>
        <w:rFonts w:asciiTheme="minorHAnsi" w:hAnsiTheme="minorHAnsi"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51" w:hanging="284"/>
      </w:pPr>
      <w:rPr>
        <w:rFonts w:ascii="Calibri" w:hAnsi="Calibri" w:cs="Calibri" w:hint="default"/>
        <w:b/>
        <w:bCs/>
        <w:i w:val="0"/>
        <w:iCs w:val="0"/>
        <w:sz w:val="22"/>
        <w:szCs w:val="22"/>
      </w:rPr>
    </w:lvl>
    <w:lvl w:ilvl="4">
      <w:start w:val="1"/>
      <w:numFmt w:val="lowerLetter"/>
      <w:lvlText w:val="%5."/>
      <w:lvlJc w:val="left"/>
      <w:pPr>
        <w:ind w:left="3808" w:hanging="360"/>
      </w:pPr>
      <w:rPr>
        <w:rFonts w:ascii="Times New Roman" w:hAnsi="Times New Roman" w:cs="Times New Roman" w:hint="default"/>
      </w:rPr>
    </w:lvl>
    <w:lvl w:ilvl="5">
      <w:start w:val="1"/>
      <w:numFmt w:val="lowerRoman"/>
      <w:lvlText w:val="%6."/>
      <w:lvlJc w:val="right"/>
      <w:pPr>
        <w:ind w:left="4528" w:hanging="180"/>
      </w:pPr>
      <w:rPr>
        <w:rFonts w:ascii="Times New Roman" w:hAnsi="Times New Roman" w:cs="Times New Roman" w:hint="default"/>
      </w:rPr>
    </w:lvl>
    <w:lvl w:ilvl="6">
      <w:start w:val="1"/>
      <w:numFmt w:val="decimal"/>
      <w:lvlText w:val="%7."/>
      <w:lvlJc w:val="left"/>
      <w:pPr>
        <w:ind w:left="5248" w:hanging="360"/>
      </w:pPr>
      <w:rPr>
        <w:rFonts w:ascii="Times New Roman" w:hAnsi="Times New Roman" w:cs="Times New Roman" w:hint="default"/>
      </w:rPr>
    </w:lvl>
    <w:lvl w:ilvl="7">
      <w:start w:val="1"/>
      <w:numFmt w:val="lowerLetter"/>
      <w:lvlText w:val="%8."/>
      <w:lvlJc w:val="left"/>
      <w:pPr>
        <w:ind w:left="5968" w:hanging="360"/>
      </w:pPr>
      <w:rPr>
        <w:rFonts w:ascii="Times New Roman" w:hAnsi="Times New Roman" w:cs="Times New Roman" w:hint="default"/>
      </w:rPr>
    </w:lvl>
    <w:lvl w:ilvl="8">
      <w:start w:val="1"/>
      <w:numFmt w:val="lowerRoman"/>
      <w:lvlText w:val="%9."/>
      <w:lvlJc w:val="right"/>
      <w:pPr>
        <w:ind w:left="6688" w:hanging="180"/>
      </w:pPr>
      <w:rPr>
        <w:rFonts w:ascii="Times New Roman" w:hAnsi="Times New Roman" w:cs="Times New Roman" w:hint="default"/>
      </w:rPr>
    </w:lvl>
  </w:abstractNum>
  <w:abstractNum w:abstractNumId="32" w15:restartNumberingAfterBreak="0">
    <w:nsid w:val="7AD0419E"/>
    <w:multiLevelType w:val="hybridMultilevel"/>
    <w:tmpl w:val="F95864CE"/>
    <w:lvl w:ilvl="0" w:tplc="04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360" w:hanging="360"/>
      </w:pPr>
      <w:rPr>
        <w:rFonts w:ascii="Symbol" w:hAnsi="Symbol" w:hint="default"/>
      </w:rPr>
    </w:lvl>
    <w:lvl w:ilvl="4" w:tplc="0C090003" w:tentative="1">
      <w:start w:val="1"/>
      <w:numFmt w:val="bullet"/>
      <w:lvlText w:val="o"/>
      <w:lvlJc w:val="left"/>
      <w:pPr>
        <w:ind w:left="360" w:hanging="360"/>
      </w:pPr>
      <w:rPr>
        <w:rFonts w:ascii="Courier New" w:hAnsi="Courier New" w:cs="Courier New" w:hint="default"/>
      </w:rPr>
    </w:lvl>
    <w:lvl w:ilvl="5" w:tplc="0C090005" w:tentative="1">
      <w:start w:val="1"/>
      <w:numFmt w:val="bullet"/>
      <w:lvlText w:val=""/>
      <w:lvlJc w:val="left"/>
      <w:pPr>
        <w:ind w:left="1080" w:hanging="360"/>
      </w:pPr>
      <w:rPr>
        <w:rFonts w:ascii="Wingdings" w:hAnsi="Wingdings" w:hint="default"/>
      </w:rPr>
    </w:lvl>
    <w:lvl w:ilvl="6" w:tplc="0C090001" w:tentative="1">
      <w:start w:val="1"/>
      <w:numFmt w:val="bullet"/>
      <w:lvlText w:val=""/>
      <w:lvlJc w:val="left"/>
      <w:pPr>
        <w:ind w:left="1800" w:hanging="360"/>
      </w:pPr>
      <w:rPr>
        <w:rFonts w:ascii="Symbol" w:hAnsi="Symbol" w:hint="default"/>
      </w:rPr>
    </w:lvl>
    <w:lvl w:ilvl="7" w:tplc="0C090003" w:tentative="1">
      <w:start w:val="1"/>
      <w:numFmt w:val="bullet"/>
      <w:lvlText w:val="o"/>
      <w:lvlJc w:val="left"/>
      <w:pPr>
        <w:ind w:left="2520" w:hanging="360"/>
      </w:pPr>
      <w:rPr>
        <w:rFonts w:ascii="Courier New" w:hAnsi="Courier New" w:cs="Courier New" w:hint="default"/>
      </w:rPr>
    </w:lvl>
    <w:lvl w:ilvl="8" w:tplc="0C090005" w:tentative="1">
      <w:start w:val="1"/>
      <w:numFmt w:val="bullet"/>
      <w:lvlText w:val=""/>
      <w:lvlJc w:val="left"/>
      <w:pPr>
        <w:ind w:left="3240" w:hanging="360"/>
      </w:pPr>
      <w:rPr>
        <w:rFonts w:ascii="Wingdings" w:hAnsi="Wingdings" w:hint="default"/>
      </w:rPr>
    </w:lvl>
  </w:abstractNum>
  <w:abstractNum w:abstractNumId="33" w15:restartNumberingAfterBreak="0">
    <w:nsid w:val="7DCA7F5F"/>
    <w:multiLevelType w:val="hybridMultilevel"/>
    <w:tmpl w:val="60E81946"/>
    <w:lvl w:ilvl="0" w:tplc="938607E0">
      <w:start w:val="178"/>
      <w:numFmt w:val="bullet"/>
      <w:lvlText w:val="-"/>
      <w:lvlJc w:val="left"/>
      <w:pPr>
        <w:ind w:left="720" w:hanging="360"/>
      </w:pPr>
      <w:rPr>
        <w:rFonts w:ascii="Calibri" w:eastAsia="MS Mincho"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EB6572D"/>
    <w:multiLevelType w:val="hybridMultilevel"/>
    <w:tmpl w:val="451E2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E3217D"/>
    <w:multiLevelType w:val="hybridMultilevel"/>
    <w:tmpl w:val="DC7283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EF83C6A"/>
    <w:multiLevelType w:val="hybridMultilevel"/>
    <w:tmpl w:val="F0D60748"/>
    <w:lvl w:ilvl="0" w:tplc="AC6A0CF8">
      <w:start w:val="102"/>
      <w:numFmt w:val="decimal"/>
      <w:lvlText w:val="%1."/>
      <w:lvlJc w:val="left"/>
      <w:pPr>
        <w:ind w:left="720" w:hanging="360"/>
      </w:pPr>
      <w:rPr>
        <w:rFonts w:hint="default"/>
        <w:b w:val="0"/>
        <w:color w:val="auto"/>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8"/>
  </w:num>
  <w:num w:numId="3">
    <w:abstractNumId w:val="31"/>
  </w:num>
  <w:num w:numId="4">
    <w:abstractNumId w:val="31"/>
  </w:num>
  <w:num w:numId="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26"/>
  </w:num>
  <w:num w:numId="8">
    <w:abstractNumId w:val="19"/>
  </w:num>
  <w:num w:numId="9">
    <w:abstractNumId w:val="36"/>
  </w:num>
  <w:num w:numId="10">
    <w:abstractNumId w:val="2"/>
  </w:num>
  <w:num w:numId="11">
    <w:abstractNumId w:val="0"/>
  </w:num>
  <w:num w:numId="12">
    <w:abstractNumId w:val="13"/>
  </w:num>
  <w:num w:numId="13">
    <w:abstractNumId w:val="3"/>
  </w:num>
  <w:num w:numId="14">
    <w:abstractNumId w:val="15"/>
  </w:num>
  <w:num w:numId="15">
    <w:abstractNumId w:val="32"/>
  </w:num>
  <w:num w:numId="16">
    <w:abstractNumId w:val="33"/>
  </w:num>
  <w:num w:numId="17">
    <w:abstractNumId w:val="34"/>
  </w:num>
  <w:num w:numId="18">
    <w:abstractNumId w:val="31"/>
  </w:num>
  <w:num w:numId="19">
    <w:abstractNumId w:val="31"/>
  </w:num>
  <w:num w:numId="20">
    <w:abstractNumId w:val="31"/>
  </w:num>
  <w:num w:numId="21">
    <w:abstractNumId w:val="31"/>
  </w:num>
  <w:num w:numId="22">
    <w:abstractNumId w:val="16"/>
  </w:num>
  <w:num w:numId="23">
    <w:abstractNumId w:val="27"/>
  </w:num>
  <w:num w:numId="24">
    <w:abstractNumId w:val="21"/>
  </w:num>
  <w:num w:numId="25">
    <w:abstractNumId w:val="7"/>
  </w:num>
  <w:num w:numId="26">
    <w:abstractNumId w:val="6"/>
  </w:num>
  <w:num w:numId="27">
    <w:abstractNumId w:val="17"/>
  </w:num>
  <w:num w:numId="28">
    <w:abstractNumId w:val="9"/>
  </w:num>
  <w:num w:numId="29">
    <w:abstractNumId w:val="29"/>
  </w:num>
  <w:num w:numId="30">
    <w:abstractNumId w:val="8"/>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num>
  <w:num w:numId="36">
    <w:abstractNumId w:val="5"/>
  </w:num>
  <w:num w:numId="37">
    <w:abstractNumId w:val="11"/>
  </w:num>
  <w:num w:numId="38">
    <w:abstractNumId w:val="20"/>
  </w:num>
  <w:num w:numId="39">
    <w:abstractNumId w:val="28"/>
  </w:num>
  <w:num w:numId="40">
    <w:abstractNumId w:val="4"/>
  </w:num>
  <w:num w:numId="41">
    <w:abstractNumId w:val="25"/>
  </w:num>
  <w:num w:numId="42">
    <w:abstractNumId w:val="10"/>
  </w:num>
  <w:num w:numId="43">
    <w:abstractNumId w:val="1"/>
  </w:num>
  <w:num w:numId="44">
    <w:abstractNumId w:val="22"/>
  </w:num>
  <w:num w:numId="45">
    <w:abstractNumId w:val="35"/>
  </w:num>
  <w:num w:numId="46">
    <w:abstractNumId w:val="14"/>
  </w:num>
  <w:num w:numId="47">
    <w:abstractNumId w:val="3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3&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rrwxdaa2200me0xfkxz5fnzstf9pwaf9vt&quot;&gt;ALSWH report&lt;record-ids&gt;&lt;item&gt;1&lt;/item&gt;&lt;item&gt;2&lt;/item&gt;&lt;item&gt;3&lt;/item&gt;&lt;item&gt;4&lt;/item&gt;&lt;item&gt;9&lt;/item&gt;&lt;item&gt;10&lt;/item&gt;&lt;item&gt;11&lt;/item&gt;&lt;item&gt;12&lt;/item&gt;&lt;item&gt;13&lt;/item&gt;&lt;item&gt;15&lt;/item&gt;&lt;item&gt;16&lt;/item&gt;&lt;item&gt;18&lt;/item&gt;&lt;item&gt;19&lt;/item&gt;&lt;item&gt;20&lt;/item&gt;&lt;item&gt;21&lt;/item&gt;&lt;item&gt;25&lt;/item&gt;&lt;item&gt;26&lt;/item&gt;&lt;item&gt;27&lt;/item&gt;&lt;item&gt;28&lt;/item&gt;&lt;item&gt;29&lt;/item&gt;&lt;item&gt;30&lt;/item&gt;&lt;item&gt;31&lt;/item&gt;&lt;item&gt;34&lt;/item&gt;&lt;item&gt;35&lt;/item&gt;&lt;item&gt;36&lt;/item&gt;&lt;item&gt;37&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4&lt;/item&gt;&lt;item&gt;115&lt;/item&gt;&lt;item&gt;116&lt;/item&gt;&lt;item&gt;117&lt;/item&gt;&lt;item&gt;118&lt;/item&gt;&lt;/record-ids&gt;&lt;/item&gt;&lt;/Libraries&gt;"/>
  </w:docVars>
  <w:rsids>
    <w:rsidRoot w:val="00AC14CD"/>
    <w:rsid w:val="00002F11"/>
    <w:rsid w:val="000038AD"/>
    <w:rsid w:val="0001000B"/>
    <w:rsid w:val="00011EE4"/>
    <w:rsid w:val="00012D69"/>
    <w:rsid w:val="00014011"/>
    <w:rsid w:val="00016A55"/>
    <w:rsid w:val="00016E76"/>
    <w:rsid w:val="0002242F"/>
    <w:rsid w:val="0003300A"/>
    <w:rsid w:val="000377A3"/>
    <w:rsid w:val="000422C8"/>
    <w:rsid w:val="000525C3"/>
    <w:rsid w:val="00055AB2"/>
    <w:rsid w:val="00055BAD"/>
    <w:rsid w:val="00057E6D"/>
    <w:rsid w:val="00060063"/>
    <w:rsid w:val="000663AA"/>
    <w:rsid w:val="00067947"/>
    <w:rsid w:val="00071DC8"/>
    <w:rsid w:val="0007283E"/>
    <w:rsid w:val="00075E05"/>
    <w:rsid w:val="0007628F"/>
    <w:rsid w:val="00081EFC"/>
    <w:rsid w:val="000822BC"/>
    <w:rsid w:val="0008518E"/>
    <w:rsid w:val="00090D64"/>
    <w:rsid w:val="00091ECD"/>
    <w:rsid w:val="000956F3"/>
    <w:rsid w:val="000A177D"/>
    <w:rsid w:val="000A1981"/>
    <w:rsid w:val="000A1FD4"/>
    <w:rsid w:val="000A7EAA"/>
    <w:rsid w:val="000B5D15"/>
    <w:rsid w:val="000C0F50"/>
    <w:rsid w:val="000C1402"/>
    <w:rsid w:val="000C31E8"/>
    <w:rsid w:val="000C7B1F"/>
    <w:rsid w:val="000D0732"/>
    <w:rsid w:val="000D2488"/>
    <w:rsid w:val="000D3B0F"/>
    <w:rsid w:val="000D42AB"/>
    <w:rsid w:val="000D43C6"/>
    <w:rsid w:val="000D7062"/>
    <w:rsid w:val="000E25B9"/>
    <w:rsid w:val="000E26F4"/>
    <w:rsid w:val="000E2D78"/>
    <w:rsid w:val="000E6E44"/>
    <w:rsid w:val="000F08B4"/>
    <w:rsid w:val="000F63C5"/>
    <w:rsid w:val="000F6EF6"/>
    <w:rsid w:val="000F7999"/>
    <w:rsid w:val="0010041D"/>
    <w:rsid w:val="00105CFE"/>
    <w:rsid w:val="00111DBE"/>
    <w:rsid w:val="00114A11"/>
    <w:rsid w:val="001159C4"/>
    <w:rsid w:val="001212AE"/>
    <w:rsid w:val="00126A82"/>
    <w:rsid w:val="00126B4B"/>
    <w:rsid w:val="00130EE5"/>
    <w:rsid w:val="00131939"/>
    <w:rsid w:val="001332ED"/>
    <w:rsid w:val="00136A36"/>
    <w:rsid w:val="00142E2C"/>
    <w:rsid w:val="00143E55"/>
    <w:rsid w:val="00145226"/>
    <w:rsid w:val="0014626E"/>
    <w:rsid w:val="001467A9"/>
    <w:rsid w:val="001469D8"/>
    <w:rsid w:val="00147891"/>
    <w:rsid w:val="001640CC"/>
    <w:rsid w:val="00174B82"/>
    <w:rsid w:val="001769B7"/>
    <w:rsid w:val="00177045"/>
    <w:rsid w:val="00181639"/>
    <w:rsid w:val="00181DAD"/>
    <w:rsid w:val="0018294A"/>
    <w:rsid w:val="00182C90"/>
    <w:rsid w:val="00186992"/>
    <w:rsid w:val="00187DCA"/>
    <w:rsid w:val="001927C0"/>
    <w:rsid w:val="00193D16"/>
    <w:rsid w:val="001950AA"/>
    <w:rsid w:val="001976E7"/>
    <w:rsid w:val="001A4D63"/>
    <w:rsid w:val="001A720E"/>
    <w:rsid w:val="001B0ADE"/>
    <w:rsid w:val="001B1596"/>
    <w:rsid w:val="001C3890"/>
    <w:rsid w:val="001D1DE0"/>
    <w:rsid w:val="001D6253"/>
    <w:rsid w:val="001D7EB0"/>
    <w:rsid w:val="001E0AE4"/>
    <w:rsid w:val="001E2D55"/>
    <w:rsid w:val="001F0468"/>
    <w:rsid w:val="001F2A30"/>
    <w:rsid w:val="001F2BC8"/>
    <w:rsid w:val="001F66B4"/>
    <w:rsid w:val="001F7189"/>
    <w:rsid w:val="00210FF7"/>
    <w:rsid w:val="00212803"/>
    <w:rsid w:val="002139DB"/>
    <w:rsid w:val="002151C6"/>
    <w:rsid w:val="00221E0F"/>
    <w:rsid w:val="00223512"/>
    <w:rsid w:val="00227265"/>
    <w:rsid w:val="002315E8"/>
    <w:rsid w:val="00234CD3"/>
    <w:rsid w:val="0023765D"/>
    <w:rsid w:val="00237B51"/>
    <w:rsid w:val="00245A26"/>
    <w:rsid w:val="00246B73"/>
    <w:rsid w:val="00251584"/>
    <w:rsid w:val="002717D4"/>
    <w:rsid w:val="00274063"/>
    <w:rsid w:val="002814BA"/>
    <w:rsid w:val="00281540"/>
    <w:rsid w:val="0028299C"/>
    <w:rsid w:val="00282A8F"/>
    <w:rsid w:val="00284CCB"/>
    <w:rsid w:val="00284D7E"/>
    <w:rsid w:val="0028543F"/>
    <w:rsid w:val="00286FAE"/>
    <w:rsid w:val="00290759"/>
    <w:rsid w:val="0029096C"/>
    <w:rsid w:val="00294E6A"/>
    <w:rsid w:val="002A042B"/>
    <w:rsid w:val="002A45AA"/>
    <w:rsid w:val="002B0B0C"/>
    <w:rsid w:val="002B489E"/>
    <w:rsid w:val="002B58A6"/>
    <w:rsid w:val="002B6898"/>
    <w:rsid w:val="002C0FC3"/>
    <w:rsid w:val="002C481A"/>
    <w:rsid w:val="002C74BD"/>
    <w:rsid w:val="002D1733"/>
    <w:rsid w:val="002D5FE3"/>
    <w:rsid w:val="002E314C"/>
    <w:rsid w:val="002F108A"/>
    <w:rsid w:val="002F347E"/>
    <w:rsid w:val="002F6D2D"/>
    <w:rsid w:val="00302D64"/>
    <w:rsid w:val="0030588F"/>
    <w:rsid w:val="00311306"/>
    <w:rsid w:val="0031291C"/>
    <w:rsid w:val="00316D55"/>
    <w:rsid w:val="00323B0E"/>
    <w:rsid w:val="0032438D"/>
    <w:rsid w:val="0032469B"/>
    <w:rsid w:val="0032594F"/>
    <w:rsid w:val="003274F4"/>
    <w:rsid w:val="00327623"/>
    <w:rsid w:val="003278A7"/>
    <w:rsid w:val="00334AE2"/>
    <w:rsid w:val="003353F4"/>
    <w:rsid w:val="0034164B"/>
    <w:rsid w:val="00356989"/>
    <w:rsid w:val="003602F2"/>
    <w:rsid w:val="00361F12"/>
    <w:rsid w:val="00364656"/>
    <w:rsid w:val="003721DD"/>
    <w:rsid w:val="00373758"/>
    <w:rsid w:val="00374D81"/>
    <w:rsid w:val="00376CF3"/>
    <w:rsid w:val="00376D08"/>
    <w:rsid w:val="003776E6"/>
    <w:rsid w:val="00380679"/>
    <w:rsid w:val="00381131"/>
    <w:rsid w:val="003869C4"/>
    <w:rsid w:val="0039193A"/>
    <w:rsid w:val="00392213"/>
    <w:rsid w:val="00392E80"/>
    <w:rsid w:val="00394903"/>
    <w:rsid w:val="003A1959"/>
    <w:rsid w:val="003A3B16"/>
    <w:rsid w:val="003A4019"/>
    <w:rsid w:val="003B0063"/>
    <w:rsid w:val="003B294F"/>
    <w:rsid w:val="003B5CF0"/>
    <w:rsid w:val="003B633F"/>
    <w:rsid w:val="003C00A5"/>
    <w:rsid w:val="003C138E"/>
    <w:rsid w:val="003C30CD"/>
    <w:rsid w:val="003D1A64"/>
    <w:rsid w:val="003D3188"/>
    <w:rsid w:val="003D4E15"/>
    <w:rsid w:val="003D6D14"/>
    <w:rsid w:val="003D7EBD"/>
    <w:rsid w:val="003E192F"/>
    <w:rsid w:val="003E3329"/>
    <w:rsid w:val="003E3D63"/>
    <w:rsid w:val="003E62F6"/>
    <w:rsid w:val="003E6AE0"/>
    <w:rsid w:val="003E73A4"/>
    <w:rsid w:val="003E75D8"/>
    <w:rsid w:val="003F0710"/>
    <w:rsid w:val="003F5193"/>
    <w:rsid w:val="003F59BD"/>
    <w:rsid w:val="003F6300"/>
    <w:rsid w:val="003F7D83"/>
    <w:rsid w:val="0040171F"/>
    <w:rsid w:val="004018D5"/>
    <w:rsid w:val="00403176"/>
    <w:rsid w:val="0040714C"/>
    <w:rsid w:val="00410DC6"/>
    <w:rsid w:val="00411240"/>
    <w:rsid w:val="00416279"/>
    <w:rsid w:val="00421846"/>
    <w:rsid w:val="00421E60"/>
    <w:rsid w:val="004259FD"/>
    <w:rsid w:val="004328A4"/>
    <w:rsid w:val="00442A03"/>
    <w:rsid w:val="00445967"/>
    <w:rsid w:val="004506C8"/>
    <w:rsid w:val="004527BB"/>
    <w:rsid w:val="00454AAC"/>
    <w:rsid w:val="00455AD7"/>
    <w:rsid w:val="004573CC"/>
    <w:rsid w:val="0045785F"/>
    <w:rsid w:val="00460183"/>
    <w:rsid w:val="00461AAA"/>
    <w:rsid w:val="0046764D"/>
    <w:rsid w:val="00467933"/>
    <w:rsid w:val="00470483"/>
    <w:rsid w:val="004717E7"/>
    <w:rsid w:val="00471B56"/>
    <w:rsid w:val="004751D0"/>
    <w:rsid w:val="00475FE9"/>
    <w:rsid w:val="00476D68"/>
    <w:rsid w:val="00496C1B"/>
    <w:rsid w:val="004A43F0"/>
    <w:rsid w:val="004A7BC1"/>
    <w:rsid w:val="004B35F7"/>
    <w:rsid w:val="004B39EA"/>
    <w:rsid w:val="004B5B4E"/>
    <w:rsid w:val="004B7603"/>
    <w:rsid w:val="004C1D71"/>
    <w:rsid w:val="004C21E3"/>
    <w:rsid w:val="004C3A22"/>
    <w:rsid w:val="004C61F7"/>
    <w:rsid w:val="004D121C"/>
    <w:rsid w:val="004D14C9"/>
    <w:rsid w:val="004D67BB"/>
    <w:rsid w:val="004D7D6E"/>
    <w:rsid w:val="004E0F05"/>
    <w:rsid w:val="004E2814"/>
    <w:rsid w:val="004F2C11"/>
    <w:rsid w:val="004F3531"/>
    <w:rsid w:val="004F4359"/>
    <w:rsid w:val="004F589E"/>
    <w:rsid w:val="004F6AA0"/>
    <w:rsid w:val="005019BD"/>
    <w:rsid w:val="00501D5B"/>
    <w:rsid w:val="005021D9"/>
    <w:rsid w:val="005022CD"/>
    <w:rsid w:val="005031DF"/>
    <w:rsid w:val="00504692"/>
    <w:rsid w:val="00505908"/>
    <w:rsid w:val="00506642"/>
    <w:rsid w:val="0050755E"/>
    <w:rsid w:val="005137F0"/>
    <w:rsid w:val="00517C3E"/>
    <w:rsid w:val="00520001"/>
    <w:rsid w:val="00520FDE"/>
    <w:rsid w:val="00531C0E"/>
    <w:rsid w:val="005415B1"/>
    <w:rsid w:val="005415CA"/>
    <w:rsid w:val="00547EA6"/>
    <w:rsid w:val="00550C48"/>
    <w:rsid w:val="005543A3"/>
    <w:rsid w:val="005549DA"/>
    <w:rsid w:val="0055515A"/>
    <w:rsid w:val="005566BD"/>
    <w:rsid w:val="005566F6"/>
    <w:rsid w:val="005601D2"/>
    <w:rsid w:val="00560957"/>
    <w:rsid w:val="00562398"/>
    <w:rsid w:val="00564B95"/>
    <w:rsid w:val="00571916"/>
    <w:rsid w:val="00572CCA"/>
    <w:rsid w:val="00575799"/>
    <w:rsid w:val="005772D5"/>
    <w:rsid w:val="00580E24"/>
    <w:rsid w:val="00581900"/>
    <w:rsid w:val="00587BFF"/>
    <w:rsid w:val="005938F2"/>
    <w:rsid w:val="00595333"/>
    <w:rsid w:val="00597296"/>
    <w:rsid w:val="005A328B"/>
    <w:rsid w:val="005A56C4"/>
    <w:rsid w:val="005A70C5"/>
    <w:rsid w:val="005B09C5"/>
    <w:rsid w:val="005B334B"/>
    <w:rsid w:val="005B680B"/>
    <w:rsid w:val="005C7983"/>
    <w:rsid w:val="005D0C30"/>
    <w:rsid w:val="005D68CF"/>
    <w:rsid w:val="005D6AA4"/>
    <w:rsid w:val="005D780D"/>
    <w:rsid w:val="005E2032"/>
    <w:rsid w:val="005E2A48"/>
    <w:rsid w:val="005E3461"/>
    <w:rsid w:val="005E59EA"/>
    <w:rsid w:val="005E7415"/>
    <w:rsid w:val="005F0F05"/>
    <w:rsid w:val="005F14F0"/>
    <w:rsid w:val="005F1B27"/>
    <w:rsid w:val="005F3239"/>
    <w:rsid w:val="005F4D12"/>
    <w:rsid w:val="006019D7"/>
    <w:rsid w:val="006027C3"/>
    <w:rsid w:val="006040B1"/>
    <w:rsid w:val="00605DEE"/>
    <w:rsid w:val="00607460"/>
    <w:rsid w:val="00611EBE"/>
    <w:rsid w:val="00624920"/>
    <w:rsid w:val="00624D3E"/>
    <w:rsid w:val="00624FDF"/>
    <w:rsid w:val="00630F11"/>
    <w:rsid w:val="00632C76"/>
    <w:rsid w:val="006330A9"/>
    <w:rsid w:val="00634783"/>
    <w:rsid w:val="006370B6"/>
    <w:rsid w:val="0064710F"/>
    <w:rsid w:val="00651FDA"/>
    <w:rsid w:val="00652E9B"/>
    <w:rsid w:val="0066300B"/>
    <w:rsid w:val="006630AB"/>
    <w:rsid w:val="00663302"/>
    <w:rsid w:val="0066618F"/>
    <w:rsid w:val="00672A53"/>
    <w:rsid w:val="00675F3D"/>
    <w:rsid w:val="006769F0"/>
    <w:rsid w:val="00676C88"/>
    <w:rsid w:val="00677FAC"/>
    <w:rsid w:val="00682683"/>
    <w:rsid w:val="00684F22"/>
    <w:rsid w:val="006867DB"/>
    <w:rsid w:val="00691B67"/>
    <w:rsid w:val="00691C02"/>
    <w:rsid w:val="00694B50"/>
    <w:rsid w:val="00695716"/>
    <w:rsid w:val="0069610A"/>
    <w:rsid w:val="0069744D"/>
    <w:rsid w:val="0069768F"/>
    <w:rsid w:val="006A27AB"/>
    <w:rsid w:val="006A5382"/>
    <w:rsid w:val="006A6923"/>
    <w:rsid w:val="006B6032"/>
    <w:rsid w:val="006B7A3D"/>
    <w:rsid w:val="006C181F"/>
    <w:rsid w:val="006C429C"/>
    <w:rsid w:val="006C5012"/>
    <w:rsid w:val="006C6036"/>
    <w:rsid w:val="006C68E4"/>
    <w:rsid w:val="006D410D"/>
    <w:rsid w:val="006D60B6"/>
    <w:rsid w:val="006E1C50"/>
    <w:rsid w:val="006E50AA"/>
    <w:rsid w:val="006E6E5B"/>
    <w:rsid w:val="006F28B8"/>
    <w:rsid w:val="006F555F"/>
    <w:rsid w:val="006F7667"/>
    <w:rsid w:val="0070638D"/>
    <w:rsid w:val="0071239F"/>
    <w:rsid w:val="00712BCB"/>
    <w:rsid w:val="007133ED"/>
    <w:rsid w:val="00715975"/>
    <w:rsid w:val="00715D4A"/>
    <w:rsid w:val="00716A63"/>
    <w:rsid w:val="0072145F"/>
    <w:rsid w:val="007259C9"/>
    <w:rsid w:val="00726765"/>
    <w:rsid w:val="007346B6"/>
    <w:rsid w:val="00734916"/>
    <w:rsid w:val="00734AAF"/>
    <w:rsid w:val="00734C97"/>
    <w:rsid w:val="00744F81"/>
    <w:rsid w:val="00746179"/>
    <w:rsid w:val="007502F1"/>
    <w:rsid w:val="00752945"/>
    <w:rsid w:val="00752A6F"/>
    <w:rsid w:val="00753FC6"/>
    <w:rsid w:val="0075465B"/>
    <w:rsid w:val="0076212D"/>
    <w:rsid w:val="0076250A"/>
    <w:rsid w:val="00763518"/>
    <w:rsid w:val="0076483D"/>
    <w:rsid w:val="0076673A"/>
    <w:rsid w:val="00782E76"/>
    <w:rsid w:val="00790EB9"/>
    <w:rsid w:val="0079374E"/>
    <w:rsid w:val="0079541C"/>
    <w:rsid w:val="00796286"/>
    <w:rsid w:val="007A09E0"/>
    <w:rsid w:val="007A51C1"/>
    <w:rsid w:val="007B2043"/>
    <w:rsid w:val="007B3A41"/>
    <w:rsid w:val="007B3F0F"/>
    <w:rsid w:val="007B5C02"/>
    <w:rsid w:val="007B66F6"/>
    <w:rsid w:val="007C3F0E"/>
    <w:rsid w:val="007C712F"/>
    <w:rsid w:val="007C74B8"/>
    <w:rsid w:val="007D208E"/>
    <w:rsid w:val="007D316E"/>
    <w:rsid w:val="007D4D91"/>
    <w:rsid w:val="007E4AC1"/>
    <w:rsid w:val="007E5377"/>
    <w:rsid w:val="007E7202"/>
    <w:rsid w:val="007F4EC7"/>
    <w:rsid w:val="007F5338"/>
    <w:rsid w:val="0080052F"/>
    <w:rsid w:val="008019E6"/>
    <w:rsid w:val="00802133"/>
    <w:rsid w:val="00805B90"/>
    <w:rsid w:val="008066B1"/>
    <w:rsid w:val="008070DE"/>
    <w:rsid w:val="0081570E"/>
    <w:rsid w:val="00824739"/>
    <w:rsid w:val="00827763"/>
    <w:rsid w:val="00833FFD"/>
    <w:rsid w:val="00843A72"/>
    <w:rsid w:val="00844FCA"/>
    <w:rsid w:val="00846677"/>
    <w:rsid w:val="008471F9"/>
    <w:rsid w:val="00847225"/>
    <w:rsid w:val="0084735B"/>
    <w:rsid w:val="00852AB0"/>
    <w:rsid w:val="00857D1B"/>
    <w:rsid w:val="008656B2"/>
    <w:rsid w:val="00870408"/>
    <w:rsid w:val="00870B84"/>
    <w:rsid w:val="00871545"/>
    <w:rsid w:val="00871655"/>
    <w:rsid w:val="0087631C"/>
    <w:rsid w:val="0088016F"/>
    <w:rsid w:val="00882263"/>
    <w:rsid w:val="0088515B"/>
    <w:rsid w:val="0088679A"/>
    <w:rsid w:val="00892EDC"/>
    <w:rsid w:val="00893F0A"/>
    <w:rsid w:val="00895599"/>
    <w:rsid w:val="008A0623"/>
    <w:rsid w:val="008A0EE9"/>
    <w:rsid w:val="008A1D84"/>
    <w:rsid w:val="008A6716"/>
    <w:rsid w:val="008A6DED"/>
    <w:rsid w:val="008B2D55"/>
    <w:rsid w:val="008B351A"/>
    <w:rsid w:val="008B5BC5"/>
    <w:rsid w:val="008B6F1A"/>
    <w:rsid w:val="008C131A"/>
    <w:rsid w:val="008C3700"/>
    <w:rsid w:val="008C3ECE"/>
    <w:rsid w:val="008C653E"/>
    <w:rsid w:val="008D4091"/>
    <w:rsid w:val="008D7422"/>
    <w:rsid w:val="008D7601"/>
    <w:rsid w:val="008E152B"/>
    <w:rsid w:val="008E1934"/>
    <w:rsid w:val="008E2B0E"/>
    <w:rsid w:val="008E2C5C"/>
    <w:rsid w:val="008E7ECA"/>
    <w:rsid w:val="008F2A41"/>
    <w:rsid w:val="008F6977"/>
    <w:rsid w:val="00904610"/>
    <w:rsid w:val="00912E2E"/>
    <w:rsid w:val="00923A9D"/>
    <w:rsid w:val="00925818"/>
    <w:rsid w:val="00926C1E"/>
    <w:rsid w:val="00931350"/>
    <w:rsid w:val="00931859"/>
    <w:rsid w:val="00934047"/>
    <w:rsid w:val="00935768"/>
    <w:rsid w:val="00935E1A"/>
    <w:rsid w:val="00942EB6"/>
    <w:rsid w:val="009455D3"/>
    <w:rsid w:val="009467AA"/>
    <w:rsid w:val="00950EFF"/>
    <w:rsid w:val="00966A51"/>
    <w:rsid w:val="00972E5B"/>
    <w:rsid w:val="00973D7F"/>
    <w:rsid w:val="00977DD3"/>
    <w:rsid w:val="00980650"/>
    <w:rsid w:val="009830FF"/>
    <w:rsid w:val="00990001"/>
    <w:rsid w:val="00992103"/>
    <w:rsid w:val="00994AA2"/>
    <w:rsid w:val="00995B51"/>
    <w:rsid w:val="00995BB2"/>
    <w:rsid w:val="009A04B5"/>
    <w:rsid w:val="009B04B3"/>
    <w:rsid w:val="009B149A"/>
    <w:rsid w:val="009B20FF"/>
    <w:rsid w:val="009B29D8"/>
    <w:rsid w:val="009B7003"/>
    <w:rsid w:val="009C0DB4"/>
    <w:rsid w:val="009C1096"/>
    <w:rsid w:val="009C354D"/>
    <w:rsid w:val="009C3896"/>
    <w:rsid w:val="009C7792"/>
    <w:rsid w:val="009D04B8"/>
    <w:rsid w:val="009D081E"/>
    <w:rsid w:val="009D37AF"/>
    <w:rsid w:val="009D7315"/>
    <w:rsid w:val="009E2883"/>
    <w:rsid w:val="009F5A01"/>
    <w:rsid w:val="009F6BB7"/>
    <w:rsid w:val="009F7490"/>
    <w:rsid w:val="009F77E4"/>
    <w:rsid w:val="00A00560"/>
    <w:rsid w:val="00A02E83"/>
    <w:rsid w:val="00A034E4"/>
    <w:rsid w:val="00A1068E"/>
    <w:rsid w:val="00A12C40"/>
    <w:rsid w:val="00A14202"/>
    <w:rsid w:val="00A17C03"/>
    <w:rsid w:val="00A21FC0"/>
    <w:rsid w:val="00A238B7"/>
    <w:rsid w:val="00A23995"/>
    <w:rsid w:val="00A25C3B"/>
    <w:rsid w:val="00A25D67"/>
    <w:rsid w:val="00A3669F"/>
    <w:rsid w:val="00A40086"/>
    <w:rsid w:val="00A406A4"/>
    <w:rsid w:val="00A41195"/>
    <w:rsid w:val="00A420BA"/>
    <w:rsid w:val="00A46FA7"/>
    <w:rsid w:val="00A515BE"/>
    <w:rsid w:val="00A52D93"/>
    <w:rsid w:val="00A5420F"/>
    <w:rsid w:val="00A61171"/>
    <w:rsid w:val="00A6295E"/>
    <w:rsid w:val="00A642A3"/>
    <w:rsid w:val="00A71038"/>
    <w:rsid w:val="00A715D5"/>
    <w:rsid w:val="00A72053"/>
    <w:rsid w:val="00A77D84"/>
    <w:rsid w:val="00A814CC"/>
    <w:rsid w:val="00A8160D"/>
    <w:rsid w:val="00A82973"/>
    <w:rsid w:val="00A85A76"/>
    <w:rsid w:val="00A862BF"/>
    <w:rsid w:val="00A870E5"/>
    <w:rsid w:val="00A920A7"/>
    <w:rsid w:val="00AA3A5A"/>
    <w:rsid w:val="00AA5967"/>
    <w:rsid w:val="00AB305C"/>
    <w:rsid w:val="00AB3591"/>
    <w:rsid w:val="00AB38D9"/>
    <w:rsid w:val="00AB66D4"/>
    <w:rsid w:val="00AB7693"/>
    <w:rsid w:val="00AB7A89"/>
    <w:rsid w:val="00AC14CD"/>
    <w:rsid w:val="00AC2349"/>
    <w:rsid w:val="00AC5D10"/>
    <w:rsid w:val="00AC60E1"/>
    <w:rsid w:val="00AC67B4"/>
    <w:rsid w:val="00AD63E0"/>
    <w:rsid w:val="00AE6506"/>
    <w:rsid w:val="00AF2BCC"/>
    <w:rsid w:val="00B04F26"/>
    <w:rsid w:val="00B07CF3"/>
    <w:rsid w:val="00B105C8"/>
    <w:rsid w:val="00B16CDF"/>
    <w:rsid w:val="00B2334A"/>
    <w:rsid w:val="00B30187"/>
    <w:rsid w:val="00B532A8"/>
    <w:rsid w:val="00B53CD6"/>
    <w:rsid w:val="00B56D93"/>
    <w:rsid w:val="00B60429"/>
    <w:rsid w:val="00B63153"/>
    <w:rsid w:val="00B63DF5"/>
    <w:rsid w:val="00B642A2"/>
    <w:rsid w:val="00B652AC"/>
    <w:rsid w:val="00B670E7"/>
    <w:rsid w:val="00B72C2F"/>
    <w:rsid w:val="00B73929"/>
    <w:rsid w:val="00B7397C"/>
    <w:rsid w:val="00B76D4C"/>
    <w:rsid w:val="00B76DF1"/>
    <w:rsid w:val="00B81A82"/>
    <w:rsid w:val="00B82AC7"/>
    <w:rsid w:val="00B83092"/>
    <w:rsid w:val="00B85E59"/>
    <w:rsid w:val="00B92290"/>
    <w:rsid w:val="00B9590F"/>
    <w:rsid w:val="00B9614C"/>
    <w:rsid w:val="00BA1679"/>
    <w:rsid w:val="00BA630D"/>
    <w:rsid w:val="00BB180C"/>
    <w:rsid w:val="00BB298B"/>
    <w:rsid w:val="00BB3817"/>
    <w:rsid w:val="00BB5374"/>
    <w:rsid w:val="00BB6225"/>
    <w:rsid w:val="00BC0867"/>
    <w:rsid w:val="00BC58AE"/>
    <w:rsid w:val="00BD06E2"/>
    <w:rsid w:val="00BD1E1F"/>
    <w:rsid w:val="00BD51A1"/>
    <w:rsid w:val="00BD5E94"/>
    <w:rsid w:val="00BE1A32"/>
    <w:rsid w:val="00BE234B"/>
    <w:rsid w:val="00BE2F6B"/>
    <w:rsid w:val="00BE5A91"/>
    <w:rsid w:val="00BF128E"/>
    <w:rsid w:val="00BF19F7"/>
    <w:rsid w:val="00BF1CA9"/>
    <w:rsid w:val="00BF63A5"/>
    <w:rsid w:val="00BF6FE5"/>
    <w:rsid w:val="00BF746E"/>
    <w:rsid w:val="00C00C2F"/>
    <w:rsid w:val="00C0104D"/>
    <w:rsid w:val="00C01998"/>
    <w:rsid w:val="00C03553"/>
    <w:rsid w:val="00C0628E"/>
    <w:rsid w:val="00C11A09"/>
    <w:rsid w:val="00C16175"/>
    <w:rsid w:val="00C177BD"/>
    <w:rsid w:val="00C17F29"/>
    <w:rsid w:val="00C21894"/>
    <w:rsid w:val="00C225DD"/>
    <w:rsid w:val="00C27848"/>
    <w:rsid w:val="00C30CF7"/>
    <w:rsid w:val="00C318C5"/>
    <w:rsid w:val="00C319FD"/>
    <w:rsid w:val="00C341AE"/>
    <w:rsid w:val="00C417F3"/>
    <w:rsid w:val="00C41CAB"/>
    <w:rsid w:val="00C446F0"/>
    <w:rsid w:val="00C45306"/>
    <w:rsid w:val="00C51150"/>
    <w:rsid w:val="00C514EC"/>
    <w:rsid w:val="00C52611"/>
    <w:rsid w:val="00C533EF"/>
    <w:rsid w:val="00C563CA"/>
    <w:rsid w:val="00C60346"/>
    <w:rsid w:val="00C62270"/>
    <w:rsid w:val="00C628E3"/>
    <w:rsid w:val="00C64954"/>
    <w:rsid w:val="00C75150"/>
    <w:rsid w:val="00C756FC"/>
    <w:rsid w:val="00C758DF"/>
    <w:rsid w:val="00C83E01"/>
    <w:rsid w:val="00C87F94"/>
    <w:rsid w:val="00C90ED9"/>
    <w:rsid w:val="00C91118"/>
    <w:rsid w:val="00C91855"/>
    <w:rsid w:val="00C92965"/>
    <w:rsid w:val="00C94631"/>
    <w:rsid w:val="00C97874"/>
    <w:rsid w:val="00CA4540"/>
    <w:rsid w:val="00CA6794"/>
    <w:rsid w:val="00CB11BB"/>
    <w:rsid w:val="00CB2BA6"/>
    <w:rsid w:val="00CB331C"/>
    <w:rsid w:val="00CB40B5"/>
    <w:rsid w:val="00CB4B54"/>
    <w:rsid w:val="00CC1452"/>
    <w:rsid w:val="00CC3CA6"/>
    <w:rsid w:val="00CC4E8A"/>
    <w:rsid w:val="00CC5451"/>
    <w:rsid w:val="00CC6662"/>
    <w:rsid w:val="00CD1DB5"/>
    <w:rsid w:val="00CD617E"/>
    <w:rsid w:val="00CE7A02"/>
    <w:rsid w:val="00CF299E"/>
    <w:rsid w:val="00CF2DE9"/>
    <w:rsid w:val="00CF4A30"/>
    <w:rsid w:val="00CF56FD"/>
    <w:rsid w:val="00CF57F1"/>
    <w:rsid w:val="00D03C6E"/>
    <w:rsid w:val="00D04678"/>
    <w:rsid w:val="00D05FDB"/>
    <w:rsid w:val="00D06492"/>
    <w:rsid w:val="00D06C28"/>
    <w:rsid w:val="00D07E9E"/>
    <w:rsid w:val="00D24FB0"/>
    <w:rsid w:val="00D31409"/>
    <w:rsid w:val="00D34D7C"/>
    <w:rsid w:val="00D352D0"/>
    <w:rsid w:val="00D378EE"/>
    <w:rsid w:val="00D37B20"/>
    <w:rsid w:val="00D37D46"/>
    <w:rsid w:val="00D40B47"/>
    <w:rsid w:val="00D4187E"/>
    <w:rsid w:val="00D424C8"/>
    <w:rsid w:val="00D4262E"/>
    <w:rsid w:val="00D43A90"/>
    <w:rsid w:val="00D447DB"/>
    <w:rsid w:val="00D473B1"/>
    <w:rsid w:val="00D621C5"/>
    <w:rsid w:val="00D65A50"/>
    <w:rsid w:val="00D701FC"/>
    <w:rsid w:val="00D706F0"/>
    <w:rsid w:val="00D72336"/>
    <w:rsid w:val="00D74F40"/>
    <w:rsid w:val="00D80EEE"/>
    <w:rsid w:val="00D8756F"/>
    <w:rsid w:val="00D919AC"/>
    <w:rsid w:val="00D922F1"/>
    <w:rsid w:val="00D96B08"/>
    <w:rsid w:val="00D97A04"/>
    <w:rsid w:val="00DA04E1"/>
    <w:rsid w:val="00DA46D0"/>
    <w:rsid w:val="00DD4BAF"/>
    <w:rsid w:val="00DD76E2"/>
    <w:rsid w:val="00DE5B33"/>
    <w:rsid w:val="00DE6097"/>
    <w:rsid w:val="00DE6743"/>
    <w:rsid w:val="00DE773A"/>
    <w:rsid w:val="00DF3BCD"/>
    <w:rsid w:val="00DF3C68"/>
    <w:rsid w:val="00DF767B"/>
    <w:rsid w:val="00DF7EA9"/>
    <w:rsid w:val="00E00064"/>
    <w:rsid w:val="00E02CC2"/>
    <w:rsid w:val="00E05EF8"/>
    <w:rsid w:val="00E06DC2"/>
    <w:rsid w:val="00E13841"/>
    <w:rsid w:val="00E14092"/>
    <w:rsid w:val="00E166C8"/>
    <w:rsid w:val="00E16AF5"/>
    <w:rsid w:val="00E172A2"/>
    <w:rsid w:val="00E20551"/>
    <w:rsid w:val="00E25B0A"/>
    <w:rsid w:val="00E264D5"/>
    <w:rsid w:val="00E3010C"/>
    <w:rsid w:val="00E36FC6"/>
    <w:rsid w:val="00E454D3"/>
    <w:rsid w:val="00E455D8"/>
    <w:rsid w:val="00E46B05"/>
    <w:rsid w:val="00E50C14"/>
    <w:rsid w:val="00E56082"/>
    <w:rsid w:val="00E60981"/>
    <w:rsid w:val="00E61BD7"/>
    <w:rsid w:val="00E626FC"/>
    <w:rsid w:val="00E62D57"/>
    <w:rsid w:val="00E63D2A"/>
    <w:rsid w:val="00E65D6A"/>
    <w:rsid w:val="00E67D86"/>
    <w:rsid w:val="00E76482"/>
    <w:rsid w:val="00E76F29"/>
    <w:rsid w:val="00E8056D"/>
    <w:rsid w:val="00E82942"/>
    <w:rsid w:val="00E84FBB"/>
    <w:rsid w:val="00E85101"/>
    <w:rsid w:val="00E85125"/>
    <w:rsid w:val="00E8645A"/>
    <w:rsid w:val="00E9102A"/>
    <w:rsid w:val="00E92A75"/>
    <w:rsid w:val="00E9429F"/>
    <w:rsid w:val="00E94CB3"/>
    <w:rsid w:val="00EA1AFE"/>
    <w:rsid w:val="00EA37B3"/>
    <w:rsid w:val="00EA539C"/>
    <w:rsid w:val="00EB5580"/>
    <w:rsid w:val="00EB5B05"/>
    <w:rsid w:val="00EC0220"/>
    <w:rsid w:val="00EC0E3E"/>
    <w:rsid w:val="00EC2683"/>
    <w:rsid w:val="00EC2BA3"/>
    <w:rsid w:val="00EC40D3"/>
    <w:rsid w:val="00EC7A3D"/>
    <w:rsid w:val="00ED672A"/>
    <w:rsid w:val="00ED6EBD"/>
    <w:rsid w:val="00ED72DC"/>
    <w:rsid w:val="00EE086D"/>
    <w:rsid w:val="00EE2291"/>
    <w:rsid w:val="00EE31C0"/>
    <w:rsid w:val="00EE751F"/>
    <w:rsid w:val="00EF048A"/>
    <w:rsid w:val="00EF3447"/>
    <w:rsid w:val="00EF38E8"/>
    <w:rsid w:val="00EF48DB"/>
    <w:rsid w:val="00EF5C72"/>
    <w:rsid w:val="00EF682A"/>
    <w:rsid w:val="00F0224D"/>
    <w:rsid w:val="00F11EE9"/>
    <w:rsid w:val="00F1549A"/>
    <w:rsid w:val="00F17B9E"/>
    <w:rsid w:val="00F2151D"/>
    <w:rsid w:val="00F23973"/>
    <w:rsid w:val="00F25C2D"/>
    <w:rsid w:val="00F26358"/>
    <w:rsid w:val="00F2739F"/>
    <w:rsid w:val="00F3117D"/>
    <w:rsid w:val="00F31471"/>
    <w:rsid w:val="00F317CB"/>
    <w:rsid w:val="00F33D0E"/>
    <w:rsid w:val="00F37380"/>
    <w:rsid w:val="00F500A2"/>
    <w:rsid w:val="00F521EC"/>
    <w:rsid w:val="00F72F8C"/>
    <w:rsid w:val="00F80AF1"/>
    <w:rsid w:val="00F81639"/>
    <w:rsid w:val="00F82420"/>
    <w:rsid w:val="00F83478"/>
    <w:rsid w:val="00F86CDC"/>
    <w:rsid w:val="00F90C54"/>
    <w:rsid w:val="00F910D5"/>
    <w:rsid w:val="00F97101"/>
    <w:rsid w:val="00FA12CF"/>
    <w:rsid w:val="00FA2DBB"/>
    <w:rsid w:val="00FA52A6"/>
    <w:rsid w:val="00FA5F61"/>
    <w:rsid w:val="00FA690B"/>
    <w:rsid w:val="00FA7082"/>
    <w:rsid w:val="00FB168C"/>
    <w:rsid w:val="00FB22C5"/>
    <w:rsid w:val="00FB22DB"/>
    <w:rsid w:val="00FB5A55"/>
    <w:rsid w:val="00FB7180"/>
    <w:rsid w:val="00FB793E"/>
    <w:rsid w:val="00FC3150"/>
    <w:rsid w:val="00FD1779"/>
    <w:rsid w:val="00FD5970"/>
    <w:rsid w:val="00FD755C"/>
    <w:rsid w:val="00FD7D23"/>
    <w:rsid w:val="00FE04B9"/>
    <w:rsid w:val="00FE2529"/>
    <w:rsid w:val="00FE35C7"/>
    <w:rsid w:val="00FE76BF"/>
    <w:rsid w:val="00FF4DB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2A1E0AE"/>
  <w15:docId w15:val="{C74B21CB-CC3B-496B-85D5-4E6C37955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C2D"/>
    <w:pPr>
      <w:spacing w:before="80" w:after="80" w:line="276" w:lineRule="auto"/>
      <w:jc w:val="both"/>
    </w:pPr>
    <w:rPr>
      <w:rFonts w:eastAsia="MS Mincho" w:cs="Cambria"/>
      <w:sz w:val="24"/>
      <w:szCs w:val="24"/>
      <w:lang w:eastAsia="en-US"/>
    </w:rPr>
  </w:style>
  <w:style w:type="paragraph" w:styleId="Heading1">
    <w:name w:val="heading 1"/>
    <w:basedOn w:val="Normal"/>
    <w:next w:val="Normal"/>
    <w:link w:val="Heading1Char"/>
    <w:uiPriority w:val="99"/>
    <w:qFormat/>
    <w:pPr>
      <w:keepNext/>
      <w:keepLines/>
      <w:numPr>
        <w:numId w:val="4"/>
      </w:numPr>
      <w:spacing w:before="240"/>
      <w:outlineLvl w:val="0"/>
    </w:pPr>
    <w:rPr>
      <w:rFonts w:ascii="Calibri" w:eastAsia="MS Gothic" w:hAnsi="Calibri" w:cs="Calibri"/>
      <w:b/>
      <w:bCs/>
      <w:sz w:val="36"/>
      <w:szCs w:val="36"/>
    </w:rPr>
  </w:style>
  <w:style w:type="paragraph" w:styleId="Heading2">
    <w:name w:val="heading 2"/>
    <w:basedOn w:val="Normal"/>
    <w:next w:val="Normal"/>
    <w:link w:val="Heading2Char"/>
    <w:uiPriority w:val="99"/>
    <w:qFormat/>
    <w:pPr>
      <w:numPr>
        <w:ilvl w:val="1"/>
        <w:numId w:val="4"/>
      </w:numPr>
      <w:spacing w:before="200"/>
      <w:outlineLvl w:val="1"/>
    </w:pPr>
    <w:rPr>
      <w:rFonts w:ascii="Calibri" w:eastAsia="MS Gothic" w:hAnsi="Calibri" w:cs="Calibri"/>
      <w:b/>
      <w:bCs/>
      <w:sz w:val="26"/>
      <w:szCs w:val="26"/>
    </w:rPr>
  </w:style>
  <w:style w:type="paragraph" w:styleId="Heading3">
    <w:name w:val="heading 3"/>
    <w:basedOn w:val="Normal"/>
    <w:next w:val="Normal"/>
    <w:link w:val="Heading3Char"/>
    <w:uiPriority w:val="99"/>
    <w:qFormat/>
    <w:rsid w:val="005A328B"/>
    <w:pPr>
      <w:keepNext/>
      <w:keepLines/>
      <w:numPr>
        <w:ilvl w:val="2"/>
        <w:numId w:val="4"/>
      </w:numPr>
      <w:spacing w:before="200"/>
      <w:outlineLvl w:val="2"/>
    </w:pPr>
    <w:rPr>
      <w:rFonts w:ascii="Calibri" w:eastAsia="MS Gothic" w:hAnsi="Calibri" w:cs="Calibri"/>
      <w:b/>
      <w:bCs/>
    </w:rPr>
  </w:style>
  <w:style w:type="paragraph" w:styleId="Heading4">
    <w:name w:val="heading 4"/>
    <w:basedOn w:val="Normal"/>
    <w:next w:val="Normal"/>
    <w:link w:val="Heading4Char"/>
    <w:uiPriority w:val="99"/>
    <w:qFormat/>
    <w:pPr>
      <w:keepNext/>
      <w:keepLines/>
      <w:numPr>
        <w:ilvl w:val="3"/>
        <w:numId w:val="4"/>
      </w:numPr>
      <w:spacing w:before="200"/>
      <w:outlineLvl w:val="3"/>
    </w:pPr>
    <w:rPr>
      <w:rFonts w:ascii="Calibri" w:eastAsia="MS Gothic" w:hAnsi="Calibri" w:cs="Calibri"/>
      <w:b/>
      <w:bCs/>
      <w:sz w:val="22"/>
      <w:szCs w:val="22"/>
    </w:rPr>
  </w:style>
  <w:style w:type="paragraph" w:styleId="Heading5">
    <w:name w:val="heading 5"/>
    <w:basedOn w:val="Normal"/>
    <w:next w:val="Normal"/>
    <w:link w:val="Heading5Char"/>
    <w:uiPriority w:val="99"/>
    <w:qFormat/>
    <w:pPr>
      <w:keepNext/>
      <w:outlineLvl w:val="4"/>
    </w:pPr>
    <w:rPr>
      <w:rFonts w:ascii="Times New Roman" w:hAnsi="Times New Roman" w:cs="Times New Roman"/>
      <w:b/>
      <w:bCs/>
    </w:rPr>
  </w:style>
  <w:style w:type="paragraph" w:styleId="Heading6">
    <w:name w:val="heading 6"/>
    <w:basedOn w:val="Normal"/>
    <w:next w:val="Normal"/>
    <w:link w:val="Heading6Char"/>
    <w:uiPriority w:val="99"/>
    <w:qFormat/>
    <w:pPr>
      <w:keepNext/>
      <w:widowControl w:val="0"/>
      <w:autoSpaceDE w:val="0"/>
      <w:autoSpaceDN w:val="0"/>
      <w:adjustRightInd w:val="0"/>
      <w:outlineLvl w:val="5"/>
    </w:pPr>
    <w:rPr>
      <w:rFonts w:ascii="Calibri" w:hAnsi="Calibri" w:cs="Calibri"/>
      <w:b/>
      <w:bCs/>
      <w:sz w:val="20"/>
      <w:szCs w:val="20"/>
    </w:rPr>
  </w:style>
  <w:style w:type="paragraph" w:styleId="Heading7">
    <w:name w:val="heading 7"/>
    <w:basedOn w:val="Normal"/>
    <w:next w:val="Normal"/>
    <w:link w:val="Heading7Char"/>
    <w:uiPriority w:val="99"/>
    <w:qFormat/>
    <w:pPr>
      <w:keepNext/>
      <w:widowControl w:val="0"/>
      <w:autoSpaceDE w:val="0"/>
      <w:autoSpaceDN w:val="0"/>
      <w:adjustRightInd w:val="0"/>
      <w:outlineLvl w:val="6"/>
    </w:pPr>
    <w:rPr>
      <w:rFonts w:ascii="Calibri" w:hAnsi="Calibri" w:cs="Calibri"/>
      <w:b/>
      <w:bCs/>
      <w:i/>
      <w:iCs/>
      <w:sz w:val="20"/>
      <w:szCs w:val="20"/>
      <w:lang w:val="en-US"/>
    </w:rPr>
  </w:style>
  <w:style w:type="paragraph" w:styleId="Heading8">
    <w:name w:val="heading 8"/>
    <w:basedOn w:val="Normal"/>
    <w:next w:val="Normal"/>
    <w:link w:val="Heading8Char"/>
    <w:uiPriority w:val="99"/>
    <w:qFormat/>
    <w:pPr>
      <w:keepNext/>
      <w:widowControl w:val="0"/>
      <w:autoSpaceDE w:val="0"/>
      <w:autoSpaceDN w:val="0"/>
      <w:adjustRightInd w:val="0"/>
      <w:outlineLvl w:val="7"/>
    </w:pPr>
    <w:rPr>
      <w:rFonts w:ascii="Calibri" w:hAnsi="Calibri" w:cs="Calibri"/>
      <w:b/>
      <w:bCs/>
      <w:sz w:val="20"/>
      <w:szCs w:val="2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libri" w:eastAsia="MS Gothic" w:hAnsi="Calibri" w:cs="Calibri"/>
      <w:b/>
      <w:bCs/>
      <w:sz w:val="36"/>
      <w:szCs w:val="36"/>
      <w:lang w:eastAsia="en-US"/>
    </w:rPr>
  </w:style>
  <w:style w:type="character" w:customStyle="1" w:styleId="Heading2Char">
    <w:name w:val="Heading 2 Char"/>
    <w:basedOn w:val="DefaultParagraphFont"/>
    <w:link w:val="Heading2"/>
    <w:uiPriority w:val="99"/>
    <w:rPr>
      <w:rFonts w:ascii="Calibri" w:eastAsia="MS Gothic" w:hAnsi="Calibri" w:cs="Calibri"/>
      <w:b/>
      <w:bCs/>
      <w:sz w:val="26"/>
      <w:szCs w:val="26"/>
      <w:lang w:eastAsia="en-US"/>
    </w:rPr>
  </w:style>
  <w:style w:type="character" w:customStyle="1" w:styleId="Heading3Char">
    <w:name w:val="Heading 3 Char"/>
    <w:basedOn w:val="DefaultParagraphFont"/>
    <w:link w:val="Heading3"/>
    <w:uiPriority w:val="99"/>
    <w:rsid w:val="005A328B"/>
    <w:rPr>
      <w:rFonts w:ascii="Calibri" w:eastAsia="MS Gothic" w:hAnsi="Calibri" w:cs="Calibri"/>
      <w:b/>
      <w:bCs/>
      <w:sz w:val="24"/>
      <w:szCs w:val="24"/>
      <w:lang w:eastAsia="en-US"/>
    </w:rPr>
  </w:style>
  <w:style w:type="character" w:customStyle="1" w:styleId="Heading4Char">
    <w:name w:val="Heading 4 Char"/>
    <w:basedOn w:val="DefaultParagraphFont"/>
    <w:link w:val="Heading4"/>
    <w:uiPriority w:val="99"/>
    <w:rPr>
      <w:rFonts w:ascii="Calibri" w:eastAsia="MS Gothic" w:hAnsi="Calibri" w:cs="Calibri"/>
      <w:b/>
      <w:bCs/>
      <w:lang w:eastAsia="en-US"/>
    </w:rPr>
  </w:style>
  <w:style w:type="character" w:customStyle="1" w:styleId="Heading5Char">
    <w:name w:val="Heading 5 Char"/>
    <w:basedOn w:val="DefaultParagraphFont"/>
    <w:link w:val="Heading5"/>
    <w:uiPriority w:val="9"/>
    <w:semiHidden/>
    <w:rsid w:val="00AC14CD"/>
    <w:rPr>
      <w:b/>
      <w:bCs/>
      <w:i/>
      <w:iCs/>
      <w:sz w:val="26"/>
      <w:szCs w:val="26"/>
      <w:lang w:eastAsia="en-US"/>
    </w:rPr>
  </w:style>
  <w:style w:type="character" w:customStyle="1" w:styleId="Heading6Char">
    <w:name w:val="Heading 6 Char"/>
    <w:basedOn w:val="DefaultParagraphFont"/>
    <w:link w:val="Heading6"/>
    <w:uiPriority w:val="9"/>
    <w:semiHidden/>
    <w:rsid w:val="00AC14CD"/>
    <w:rPr>
      <w:b/>
      <w:bCs/>
      <w:lang w:eastAsia="en-US"/>
    </w:rPr>
  </w:style>
  <w:style w:type="character" w:customStyle="1" w:styleId="Heading7Char">
    <w:name w:val="Heading 7 Char"/>
    <w:basedOn w:val="DefaultParagraphFont"/>
    <w:link w:val="Heading7"/>
    <w:uiPriority w:val="9"/>
    <w:semiHidden/>
    <w:rsid w:val="00AC14CD"/>
    <w:rPr>
      <w:sz w:val="24"/>
      <w:szCs w:val="24"/>
      <w:lang w:eastAsia="en-US"/>
    </w:rPr>
  </w:style>
  <w:style w:type="character" w:customStyle="1" w:styleId="Heading8Char">
    <w:name w:val="Heading 8 Char"/>
    <w:basedOn w:val="DefaultParagraphFont"/>
    <w:link w:val="Heading8"/>
    <w:uiPriority w:val="9"/>
    <w:semiHidden/>
    <w:rsid w:val="00AC14CD"/>
    <w:rPr>
      <w:i/>
      <w:iCs/>
      <w:sz w:val="24"/>
      <w:szCs w:val="24"/>
      <w:lang w:eastAsia="en-US"/>
    </w:rPr>
  </w:style>
  <w:style w:type="paragraph" w:styleId="Title">
    <w:name w:val="Title"/>
    <w:basedOn w:val="Normal"/>
    <w:next w:val="Normal"/>
    <w:link w:val="TitleChar"/>
    <w:uiPriority w:val="99"/>
    <w:qFormat/>
    <w:pPr>
      <w:pBdr>
        <w:bottom w:val="single" w:sz="8" w:space="4" w:color="4F81BD"/>
      </w:pBdr>
      <w:spacing w:after="300"/>
    </w:pPr>
    <w:rPr>
      <w:rFonts w:ascii="Calibri" w:eastAsia="MS Gothic" w:hAnsi="Calibri" w:cs="Calibri"/>
      <w:color w:val="17365D"/>
      <w:spacing w:val="5"/>
      <w:kern w:val="28"/>
      <w:sz w:val="52"/>
      <w:szCs w:val="52"/>
    </w:rPr>
  </w:style>
  <w:style w:type="character" w:customStyle="1" w:styleId="TitleChar">
    <w:name w:val="Title Char"/>
    <w:basedOn w:val="DefaultParagraphFont"/>
    <w:link w:val="Title"/>
    <w:uiPriority w:val="99"/>
    <w:rPr>
      <w:rFonts w:ascii="Calibri" w:eastAsia="MS Gothic" w:hAnsi="Calibri" w:cs="Calibri"/>
      <w:color w:val="17365D"/>
      <w:spacing w:val="5"/>
      <w:kern w:val="28"/>
      <w:sz w:val="52"/>
      <w:szCs w:val="52"/>
    </w:rPr>
  </w:style>
  <w:style w:type="paragraph" w:styleId="ListParagraph">
    <w:name w:val="List Paragraph"/>
    <w:basedOn w:val="Normal"/>
    <w:uiPriority w:val="34"/>
    <w:qFormat/>
    <w:pPr>
      <w:ind w:left="720"/>
    </w:pPr>
  </w:style>
  <w:style w:type="paragraph" w:styleId="BalloonText">
    <w:name w:val="Balloon Text"/>
    <w:basedOn w:val="Normal"/>
    <w:link w:val="BalloonTextChar"/>
    <w:uiPriority w:val="99"/>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Pr>
      <w:rFonts w:ascii="Times New Roman" w:hAnsi="Times New Roman" w:cs="Times New Roman"/>
    </w:rPr>
  </w:style>
  <w:style w:type="paragraph" w:styleId="ListBullet">
    <w:name w:val="List Bullet"/>
    <w:basedOn w:val="Normal"/>
    <w:autoRedefine/>
    <w:uiPriority w:val="99"/>
    <w:pPr>
      <w:numPr>
        <w:numId w:val="2"/>
      </w:numPr>
      <w:autoSpaceDE w:val="0"/>
      <w:autoSpaceDN w:val="0"/>
      <w:adjustRightInd w:val="0"/>
    </w:pPr>
    <w:rPr>
      <w:rFonts w:ascii="Arial" w:hAnsi="Arial" w:cs="Arial"/>
      <w:sz w:val="22"/>
      <w:szCs w:val="22"/>
    </w:rPr>
  </w:style>
  <w:style w:type="paragraph" w:customStyle="1" w:styleId="Default">
    <w:name w:val="Default"/>
    <w:uiPriority w:val="99"/>
    <w:pPr>
      <w:autoSpaceDE w:val="0"/>
      <w:autoSpaceDN w:val="0"/>
      <w:adjustRightInd w:val="0"/>
    </w:pPr>
    <w:rPr>
      <w:rFonts w:ascii="Arial" w:eastAsia="MS Mincho" w:hAnsi="Arial" w:cs="Arial"/>
      <w:color w:val="000000"/>
      <w:sz w:val="24"/>
      <w:szCs w:val="24"/>
      <w:lang w:eastAsia="en-US"/>
    </w:rPr>
  </w:style>
  <w:style w:type="character" w:styleId="Hyperlink">
    <w:name w:val="Hyperlink"/>
    <w:basedOn w:val="DefaultParagraphFont"/>
    <w:uiPriority w:val="99"/>
    <w:rPr>
      <w:rFonts w:ascii="Times New Roman" w:hAnsi="Times New Roman" w:cs="Times New Roman"/>
      <w:color w:val="0000FF"/>
      <w:u w:val="single"/>
    </w:rPr>
  </w:style>
  <w:style w:type="paragraph" w:styleId="TOCHeading">
    <w:name w:val="TOC Heading"/>
    <w:basedOn w:val="Heading1"/>
    <w:next w:val="Normal"/>
    <w:uiPriority w:val="39"/>
    <w:qFormat/>
    <w:pPr>
      <w:numPr>
        <w:numId w:val="0"/>
      </w:numPr>
      <w:spacing w:before="480"/>
      <w:outlineLvl w:val="9"/>
    </w:pPr>
    <w:rPr>
      <w:color w:val="365F91"/>
      <w:sz w:val="28"/>
      <w:szCs w:val="28"/>
      <w:lang w:val="en-US" w:eastAsia="ja-JP"/>
    </w:rPr>
  </w:style>
  <w:style w:type="paragraph" w:styleId="TOC1">
    <w:name w:val="toc 1"/>
    <w:basedOn w:val="Normal"/>
    <w:next w:val="Normal"/>
    <w:autoRedefine/>
    <w:uiPriority w:val="39"/>
    <w:qFormat/>
    <w:rsid w:val="008656B2"/>
    <w:pPr>
      <w:tabs>
        <w:tab w:val="left" w:pos="480"/>
        <w:tab w:val="right" w:leader="dot" w:pos="9010"/>
      </w:tabs>
      <w:spacing w:after="60"/>
    </w:pPr>
    <w:rPr>
      <w:rFonts w:cs="Calibri"/>
      <w:b/>
      <w:noProof/>
      <w14:scene3d>
        <w14:camera w14:prst="orthographicFront"/>
        <w14:lightRig w14:rig="threePt" w14:dir="t">
          <w14:rot w14:lat="0" w14:lon="0" w14:rev="0"/>
        </w14:lightRig>
      </w14:scene3d>
    </w:rPr>
  </w:style>
  <w:style w:type="paragraph" w:styleId="TOC2">
    <w:name w:val="toc 2"/>
    <w:basedOn w:val="Normal"/>
    <w:next w:val="Normal"/>
    <w:autoRedefine/>
    <w:uiPriority w:val="39"/>
    <w:qFormat/>
    <w:rsid w:val="008656B2"/>
    <w:pPr>
      <w:tabs>
        <w:tab w:val="left" w:pos="880"/>
        <w:tab w:val="right" w:leader="dot" w:pos="9010"/>
      </w:tabs>
      <w:spacing w:after="60"/>
      <w:jc w:val="center"/>
    </w:pPr>
    <w:rPr>
      <w:rFonts w:ascii="Calibri" w:eastAsia="MS Gothic" w:hAnsi="Calibri" w:cs="Calibri"/>
      <w:bCs/>
      <w:noProof/>
      <w:lang w:val="en-US"/>
      <w14:scene3d>
        <w14:camera w14:prst="orthographicFront"/>
        <w14:lightRig w14:rig="threePt" w14:dir="t">
          <w14:rot w14:lat="0" w14:lon="0" w14:rev="0"/>
        </w14:lightRig>
      </w14:scene3d>
    </w:rPr>
  </w:style>
  <w:style w:type="paragraph" w:styleId="TOC3">
    <w:name w:val="toc 3"/>
    <w:basedOn w:val="Normal"/>
    <w:next w:val="Normal"/>
    <w:autoRedefine/>
    <w:uiPriority w:val="39"/>
    <w:qFormat/>
    <w:rsid w:val="00630F11"/>
    <w:pPr>
      <w:tabs>
        <w:tab w:val="left" w:pos="709"/>
        <w:tab w:val="right" w:leader="dot" w:pos="8930"/>
      </w:tabs>
      <w:spacing w:after="100"/>
      <w:ind w:left="480"/>
    </w:pPr>
    <w:rPr>
      <w:rFonts w:eastAsia="MS Gothic" w:cs="Calibri"/>
      <w:noProof/>
      <w14:scene3d>
        <w14:camera w14:prst="orthographicFront"/>
        <w14:lightRig w14:rig="threePt" w14:dir="t">
          <w14:rot w14:lat="0" w14:lon="0" w14:rev="0"/>
        </w14:lightRig>
      </w14:scene3d>
    </w:rPr>
  </w:style>
  <w:style w:type="paragraph" w:styleId="BodyText">
    <w:name w:val="Body Text"/>
    <w:basedOn w:val="Normal"/>
    <w:link w:val="BodyTextChar"/>
    <w:uiPriority w:val="99"/>
    <w:pPr>
      <w:widowControl w:val="0"/>
      <w:autoSpaceDE w:val="0"/>
      <w:autoSpaceDN w:val="0"/>
      <w:adjustRightInd w:val="0"/>
    </w:pPr>
    <w:rPr>
      <w:rFonts w:ascii="Calibri" w:hAnsi="Calibri" w:cs="Calibri"/>
      <w:color w:val="000000"/>
      <w:sz w:val="22"/>
      <w:szCs w:val="22"/>
      <w:lang w:eastAsia="en-AU"/>
    </w:rPr>
  </w:style>
  <w:style w:type="character" w:customStyle="1" w:styleId="BodyTextChar">
    <w:name w:val="Body Text Char"/>
    <w:basedOn w:val="DefaultParagraphFont"/>
    <w:link w:val="BodyText"/>
    <w:uiPriority w:val="99"/>
    <w:rsid w:val="00AC14CD"/>
    <w:rPr>
      <w:rFonts w:ascii="Cambria" w:eastAsia="MS Mincho" w:hAnsi="Cambria" w:cs="Cambria"/>
      <w:sz w:val="24"/>
      <w:szCs w:val="24"/>
      <w:lang w:eastAsia="en-US"/>
    </w:rPr>
  </w:style>
  <w:style w:type="paragraph" w:styleId="BodyText2">
    <w:name w:val="Body Text 2"/>
    <w:basedOn w:val="Normal"/>
    <w:link w:val="BodyText2Char"/>
    <w:uiPriority w:val="99"/>
    <w:rPr>
      <w:rFonts w:ascii="Calibri" w:hAnsi="Calibri" w:cs="Calibri"/>
      <w:sz w:val="20"/>
      <w:szCs w:val="20"/>
    </w:rPr>
  </w:style>
  <w:style w:type="character" w:customStyle="1" w:styleId="BodyText2Char">
    <w:name w:val="Body Text 2 Char"/>
    <w:basedOn w:val="DefaultParagraphFont"/>
    <w:link w:val="BodyText2"/>
    <w:uiPriority w:val="99"/>
    <w:semiHidden/>
    <w:rsid w:val="00AC14CD"/>
    <w:rPr>
      <w:rFonts w:ascii="Cambria" w:eastAsia="MS Mincho" w:hAnsi="Cambria" w:cs="Cambria"/>
      <w:sz w:val="24"/>
      <w:szCs w:val="24"/>
      <w:lang w:eastAsia="en-US"/>
    </w:rPr>
  </w:style>
  <w:style w:type="character" w:customStyle="1" w:styleId="highwire-cite-authors">
    <w:name w:val="highwire-cite-authors"/>
    <w:basedOn w:val="DefaultParagraphFont"/>
    <w:rsid w:val="0072145F"/>
  </w:style>
  <w:style w:type="character" w:customStyle="1" w:styleId="nlm-surname">
    <w:name w:val="nlm-surname"/>
    <w:basedOn w:val="DefaultParagraphFont"/>
    <w:rsid w:val="0072145F"/>
  </w:style>
  <w:style w:type="character" w:customStyle="1" w:styleId="apple-converted-space">
    <w:name w:val="apple-converted-space"/>
    <w:basedOn w:val="DefaultParagraphFont"/>
    <w:rsid w:val="0072145F"/>
  </w:style>
  <w:style w:type="character" w:customStyle="1" w:styleId="nlm-given-names">
    <w:name w:val="nlm-given-names"/>
    <w:basedOn w:val="DefaultParagraphFont"/>
    <w:rsid w:val="0072145F"/>
  </w:style>
  <w:style w:type="character" w:customStyle="1" w:styleId="highwire-cite-title">
    <w:name w:val="highwire-cite-title"/>
    <w:basedOn w:val="DefaultParagraphFont"/>
    <w:rsid w:val="0072145F"/>
  </w:style>
  <w:style w:type="character" w:customStyle="1" w:styleId="highwire-cite-metadata-journal">
    <w:name w:val="highwire-cite-metadata-journal"/>
    <w:basedOn w:val="DefaultParagraphFont"/>
    <w:rsid w:val="0072145F"/>
  </w:style>
  <w:style w:type="character" w:customStyle="1" w:styleId="highwire-cite-metadata-date">
    <w:name w:val="highwire-cite-metadata-date"/>
    <w:basedOn w:val="DefaultParagraphFont"/>
    <w:rsid w:val="0072145F"/>
  </w:style>
  <w:style w:type="character" w:customStyle="1" w:styleId="highwire-cite-metadata-volume">
    <w:name w:val="highwire-cite-metadata-volume"/>
    <w:basedOn w:val="DefaultParagraphFont"/>
    <w:rsid w:val="0072145F"/>
  </w:style>
  <w:style w:type="character" w:styleId="Strong">
    <w:name w:val="Strong"/>
    <w:basedOn w:val="DefaultParagraphFont"/>
    <w:uiPriority w:val="22"/>
    <w:qFormat/>
    <w:rsid w:val="0072145F"/>
    <w:rPr>
      <w:b/>
      <w:bCs/>
    </w:rPr>
  </w:style>
  <w:style w:type="character" w:styleId="Emphasis">
    <w:name w:val="Emphasis"/>
    <w:basedOn w:val="DefaultParagraphFont"/>
    <w:uiPriority w:val="20"/>
    <w:qFormat/>
    <w:rsid w:val="0072145F"/>
    <w:rPr>
      <w:i/>
      <w:iCs/>
    </w:rPr>
  </w:style>
  <w:style w:type="paragraph" w:styleId="BodyTextIndent">
    <w:name w:val="Body Text Indent"/>
    <w:basedOn w:val="Normal"/>
    <w:link w:val="BodyTextIndentChar"/>
    <w:uiPriority w:val="99"/>
    <w:semiHidden/>
    <w:unhideWhenUsed/>
    <w:rsid w:val="0072145F"/>
    <w:pPr>
      <w:spacing w:after="120"/>
      <w:ind w:left="283"/>
    </w:pPr>
  </w:style>
  <w:style w:type="character" w:customStyle="1" w:styleId="BodyTextIndentChar">
    <w:name w:val="Body Text Indent Char"/>
    <w:basedOn w:val="DefaultParagraphFont"/>
    <w:link w:val="BodyTextIndent"/>
    <w:uiPriority w:val="99"/>
    <w:semiHidden/>
    <w:rsid w:val="0072145F"/>
    <w:rPr>
      <w:rFonts w:ascii="Cambria" w:eastAsia="MS Mincho" w:hAnsi="Cambria" w:cs="Cambria"/>
      <w:sz w:val="24"/>
      <w:szCs w:val="24"/>
      <w:lang w:eastAsia="en-US"/>
    </w:rPr>
  </w:style>
  <w:style w:type="paragraph" w:styleId="NormalWeb">
    <w:name w:val="Normal (Web)"/>
    <w:basedOn w:val="Normal"/>
    <w:uiPriority w:val="99"/>
    <w:unhideWhenUsed/>
    <w:rsid w:val="00311306"/>
    <w:pPr>
      <w:spacing w:before="100" w:beforeAutospacing="1" w:after="100" w:afterAutospacing="1"/>
    </w:pPr>
    <w:rPr>
      <w:rFonts w:ascii="Times" w:eastAsiaTheme="minorHAnsi" w:hAnsi="Times" w:cs="Times New Roman"/>
      <w:sz w:val="20"/>
      <w:szCs w:val="20"/>
    </w:rPr>
  </w:style>
  <w:style w:type="paragraph" w:styleId="Caption">
    <w:name w:val="caption"/>
    <w:basedOn w:val="Normal"/>
    <w:next w:val="Normal"/>
    <w:link w:val="CaptionChar"/>
    <w:uiPriority w:val="99"/>
    <w:unhideWhenUsed/>
    <w:qFormat/>
    <w:rsid w:val="00F500A2"/>
    <w:pPr>
      <w:spacing w:after="200" w:line="240" w:lineRule="auto"/>
    </w:pPr>
    <w:rPr>
      <w:b/>
      <w:bCs/>
      <w:szCs w:val="18"/>
    </w:rPr>
  </w:style>
  <w:style w:type="character" w:customStyle="1" w:styleId="CaptionChar">
    <w:name w:val="Caption Char"/>
    <w:basedOn w:val="DefaultParagraphFont"/>
    <w:link w:val="Caption"/>
    <w:uiPriority w:val="99"/>
    <w:rsid w:val="00F500A2"/>
    <w:rPr>
      <w:rFonts w:eastAsia="MS Mincho" w:cs="Cambria"/>
      <w:b/>
      <w:bCs/>
      <w:sz w:val="24"/>
      <w:szCs w:val="18"/>
      <w:lang w:eastAsia="en-US"/>
    </w:rPr>
  </w:style>
  <w:style w:type="paragraph" w:styleId="Revision">
    <w:name w:val="Revision"/>
    <w:hidden/>
    <w:uiPriority w:val="99"/>
    <w:semiHidden/>
    <w:rsid w:val="00D378EE"/>
    <w:rPr>
      <w:rFonts w:eastAsia="MS Mincho" w:cs="Cambria"/>
      <w:sz w:val="24"/>
      <w:szCs w:val="24"/>
      <w:lang w:eastAsia="en-US"/>
    </w:rPr>
  </w:style>
  <w:style w:type="table" w:styleId="TableGrid">
    <w:name w:val="Table Grid"/>
    <w:basedOn w:val="TableNormal"/>
    <w:uiPriority w:val="39"/>
    <w:rsid w:val="00105CFE"/>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621C5"/>
  </w:style>
  <w:style w:type="paragraph" w:styleId="TableofFigures">
    <w:name w:val="table of figures"/>
    <w:basedOn w:val="Normal"/>
    <w:next w:val="Normal"/>
    <w:uiPriority w:val="99"/>
    <w:unhideWhenUsed/>
    <w:rsid w:val="00630F11"/>
    <w:pPr>
      <w:tabs>
        <w:tab w:val="left" w:pos="0"/>
        <w:tab w:val="left" w:pos="1418"/>
        <w:tab w:val="right" w:leader="dot" w:pos="8930"/>
      </w:tabs>
      <w:spacing w:after="0"/>
      <w:ind w:left="1418" w:right="1134" w:hanging="1418"/>
    </w:pPr>
  </w:style>
  <w:style w:type="paragraph" w:styleId="TOC4">
    <w:name w:val="toc 4"/>
    <w:basedOn w:val="Normal"/>
    <w:next w:val="Normal"/>
    <w:autoRedefine/>
    <w:uiPriority w:val="39"/>
    <w:unhideWhenUsed/>
    <w:rsid w:val="00D922F1"/>
    <w:pPr>
      <w:spacing w:before="0" w:after="100"/>
      <w:ind w:left="660"/>
      <w:jc w:val="left"/>
    </w:pPr>
    <w:rPr>
      <w:rFonts w:eastAsiaTheme="minorEastAsia" w:cstheme="minorBidi"/>
      <w:sz w:val="22"/>
      <w:szCs w:val="22"/>
      <w:lang w:eastAsia="en-AU"/>
    </w:rPr>
  </w:style>
  <w:style w:type="paragraph" w:styleId="TOC5">
    <w:name w:val="toc 5"/>
    <w:basedOn w:val="Normal"/>
    <w:next w:val="Normal"/>
    <w:autoRedefine/>
    <w:uiPriority w:val="39"/>
    <w:unhideWhenUsed/>
    <w:rsid w:val="00D922F1"/>
    <w:pPr>
      <w:spacing w:before="0" w:after="100"/>
      <w:ind w:left="880"/>
      <w:jc w:val="left"/>
    </w:pPr>
    <w:rPr>
      <w:rFonts w:eastAsiaTheme="minorEastAsia" w:cstheme="minorBidi"/>
      <w:sz w:val="22"/>
      <w:szCs w:val="22"/>
      <w:lang w:eastAsia="en-AU"/>
    </w:rPr>
  </w:style>
  <w:style w:type="paragraph" w:styleId="TOC6">
    <w:name w:val="toc 6"/>
    <w:basedOn w:val="Normal"/>
    <w:next w:val="Normal"/>
    <w:autoRedefine/>
    <w:uiPriority w:val="39"/>
    <w:unhideWhenUsed/>
    <w:rsid w:val="00D922F1"/>
    <w:pPr>
      <w:spacing w:before="0" w:after="100"/>
      <w:ind w:left="1100"/>
      <w:jc w:val="left"/>
    </w:pPr>
    <w:rPr>
      <w:rFonts w:eastAsiaTheme="minorEastAsia" w:cstheme="minorBidi"/>
      <w:sz w:val="22"/>
      <w:szCs w:val="22"/>
      <w:lang w:eastAsia="en-AU"/>
    </w:rPr>
  </w:style>
  <w:style w:type="paragraph" w:styleId="TOC7">
    <w:name w:val="toc 7"/>
    <w:basedOn w:val="Normal"/>
    <w:next w:val="Normal"/>
    <w:autoRedefine/>
    <w:uiPriority w:val="39"/>
    <w:unhideWhenUsed/>
    <w:rsid w:val="00D922F1"/>
    <w:pPr>
      <w:spacing w:before="0" w:after="100"/>
      <w:ind w:left="1320"/>
      <w:jc w:val="left"/>
    </w:pPr>
    <w:rPr>
      <w:rFonts w:eastAsiaTheme="minorEastAsia" w:cstheme="minorBidi"/>
      <w:sz w:val="22"/>
      <w:szCs w:val="22"/>
      <w:lang w:eastAsia="en-AU"/>
    </w:rPr>
  </w:style>
  <w:style w:type="paragraph" w:styleId="TOC8">
    <w:name w:val="toc 8"/>
    <w:basedOn w:val="Normal"/>
    <w:next w:val="Normal"/>
    <w:autoRedefine/>
    <w:uiPriority w:val="39"/>
    <w:unhideWhenUsed/>
    <w:rsid w:val="00D922F1"/>
    <w:pPr>
      <w:spacing w:before="0" w:after="100"/>
      <w:ind w:left="1540"/>
      <w:jc w:val="left"/>
    </w:pPr>
    <w:rPr>
      <w:rFonts w:eastAsiaTheme="minorEastAsia" w:cstheme="minorBidi"/>
      <w:sz w:val="22"/>
      <w:szCs w:val="22"/>
      <w:lang w:eastAsia="en-AU"/>
    </w:rPr>
  </w:style>
  <w:style w:type="paragraph" w:styleId="TOC9">
    <w:name w:val="toc 9"/>
    <w:basedOn w:val="Normal"/>
    <w:next w:val="Normal"/>
    <w:autoRedefine/>
    <w:uiPriority w:val="39"/>
    <w:unhideWhenUsed/>
    <w:rsid w:val="00D922F1"/>
    <w:pPr>
      <w:spacing w:before="0" w:after="100"/>
      <w:ind w:left="1760"/>
      <w:jc w:val="left"/>
    </w:pPr>
    <w:rPr>
      <w:rFonts w:eastAsiaTheme="minorEastAsia" w:cstheme="minorBidi"/>
      <w:sz w:val="22"/>
      <w:szCs w:val="22"/>
      <w:lang w:eastAsia="en-AU"/>
    </w:rPr>
  </w:style>
  <w:style w:type="paragraph" w:customStyle="1" w:styleId="BodyText0">
    <w:name w:val="Body Text!"/>
    <w:basedOn w:val="Normal"/>
    <w:link w:val="BodyTextChar0"/>
    <w:rsid w:val="00376D08"/>
    <w:pPr>
      <w:spacing w:before="0" w:after="0"/>
    </w:pPr>
    <w:rPr>
      <w:rFonts w:eastAsia="Times New Roman" w:cs="Times New Roman"/>
      <w:szCs w:val="20"/>
    </w:rPr>
  </w:style>
  <w:style w:type="character" w:customStyle="1" w:styleId="BodyTextChar0">
    <w:name w:val="Body Text! Char"/>
    <w:basedOn w:val="DefaultParagraphFont"/>
    <w:link w:val="BodyText0"/>
    <w:rsid w:val="00376D08"/>
    <w:rPr>
      <w:rFonts w:eastAsia="Times New Roman" w:cs="Times New Roman"/>
      <w:sz w:val="24"/>
      <w:szCs w:val="20"/>
      <w:lang w:eastAsia="en-US"/>
    </w:rPr>
  </w:style>
  <w:style w:type="character" w:styleId="HTMLCite">
    <w:name w:val="HTML Cite"/>
    <w:basedOn w:val="DefaultParagraphFont"/>
    <w:uiPriority w:val="99"/>
    <w:semiHidden/>
    <w:unhideWhenUsed/>
    <w:rsid w:val="00B07CF3"/>
    <w:rPr>
      <w:i/>
      <w:iCs/>
    </w:rPr>
  </w:style>
  <w:style w:type="character" w:customStyle="1" w:styleId="slug-pub-date">
    <w:name w:val="slug-pub-date"/>
    <w:basedOn w:val="DefaultParagraphFont"/>
    <w:rsid w:val="00B07CF3"/>
  </w:style>
  <w:style w:type="character" w:customStyle="1" w:styleId="slug-vol">
    <w:name w:val="slug-vol"/>
    <w:basedOn w:val="DefaultParagraphFont"/>
    <w:rsid w:val="00B07CF3"/>
  </w:style>
  <w:style w:type="character" w:customStyle="1" w:styleId="slug-issue">
    <w:name w:val="slug-issue"/>
    <w:basedOn w:val="DefaultParagraphFont"/>
    <w:rsid w:val="00B07CF3"/>
  </w:style>
  <w:style w:type="character" w:customStyle="1" w:styleId="slug-pages">
    <w:name w:val="slug-pages"/>
    <w:basedOn w:val="DefaultParagraphFont"/>
    <w:rsid w:val="00B07CF3"/>
  </w:style>
  <w:style w:type="character" w:customStyle="1" w:styleId="slug-doi-wrapper">
    <w:name w:val="slug-doi-wrapper"/>
    <w:basedOn w:val="DefaultParagraphFont"/>
    <w:rsid w:val="00B07CF3"/>
  </w:style>
  <w:style w:type="character" w:customStyle="1" w:styleId="slug-doi">
    <w:name w:val="slug-doi"/>
    <w:basedOn w:val="DefaultParagraphFont"/>
    <w:rsid w:val="00B07CF3"/>
  </w:style>
  <w:style w:type="character" w:customStyle="1" w:styleId="cit-auth">
    <w:name w:val="cit-auth"/>
    <w:basedOn w:val="DefaultParagraphFont"/>
    <w:rsid w:val="00B07CF3"/>
  </w:style>
  <w:style w:type="character" w:customStyle="1" w:styleId="cit-sep">
    <w:name w:val="cit-sep"/>
    <w:basedOn w:val="DefaultParagraphFont"/>
    <w:rsid w:val="00B07CF3"/>
  </w:style>
  <w:style w:type="character" w:customStyle="1" w:styleId="cit-title">
    <w:name w:val="cit-title"/>
    <w:basedOn w:val="DefaultParagraphFont"/>
    <w:rsid w:val="00B07CF3"/>
  </w:style>
  <w:style w:type="character" w:customStyle="1" w:styleId="cit-print-date">
    <w:name w:val="cit-print-date"/>
    <w:basedOn w:val="DefaultParagraphFont"/>
    <w:rsid w:val="00C756FC"/>
  </w:style>
  <w:style w:type="character" w:customStyle="1" w:styleId="cit-vol">
    <w:name w:val="cit-vol"/>
    <w:basedOn w:val="DefaultParagraphFont"/>
    <w:rsid w:val="00C756FC"/>
  </w:style>
  <w:style w:type="character" w:customStyle="1" w:styleId="cit-first-page">
    <w:name w:val="cit-first-page"/>
    <w:basedOn w:val="DefaultParagraphFont"/>
    <w:rsid w:val="00C756FC"/>
  </w:style>
  <w:style w:type="character" w:customStyle="1" w:styleId="cit-last-page">
    <w:name w:val="cit-last-page"/>
    <w:basedOn w:val="DefaultParagraphFont"/>
    <w:rsid w:val="00C756FC"/>
  </w:style>
  <w:style w:type="character" w:styleId="FollowedHyperlink">
    <w:name w:val="FollowedHyperlink"/>
    <w:basedOn w:val="DefaultParagraphFont"/>
    <w:uiPriority w:val="99"/>
    <w:semiHidden/>
    <w:unhideWhenUsed/>
    <w:rsid w:val="0034164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11542">
      <w:bodyDiv w:val="1"/>
      <w:marLeft w:val="0"/>
      <w:marRight w:val="0"/>
      <w:marTop w:val="0"/>
      <w:marBottom w:val="0"/>
      <w:divBdr>
        <w:top w:val="none" w:sz="0" w:space="0" w:color="auto"/>
        <w:left w:val="none" w:sz="0" w:space="0" w:color="auto"/>
        <w:bottom w:val="none" w:sz="0" w:space="0" w:color="auto"/>
        <w:right w:val="none" w:sz="0" w:space="0" w:color="auto"/>
      </w:divBdr>
    </w:div>
    <w:div w:id="196549740">
      <w:bodyDiv w:val="1"/>
      <w:marLeft w:val="0"/>
      <w:marRight w:val="0"/>
      <w:marTop w:val="0"/>
      <w:marBottom w:val="0"/>
      <w:divBdr>
        <w:top w:val="none" w:sz="0" w:space="0" w:color="auto"/>
        <w:left w:val="none" w:sz="0" w:space="0" w:color="auto"/>
        <w:bottom w:val="none" w:sz="0" w:space="0" w:color="auto"/>
        <w:right w:val="none" w:sz="0" w:space="0" w:color="auto"/>
      </w:divBdr>
    </w:div>
    <w:div w:id="323242443">
      <w:bodyDiv w:val="1"/>
      <w:marLeft w:val="0"/>
      <w:marRight w:val="0"/>
      <w:marTop w:val="0"/>
      <w:marBottom w:val="0"/>
      <w:divBdr>
        <w:top w:val="none" w:sz="0" w:space="0" w:color="auto"/>
        <w:left w:val="none" w:sz="0" w:space="0" w:color="auto"/>
        <w:bottom w:val="none" w:sz="0" w:space="0" w:color="auto"/>
        <w:right w:val="none" w:sz="0" w:space="0" w:color="auto"/>
      </w:divBdr>
    </w:div>
    <w:div w:id="610362944">
      <w:bodyDiv w:val="1"/>
      <w:marLeft w:val="0"/>
      <w:marRight w:val="0"/>
      <w:marTop w:val="0"/>
      <w:marBottom w:val="0"/>
      <w:divBdr>
        <w:top w:val="none" w:sz="0" w:space="0" w:color="auto"/>
        <w:left w:val="none" w:sz="0" w:space="0" w:color="auto"/>
        <w:bottom w:val="none" w:sz="0" w:space="0" w:color="auto"/>
        <w:right w:val="none" w:sz="0" w:space="0" w:color="auto"/>
      </w:divBdr>
      <w:divsChild>
        <w:div w:id="850291682">
          <w:marLeft w:val="0"/>
          <w:marRight w:val="0"/>
          <w:marTop w:val="0"/>
          <w:marBottom w:val="0"/>
          <w:divBdr>
            <w:top w:val="none" w:sz="0" w:space="0" w:color="auto"/>
            <w:left w:val="none" w:sz="0" w:space="0" w:color="auto"/>
            <w:bottom w:val="none" w:sz="0" w:space="0" w:color="auto"/>
            <w:right w:val="none" w:sz="0" w:space="0" w:color="auto"/>
          </w:divBdr>
          <w:divsChild>
            <w:div w:id="1702053911">
              <w:marLeft w:val="0"/>
              <w:marRight w:val="0"/>
              <w:marTop w:val="0"/>
              <w:marBottom w:val="0"/>
              <w:divBdr>
                <w:top w:val="none" w:sz="0" w:space="0" w:color="auto"/>
                <w:left w:val="none" w:sz="0" w:space="0" w:color="auto"/>
                <w:bottom w:val="none" w:sz="0" w:space="0" w:color="auto"/>
                <w:right w:val="none" w:sz="0" w:space="0" w:color="auto"/>
              </w:divBdr>
            </w:div>
          </w:divsChild>
        </w:div>
        <w:div w:id="521163809">
          <w:marLeft w:val="0"/>
          <w:marRight w:val="0"/>
          <w:marTop w:val="0"/>
          <w:marBottom w:val="0"/>
          <w:divBdr>
            <w:top w:val="none" w:sz="0" w:space="0" w:color="auto"/>
            <w:left w:val="none" w:sz="0" w:space="0" w:color="auto"/>
            <w:bottom w:val="none" w:sz="0" w:space="0" w:color="auto"/>
            <w:right w:val="none" w:sz="0" w:space="0" w:color="auto"/>
          </w:divBdr>
          <w:divsChild>
            <w:div w:id="1720586178">
              <w:marLeft w:val="0"/>
              <w:marRight w:val="0"/>
              <w:marTop w:val="0"/>
              <w:marBottom w:val="0"/>
              <w:divBdr>
                <w:top w:val="none" w:sz="0" w:space="0" w:color="auto"/>
                <w:left w:val="none" w:sz="0" w:space="0" w:color="auto"/>
                <w:bottom w:val="none" w:sz="0" w:space="0" w:color="auto"/>
                <w:right w:val="none" w:sz="0" w:space="0" w:color="auto"/>
              </w:divBdr>
              <w:divsChild>
                <w:div w:id="601034499">
                  <w:marLeft w:val="0"/>
                  <w:marRight w:val="0"/>
                  <w:marTop w:val="0"/>
                  <w:marBottom w:val="0"/>
                  <w:divBdr>
                    <w:top w:val="none" w:sz="0" w:space="0" w:color="auto"/>
                    <w:left w:val="none" w:sz="0" w:space="0" w:color="auto"/>
                    <w:bottom w:val="none" w:sz="0" w:space="0" w:color="auto"/>
                    <w:right w:val="none" w:sz="0" w:space="0" w:color="auto"/>
                  </w:divBdr>
                  <w:divsChild>
                    <w:div w:id="1521818220">
                      <w:marLeft w:val="0"/>
                      <w:marRight w:val="0"/>
                      <w:marTop w:val="0"/>
                      <w:marBottom w:val="0"/>
                      <w:divBdr>
                        <w:top w:val="none" w:sz="0" w:space="0" w:color="auto"/>
                        <w:left w:val="none" w:sz="0" w:space="0" w:color="auto"/>
                        <w:bottom w:val="none" w:sz="0" w:space="0" w:color="auto"/>
                        <w:right w:val="none" w:sz="0" w:space="0" w:color="auto"/>
                      </w:divBdr>
                      <w:divsChild>
                        <w:div w:id="310598154">
                          <w:marLeft w:val="0"/>
                          <w:marRight w:val="0"/>
                          <w:marTop w:val="0"/>
                          <w:marBottom w:val="0"/>
                          <w:divBdr>
                            <w:top w:val="none" w:sz="0" w:space="0" w:color="auto"/>
                            <w:left w:val="none" w:sz="0" w:space="0" w:color="auto"/>
                            <w:bottom w:val="none" w:sz="0" w:space="0" w:color="auto"/>
                            <w:right w:val="none" w:sz="0" w:space="0" w:color="auto"/>
                          </w:divBdr>
                          <w:divsChild>
                            <w:div w:id="1672365612">
                              <w:marLeft w:val="0"/>
                              <w:marRight w:val="0"/>
                              <w:marTop w:val="0"/>
                              <w:marBottom w:val="0"/>
                              <w:divBdr>
                                <w:top w:val="none" w:sz="0" w:space="0" w:color="auto"/>
                                <w:left w:val="none" w:sz="0" w:space="0" w:color="auto"/>
                                <w:bottom w:val="none" w:sz="0" w:space="0" w:color="auto"/>
                                <w:right w:val="none" w:sz="0" w:space="0" w:color="auto"/>
                              </w:divBdr>
                              <w:divsChild>
                                <w:div w:id="526677556">
                                  <w:marLeft w:val="0"/>
                                  <w:marRight w:val="0"/>
                                  <w:marTop w:val="0"/>
                                  <w:marBottom w:val="0"/>
                                  <w:divBdr>
                                    <w:top w:val="none" w:sz="0" w:space="0" w:color="auto"/>
                                    <w:left w:val="none" w:sz="0" w:space="0" w:color="auto"/>
                                    <w:bottom w:val="none" w:sz="0" w:space="0" w:color="auto"/>
                                    <w:right w:val="none" w:sz="0" w:space="0" w:color="auto"/>
                                  </w:divBdr>
                                  <w:divsChild>
                                    <w:div w:id="1945307206">
                                      <w:marLeft w:val="0"/>
                                      <w:marRight w:val="0"/>
                                      <w:marTop w:val="0"/>
                                      <w:marBottom w:val="0"/>
                                      <w:divBdr>
                                        <w:top w:val="none" w:sz="0" w:space="0" w:color="auto"/>
                                        <w:left w:val="none" w:sz="0" w:space="0" w:color="auto"/>
                                        <w:bottom w:val="none" w:sz="0" w:space="0" w:color="auto"/>
                                        <w:right w:val="none" w:sz="0" w:space="0" w:color="auto"/>
                                      </w:divBdr>
                                    </w:div>
                                    <w:div w:id="1983999551">
                                      <w:marLeft w:val="0"/>
                                      <w:marRight w:val="0"/>
                                      <w:marTop w:val="0"/>
                                      <w:marBottom w:val="0"/>
                                      <w:divBdr>
                                        <w:top w:val="none" w:sz="0" w:space="0" w:color="auto"/>
                                        <w:left w:val="none" w:sz="0" w:space="0" w:color="auto"/>
                                        <w:bottom w:val="none" w:sz="0" w:space="0" w:color="auto"/>
                                        <w:right w:val="none" w:sz="0" w:space="0" w:color="auto"/>
                                      </w:divBdr>
                                    </w:div>
                                  </w:divsChild>
                                </w:div>
                                <w:div w:id="120841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6008169">
      <w:bodyDiv w:val="1"/>
      <w:marLeft w:val="0"/>
      <w:marRight w:val="0"/>
      <w:marTop w:val="0"/>
      <w:marBottom w:val="0"/>
      <w:divBdr>
        <w:top w:val="none" w:sz="0" w:space="0" w:color="auto"/>
        <w:left w:val="none" w:sz="0" w:space="0" w:color="auto"/>
        <w:bottom w:val="none" w:sz="0" w:space="0" w:color="auto"/>
        <w:right w:val="none" w:sz="0" w:space="0" w:color="auto"/>
      </w:divBdr>
      <w:divsChild>
        <w:div w:id="1541632005">
          <w:marLeft w:val="0"/>
          <w:marRight w:val="0"/>
          <w:marTop w:val="0"/>
          <w:marBottom w:val="0"/>
          <w:divBdr>
            <w:top w:val="none" w:sz="0" w:space="0" w:color="auto"/>
            <w:left w:val="none" w:sz="0" w:space="0" w:color="auto"/>
            <w:bottom w:val="none" w:sz="0" w:space="0" w:color="auto"/>
            <w:right w:val="none" w:sz="0" w:space="0" w:color="auto"/>
          </w:divBdr>
          <w:divsChild>
            <w:div w:id="385026851">
              <w:marLeft w:val="0"/>
              <w:marRight w:val="0"/>
              <w:marTop w:val="0"/>
              <w:marBottom w:val="0"/>
              <w:divBdr>
                <w:top w:val="none" w:sz="0" w:space="0" w:color="auto"/>
                <w:left w:val="none" w:sz="0" w:space="0" w:color="auto"/>
                <w:bottom w:val="none" w:sz="0" w:space="0" w:color="auto"/>
                <w:right w:val="none" w:sz="0" w:space="0" w:color="auto"/>
              </w:divBdr>
              <w:divsChild>
                <w:div w:id="129775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310180">
      <w:bodyDiv w:val="1"/>
      <w:marLeft w:val="0"/>
      <w:marRight w:val="0"/>
      <w:marTop w:val="0"/>
      <w:marBottom w:val="0"/>
      <w:divBdr>
        <w:top w:val="none" w:sz="0" w:space="0" w:color="auto"/>
        <w:left w:val="none" w:sz="0" w:space="0" w:color="auto"/>
        <w:bottom w:val="none" w:sz="0" w:space="0" w:color="auto"/>
        <w:right w:val="none" w:sz="0" w:space="0" w:color="auto"/>
      </w:divBdr>
      <w:divsChild>
        <w:div w:id="365109418">
          <w:marLeft w:val="0"/>
          <w:marRight w:val="0"/>
          <w:marTop w:val="0"/>
          <w:marBottom w:val="0"/>
          <w:divBdr>
            <w:top w:val="none" w:sz="0" w:space="0" w:color="auto"/>
            <w:left w:val="none" w:sz="0" w:space="0" w:color="auto"/>
            <w:bottom w:val="none" w:sz="0" w:space="0" w:color="auto"/>
            <w:right w:val="none" w:sz="0" w:space="0" w:color="auto"/>
          </w:divBdr>
          <w:divsChild>
            <w:div w:id="264506239">
              <w:marLeft w:val="0"/>
              <w:marRight w:val="0"/>
              <w:marTop w:val="0"/>
              <w:marBottom w:val="0"/>
              <w:divBdr>
                <w:top w:val="none" w:sz="0" w:space="0" w:color="auto"/>
                <w:left w:val="none" w:sz="0" w:space="0" w:color="auto"/>
                <w:bottom w:val="none" w:sz="0" w:space="0" w:color="auto"/>
                <w:right w:val="none" w:sz="0" w:space="0" w:color="auto"/>
              </w:divBdr>
              <w:divsChild>
                <w:div w:id="112781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243864">
      <w:bodyDiv w:val="1"/>
      <w:marLeft w:val="0"/>
      <w:marRight w:val="0"/>
      <w:marTop w:val="0"/>
      <w:marBottom w:val="0"/>
      <w:divBdr>
        <w:top w:val="none" w:sz="0" w:space="0" w:color="auto"/>
        <w:left w:val="none" w:sz="0" w:space="0" w:color="auto"/>
        <w:bottom w:val="none" w:sz="0" w:space="0" w:color="auto"/>
        <w:right w:val="none" w:sz="0" w:space="0" w:color="auto"/>
      </w:divBdr>
    </w:div>
    <w:div w:id="860970751">
      <w:bodyDiv w:val="1"/>
      <w:marLeft w:val="0"/>
      <w:marRight w:val="0"/>
      <w:marTop w:val="0"/>
      <w:marBottom w:val="0"/>
      <w:divBdr>
        <w:top w:val="none" w:sz="0" w:space="0" w:color="auto"/>
        <w:left w:val="none" w:sz="0" w:space="0" w:color="auto"/>
        <w:bottom w:val="none" w:sz="0" w:space="0" w:color="auto"/>
        <w:right w:val="none" w:sz="0" w:space="0" w:color="auto"/>
      </w:divBdr>
    </w:div>
    <w:div w:id="871959796">
      <w:bodyDiv w:val="1"/>
      <w:marLeft w:val="0"/>
      <w:marRight w:val="0"/>
      <w:marTop w:val="0"/>
      <w:marBottom w:val="0"/>
      <w:divBdr>
        <w:top w:val="none" w:sz="0" w:space="0" w:color="auto"/>
        <w:left w:val="none" w:sz="0" w:space="0" w:color="auto"/>
        <w:bottom w:val="none" w:sz="0" w:space="0" w:color="auto"/>
        <w:right w:val="none" w:sz="0" w:space="0" w:color="auto"/>
      </w:divBdr>
    </w:div>
    <w:div w:id="949359815">
      <w:bodyDiv w:val="1"/>
      <w:marLeft w:val="0"/>
      <w:marRight w:val="0"/>
      <w:marTop w:val="0"/>
      <w:marBottom w:val="0"/>
      <w:divBdr>
        <w:top w:val="none" w:sz="0" w:space="0" w:color="auto"/>
        <w:left w:val="none" w:sz="0" w:space="0" w:color="auto"/>
        <w:bottom w:val="none" w:sz="0" w:space="0" w:color="auto"/>
        <w:right w:val="none" w:sz="0" w:space="0" w:color="auto"/>
      </w:divBdr>
      <w:divsChild>
        <w:div w:id="786511310">
          <w:marLeft w:val="0"/>
          <w:marRight w:val="0"/>
          <w:marTop w:val="0"/>
          <w:marBottom w:val="0"/>
          <w:divBdr>
            <w:top w:val="none" w:sz="0" w:space="0" w:color="auto"/>
            <w:left w:val="none" w:sz="0" w:space="0" w:color="auto"/>
            <w:bottom w:val="none" w:sz="0" w:space="0" w:color="auto"/>
            <w:right w:val="none" w:sz="0" w:space="0" w:color="auto"/>
          </w:divBdr>
        </w:div>
        <w:div w:id="1057121524">
          <w:marLeft w:val="0"/>
          <w:marRight w:val="0"/>
          <w:marTop w:val="0"/>
          <w:marBottom w:val="0"/>
          <w:divBdr>
            <w:top w:val="none" w:sz="0" w:space="0" w:color="auto"/>
            <w:left w:val="none" w:sz="0" w:space="0" w:color="auto"/>
            <w:bottom w:val="none" w:sz="0" w:space="0" w:color="auto"/>
            <w:right w:val="none" w:sz="0" w:space="0" w:color="auto"/>
          </w:divBdr>
        </w:div>
        <w:div w:id="162207972">
          <w:marLeft w:val="0"/>
          <w:marRight w:val="0"/>
          <w:marTop w:val="0"/>
          <w:marBottom w:val="0"/>
          <w:divBdr>
            <w:top w:val="none" w:sz="0" w:space="0" w:color="auto"/>
            <w:left w:val="none" w:sz="0" w:space="0" w:color="auto"/>
            <w:bottom w:val="none" w:sz="0" w:space="0" w:color="auto"/>
            <w:right w:val="none" w:sz="0" w:space="0" w:color="auto"/>
          </w:divBdr>
        </w:div>
        <w:div w:id="1988775009">
          <w:marLeft w:val="0"/>
          <w:marRight w:val="0"/>
          <w:marTop w:val="0"/>
          <w:marBottom w:val="0"/>
          <w:divBdr>
            <w:top w:val="none" w:sz="0" w:space="0" w:color="auto"/>
            <w:left w:val="none" w:sz="0" w:space="0" w:color="auto"/>
            <w:bottom w:val="none" w:sz="0" w:space="0" w:color="auto"/>
            <w:right w:val="none" w:sz="0" w:space="0" w:color="auto"/>
          </w:divBdr>
        </w:div>
        <w:div w:id="1293901574">
          <w:marLeft w:val="0"/>
          <w:marRight w:val="0"/>
          <w:marTop w:val="0"/>
          <w:marBottom w:val="0"/>
          <w:divBdr>
            <w:top w:val="none" w:sz="0" w:space="0" w:color="auto"/>
            <w:left w:val="none" w:sz="0" w:space="0" w:color="auto"/>
            <w:bottom w:val="none" w:sz="0" w:space="0" w:color="auto"/>
            <w:right w:val="none" w:sz="0" w:space="0" w:color="auto"/>
          </w:divBdr>
        </w:div>
        <w:div w:id="84884595">
          <w:marLeft w:val="0"/>
          <w:marRight w:val="0"/>
          <w:marTop w:val="0"/>
          <w:marBottom w:val="0"/>
          <w:divBdr>
            <w:top w:val="none" w:sz="0" w:space="0" w:color="auto"/>
            <w:left w:val="none" w:sz="0" w:space="0" w:color="auto"/>
            <w:bottom w:val="none" w:sz="0" w:space="0" w:color="auto"/>
            <w:right w:val="none" w:sz="0" w:space="0" w:color="auto"/>
          </w:divBdr>
        </w:div>
        <w:div w:id="384373813">
          <w:marLeft w:val="0"/>
          <w:marRight w:val="0"/>
          <w:marTop w:val="0"/>
          <w:marBottom w:val="0"/>
          <w:divBdr>
            <w:top w:val="none" w:sz="0" w:space="0" w:color="auto"/>
            <w:left w:val="none" w:sz="0" w:space="0" w:color="auto"/>
            <w:bottom w:val="none" w:sz="0" w:space="0" w:color="auto"/>
            <w:right w:val="none" w:sz="0" w:space="0" w:color="auto"/>
          </w:divBdr>
        </w:div>
      </w:divsChild>
    </w:div>
    <w:div w:id="1195776516">
      <w:bodyDiv w:val="1"/>
      <w:marLeft w:val="0"/>
      <w:marRight w:val="0"/>
      <w:marTop w:val="0"/>
      <w:marBottom w:val="0"/>
      <w:divBdr>
        <w:top w:val="none" w:sz="0" w:space="0" w:color="auto"/>
        <w:left w:val="none" w:sz="0" w:space="0" w:color="auto"/>
        <w:bottom w:val="none" w:sz="0" w:space="0" w:color="auto"/>
        <w:right w:val="none" w:sz="0" w:space="0" w:color="auto"/>
      </w:divBdr>
    </w:div>
    <w:div w:id="1645694938">
      <w:bodyDiv w:val="1"/>
      <w:marLeft w:val="0"/>
      <w:marRight w:val="0"/>
      <w:marTop w:val="0"/>
      <w:marBottom w:val="0"/>
      <w:divBdr>
        <w:top w:val="none" w:sz="0" w:space="0" w:color="auto"/>
        <w:left w:val="none" w:sz="0" w:space="0" w:color="auto"/>
        <w:bottom w:val="none" w:sz="0" w:space="0" w:color="auto"/>
        <w:right w:val="none" w:sz="0" w:space="0" w:color="auto"/>
      </w:divBdr>
      <w:divsChild>
        <w:div w:id="491334824">
          <w:marLeft w:val="0"/>
          <w:marRight w:val="0"/>
          <w:marTop w:val="0"/>
          <w:marBottom w:val="0"/>
          <w:divBdr>
            <w:top w:val="none" w:sz="0" w:space="0" w:color="auto"/>
            <w:left w:val="none" w:sz="0" w:space="0" w:color="auto"/>
            <w:bottom w:val="none" w:sz="0" w:space="0" w:color="auto"/>
            <w:right w:val="none" w:sz="0" w:space="0" w:color="auto"/>
          </w:divBdr>
          <w:divsChild>
            <w:div w:id="1667130646">
              <w:marLeft w:val="0"/>
              <w:marRight w:val="0"/>
              <w:marTop w:val="0"/>
              <w:marBottom w:val="0"/>
              <w:divBdr>
                <w:top w:val="none" w:sz="0" w:space="0" w:color="auto"/>
                <w:left w:val="none" w:sz="0" w:space="0" w:color="auto"/>
                <w:bottom w:val="none" w:sz="0" w:space="0" w:color="auto"/>
                <w:right w:val="none" w:sz="0" w:space="0" w:color="auto"/>
              </w:divBdr>
            </w:div>
          </w:divsChild>
        </w:div>
        <w:div w:id="522981857">
          <w:marLeft w:val="0"/>
          <w:marRight w:val="0"/>
          <w:marTop w:val="0"/>
          <w:marBottom w:val="0"/>
          <w:divBdr>
            <w:top w:val="none" w:sz="0" w:space="0" w:color="auto"/>
            <w:left w:val="none" w:sz="0" w:space="0" w:color="auto"/>
            <w:bottom w:val="none" w:sz="0" w:space="0" w:color="auto"/>
            <w:right w:val="none" w:sz="0" w:space="0" w:color="auto"/>
          </w:divBdr>
          <w:divsChild>
            <w:div w:id="624702362">
              <w:marLeft w:val="0"/>
              <w:marRight w:val="0"/>
              <w:marTop w:val="0"/>
              <w:marBottom w:val="0"/>
              <w:divBdr>
                <w:top w:val="none" w:sz="0" w:space="0" w:color="auto"/>
                <w:left w:val="none" w:sz="0" w:space="0" w:color="auto"/>
                <w:bottom w:val="none" w:sz="0" w:space="0" w:color="auto"/>
                <w:right w:val="none" w:sz="0" w:space="0" w:color="auto"/>
              </w:divBdr>
              <w:divsChild>
                <w:div w:id="1371418328">
                  <w:marLeft w:val="0"/>
                  <w:marRight w:val="0"/>
                  <w:marTop w:val="0"/>
                  <w:marBottom w:val="0"/>
                  <w:divBdr>
                    <w:top w:val="none" w:sz="0" w:space="0" w:color="auto"/>
                    <w:left w:val="none" w:sz="0" w:space="0" w:color="auto"/>
                    <w:bottom w:val="none" w:sz="0" w:space="0" w:color="auto"/>
                    <w:right w:val="none" w:sz="0" w:space="0" w:color="auto"/>
                  </w:divBdr>
                  <w:divsChild>
                    <w:div w:id="1168517575">
                      <w:marLeft w:val="0"/>
                      <w:marRight w:val="0"/>
                      <w:marTop w:val="0"/>
                      <w:marBottom w:val="0"/>
                      <w:divBdr>
                        <w:top w:val="none" w:sz="0" w:space="0" w:color="auto"/>
                        <w:left w:val="none" w:sz="0" w:space="0" w:color="auto"/>
                        <w:bottom w:val="none" w:sz="0" w:space="0" w:color="auto"/>
                        <w:right w:val="none" w:sz="0" w:space="0" w:color="auto"/>
                      </w:divBdr>
                      <w:divsChild>
                        <w:div w:id="780497443">
                          <w:marLeft w:val="0"/>
                          <w:marRight w:val="0"/>
                          <w:marTop w:val="0"/>
                          <w:marBottom w:val="0"/>
                          <w:divBdr>
                            <w:top w:val="none" w:sz="0" w:space="0" w:color="auto"/>
                            <w:left w:val="none" w:sz="0" w:space="0" w:color="auto"/>
                            <w:bottom w:val="none" w:sz="0" w:space="0" w:color="auto"/>
                            <w:right w:val="none" w:sz="0" w:space="0" w:color="auto"/>
                          </w:divBdr>
                          <w:divsChild>
                            <w:div w:id="1589994861">
                              <w:marLeft w:val="0"/>
                              <w:marRight w:val="0"/>
                              <w:marTop w:val="0"/>
                              <w:marBottom w:val="0"/>
                              <w:divBdr>
                                <w:top w:val="none" w:sz="0" w:space="0" w:color="auto"/>
                                <w:left w:val="none" w:sz="0" w:space="0" w:color="auto"/>
                                <w:bottom w:val="none" w:sz="0" w:space="0" w:color="auto"/>
                                <w:right w:val="none" w:sz="0" w:space="0" w:color="auto"/>
                              </w:divBdr>
                              <w:divsChild>
                                <w:div w:id="1318221862">
                                  <w:marLeft w:val="0"/>
                                  <w:marRight w:val="0"/>
                                  <w:marTop w:val="0"/>
                                  <w:marBottom w:val="0"/>
                                  <w:divBdr>
                                    <w:top w:val="none" w:sz="0" w:space="0" w:color="auto"/>
                                    <w:left w:val="none" w:sz="0" w:space="0" w:color="auto"/>
                                    <w:bottom w:val="none" w:sz="0" w:space="0" w:color="auto"/>
                                    <w:right w:val="none" w:sz="0" w:space="0" w:color="auto"/>
                                  </w:divBdr>
                                  <w:divsChild>
                                    <w:div w:id="977146413">
                                      <w:marLeft w:val="0"/>
                                      <w:marRight w:val="0"/>
                                      <w:marTop w:val="0"/>
                                      <w:marBottom w:val="0"/>
                                      <w:divBdr>
                                        <w:top w:val="none" w:sz="0" w:space="0" w:color="auto"/>
                                        <w:left w:val="none" w:sz="0" w:space="0" w:color="auto"/>
                                        <w:bottom w:val="none" w:sz="0" w:space="0" w:color="auto"/>
                                        <w:right w:val="none" w:sz="0" w:space="0" w:color="auto"/>
                                      </w:divBdr>
                                    </w:div>
                                    <w:div w:id="1312521894">
                                      <w:marLeft w:val="0"/>
                                      <w:marRight w:val="0"/>
                                      <w:marTop w:val="0"/>
                                      <w:marBottom w:val="0"/>
                                      <w:divBdr>
                                        <w:top w:val="none" w:sz="0" w:space="0" w:color="auto"/>
                                        <w:left w:val="none" w:sz="0" w:space="0" w:color="auto"/>
                                        <w:bottom w:val="none" w:sz="0" w:space="0" w:color="auto"/>
                                        <w:right w:val="none" w:sz="0" w:space="0" w:color="auto"/>
                                      </w:divBdr>
                                    </w:div>
                                  </w:divsChild>
                                </w:div>
                                <w:div w:id="208371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6601236">
      <w:bodyDiv w:val="1"/>
      <w:marLeft w:val="0"/>
      <w:marRight w:val="0"/>
      <w:marTop w:val="0"/>
      <w:marBottom w:val="0"/>
      <w:divBdr>
        <w:top w:val="none" w:sz="0" w:space="0" w:color="auto"/>
        <w:left w:val="none" w:sz="0" w:space="0" w:color="auto"/>
        <w:bottom w:val="none" w:sz="0" w:space="0" w:color="auto"/>
        <w:right w:val="none" w:sz="0" w:space="0" w:color="auto"/>
      </w:divBdr>
    </w:div>
    <w:div w:id="1862818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4.emf"/><Relationship Id="rId42" Type="http://schemas.openxmlformats.org/officeDocument/2006/relationships/image" Target="media/image25.emf"/><Relationship Id="rId47" Type="http://schemas.openxmlformats.org/officeDocument/2006/relationships/image" Target="media/image30.emf"/><Relationship Id="rId63" Type="http://schemas.openxmlformats.org/officeDocument/2006/relationships/image" Target="media/image46.emf"/><Relationship Id="rId68" Type="http://schemas.openxmlformats.org/officeDocument/2006/relationships/image" Target="media/image51.emf"/><Relationship Id="rId84" Type="http://schemas.openxmlformats.org/officeDocument/2006/relationships/image" Target="media/image66.emf"/><Relationship Id="rId89" Type="http://schemas.openxmlformats.org/officeDocument/2006/relationships/image" Target="media/image71.emf"/><Relationship Id="rId16" Type="http://schemas.openxmlformats.org/officeDocument/2006/relationships/image" Target="media/image1.emf"/><Relationship Id="rId107" Type="http://schemas.openxmlformats.org/officeDocument/2006/relationships/theme" Target="theme/theme1.xml"/><Relationship Id="rId11" Type="http://schemas.openxmlformats.org/officeDocument/2006/relationships/footer" Target="footer2.xml"/><Relationship Id="rId32" Type="http://schemas.openxmlformats.org/officeDocument/2006/relationships/image" Target="media/image15.emf"/><Relationship Id="rId37" Type="http://schemas.openxmlformats.org/officeDocument/2006/relationships/image" Target="media/image20.emf"/><Relationship Id="rId53" Type="http://schemas.openxmlformats.org/officeDocument/2006/relationships/image" Target="media/image36.emf"/><Relationship Id="rId58" Type="http://schemas.openxmlformats.org/officeDocument/2006/relationships/image" Target="media/image41.emf"/><Relationship Id="rId74" Type="http://schemas.openxmlformats.org/officeDocument/2006/relationships/image" Target="media/image56.emf"/><Relationship Id="rId79" Type="http://schemas.openxmlformats.org/officeDocument/2006/relationships/image" Target="media/image61.emf"/><Relationship Id="rId102" Type="http://schemas.openxmlformats.org/officeDocument/2006/relationships/header" Target="header5.xml"/><Relationship Id="rId5" Type="http://schemas.openxmlformats.org/officeDocument/2006/relationships/webSettings" Target="webSettings.xml"/><Relationship Id="rId90" Type="http://schemas.openxmlformats.org/officeDocument/2006/relationships/image" Target="media/image72.emf"/><Relationship Id="rId95" Type="http://schemas.openxmlformats.org/officeDocument/2006/relationships/image" Target="media/image77.emf"/><Relationship Id="rId22" Type="http://schemas.openxmlformats.org/officeDocument/2006/relationships/image" Target="media/image5.emf"/><Relationship Id="rId27" Type="http://schemas.openxmlformats.org/officeDocument/2006/relationships/image" Target="media/image10.emf"/><Relationship Id="rId43" Type="http://schemas.openxmlformats.org/officeDocument/2006/relationships/image" Target="media/image26.emf"/><Relationship Id="rId48" Type="http://schemas.openxmlformats.org/officeDocument/2006/relationships/image" Target="media/image31.emf"/><Relationship Id="rId64" Type="http://schemas.openxmlformats.org/officeDocument/2006/relationships/image" Target="media/image47.emf"/><Relationship Id="rId69" Type="http://schemas.openxmlformats.org/officeDocument/2006/relationships/image" Target="media/image52.emf"/><Relationship Id="rId80" Type="http://schemas.openxmlformats.org/officeDocument/2006/relationships/image" Target="media/image62.emf"/><Relationship Id="rId85" Type="http://schemas.openxmlformats.org/officeDocument/2006/relationships/image" Target="media/image67.emf"/><Relationship Id="rId12" Type="http://schemas.openxmlformats.org/officeDocument/2006/relationships/header" Target="header3.xml"/><Relationship Id="rId17" Type="http://schemas.openxmlformats.org/officeDocument/2006/relationships/image" Target="media/image2.emf"/><Relationship Id="rId33" Type="http://schemas.openxmlformats.org/officeDocument/2006/relationships/image" Target="media/image16.emf"/><Relationship Id="rId38" Type="http://schemas.openxmlformats.org/officeDocument/2006/relationships/image" Target="media/image21.emf"/><Relationship Id="rId59" Type="http://schemas.openxmlformats.org/officeDocument/2006/relationships/image" Target="media/image42.emf"/><Relationship Id="rId103" Type="http://schemas.openxmlformats.org/officeDocument/2006/relationships/footer" Target="footer5.xml"/><Relationship Id="rId20" Type="http://schemas.openxmlformats.org/officeDocument/2006/relationships/image" Target="media/image3.emf"/><Relationship Id="rId41" Type="http://schemas.openxmlformats.org/officeDocument/2006/relationships/image" Target="media/image24.png"/><Relationship Id="rId54" Type="http://schemas.openxmlformats.org/officeDocument/2006/relationships/image" Target="media/image37.emf"/><Relationship Id="rId62" Type="http://schemas.openxmlformats.org/officeDocument/2006/relationships/image" Target="media/image45.emf"/><Relationship Id="rId70" Type="http://schemas.openxmlformats.org/officeDocument/2006/relationships/image" Target="media/image53.emf"/><Relationship Id="rId75" Type="http://schemas.openxmlformats.org/officeDocument/2006/relationships/image" Target="media/image57.emf"/><Relationship Id="rId83" Type="http://schemas.openxmlformats.org/officeDocument/2006/relationships/image" Target="media/image65.emf"/><Relationship Id="rId88" Type="http://schemas.openxmlformats.org/officeDocument/2006/relationships/image" Target="media/image70.emf"/><Relationship Id="rId91" Type="http://schemas.openxmlformats.org/officeDocument/2006/relationships/image" Target="media/image73.emf"/><Relationship Id="rId96" Type="http://schemas.openxmlformats.org/officeDocument/2006/relationships/image" Target="media/image78.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emf"/><Relationship Id="rId49" Type="http://schemas.openxmlformats.org/officeDocument/2006/relationships/image" Target="media/image32.emf"/><Relationship Id="rId57" Type="http://schemas.openxmlformats.org/officeDocument/2006/relationships/image" Target="media/image40.emf"/><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emf"/><Relationship Id="rId44" Type="http://schemas.openxmlformats.org/officeDocument/2006/relationships/image" Target="media/image27.emf"/><Relationship Id="rId52" Type="http://schemas.openxmlformats.org/officeDocument/2006/relationships/image" Target="media/image35.emf"/><Relationship Id="rId60" Type="http://schemas.openxmlformats.org/officeDocument/2006/relationships/image" Target="media/image43.emf"/><Relationship Id="rId65" Type="http://schemas.openxmlformats.org/officeDocument/2006/relationships/image" Target="media/image48.emf"/><Relationship Id="rId73" Type="http://schemas.openxmlformats.org/officeDocument/2006/relationships/hyperlink" Target="http://www.who.int/mediacentre/factsheets/fs220/en/index.html" TargetMode="External"/><Relationship Id="rId78" Type="http://schemas.openxmlformats.org/officeDocument/2006/relationships/image" Target="media/image60.emf"/><Relationship Id="rId81" Type="http://schemas.openxmlformats.org/officeDocument/2006/relationships/image" Target="media/image63.emf"/><Relationship Id="rId86" Type="http://schemas.openxmlformats.org/officeDocument/2006/relationships/image" Target="media/image68.emf"/><Relationship Id="rId94" Type="http://schemas.openxmlformats.org/officeDocument/2006/relationships/image" Target="media/image76.emf"/><Relationship Id="rId99" Type="http://schemas.openxmlformats.org/officeDocument/2006/relationships/image" Target="media/image81.emf"/><Relationship Id="rId101" Type="http://schemas.openxmlformats.org/officeDocument/2006/relationships/image" Target="media/image83.emf"/><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http://www.aihw.gov.au/deaths/" TargetMode="External"/><Relationship Id="rId39" Type="http://schemas.openxmlformats.org/officeDocument/2006/relationships/image" Target="media/image22.emf"/><Relationship Id="rId34" Type="http://schemas.openxmlformats.org/officeDocument/2006/relationships/image" Target="media/image17.emf"/><Relationship Id="rId50" Type="http://schemas.openxmlformats.org/officeDocument/2006/relationships/image" Target="media/image33.emf"/><Relationship Id="rId55" Type="http://schemas.openxmlformats.org/officeDocument/2006/relationships/image" Target="media/image38.emf"/><Relationship Id="rId76" Type="http://schemas.openxmlformats.org/officeDocument/2006/relationships/image" Target="media/image58.emf"/><Relationship Id="rId97" Type="http://schemas.openxmlformats.org/officeDocument/2006/relationships/image" Target="media/image79.emf"/><Relationship Id="rId104" Type="http://schemas.openxmlformats.org/officeDocument/2006/relationships/hyperlink" Target="http://www.abs.gov.au/ausstats/abs@.nsf/Lookup/by%20Subject/4338.0~2011-13~Main%20Features~Asthma~15" TargetMode="External"/><Relationship Id="rId7" Type="http://schemas.openxmlformats.org/officeDocument/2006/relationships/endnotes" Target="endnotes.xml"/><Relationship Id="rId71" Type="http://schemas.openxmlformats.org/officeDocument/2006/relationships/image" Target="media/image54.emf"/><Relationship Id="rId92" Type="http://schemas.openxmlformats.org/officeDocument/2006/relationships/image" Target="media/image74.emf"/><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image" Target="media/image7.emf"/><Relationship Id="rId40" Type="http://schemas.openxmlformats.org/officeDocument/2006/relationships/image" Target="media/image23.emf"/><Relationship Id="rId45" Type="http://schemas.openxmlformats.org/officeDocument/2006/relationships/image" Target="media/image28.emf"/><Relationship Id="rId66" Type="http://schemas.openxmlformats.org/officeDocument/2006/relationships/image" Target="media/image49.emf"/><Relationship Id="rId87" Type="http://schemas.openxmlformats.org/officeDocument/2006/relationships/image" Target="media/image69.emf"/><Relationship Id="rId61" Type="http://schemas.openxmlformats.org/officeDocument/2006/relationships/image" Target="media/image44.emf"/><Relationship Id="rId82" Type="http://schemas.openxmlformats.org/officeDocument/2006/relationships/image" Target="media/image64.emf"/><Relationship Id="rId19" Type="http://schemas.openxmlformats.org/officeDocument/2006/relationships/hyperlink" Target="http://www.aihw.gov.au/deaths/" TargetMode="External"/><Relationship Id="rId14" Type="http://schemas.openxmlformats.org/officeDocument/2006/relationships/header" Target="header4.xml"/><Relationship Id="rId30" Type="http://schemas.openxmlformats.org/officeDocument/2006/relationships/image" Target="media/image13.emf"/><Relationship Id="rId35" Type="http://schemas.openxmlformats.org/officeDocument/2006/relationships/image" Target="media/image18.emf"/><Relationship Id="rId56" Type="http://schemas.openxmlformats.org/officeDocument/2006/relationships/image" Target="media/image39.emf"/><Relationship Id="rId77" Type="http://schemas.openxmlformats.org/officeDocument/2006/relationships/image" Target="media/image59.emf"/><Relationship Id="rId100" Type="http://schemas.openxmlformats.org/officeDocument/2006/relationships/image" Target="media/image82.emf"/><Relationship Id="rId105" Type="http://schemas.openxmlformats.org/officeDocument/2006/relationships/hyperlink" Target="http://www.abs.gov.au/ausstats/abs@.nsf/Lookup/by%20Subject/4338.0~2011-13~Main%20Features~Arthritis%20and%20osteoporosis~27" TargetMode="External"/><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image" Target="media/image55.emf"/><Relationship Id="rId93" Type="http://schemas.openxmlformats.org/officeDocument/2006/relationships/image" Target="media/image75.emf"/><Relationship Id="rId98" Type="http://schemas.openxmlformats.org/officeDocument/2006/relationships/image" Target="media/image80.emf"/><Relationship Id="rId3" Type="http://schemas.openxmlformats.org/officeDocument/2006/relationships/styles" Target="styles.xml"/><Relationship Id="rId25" Type="http://schemas.openxmlformats.org/officeDocument/2006/relationships/image" Target="media/image8.emf"/><Relationship Id="rId46" Type="http://schemas.openxmlformats.org/officeDocument/2006/relationships/image" Target="media/image29.emf"/><Relationship Id="rId67" Type="http://schemas.openxmlformats.org/officeDocument/2006/relationships/image" Target="media/image5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F3BD3-EB17-484B-B047-2A807D203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0</Pages>
  <Words>51057</Words>
  <Characters>291025</Characters>
  <Application>Microsoft Office Word</Application>
  <DocSecurity>0</DocSecurity>
  <Lines>2425</Lines>
  <Paragraphs>682</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34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mote</dc:creator>
  <cp:lastModifiedBy>Reshika Chand</cp:lastModifiedBy>
  <cp:revision>5</cp:revision>
  <cp:lastPrinted>2015-08-04T00:47:00Z</cp:lastPrinted>
  <dcterms:created xsi:type="dcterms:W3CDTF">2015-08-04T00:46:00Z</dcterms:created>
  <dcterms:modified xsi:type="dcterms:W3CDTF">2022-02-24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73922144</vt:i4>
  </property>
  <property fmtid="{D5CDD505-2E9C-101B-9397-08002B2CF9AE}" pid="3" name="MSIP_Label_0f488380-630a-4f55-a077-a19445e3f360_Enabled">
    <vt:lpwstr>true</vt:lpwstr>
  </property>
  <property fmtid="{D5CDD505-2E9C-101B-9397-08002B2CF9AE}" pid="4" name="MSIP_Label_0f488380-630a-4f55-a077-a19445e3f360_SetDate">
    <vt:lpwstr>2022-02-24T01:38:28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b964c8ea-7a7a-4ac1-9ce6-866d83f8e541</vt:lpwstr>
  </property>
  <property fmtid="{D5CDD505-2E9C-101B-9397-08002B2CF9AE}" pid="9" name="MSIP_Label_0f488380-630a-4f55-a077-a19445e3f360_ContentBits">
    <vt:lpwstr>0</vt:lpwstr>
  </property>
</Properties>
</file>